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47274D" w14:textId="4EFD861B" w:rsidR="002D1B28" w:rsidRDefault="008817EE" w:rsidP="00CB66F3">
      <w:pPr>
        <w:spacing w:line="480" w:lineRule="auto"/>
        <w:jc w:val="center"/>
        <w:rPr>
          <w:b/>
        </w:rPr>
      </w:pPr>
      <w:r w:rsidRPr="008817EE">
        <w:rPr>
          <w:b/>
        </w:rPr>
        <w:t xml:space="preserve">DATA MINING INSIGHTS TO DISCOVERING PATTERNS IN STUDENT ACADEMIC PERFORMANCE </w:t>
      </w:r>
      <w:r w:rsidR="000A3AA9" w:rsidRPr="00754C30">
        <w:rPr>
          <w:b/>
        </w:rPr>
        <w:t xml:space="preserve"> </w:t>
      </w:r>
    </w:p>
    <w:p w14:paraId="501B84B6" w14:textId="77777777" w:rsidR="00CB66F3" w:rsidRDefault="00CB66F3" w:rsidP="00CB66F3">
      <w:pPr>
        <w:spacing w:line="480" w:lineRule="auto"/>
        <w:jc w:val="center"/>
        <w:rPr>
          <w:b/>
        </w:rPr>
      </w:pPr>
    </w:p>
    <w:p w14:paraId="5CE2B995" w14:textId="77777777" w:rsidR="00CB66F3" w:rsidRPr="00754C30" w:rsidRDefault="00CB66F3" w:rsidP="000A3AA9">
      <w:pPr>
        <w:spacing w:line="480" w:lineRule="auto"/>
        <w:jc w:val="center"/>
        <w:rPr>
          <w:b/>
        </w:rPr>
      </w:pPr>
    </w:p>
    <w:p w14:paraId="685D366C" w14:textId="77777777" w:rsidR="000A3AA9" w:rsidRPr="00754C30" w:rsidRDefault="000A3AA9" w:rsidP="000A3AA9">
      <w:pPr>
        <w:spacing w:line="480" w:lineRule="auto"/>
        <w:jc w:val="center"/>
        <w:rPr>
          <w:b/>
        </w:rPr>
      </w:pPr>
      <w:r w:rsidRPr="00754C30">
        <w:rPr>
          <w:b/>
        </w:rPr>
        <w:t>BY</w:t>
      </w:r>
    </w:p>
    <w:p w14:paraId="54606323" w14:textId="776C33F3" w:rsidR="000A3AA9" w:rsidRPr="00754C30" w:rsidRDefault="000A3AA9" w:rsidP="002D1B28">
      <w:pPr>
        <w:spacing w:line="480" w:lineRule="auto"/>
        <w:jc w:val="center"/>
        <w:rPr>
          <w:b/>
        </w:rPr>
      </w:pPr>
      <w:r w:rsidRPr="00754C30">
        <w:rPr>
          <w:b/>
        </w:rPr>
        <w:t xml:space="preserve"> </w:t>
      </w:r>
    </w:p>
    <w:p w14:paraId="0D11DE4D" w14:textId="77777777" w:rsidR="00C627BA" w:rsidRPr="00754C30" w:rsidRDefault="00C627BA" w:rsidP="002D1B28">
      <w:pPr>
        <w:spacing w:line="480" w:lineRule="auto"/>
        <w:jc w:val="center"/>
        <w:rPr>
          <w:b/>
        </w:rPr>
      </w:pPr>
    </w:p>
    <w:p w14:paraId="10C81327" w14:textId="2D93F9A7" w:rsidR="000A3AA9" w:rsidRPr="00754C30" w:rsidRDefault="008817EE" w:rsidP="000A3AA9">
      <w:pPr>
        <w:jc w:val="center"/>
        <w:rPr>
          <w:b/>
        </w:rPr>
      </w:pPr>
      <w:r>
        <w:rPr>
          <w:b/>
        </w:rPr>
        <w:t>ANI</w:t>
      </w:r>
      <w:r w:rsidR="000A3AA9" w:rsidRPr="00754C30">
        <w:rPr>
          <w:b/>
        </w:rPr>
        <w:t xml:space="preserve">, </w:t>
      </w:r>
      <w:r>
        <w:t>CHIDERA</w:t>
      </w:r>
      <w:r w:rsidR="0079620B">
        <w:t xml:space="preserve"> </w:t>
      </w:r>
      <w:r>
        <w:t>PRISCILLA</w:t>
      </w:r>
    </w:p>
    <w:p w14:paraId="6693860C" w14:textId="2417FAD4" w:rsidR="000A3AA9" w:rsidRPr="00754C30" w:rsidRDefault="000A3AA9" w:rsidP="000A3AA9">
      <w:pPr>
        <w:jc w:val="center"/>
      </w:pPr>
      <w:r w:rsidRPr="00754C30">
        <w:t>(</w:t>
      </w:r>
      <w:r w:rsidR="00583BD5">
        <w:t>1</w:t>
      </w:r>
      <w:r w:rsidR="008817EE">
        <w:t>7CG023150</w:t>
      </w:r>
      <w:r w:rsidRPr="00754C30">
        <w:t>)</w:t>
      </w:r>
    </w:p>
    <w:p w14:paraId="18D38558" w14:textId="79C430B6" w:rsidR="000A3AA9" w:rsidRDefault="000A3AA9" w:rsidP="002D1B28">
      <w:pPr>
        <w:spacing w:line="480" w:lineRule="auto"/>
        <w:jc w:val="center"/>
        <w:rPr>
          <w:b/>
        </w:rPr>
      </w:pPr>
      <w:r w:rsidRPr="00754C30">
        <w:rPr>
          <w:b/>
        </w:rPr>
        <w:t xml:space="preserve"> </w:t>
      </w:r>
    </w:p>
    <w:p w14:paraId="768DB09F" w14:textId="77777777" w:rsidR="00CB66F3" w:rsidRPr="00754C30" w:rsidRDefault="00CB66F3" w:rsidP="002D1B28">
      <w:pPr>
        <w:spacing w:line="480" w:lineRule="auto"/>
        <w:jc w:val="center"/>
        <w:rPr>
          <w:b/>
        </w:rPr>
      </w:pPr>
    </w:p>
    <w:p w14:paraId="6EBD932E" w14:textId="77777777" w:rsidR="00CB66F3" w:rsidRDefault="00CB66F3" w:rsidP="000A3AA9">
      <w:pPr>
        <w:jc w:val="center"/>
        <w:rPr>
          <w:b/>
        </w:rPr>
      </w:pPr>
    </w:p>
    <w:p w14:paraId="05AF2EFB" w14:textId="14FA7D52" w:rsidR="000A3AA9" w:rsidRPr="00754C30" w:rsidRDefault="000A3AA9" w:rsidP="000A3AA9">
      <w:pPr>
        <w:jc w:val="center"/>
        <w:rPr>
          <w:b/>
        </w:rPr>
      </w:pPr>
      <w:r w:rsidRPr="00754C30">
        <w:rPr>
          <w:b/>
        </w:rPr>
        <w:t>A PROJECT SUBMI</w:t>
      </w:r>
      <w:r w:rsidR="003A1CA1">
        <w:rPr>
          <w:b/>
        </w:rPr>
        <w:t>T</w:t>
      </w:r>
      <w:r w:rsidRPr="00754C30">
        <w:rPr>
          <w:b/>
        </w:rPr>
        <w:t>TED TO THE DEPARTMENT OF COMPUTER AND INFORMATION SCIENCES, COLLEGE OF SCIENCE AND TECHNOLOGY, COVENANT UNIVERSITY OTA, OGUN STATE.</w:t>
      </w:r>
    </w:p>
    <w:p w14:paraId="2CA9F487" w14:textId="77777777" w:rsidR="000A3AA9" w:rsidRPr="00754C30" w:rsidRDefault="000A3AA9" w:rsidP="000A3AA9">
      <w:pPr>
        <w:jc w:val="center"/>
        <w:rPr>
          <w:b/>
        </w:rPr>
      </w:pPr>
      <w:r w:rsidRPr="00754C30">
        <w:rPr>
          <w:b/>
        </w:rPr>
        <w:t xml:space="preserve"> </w:t>
      </w:r>
    </w:p>
    <w:p w14:paraId="54329384" w14:textId="34BDC35E" w:rsidR="002D1B28" w:rsidRDefault="002D1B28" w:rsidP="002D1B28">
      <w:pPr>
        <w:jc w:val="center"/>
        <w:rPr>
          <w:b/>
        </w:rPr>
      </w:pPr>
    </w:p>
    <w:p w14:paraId="6EFCAD82" w14:textId="77777777" w:rsidR="00CB66F3" w:rsidRPr="00754C30" w:rsidRDefault="00CB66F3" w:rsidP="002D1B28">
      <w:pPr>
        <w:jc w:val="center"/>
        <w:rPr>
          <w:b/>
        </w:rPr>
      </w:pPr>
    </w:p>
    <w:p w14:paraId="74C57306" w14:textId="3FAFBEAC" w:rsidR="000A3AA9" w:rsidRPr="00754C30" w:rsidRDefault="000A3AA9" w:rsidP="002D1B28">
      <w:pPr>
        <w:jc w:val="center"/>
        <w:rPr>
          <w:b/>
        </w:rPr>
      </w:pPr>
      <w:r w:rsidRPr="00754C30">
        <w:rPr>
          <w:b/>
        </w:rPr>
        <w:t xml:space="preserve"> </w:t>
      </w:r>
    </w:p>
    <w:p w14:paraId="55DA93D5" w14:textId="77777777" w:rsidR="000A3AA9" w:rsidRPr="00754C30" w:rsidRDefault="000A3AA9" w:rsidP="000A3AA9">
      <w:pPr>
        <w:jc w:val="center"/>
        <w:rPr>
          <w:b/>
        </w:rPr>
      </w:pPr>
      <w:r w:rsidRPr="00754C30">
        <w:rPr>
          <w:b/>
        </w:rPr>
        <w:t>IN PARTIAL FULFILMENT OF THE REQUIREMENTS FOR THE AWARD OF THE BACHELOR OF SCIENCE (HONOURS) DEGREE IN COMPUTER SCIENCE</w:t>
      </w:r>
    </w:p>
    <w:p w14:paraId="3D662686" w14:textId="77777777" w:rsidR="000A3AA9" w:rsidRPr="00754C30" w:rsidRDefault="000A3AA9" w:rsidP="000A3AA9">
      <w:pPr>
        <w:spacing w:line="480" w:lineRule="auto"/>
        <w:jc w:val="center"/>
        <w:rPr>
          <w:b/>
        </w:rPr>
      </w:pPr>
      <w:r w:rsidRPr="00754C30">
        <w:rPr>
          <w:b/>
        </w:rPr>
        <w:t xml:space="preserve"> </w:t>
      </w:r>
    </w:p>
    <w:p w14:paraId="57E68C56" w14:textId="77777777" w:rsidR="00CB66F3" w:rsidRDefault="000A3AA9" w:rsidP="00CB66F3">
      <w:pPr>
        <w:spacing w:line="480" w:lineRule="auto"/>
        <w:jc w:val="center"/>
        <w:rPr>
          <w:b/>
        </w:rPr>
      </w:pPr>
      <w:r w:rsidRPr="00754C30">
        <w:rPr>
          <w:b/>
        </w:rPr>
        <w:t xml:space="preserve"> </w:t>
      </w:r>
    </w:p>
    <w:p w14:paraId="76A32096" w14:textId="77777777" w:rsidR="00CB66F3" w:rsidRDefault="00CB66F3" w:rsidP="00CB66F3">
      <w:pPr>
        <w:spacing w:line="480" w:lineRule="auto"/>
        <w:jc w:val="center"/>
        <w:rPr>
          <w:b/>
        </w:rPr>
      </w:pPr>
    </w:p>
    <w:p w14:paraId="2E03859F" w14:textId="77777777" w:rsidR="00CB66F3" w:rsidRDefault="00CB66F3" w:rsidP="00CB66F3">
      <w:pPr>
        <w:spacing w:line="480" w:lineRule="auto"/>
        <w:jc w:val="center"/>
        <w:rPr>
          <w:b/>
        </w:rPr>
      </w:pPr>
    </w:p>
    <w:p w14:paraId="705E6B87" w14:textId="77777777" w:rsidR="001F1B0D" w:rsidRDefault="008817EE" w:rsidP="008817EE">
      <w:pPr>
        <w:spacing w:line="480" w:lineRule="auto"/>
        <w:jc w:val="center"/>
        <w:rPr>
          <w:b/>
        </w:rPr>
        <w:sectPr w:rsidR="001F1B0D" w:rsidSect="001F1B0D">
          <w:footerReference w:type="default" r:id="rId11"/>
          <w:pgSz w:w="12240" w:h="15840"/>
          <w:pgMar w:top="1440" w:right="1440" w:bottom="1440" w:left="1440" w:header="720" w:footer="720" w:gutter="0"/>
          <w:cols w:space="720"/>
          <w:titlePg/>
          <w:docGrid w:linePitch="360"/>
        </w:sectPr>
      </w:pPr>
      <w:r>
        <w:rPr>
          <w:b/>
        </w:rPr>
        <w:t>JULY</w:t>
      </w:r>
      <w:r w:rsidR="000A3AA9" w:rsidRPr="00754C30">
        <w:rPr>
          <w:b/>
        </w:rPr>
        <w:t xml:space="preserve"> </w:t>
      </w:r>
      <w:r w:rsidR="002D1B28" w:rsidRPr="00754C30">
        <w:rPr>
          <w:b/>
        </w:rPr>
        <w:t>202</w:t>
      </w:r>
      <w:bookmarkStart w:id="0" w:name="_Toc64977630"/>
      <w:r>
        <w:rPr>
          <w:b/>
        </w:rPr>
        <w:t>1</w:t>
      </w:r>
    </w:p>
    <w:p w14:paraId="6B9F23E9" w14:textId="064C8F8E" w:rsidR="00AF2D82" w:rsidRDefault="00AF2D82" w:rsidP="00325F09">
      <w:pPr>
        <w:pStyle w:val="ChapterHeading"/>
      </w:pPr>
      <w:bookmarkStart w:id="1" w:name="_Toc79142330"/>
      <w:bookmarkStart w:id="2" w:name="_Toc79411296"/>
      <w:bookmarkStart w:id="3" w:name="_Toc79535162"/>
      <w:bookmarkStart w:id="4" w:name="_Toc79535878"/>
      <w:bookmarkStart w:id="5" w:name="_Toc79536124"/>
      <w:bookmarkStart w:id="6" w:name="_Toc79536252"/>
      <w:bookmarkStart w:id="7" w:name="_Toc79536626"/>
      <w:bookmarkStart w:id="8" w:name="_Toc79578872"/>
      <w:bookmarkStart w:id="9" w:name="_Toc79579040"/>
      <w:r>
        <w:lastRenderedPageBreak/>
        <w:t>CERTIFICATION</w:t>
      </w:r>
      <w:bookmarkEnd w:id="0"/>
      <w:bookmarkEnd w:id="1"/>
      <w:bookmarkEnd w:id="2"/>
      <w:bookmarkEnd w:id="3"/>
      <w:bookmarkEnd w:id="4"/>
      <w:bookmarkEnd w:id="5"/>
      <w:bookmarkEnd w:id="6"/>
      <w:bookmarkEnd w:id="7"/>
      <w:bookmarkEnd w:id="8"/>
      <w:bookmarkEnd w:id="9"/>
    </w:p>
    <w:p w14:paraId="0FCB7089" w14:textId="168D773B" w:rsidR="000F2BA7" w:rsidRPr="00CC0D66" w:rsidRDefault="000F2BA7" w:rsidP="000F2BA7">
      <w:r>
        <w:t xml:space="preserve">I hereby certify that this project was carried out by </w:t>
      </w:r>
      <w:r w:rsidR="00583BD5">
        <w:t>Chidera, Priscilla ANI</w:t>
      </w:r>
      <w:r w:rsidR="0079620B">
        <w:t xml:space="preserve"> </w:t>
      </w:r>
      <w:r>
        <w:t>in the Department of Computer and Information Sciences, College of Science and Technology, Covenant University, Ogun State, Nigeria, under my supervision.</w:t>
      </w:r>
    </w:p>
    <w:p w14:paraId="0AA8F92F" w14:textId="77777777" w:rsidR="000F2BA7" w:rsidRDefault="000F2BA7" w:rsidP="000F2BA7">
      <w:r>
        <w:t xml:space="preserve"> </w:t>
      </w:r>
    </w:p>
    <w:p w14:paraId="0F6C4982" w14:textId="77777777" w:rsidR="000F2BA7" w:rsidRDefault="000F2BA7" w:rsidP="000F2BA7">
      <w:r>
        <w:t xml:space="preserve"> </w:t>
      </w:r>
    </w:p>
    <w:p w14:paraId="694E2941" w14:textId="77777777" w:rsidR="00E41183" w:rsidRDefault="000F2BA7" w:rsidP="000F2BA7">
      <w:r>
        <w:t>1.</w:t>
      </w:r>
      <w:r>
        <w:tab/>
        <w:t>Name:</w:t>
      </w:r>
      <w:r>
        <w:tab/>
      </w:r>
      <w:r>
        <w:tab/>
      </w:r>
      <w:r w:rsidR="00E41183">
        <w:t>Dr. Olufunke O. Oladipupo</w:t>
      </w:r>
    </w:p>
    <w:p w14:paraId="41A2518C" w14:textId="299F8F6E" w:rsidR="000F2BA7" w:rsidRDefault="000F2BA7" w:rsidP="000F2BA7">
      <w:pPr>
        <w:rPr>
          <w:b/>
        </w:rPr>
      </w:pPr>
      <w:r>
        <w:tab/>
      </w:r>
      <w:r>
        <w:tab/>
      </w:r>
      <w:r>
        <w:tab/>
        <w:t>(</w:t>
      </w:r>
      <w:r>
        <w:rPr>
          <w:b/>
        </w:rPr>
        <w:t>Supervisor)</w:t>
      </w:r>
    </w:p>
    <w:p w14:paraId="0B1F30C5" w14:textId="77777777" w:rsidR="000F2BA7" w:rsidRDefault="000F2BA7" w:rsidP="000F2BA7">
      <w:r>
        <w:t xml:space="preserve"> </w:t>
      </w:r>
    </w:p>
    <w:p w14:paraId="469E9EED" w14:textId="77777777" w:rsidR="000F2BA7" w:rsidRDefault="000F2BA7" w:rsidP="000F2BA7">
      <w:r>
        <w:t xml:space="preserve"> </w:t>
      </w:r>
    </w:p>
    <w:p w14:paraId="4E43CE20" w14:textId="77777777" w:rsidR="000F2BA7" w:rsidRDefault="000F2BA7" w:rsidP="000F2BA7">
      <w:pPr>
        <w:ind w:firstLine="720"/>
      </w:pPr>
      <w:r>
        <w:t xml:space="preserve">Signature   </w:t>
      </w:r>
      <w:r>
        <w:softHyphen/>
        <w:t>___________________________</w:t>
      </w:r>
      <w:r>
        <w:tab/>
        <w:t xml:space="preserve">Date </w:t>
      </w:r>
      <w:r>
        <w:softHyphen/>
      </w:r>
      <w:r>
        <w:softHyphen/>
      </w:r>
      <w:r>
        <w:softHyphen/>
      </w:r>
      <w:r>
        <w:softHyphen/>
      </w:r>
      <w:r>
        <w:softHyphen/>
      </w:r>
      <w:r>
        <w:softHyphen/>
      </w:r>
      <w:r>
        <w:softHyphen/>
      </w:r>
      <w:r>
        <w:softHyphen/>
      </w:r>
      <w:r>
        <w:softHyphen/>
      </w:r>
      <w:r>
        <w:softHyphen/>
      </w:r>
      <w:r>
        <w:softHyphen/>
      </w:r>
      <w:r>
        <w:softHyphen/>
      </w:r>
      <w:r>
        <w:softHyphen/>
      </w:r>
      <w:r>
        <w:softHyphen/>
      </w:r>
      <w:r>
        <w:softHyphen/>
      </w:r>
      <w:r>
        <w:softHyphen/>
      </w:r>
      <w:r>
        <w:softHyphen/>
      </w:r>
      <w:r>
        <w:softHyphen/>
        <w:t>____________________</w:t>
      </w:r>
    </w:p>
    <w:p w14:paraId="1A478E46" w14:textId="77777777" w:rsidR="000F2BA7" w:rsidRDefault="000F2BA7" w:rsidP="000F2BA7">
      <w:r>
        <w:t xml:space="preserve"> </w:t>
      </w:r>
    </w:p>
    <w:p w14:paraId="4629D571" w14:textId="77777777" w:rsidR="000F2BA7" w:rsidRDefault="000F2BA7" w:rsidP="000F2BA7">
      <w:r>
        <w:t xml:space="preserve"> </w:t>
      </w:r>
    </w:p>
    <w:p w14:paraId="4DEE2ADD" w14:textId="77777777" w:rsidR="000F2BA7" w:rsidRDefault="000F2BA7" w:rsidP="000F2BA7">
      <w:r>
        <w:t>2.</w:t>
      </w:r>
      <w:r>
        <w:tab/>
        <w:t>Name:</w:t>
      </w:r>
      <w:r>
        <w:tab/>
      </w:r>
      <w:r>
        <w:tab/>
        <w:t>Dr. Olufunke O. Oladipupo</w:t>
      </w:r>
    </w:p>
    <w:p w14:paraId="44EF3FD2" w14:textId="77777777" w:rsidR="000F2BA7" w:rsidRDefault="000F2BA7" w:rsidP="000F2BA7">
      <w:pPr>
        <w:rPr>
          <w:b/>
        </w:rPr>
      </w:pPr>
      <w:r>
        <w:tab/>
      </w:r>
      <w:r>
        <w:tab/>
      </w:r>
      <w:r>
        <w:tab/>
        <w:t>(</w:t>
      </w:r>
      <w:r>
        <w:rPr>
          <w:b/>
        </w:rPr>
        <w:t>Head of Department)</w:t>
      </w:r>
    </w:p>
    <w:p w14:paraId="29702578" w14:textId="77777777" w:rsidR="000F2BA7" w:rsidRDefault="000F2BA7" w:rsidP="000F2BA7">
      <w:r>
        <w:t xml:space="preserve"> </w:t>
      </w:r>
    </w:p>
    <w:p w14:paraId="4E5A3FB0" w14:textId="77777777" w:rsidR="000F2BA7" w:rsidRDefault="000F2BA7" w:rsidP="000F2BA7">
      <w:r>
        <w:t xml:space="preserve"> </w:t>
      </w:r>
    </w:p>
    <w:p w14:paraId="774A2DA2" w14:textId="56AC3758" w:rsidR="00B6156F" w:rsidRDefault="000F2BA7" w:rsidP="000F2BA7">
      <w:pPr>
        <w:ind w:firstLine="720"/>
      </w:pPr>
      <w:r>
        <w:t>Signature ____________________________</w:t>
      </w:r>
      <w:r>
        <w:tab/>
        <w:t>Date ____________________</w:t>
      </w:r>
    </w:p>
    <w:p w14:paraId="27D4014A" w14:textId="77777777" w:rsidR="00B6156F" w:rsidRDefault="00B6156F">
      <w:pPr>
        <w:spacing w:after="160" w:line="259" w:lineRule="auto"/>
        <w:jc w:val="left"/>
      </w:pPr>
      <w:r>
        <w:br w:type="page"/>
      </w:r>
    </w:p>
    <w:p w14:paraId="720DA4C4" w14:textId="3B3EA5BD" w:rsidR="00497F11" w:rsidRDefault="00B6156F" w:rsidP="00325F09">
      <w:pPr>
        <w:pStyle w:val="ChapterHeading"/>
      </w:pPr>
      <w:bookmarkStart w:id="10" w:name="_Toc64977631"/>
      <w:bookmarkStart w:id="11" w:name="_Toc79142331"/>
      <w:bookmarkStart w:id="12" w:name="_Toc79411297"/>
      <w:bookmarkStart w:id="13" w:name="_Toc79535163"/>
      <w:bookmarkStart w:id="14" w:name="_Toc79535879"/>
      <w:bookmarkStart w:id="15" w:name="_Toc79536125"/>
      <w:bookmarkStart w:id="16" w:name="_Toc79536253"/>
      <w:bookmarkStart w:id="17" w:name="_Toc79536627"/>
      <w:bookmarkStart w:id="18" w:name="_Toc79578873"/>
      <w:bookmarkStart w:id="19" w:name="_Toc79579041"/>
      <w:r>
        <w:lastRenderedPageBreak/>
        <w:t>DEDICATION</w:t>
      </w:r>
      <w:bookmarkEnd w:id="10"/>
      <w:bookmarkEnd w:id="11"/>
      <w:bookmarkEnd w:id="12"/>
      <w:bookmarkEnd w:id="13"/>
      <w:bookmarkEnd w:id="14"/>
      <w:bookmarkEnd w:id="15"/>
      <w:bookmarkEnd w:id="16"/>
      <w:bookmarkEnd w:id="17"/>
      <w:bookmarkEnd w:id="18"/>
      <w:bookmarkEnd w:id="19"/>
    </w:p>
    <w:p w14:paraId="1452722E" w14:textId="1404DBFF" w:rsidR="00497F11" w:rsidRDefault="00497F11" w:rsidP="00497F11">
      <w:r>
        <w:t xml:space="preserve">This report is dedicated to God Almighty for his unmerited love and grace in my life. He </w:t>
      </w:r>
      <w:r w:rsidR="00181D35">
        <w:t>constantly</w:t>
      </w:r>
      <w:r>
        <w:t xml:space="preserve"> shows up for me</w:t>
      </w:r>
      <w:r w:rsidR="00181D35">
        <w:t>,</w:t>
      </w:r>
      <w:r>
        <w:t xml:space="preserve"> and I</w:t>
      </w:r>
      <w:r w:rsidR="00181D35">
        <w:t xml:space="preserve"> a</w:t>
      </w:r>
      <w:r>
        <w:t>m eternally grateful.</w:t>
      </w:r>
    </w:p>
    <w:p w14:paraId="39F2F7EC" w14:textId="19787E23" w:rsidR="00497F11" w:rsidRDefault="00497F11" w:rsidP="00497F11">
      <w:r>
        <w:t>I also dedicate it to my parents and my brother</w:t>
      </w:r>
      <w:r w:rsidR="00181D35">
        <w:t>,</w:t>
      </w:r>
      <w:r>
        <w:t xml:space="preserve"> who show me immense support, love, and understanding all the time.</w:t>
      </w:r>
    </w:p>
    <w:p w14:paraId="204DC75D" w14:textId="77777777" w:rsidR="00BE46CA" w:rsidRDefault="00BE46CA" w:rsidP="00497F11">
      <w:pPr>
        <w:spacing w:after="160" w:line="259" w:lineRule="auto"/>
        <w:jc w:val="left"/>
        <w:rPr>
          <w:color w:val="000000"/>
        </w:rPr>
      </w:pPr>
      <w:r>
        <w:rPr>
          <w:color w:val="000000"/>
        </w:rPr>
        <w:br w:type="page"/>
      </w:r>
    </w:p>
    <w:p w14:paraId="63DE872E" w14:textId="3D94877A" w:rsidR="00497F11" w:rsidRDefault="00BD3859" w:rsidP="00325F09">
      <w:pPr>
        <w:pStyle w:val="ChapterHeading"/>
      </w:pPr>
      <w:bookmarkStart w:id="20" w:name="_Toc64977632"/>
      <w:bookmarkStart w:id="21" w:name="_Toc79142332"/>
      <w:bookmarkStart w:id="22" w:name="_Toc79411298"/>
      <w:bookmarkStart w:id="23" w:name="_Toc79535164"/>
      <w:bookmarkStart w:id="24" w:name="_Toc79535880"/>
      <w:bookmarkStart w:id="25" w:name="_Toc79536126"/>
      <w:bookmarkStart w:id="26" w:name="_Toc79536254"/>
      <w:bookmarkStart w:id="27" w:name="_Toc79536628"/>
      <w:bookmarkStart w:id="28" w:name="_Toc79578874"/>
      <w:bookmarkStart w:id="29" w:name="_Toc79579042"/>
      <w:r w:rsidRPr="00A04E91">
        <w:lastRenderedPageBreak/>
        <w:t>ACKNOWLEDGEMENT</w:t>
      </w:r>
      <w:bookmarkEnd w:id="20"/>
      <w:bookmarkEnd w:id="21"/>
      <w:bookmarkEnd w:id="22"/>
      <w:bookmarkEnd w:id="23"/>
      <w:bookmarkEnd w:id="24"/>
      <w:bookmarkEnd w:id="25"/>
      <w:bookmarkEnd w:id="26"/>
      <w:bookmarkEnd w:id="27"/>
      <w:bookmarkEnd w:id="28"/>
      <w:bookmarkEnd w:id="29"/>
      <w:r w:rsidR="00CD7BF0">
        <w:t>S</w:t>
      </w:r>
    </w:p>
    <w:p w14:paraId="6B4DA8D9" w14:textId="23C75535" w:rsidR="00D16B44" w:rsidRDefault="00497F11" w:rsidP="00497F11">
      <w:r>
        <w:t>Special acknowledg</w:t>
      </w:r>
      <w:r w:rsidR="00181D35">
        <w:t>e</w:t>
      </w:r>
      <w:r>
        <w:t>ment goes to God for His guidance, grace, favo</w:t>
      </w:r>
      <w:r w:rsidR="00181D35">
        <w:t>u</w:t>
      </w:r>
      <w:r>
        <w:t xml:space="preserve">r, and protection </w:t>
      </w:r>
      <w:r w:rsidR="00181D35">
        <w:t>throughout</w:t>
      </w:r>
      <w:r>
        <w:t xml:space="preserve"> my life and for making this project possible even when I was in doubt.</w:t>
      </w:r>
      <w:r w:rsidR="00D16B44">
        <w:t xml:space="preserve"> </w:t>
      </w:r>
      <w:r w:rsidR="00583BD5">
        <w:t>Indeed,</w:t>
      </w:r>
      <w:r w:rsidR="00181D35">
        <w:t xml:space="preserve"> all things are possible through him.</w:t>
      </w:r>
    </w:p>
    <w:p w14:paraId="311CA6D9" w14:textId="77777777" w:rsidR="003F42DC" w:rsidRDefault="003F42DC" w:rsidP="00497F11"/>
    <w:p w14:paraId="28D129C4" w14:textId="0354FADC" w:rsidR="00497F11" w:rsidRDefault="00497F11" w:rsidP="00497F11">
      <w:r>
        <w:t>I acknowledge all my family members</w:t>
      </w:r>
      <w:r w:rsidR="00D16B44">
        <w:t xml:space="preserve"> and </w:t>
      </w:r>
      <w:r>
        <w:t>friends</w:t>
      </w:r>
      <w:r w:rsidR="00D16B44">
        <w:t xml:space="preserve"> who have shown me love and support throughout the period I worked on this project.</w:t>
      </w:r>
    </w:p>
    <w:p w14:paraId="6E28894F" w14:textId="24288F2B" w:rsidR="00D16B44" w:rsidRDefault="00D16B44" w:rsidP="00497F11"/>
    <w:p w14:paraId="43092B94" w14:textId="614CCF4B" w:rsidR="00D16B44" w:rsidRDefault="00D16B44" w:rsidP="00497F11">
      <w:r>
        <w:t>Also</w:t>
      </w:r>
      <w:r w:rsidR="00181D35">
        <w:t>,</w:t>
      </w:r>
      <w:r>
        <w:t xml:space="preserve"> my supervisor, Dr Olufunke Oladipupo, </w:t>
      </w:r>
      <w:r w:rsidR="00B31086">
        <w:t>was there every step of the way, helping me bring this project to life</w:t>
      </w:r>
      <w:r>
        <w:t xml:space="preserve"> </w:t>
      </w:r>
      <w:r w:rsidR="00583BD5">
        <w:t>and</w:t>
      </w:r>
      <w:r>
        <w:t xml:space="preserve"> for every word of advi</w:t>
      </w:r>
      <w:r w:rsidR="00181D35">
        <w:t>c</w:t>
      </w:r>
      <w:r>
        <w:t>e and encouragement. Thank you</w:t>
      </w:r>
      <w:r w:rsidR="00181D35">
        <w:t>,</w:t>
      </w:r>
      <w:r>
        <w:t xml:space="preserve"> ma.</w:t>
      </w:r>
    </w:p>
    <w:p w14:paraId="6EA464A0" w14:textId="33B54842" w:rsidR="00D16B44" w:rsidRDefault="00D16B44" w:rsidP="00497F11"/>
    <w:p w14:paraId="4CA1E8D0" w14:textId="5AB9522D" w:rsidR="00D16B44" w:rsidRDefault="00D16B44" w:rsidP="00497F11">
      <w:r>
        <w:t>To all Computer and Information Science staff members</w:t>
      </w:r>
      <w:r w:rsidR="00181D35">
        <w:t xml:space="preserve"> who </w:t>
      </w:r>
      <w:r>
        <w:t>h</w:t>
      </w:r>
      <w:r w:rsidR="00181D35">
        <w:t>ave imparted me with the knowledge to make this project a reality, especially Dr Afolabi, who was constantly checked on me and was ready to help in any way.</w:t>
      </w:r>
    </w:p>
    <w:p w14:paraId="37BE996A" w14:textId="77777777" w:rsidR="00181D35" w:rsidRDefault="00181D35" w:rsidP="00497F11"/>
    <w:p w14:paraId="4762CBED" w14:textId="6A0EF895" w:rsidR="00082524" w:rsidRDefault="00181D35" w:rsidP="00456066">
      <w:r>
        <w:t xml:space="preserve">Finally, to all my </w:t>
      </w:r>
      <w:r w:rsidR="00273941">
        <w:t>course mates</w:t>
      </w:r>
      <w:r>
        <w:t>. These four years have been a lot, and I enjoyed every moment of it. I am incredibly grateful to my friends and people that helped me in any way to complete this project.</w:t>
      </w:r>
    </w:p>
    <w:p w14:paraId="5B636A28" w14:textId="77777777" w:rsidR="00082524" w:rsidRDefault="00082524">
      <w:pPr>
        <w:spacing w:after="160" w:line="259" w:lineRule="auto"/>
        <w:jc w:val="left"/>
      </w:pPr>
      <w:r>
        <w:br w:type="page"/>
      </w:r>
    </w:p>
    <w:p w14:paraId="618C9A79" w14:textId="0D1831C0" w:rsidR="00456066" w:rsidRDefault="002502A3" w:rsidP="002502A3">
      <w:pPr>
        <w:pStyle w:val="Heading1"/>
      </w:pPr>
      <w:bookmarkStart w:id="30" w:name="_Toc79536629"/>
      <w:bookmarkStart w:id="31" w:name="_Toc79578875"/>
      <w:bookmarkStart w:id="32" w:name="_Toc79579043"/>
      <w:r>
        <w:lastRenderedPageBreak/>
        <w:t>TABLE OF CONTENTS</w:t>
      </w:r>
      <w:bookmarkEnd w:id="30"/>
      <w:bookmarkEnd w:id="31"/>
      <w:bookmarkEnd w:id="32"/>
    </w:p>
    <w:p w14:paraId="743952BC" w14:textId="0D3EF2E1" w:rsidR="005B4E86" w:rsidRPr="005B4E86" w:rsidRDefault="00262C0A" w:rsidP="005B4E86">
      <w:pPr>
        <w:rPr>
          <w:b/>
          <w:bCs/>
        </w:rPr>
      </w:pPr>
      <w:r w:rsidRPr="005B4E86">
        <w:rPr>
          <w:b/>
          <w:bCs/>
        </w:rPr>
        <w:t>Title</w:t>
      </w:r>
      <w:r>
        <w:rPr>
          <w:b/>
          <w:bCs/>
        </w:rPr>
        <w:t xml:space="preserve">                                                                                                                                            Page</w:t>
      </w:r>
    </w:p>
    <w:p w14:paraId="293CE161" w14:textId="7AEB4267" w:rsidR="005B4E86" w:rsidRDefault="005B4E86" w:rsidP="005B4E86">
      <w:pPr>
        <w:pStyle w:val="TOC1"/>
        <w:jc w:val="both"/>
        <w:rPr>
          <w:rStyle w:val="Hyperlink"/>
          <w:noProof/>
        </w:rPr>
      </w:pPr>
      <w:r>
        <w:rPr>
          <w:b/>
        </w:rPr>
        <w:fldChar w:fldCharType="begin"/>
      </w:r>
      <w:r w:rsidRPr="00262C0A">
        <w:rPr>
          <w:b/>
        </w:rPr>
        <w:instrText xml:space="preserve"> TOC \o "1-3" \p " " \h \z \u </w:instrText>
      </w:r>
      <w:r>
        <w:rPr>
          <w:b/>
        </w:rPr>
        <w:fldChar w:fldCharType="separate"/>
      </w:r>
      <w:hyperlink w:anchor="_Toc79579040" w:history="1">
        <w:r w:rsidR="00DF1C58">
          <w:rPr>
            <w:rStyle w:val="Hyperlink"/>
            <w:caps w:val="0"/>
            <w:noProof/>
          </w:rPr>
          <w:t>Cover page</w:t>
        </w:r>
        <w:r w:rsidR="00262C0A">
          <w:rPr>
            <w:caps w:val="0"/>
            <w:noProof/>
            <w:webHidden/>
          </w:rPr>
          <w:t xml:space="preserve"> </w:t>
        </w:r>
        <w:r w:rsidR="00262C0A">
          <w:rPr>
            <w:caps w:val="0"/>
            <w:noProof/>
            <w:webHidden/>
          </w:rPr>
          <w:tab/>
        </w:r>
      </w:hyperlink>
    </w:p>
    <w:p w14:paraId="72A06F4D" w14:textId="588FAB41" w:rsidR="00C45118" w:rsidRDefault="00CE715A" w:rsidP="00C45118">
      <w:pPr>
        <w:pStyle w:val="TOC1"/>
        <w:jc w:val="both"/>
        <w:rPr>
          <w:rFonts w:asciiTheme="minorHAnsi" w:eastAsiaTheme="minorEastAsia" w:hAnsiTheme="minorHAnsi" w:cstheme="minorBidi"/>
          <w:bCs w:val="0"/>
          <w:caps w:val="0"/>
          <w:noProof/>
          <w:sz w:val="22"/>
          <w:szCs w:val="22"/>
          <w:lang w:eastAsia="en-GB"/>
        </w:rPr>
      </w:pPr>
      <w:hyperlink w:anchor="_Toc79579040" w:history="1">
        <w:r w:rsidR="00DF1C58">
          <w:rPr>
            <w:rStyle w:val="Hyperlink"/>
            <w:caps w:val="0"/>
            <w:noProof/>
          </w:rPr>
          <w:t>Title page</w:t>
        </w:r>
        <w:r w:rsidR="00DF1C58">
          <w:rPr>
            <w:caps w:val="0"/>
            <w:noProof/>
            <w:webHidden/>
          </w:rPr>
          <w:t xml:space="preserve"> </w:t>
        </w:r>
        <w:r w:rsidR="00DF1C58">
          <w:rPr>
            <w:caps w:val="0"/>
            <w:noProof/>
            <w:webHidden/>
          </w:rPr>
          <w:tab/>
          <w:t>i</w:t>
        </w:r>
      </w:hyperlink>
    </w:p>
    <w:p w14:paraId="6D9F4DC6" w14:textId="118204B0" w:rsidR="00C45118" w:rsidRPr="00C45118" w:rsidRDefault="00CE715A" w:rsidP="00C45118">
      <w:pPr>
        <w:pStyle w:val="TOC1"/>
        <w:jc w:val="both"/>
        <w:rPr>
          <w:rFonts w:asciiTheme="minorHAnsi" w:eastAsiaTheme="minorEastAsia" w:hAnsiTheme="minorHAnsi" w:cstheme="minorBidi"/>
          <w:bCs w:val="0"/>
          <w:caps w:val="0"/>
          <w:noProof/>
          <w:sz w:val="22"/>
          <w:szCs w:val="22"/>
          <w:lang w:eastAsia="en-GB"/>
        </w:rPr>
      </w:pPr>
      <w:hyperlink w:anchor="_Toc79579040" w:history="1">
        <w:r w:rsidR="00DF1C58" w:rsidRPr="00CE59C2">
          <w:rPr>
            <w:rStyle w:val="Hyperlink"/>
            <w:caps w:val="0"/>
            <w:noProof/>
          </w:rPr>
          <w:t>Certification</w:t>
        </w:r>
        <w:r w:rsidR="00262C0A">
          <w:rPr>
            <w:caps w:val="0"/>
            <w:noProof/>
            <w:webHidden/>
          </w:rPr>
          <w:t xml:space="preserve"> </w:t>
        </w:r>
        <w:r w:rsidR="00262C0A">
          <w:rPr>
            <w:caps w:val="0"/>
            <w:noProof/>
            <w:webHidden/>
          </w:rPr>
          <w:tab/>
        </w:r>
        <w:r w:rsidR="00C45118">
          <w:rPr>
            <w:noProof/>
            <w:webHidden/>
          </w:rPr>
          <w:fldChar w:fldCharType="begin"/>
        </w:r>
        <w:r w:rsidR="00C45118" w:rsidRPr="003F1ECD">
          <w:rPr>
            <w:noProof/>
            <w:webHidden/>
          </w:rPr>
          <w:instrText xml:space="preserve"> PAGEREF _Toc79579040 \h </w:instrText>
        </w:r>
        <w:r w:rsidR="00C45118">
          <w:rPr>
            <w:noProof/>
            <w:webHidden/>
          </w:rPr>
        </w:r>
        <w:r w:rsidR="00C45118">
          <w:rPr>
            <w:noProof/>
            <w:webHidden/>
          </w:rPr>
          <w:fldChar w:fldCharType="separate"/>
        </w:r>
        <w:r w:rsidR="00DF1C58" w:rsidRPr="003F1ECD">
          <w:rPr>
            <w:caps w:val="0"/>
            <w:noProof/>
            <w:webHidden/>
          </w:rPr>
          <w:t>ii</w:t>
        </w:r>
        <w:r w:rsidR="00C45118">
          <w:rPr>
            <w:noProof/>
            <w:webHidden/>
          </w:rPr>
          <w:fldChar w:fldCharType="end"/>
        </w:r>
      </w:hyperlink>
    </w:p>
    <w:p w14:paraId="1F9F1644" w14:textId="7EE18B64" w:rsidR="005B4E86" w:rsidRDefault="00CE715A" w:rsidP="005B4E86">
      <w:pPr>
        <w:pStyle w:val="TOC1"/>
        <w:jc w:val="both"/>
        <w:rPr>
          <w:rFonts w:asciiTheme="minorHAnsi" w:eastAsiaTheme="minorEastAsia" w:hAnsiTheme="minorHAnsi" w:cstheme="minorBidi"/>
          <w:bCs w:val="0"/>
          <w:caps w:val="0"/>
          <w:noProof/>
          <w:sz w:val="22"/>
          <w:szCs w:val="22"/>
          <w:lang w:eastAsia="en-GB"/>
        </w:rPr>
      </w:pPr>
      <w:hyperlink w:anchor="_Toc79579041" w:history="1">
        <w:r w:rsidR="00DF1C58" w:rsidRPr="00CE59C2">
          <w:rPr>
            <w:rStyle w:val="Hyperlink"/>
            <w:caps w:val="0"/>
            <w:noProof/>
          </w:rPr>
          <w:t>Dedication</w:t>
        </w:r>
        <w:r w:rsidR="00262C0A">
          <w:rPr>
            <w:caps w:val="0"/>
            <w:noProof/>
            <w:webHidden/>
          </w:rPr>
          <w:t xml:space="preserve"> </w:t>
        </w:r>
        <w:r w:rsidR="00262C0A">
          <w:rPr>
            <w:caps w:val="0"/>
            <w:noProof/>
            <w:webHidden/>
          </w:rPr>
          <w:tab/>
        </w:r>
        <w:r w:rsidR="005B4E86">
          <w:rPr>
            <w:noProof/>
            <w:webHidden/>
          </w:rPr>
          <w:fldChar w:fldCharType="begin"/>
        </w:r>
        <w:r w:rsidR="005B4E86" w:rsidRPr="003F1ECD">
          <w:rPr>
            <w:noProof/>
            <w:webHidden/>
          </w:rPr>
          <w:instrText xml:space="preserve"> PAGEREF _Toc79579041 \h </w:instrText>
        </w:r>
        <w:r w:rsidR="005B4E86">
          <w:rPr>
            <w:noProof/>
            <w:webHidden/>
          </w:rPr>
        </w:r>
        <w:r w:rsidR="005B4E86">
          <w:rPr>
            <w:noProof/>
            <w:webHidden/>
          </w:rPr>
          <w:fldChar w:fldCharType="separate"/>
        </w:r>
        <w:r w:rsidR="00DF1C58" w:rsidRPr="003F1ECD">
          <w:rPr>
            <w:caps w:val="0"/>
            <w:noProof/>
            <w:webHidden/>
          </w:rPr>
          <w:t>iii</w:t>
        </w:r>
        <w:r w:rsidR="005B4E86">
          <w:rPr>
            <w:noProof/>
            <w:webHidden/>
          </w:rPr>
          <w:fldChar w:fldCharType="end"/>
        </w:r>
      </w:hyperlink>
    </w:p>
    <w:p w14:paraId="3525E1E1" w14:textId="70D69FD7" w:rsidR="005B4E86" w:rsidRDefault="00CE715A" w:rsidP="005B4E86">
      <w:pPr>
        <w:pStyle w:val="TOC1"/>
        <w:jc w:val="both"/>
        <w:rPr>
          <w:rFonts w:asciiTheme="minorHAnsi" w:eastAsiaTheme="minorEastAsia" w:hAnsiTheme="minorHAnsi" w:cstheme="minorBidi"/>
          <w:bCs w:val="0"/>
          <w:caps w:val="0"/>
          <w:noProof/>
          <w:sz w:val="22"/>
          <w:szCs w:val="22"/>
          <w:lang w:eastAsia="en-GB"/>
        </w:rPr>
      </w:pPr>
      <w:hyperlink w:anchor="_Toc79579042" w:history="1">
        <w:r w:rsidR="00DF1C58" w:rsidRPr="00CE59C2">
          <w:rPr>
            <w:rStyle w:val="Hyperlink"/>
            <w:caps w:val="0"/>
            <w:noProof/>
          </w:rPr>
          <w:t>Acknowledgement</w:t>
        </w:r>
        <w:r w:rsidR="00262C0A">
          <w:rPr>
            <w:rStyle w:val="Hyperlink"/>
            <w:caps w:val="0"/>
            <w:noProof/>
          </w:rPr>
          <w:t>s</w:t>
        </w:r>
        <w:r w:rsidR="00262C0A">
          <w:rPr>
            <w:caps w:val="0"/>
            <w:noProof/>
            <w:webHidden/>
          </w:rPr>
          <w:tab/>
        </w:r>
        <w:r w:rsidR="005B4E86">
          <w:rPr>
            <w:noProof/>
            <w:webHidden/>
          </w:rPr>
          <w:fldChar w:fldCharType="begin"/>
        </w:r>
        <w:r w:rsidR="005B4E86" w:rsidRPr="003F1ECD">
          <w:rPr>
            <w:noProof/>
            <w:webHidden/>
          </w:rPr>
          <w:instrText xml:space="preserve"> PAGEREF _Toc79579042 \h </w:instrText>
        </w:r>
        <w:r w:rsidR="005B4E86">
          <w:rPr>
            <w:noProof/>
            <w:webHidden/>
          </w:rPr>
        </w:r>
        <w:r w:rsidR="005B4E86">
          <w:rPr>
            <w:noProof/>
            <w:webHidden/>
          </w:rPr>
          <w:fldChar w:fldCharType="separate"/>
        </w:r>
        <w:r w:rsidR="00DF1C58" w:rsidRPr="003F1ECD">
          <w:rPr>
            <w:caps w:val="0"/>
            <w:noProof/>
            <w:webHidden/>
          </w:rPr>
          <w:t>iv</w:t>
        </w:r>
        <w:r w:rsidR="005B4E86">
          <w:rPr>
            <w:noProof/>
            <w:webHidden/>
          </w:rPr>
          <w:fldChar w:fldCharType="end"/>
        </w:r>
      </w:hyperlink>
    </w:p>
    <w:p w14:paraId="095750E7" w14:textId="5D73FAC1" w:rsidR="005B4E86" w:rsidRDefault="00CE715A" w:rsidP="005B4E86">
      <w:pPr>
        <w:pStyle w:val="TOC1"/>
        <w:jc w:val="both"/>
        <w:rPr>
          <w:rFonts w:asciiTheme="minorHAnsi" w:eastAsiaTheme="minorEastAsia" w:hAnsiTheme="minorHAnsi" w:cstheme="minorBidi"/>
          <w:bCs w:val="0"/>
          <w:caps w:val="0"/>
          <w:noProof/>
          <w:sz w:val="22"/>
          <w:szCs w:val="22"/>
          <w:lang w:eastAsia="en-GB"/>
        </w:rPr>
      </w:pPr>
      <w:hyperlink w:anchor="_Toc79579043" w:history="1">
        <w:r w:rsidR="00DF1C58" w:rsidRPr="00CE59C2">
          <w:rPr>
            <w:rStyle w:val="Hyperlink"/>
            <w:caps w:val="0"/>
            <w:noProof/>
          </w:rPr>
          <w:t xml:space="preserve">Table </w:t>
        </w:r>
        <w:r w:rsidR="00262C0A">
          <w:rPr>
            <w:rStyle w:val="Hyperlink"/>
            <w:caps w:val="0"/>
            <w:noProof/>
          </w:rPr>
          <w:t>o</w:t>
        </w:r>
        <w:r w:rsidR="00DF1C58" w:rsidRPr="00CE59C2">
          <w:rPr>
            <w:rStyle w:val="Hyperlink"/>
            <w:caps w:val="0"/>
            <w:noProof/>
          </w:rPr>
          <w:t>f contents</w:t>
        </w:r>
        <w:r w:rsidR="00262C0A">
          <w:rPr>
            <w:rStyle w:val="Hyperlink"/>
            <w:caps w:val="0"/>
            <w:noProof/>
          </w:rPr>
          <w:tab/>
        </w:r>
        <w:r w:rsidR="00262C0A">
          <w:rPr>
            <w:caps w:val="0"/>
            <w:noProof/>
            <w:webHidden/>
          </w:rPr>
          <w:t xml:space="preserve"> </w:t>
        </w:r>
        <w:r w:rsidR="005B4E86">
          <w:rPr>
            <w:noProof/>
            <w:webHidden/>
          </w:rPr>
          <w:fldChar w:fldCharType="begin"/>
        </w:r>
        <w:r w:rsidR="005B4E86" w:rsidRPr="003F1ECD">
          <w:rPr>
            <w:noProof/>
            <w:webHidden/>
          </w:rPr>
          <w:instrText xml:space="preserve"> PAGEREF _Toc79579043 \h </w:instrText>
        </w:r>
        <w:r w:rsidR="005B4E86">
          <w:rPr>
            <w:noProof/>
            <w:webHidden/>
          </w:rPr>
        </w:r>
        <w:r w:rsidR="005B4E86">
          <w:rPr>
            <w:noProof/>
            <w:webHidden/>
          </w:rPr>
          <w:fldChar w:fldCharType="separate"/>
        </w:r>
        <w:r w:rsidR="00DF1C58" w:rsidRPr="003F1ECD">
          <w:rPr>
            <w:caps w:val="0"/>
            <w:noProof/>
            <w:webHidden/>
          </w:rPr>
          <w:t>v</w:t>
        </w:r>
        <w:r w:rsidR="005B4E86">
          <w:rPr>
            <w:noProof/>
            <w:webHidden/>
          </w:rPr>
          <w:fldChar w:fldCharType="end"/>
        </w:r>
      </w:hyperlink>
    </w:p>
    <w:p w14:paraId="75C7716D" w14:textId="3276BABA" w:rsidR="005B4E86" w:rsidRDefault="00CE715A" w:rsidP="005B4E86">
      <w:pPr>
        <w:pStyle w:val="TOC1"/>
        <w:jc w:val="both"/>
        <w:rPr>
          <w:rFonts w:asciiTheme="minorHAnsi" w:eastAsiaTheme="minorEastAsia" w:hAnsiTheme="minorHAnsi" w:cstheme="minorBidi"/>
          <w:bCs w:val="0"/>
          <w:caps w:val="0"/>
          <w:noProof/>
          <w:sz w:val="22"/>
          <w:szCs w:val="22"/>
          <w:lang w:eastAsia="en-GB"/>
        </w:rPr>
      </w:pPr>
      <w:hyperlink w:anchor="_Toc79579044" w:history="1">
        <w:r w:rsidR="00DF1C58" w:rsidRPr="00CE59C2">
          <w:rPr>
            <w:rStyle w:val="Hyperlink"/>
            <w:caps w:val="0"/>
            <w:noProof/>
          </w:rPr>
          <w:t xml:space="preserve">List </w:t>
        </w:r>
        <w:r w:rsidR="00262C0A">
          <w:rPr>
            <w:rStyle w:val="Hyperlink"/>
            <w:caps w:val="0"/>
            <w:noProof/>
          </w:rPr>
          <w:t>o</w:t>
        </w:r>
        <w:r w:rsidR="00DF1C58" w:rsidRPr="00CE59C2">
          <w:rPr>
            <w:rStyle w:val="Hyperlink"/>
            <w:caps w:val="0"/>
            <w:noProof/>
          </w:rPr>
          <w:t>f figures</w:t>
        </w:r>
        <w:r w:rsidR="00262C0A">
          <w:rPr>
            <w:caps w:val="0"/>
            <w:noProof/>
            <w:webHidden/>
          </w:rPr>
          <w:t xml:space="preserve"> </w:t>
        </w:r>
        <w:r w:rsidR="00262C0A">
          <w:rPr>
            <w:caps w:val="0"/>
            <w:noProof/>
            <w:webHidden/>
          </w:rPr>
          <w:tab/>
        </w:r>
        <w:r w:rsidR="005B4E86">
          <w:rPr>
            <w:noProof/>
            <w:webHidden/>
          </w:rPr>
          <w:fldChar w:fldCharType="begin"/>
        </w:r>
        <w:r w:rsidR="005B4E86" w:rsidRPr="003F1ECD">
          <w:rPr>
            <w:noProof/>
            <w:webHidden/>
          </w:rPr>
          <w:instrText xml:space="preserve"> PAGEREF _Toc79579044 \h </w:instrText>
        </w:r>
        <w:r w:rsidR="005B4E86">
          <w:rPr>
            <w:noProof/>
            <w:webHidden/>
          </w:rPr>
        </w:r>
        <w:r w:rsidR="005B4E86">
          <w:rPr>
            <w:noProof/>
            <w:webHidden/>
          </w:rPr>
          <w:fldChar w:fldCharType="separate"/>
        </w:r>
        <w:r w:rsidR="00DF1C58" w:rsidRPr="003F1ECD">
          <w:rPr>
            <w:caps w:val="0"/>
            <w:noProof/>
            <w:webHidden/>
          </w:rPr>
          <w:t>viii</w:t>
        </w:r>
        <w:r w:rsidR="005B4E86">
          <w:rPr>
            <w:noProof/>
            <w:webHidden/>
          </w:rPr>
          <w:fldChar w:fldCharType="end"/>
        </w:r>
      </w:hyperlink>
    </w:p>
    <w:p w14:paraId="7F5755AF" w14:textId="0FFC176D" w:rsidR="005B4E86" w:rsidRDefault="00CE715A" w:rsidP="005B4E86">
      <w:pPr>
        <w:pStyle w:val="TOC1"/>
        <w:jc w:val="both"/>
        <w:rPr>
          <w:rFonts w:asciiTheme="minorHAnsi" w:eastAsiaTheme="minorEastAsia" w:hAnsiTheme="minorHAnsi" w:cstheme="minorBidi"/>
          <w:bCs w:val="0"/>
          <w:caps w:val="0"/>
          <w:noProof/>
          <w:sz w:val="22"/>
          <w:szCs w:val="22"/>
          <w:lang w:eastAsia="en-GB"/>
        </w:rPr>
      </w:pPr>
      <w:hyperlink w:anchor="_Toc79579045" w:history="1">
        <w:r w:rsidR="00DF1C58" w:rsidRPr="00CE59C2">
          <w:rPr>
            <w:rStyle w:val="Hyperlink"/>
            <w:caps w:val="0"/>
            <w:noProof/>
          </w:rPr>
          <w:t xml:space="preserve">List </w:t>
        </w:r>
        <w:r w:rsidR="00262C0A">
          <w:rPr>
            <w:rStyle w:val="Hyperlink"/>
            <w:caps w:val="0"/>
            <w:noProof/>
          </w:rPr>
          <w:t>o</w:t>
        </w:r>
        <w:r w:rsidR="00DF1C58" w:rsidRPr="00CE59C2">
          <w:rPr>
            <w:rStyle w:val="Hyperlink"/>
            <w:caps w:val="0"/>
            <w:noProof/>
          </w:rPr>
          <w:t>f tables</w:t>
        </w:r>
        <w:r w:rsidR="00262C0A">
          <w:rPr>
            <w:caps w:val="0"/>
            <w:noProof/>
            <w:webHidden/>
          </w:rPr>
          <w:t xml:space="preserve"> </w:t>
        </w:r>
        <w:r w:rsidR="00262C0A">
          <w:rPr>
            <w:caps w:val="0"/>
            <w:noProof/>
            <w:webHidden/>
          </w:rPr>
          <w:tab/>
        </w:r>
        <w:r w:rsidR="005B4E86">
          <w:rPr>
            <w:noProof/>
            <w:webHidden/>
          </w:rPr>
          <w:fldChar w:fldCharType="begin"/>
        </w:r>
        <w:r w:rsidR="005B4E86" w:rsidRPr="003F1ECD">
          <w:rPr>
            <w:noProof/>
            <w:webHidden/>
          </w:rPr>
          <w:instrText xml:space="preserve"> PAGEREF _Toc79579045 \h </w:instrText>
        </w:r>
        <w:r w:rsidR="005B4E86">
          <w:rPr>
            <w:noProof/>
            <w:webHidden/>
          </w:rPr>
        </w:r>
        <w:r w:rsidR="005B4E86">
          <w:rPr>
            <w:noProof/>
            <w:webHidden/>
          </w:rPr>
          <w:fldChar w:fldCharType="separate"/>
        </w:r>
        <w:r w:rsidR="00DF1C58" w:rsidRPr="003F1ECD">
          <w:rPr>
            <w:caps w:val="0"/>
            <w:noProof/>
            <w:webHidden/>
          </w:rPr>
          <w:t>x</w:t>
        </w:r>
        <w:r w:rsidR="005B4E86">
          <w:rPr>
            <w:noProof/>
            <w:webHidden/>
          </w:rPr>
          <w:fldChar w:fldCharType="end"/>
        </w:r>
      </w:hyperlink>
    </w:p>
    <w:p w14:paraId="547F1AC7" w14:textId="15B00C07" w:rsidR="005B4E86" w:rsidRDefault="00CE715A" w:rsidP="005B4E86">
      <w:pPr>
        <w:pStyle w:val="TOC1"/>
        <w:jc w:val="both"/>
        <w:rPr>
          <w:rStyle w:val="Hyperlink"/>
          <w:noProof/>
        </w:rPr>
      </w:pPr>
      <w:hyperlink w:anchor="_Toc79579046" w:history="1">
        <w:r w:rsidR="00DF1C58" w:rsidRPr="00CE59C2">
          <w:rPr>
            <w:rStyle w:val="Hyperlink"/>
            <w:caps w:val="0"/>
            <w:noProof/>
          </w:rPr>
          <w:t>Abstract</w:t>
        </w:r>
        <w:r w:rsidR="00262C0A">
          <w:rPr>
            <w:caps w:val="0"/>
            <w:noProof/>
            <w:webHidden/>
          </w:rPr>
          <w:t xml:space="preserve"> </w:t>
        </w:r>
        <w:r w:rsidR="00262C0A">
          <w:rPr>
            <w:caps w:val="0"/>
            <w:noProof/>
            <w:webHidden/>
          </w:rPr>
          <w:tab/>
        </w:r>
        <w:r w:rsidR="005B4E86">
          <w:rPr>
            <w:noProof/>
            <w:webHidden/>
          </w:rPr>
          <w:fldChar w:fldCharType="begin"/>
        </w:r>
        <w:r w:rsidR="005B4E86" w:rsidRPr="003F1ECD">
          <w:rPr>
            <w:noProof/>
            <w:webHidden/>
          </w:rPr>
          <w:instrText xml:space="preserve"> PAGEREF _Toc79579046 \h </w:instrText>
        </w:r>
        <w:r w:rsidR="005B4E86">
          <w:rPr>
            <w:noProof/>
            <w:webHidden/>
          </w:rPr>
        </w:r>
        <w:r w:rsidR="005B4E86">
          <w:rPr>
            <w:noProof/>
            <w:webHidden/>
          </w:rPr>
          <w:fldChar w:fldCharType="separate"/>
        </w:r>
        <w:r w:rsidR="00DF1C58" w:rsidRPr="003F1ECD">
          <w:rPr>
            <w:caps w:val="0"/>
            <w:noProof/>
            <w:webHidden/>
          </w:rPr>
          <w:t>xi</w:t>
        </w:r>
        <w:r w:rsidR="005B4E86">
          <w:rPr>
            <w:noProof/>
            <w:webHidden/>
          </w:rPr>
          <w:fldChar w:fldCharType="end"/>
        </w:r>
      </w:hyperlink>
    </w:p>
    <w:p w14:paraId="7CAFB22F" w14:textId="77777777" w:rsidR="003F1ECD" w:rsidRPr="003F1ECD" w:rsidRDefault="003F1ECD" w:rsidP="003F1ECD">
      <w:pPr>
        <w:rPr>
          <w:noProof/>
        </w:rPr>
      </w:pPr>
    </w:p>
    <w:p w14:paraId="53EBDF27" w14:textId="6E50FD98" w:rsidR="005B4E86" w:rsidRPr="005B4E86" w:rsidRDefault="00262C0A" w:rsidP="005B4E86">
      <w:pPr>
        <w:jc w:val="center"/>
        <w:rPr>
          <w:b/>
          <w:bCs/>
          <w:noProof/>
        </w:rPr>
      </w:pPr>
      <w:r>
        <w:rPr>
          <w:b/>
          <w:bCs/>
          <w:noProof/>
        </w:rPr>
        <w:t>CHAPTER ONE: INTRODUCTION</w:t>
      </w:r>
    </w:p>
    <w:p w14:paraId="1DDFA361" w14:textId="7D985604" w:rsidR="005B4E86" w:rsidRDefault="00CE715A" w:rsidP="00DF1C58">
      <w:pPr>
        <w:pStyle w:val="TOC2"/>
        <w:rPr>
          <w:rFonts w:asciiTheme="minorHAnsi" w:eastAsiaTheme="minorEastAsia" w:hAnsiTheme="minorHAnsi" w:cstheme="minorBidi"/>
          <w:noProof/>
          <w:sz w:val="22"/>
          <w:szCs w:val="22"/>
          <w:lang w:eastAsia="en-GB"/>
        </w:rPr>
      </w:pPr>
      <w:hyperlink w:anchor="_Toc79579049" w:history="1">
        <w:r w:rsidR="00262C0A" w:rsidRPr="00CE59C2">
          <w:rPr>
            <w:rStyle w:val="Hyperlink"/>
            <w:noProof/>
          </w:rPr>
          <w:t>1.1</w:t>
        </w:r>
        <w:r w:rsidR="00262C0A">
          <w:rPr>
            <w:rFonts w:asciiTheme="minorHAnsi" w:eastAsiaTheme="minorEastAsia" w:hAnsiTheme="minorHAnsi" w:cstheme="minorBidi"/>
            <w:noProof/>
            <w:sz w:val="22"/>
            <w:szCs w:val="22"/>
            <w:lang w:eastAsia="en-GB"/>
          </w:rPr>
          <w:tab/>
        </w:r>
        <w:r w:rsidR="00262C0A" w:rsidRPr="00CE59C2">
          <w:rPr>
            <w:rStyle w:val="Hyperlink"/>
            <w:noProof/>
          </w:rPr>
          <w:t>Background Information</w:t>
        </w:r>
        <w:r w:rsidR="00262C0A">
          <w:rPr>
            <w:noProof/>
            <w:webHidden/>
          </w:rPr>
          <w:t xml:space="preserve"> </w:t>
        </w:r>
        <w:r w:rsidR="00262C0A">
          <w:rPr>
            <w:noProof/>
            <w:webHidden/>
          </w:rPr>
          <w:tab/>
        </w:r>
        <w:r w:rsidR="005B4E86">
          <w:rPr>
            <w:noProof/>
            <w:webHidden/>
          </w:rPr>
          <w:fldChar w:fldCharType="begin"/>
        </w:r>
        <w:r w:rsidR="005B4E86">
          <w:rPr>
            <w:noProof/>
            <w:webHidden/>
          </w:rPr>
          <w:instrText xml:space="preserve"> PAGEREF _Toc79579049 \h </w:instrText>
        </w:r>
        <w:r w:rsidR="005B4E86">
          <w:rPr>
            <w:noProof/>
            <w:webHidden/>
          </w:rPr>
        </w:r>
        <w:r w:rsidR="005B4E86">
          <w:rPr>
            <w:noProof/>
            <w:webHidden/>
          </w:rPr>
          <w:fldChar w:fldCharType="separate"/>
        </w:r>
        <w:r w:rsidR="00262C0A">
          <w:rPr>
            <w:noProof/>
            <w:webHidden/>
          </w:rPr>
          <w:t>1</w:t>
        </w:r>
        <w:r w:rsidR="005B4E86">
          <w:rPr>
            <w:noProof/>
            <w:webHidden/>
          </w:rPr>
          <w:fldChar w:fldCharType="end"/>
        </w:r>
      </w:hyperlink>
    </w:p>
    <w:p w14:paraId="278B8C5E" w14:textId="3B2EEC65" w:rsidR="005B4E86" w:rsidRDefault="00CE715A" w:rsidP="00DF1C58">
      <w:pPr>
        <w:pStyle w:val="TOC2"/>
        <w:rPr>
          <w:rFonts w:asciiTheme="minorHAnsi" w:eastAsiaTheme="minorEastAsia" w:hAnsiTheme="minorHAnsi" w:cstheme="minorBidi"/>
          <w:noProof/>
          <w:sz w:val="22"/>
          <w:szCs w:val="22"/>
          <w:lang w:eastAsia="en-GB"/>
        </w:rPr>
      </w:pPr>
      <w:hyperlink w:anchor="_Toc79579050" w:history="1">
        <w:r w:rsidR="00262C0A" w:rsidRPr="00CE59C2">
          <w:rPr>
            <w:rStyle w:val="Hyperlink"/>
            <w:noProof/>
          </w:rPr>
          <w:t>1.2</w:t>
        </w:r>
        <w:r w:rsidR="00262C0A">
          <w:rPr>
            <w:rFonts w:asciiTheme="minorHAnsi" w:eastAsiaTheme="minorEastAsia" w:hAnsiTheme="minorHAnsi" w:cstheme="minorBidi"/>
            <w:noProof/>
            <w:sz w:val="22"/>
            <w:szCs w:val="22"/>
            <w:lang w:eastAsia="en-GB"/>
          </w:rPr>
          <w:tab/>
        </w:r>
        <w:r w:rsidR="00262C0A" w:rsidRPr="00CE59C2">
          <w:rPr>
            <w:rStyle w:val="Hyperlink"/>
            <w:noProof/>
          </w:rPr>
          <w:t xml:space="preserve">Statement </w:t>
        </w:r>
        <w:r w:rsidR="00262C0A">
          <w:rPr>
            <w:rStyle w:val="Hyperlink"/>
            <w:noProof/>
          </w:rPr>
          <w:t>o</w:t>
        </w:r>
        <w:r w:rsidR="00262C0A" w:rsidRPr="00CE59C2">
          <w:rPr>
            <w:rStyle w:val="Hyperlink"/>
            <w:noProof/>
          </w:rPr>
          <w:t xml:space="preserve">f </w:t>
        </w:r>
        <w:r w:rsidR="00262C0A">
          <w:rPr>
            <w:rStyle w:val="Hyperlink"/>
            <w:noProof/>
          </w:rPr>
          <w:t>t</w:t>
        </w:r>
        <w:r w:rsidR="00262C0A" w:rsidRPr="00CE59C2">
          <w:rPr>
            <w:rStyle w:val="Hyperlink"/>
            <w:noProof/>
          </w:rPr>
          <w:t>he Problem</w:t>
        </w:r>
        <w:r w:rsidR="00262C0A">
          <w:rPr>
            <w:noProof/>
            <w:webHidden/>
          </w:rPr>
          <w:t xml:space="preserve"> </w:t>
        </w:r>
        <w:r w:rsidR="00262C0A">
          <w:rPr>
            <w:noProof/>
            <w:webHidden/>
          </w:rPr>
          <w:tab/>
        </w:r>
        <w:r w:rsidR="005B4E86">
          <w:rPr>
            <w:noProof/>
            <w:webHidden/>
          </w:rPr>
          <w:fldChar w:fldCharType="begin"/>
        </w:r>
        <w:r w:rsidR="005B4E86">
          <w:rPr>
            <w:noProof/>
            <w:webHidden/>
          </w:rPr>
          <w:instrText xml:space="preserve"> PAGEREF _Toc79579050 \h </w:instrText>
        </w:r>
        <w:r w:rsidR="005B4E86">
          <w:rPr>
            <w:noProof/>
            <w:webHidden/>
          </w:rPr>
        </w:r>
        <w:r w:rsidR="005B4E86">
          <w:rPr>
            <w:noProof/>
            <w:webHidden/>
          </w:rPr>
          <w:fldChar w:fldCharType="separate"/>
        </w:r>
        <w:r w:rsidR="00262C0A">
          <w:rPr>
            <w:noProof/>
            <w:webHidden/>
          </w:rPr>
          <w:t>3</w:t>
        </w:r>
        <w:r w:rsidR="005B4E86">
          <w:rPr>
            <w:noProof/>
            <w:webHidden/>
          </w:rPr>
          <w:fldChar w:fldCharType="end"/>
        </w:r>
      </w:hyperlink>
    </w:p>
    <w:p w14:paraId="2F94BA9B" w14:textId="697624C3" w:rsidR="005B4E86" w:rsidRDefault="00CE715A" w:rsidP="00DF1C58">
      <w:pPr>
        <w:pStyle w:val="TOC2"/>
        <w:rPr>
          <w:rFonts w:asciiTheme="minorHAnsi" w:eastAsiaTheme="minorEastAsia" w:hAnsiTheme="minorHAnsi" w:cstheme="minorBidi"/>
          <w:noProof/>
          <w:sz w:val="22"/>
          <w:szCs w:val="22"/>
          <w:lang w:eastAsia="en-GB"/>
        </w:rPr>
      </w:pPr>
      <w:hyperlink w:anchor="_Toc79579051" w:history="1">
        <w:r w:rsidR="00262C0A" w:rsidRPr="00CE59C2">
          <w:rPr>
            <w:rStyle w:val="Hyperlink"/>
            <w:noProof/>
          </w:rPr>
          <w:t>1.3</w:t>
        </w:r>
        <w:r w:rsidR="00262C0A">
          <w:rPr>
            <w:rFonts w:asciiTheme="minorHAnsi" w:eastAsiaTheme="minorEastAsia" w:hAnsiTheme="minorHAnsi" w:cstheme="minorBidi"/>
            <w:noProof/>
            <w:sz w:val="22"/>
            <w:szCs w:val="22"/>
            <w:lang w:eastAsia="en-GB"/>
          </w:rPr>
          <w:tab/>
        </w:r>
        <w:r w:rsidR="00262C0A" w:rsidRPr="00CE59C2">
          <w:rPr>
            <w:rStyle w:val="Hyperlink"/>
            <w:noProof/>
          </w:rPr>
          <w:t xml:space="preserve">Aim </w:t>
        </w:r>
        <w:r w:rsidR="00262C0A">
          <w:rPr>
            <w:rStyle w:val="Hyperlink"/>
            <w:noProof/>
          </w:rPr>
          <w:t>a</w:t>
        </w:r>
        <w:r w:rsidR="00262C0A" w:rsidRPr="00CE59C2">
          <w:rPr>
            <w:rStyle w:val="Hyperlink"/>
            <w:noProof/>
          </w:rPr>
          <w:t xml:space="preserve">nd Objectives </w:t>
        </w:r>
        <w:r w:rsidR="00262C0A">
          <w:rPr>
            <w:rStyle w:val="Hyperlink"/>
            <w:noProof/>
          </w:rPr>
          <w:t>o</w:t>
        </w:r>
        <w:r w:rsidR="00262C0A" w:rsidRPr="00CE59C2">
          <w:rPr>
            <w:rStyle w:val="Hyperlink"/>
            <w:noProof/>
          </w:rPr>
          <w:t xml:space="preserve">f </w:t>
        </w:r>
        <w:r w:rsidR="00262C0A">
          <w:rPr>
            <w:rStyle w:val="Hyperlink"/>
            <w:noProof/>
          </w:rPr>
          <w:t>t</w:t>
        </w:r>
        <w:r w:rsidR="00262C0A" w:rsidRPr="00CE59C2">
          <w:rPr>
            <w:rStyle w:val="Hyperlink"/>
            <w:noProof/>
          </w:rPr>
          <w:t>he Study</w:t>
        </w:r>
        <w:r w:rsidR="00262C0A">
          <w:rPr>
            <w:noProof/>
            <w:webHidden/>
          </w:rPr>
          <w:t xml:space="preserve"> </w:t>
        </w:r>
        <w:r w:rsidR="00262C0A">
          <w:rPr>
            <w:noProof/>
            <w:webHidden/>
          </w:rPr>
          <w:tab/>
        </w:r>
        <w:r w:rsidR="005B4E86">
          <w:rPr>
            <w:noProof/>
            <w:webHidden/>
          </w:rPr>
          <w:fldChar w:fldCharType="begin"/>
        </w:r>
        <w:r w:rsidR="005B4E86">
          <w:rPr>
            <w:noProof/>
            <w:webHidden/>
          </w:rPr>
          <w:instrText xml:space="preserve"> PAGEREF _Toc79579051 \h </w:instrText>
        </w:r>
        <w:r w:rsidR="005B4E86">
          <w:rPr>
            <w:noProof/>
            <w:webHidden/>
          </w:rPr>
        </w:r>
        <w:r w:rsidR="005B4E86">
          <w:rPr>
            <w:noProof/>
            <w:webHidden/>
          </w:rPr>
          <w:fldChar w:fldCharType="separate"/>
        </w:r>
        <w:r w:rsidR="00262C0A">
          <w:rPr>
            <w:noProof/>
            <w:webHidden/>
          </w:rPr>
          <w:t>3</w:t>
        </w:r>
        <w:r w:rsidR="005B4E86">
          <w:rPr>
            <w:noProof/>
            <w:webHidden/>
          </w:rPr>
          <w:fldChar w:fldCharType="end"/>
        </w:r>
      </w:hyperlink>
    </w:p>
    <w:p w14:paraId="77C79895" w14:textId="737407A8" w:rsidR="005B4E86" w:rsidRDefault="00CE715A" w:rsidP="00DF1C58">
      <w:pPr>
        <w:pStyle w:val="TOC2"/>
        <w:rPr>
          <w:rFonts w:asciiTheme="minorHAnsi" w:eastAsiaTheme="minorEastAsia" w:hAnsiTheme="minorHAnsi" w:cstheme="minorBidi"/>
          <w:noProof/>
          <w:sz w:val="22"/>
          <w:szCs w:val="22"/>
          <w:lang w:eastAsia="en-GB"/>
        </w:rPr>
      </w:pPr>
      <w:hyperlink w:anchor="_Toc79579052" w:history="1">
        <w:r w:rsidR="00262C0A" w:rsidRPr="00CE59C2">
          <w:rPr>
            <w:rStyle w:val="Hyperlink"/>
            <w:noProof/>
          </w:rPr>
          <w:t>1.4</w:t>
        </w:r>
        <w:r w:rsidR="00262C0A">
          <w:rPr>
            <w:rFonts w:asciiTheme="minorHAnsi" w:eastAsiaTheme="minorEastAsia" w:hAnsiTheme="minorHAnsi" w:cstheme="minorBidi"/>
            <w:noProof/>
            <w:sz w:val="22"/>
            <w:szCs w:val="22"/>
            <w:lang w:eastAsia="en-GB"/>
          </w:rPr>
          <w:tab/>
        </w:r>
        <w:r w:rsidR="00262C0A" w:rsidRPr="00CE59C2">
          <w:rPr>
            <w:rStyle w:val="Hyperlink"/>
            <w:noProof/>
          </w:rPr>
          <w:t>Methodology</w:t>
        </w:r>
        <w:r w:rsidR="00262C0A">
          <w:rPr>
            <w:noProof/>
            <w:webHidden/>
          </w:rPr>
          <w:t xml:space="preserve"> </w:t>
        </w:r>
        <w:r w:rsidR="00262C0A">
          <w:rPr>
            <w:noProof/>
            <w:webHidden/>
          </w:rPr>
          <w:tab/>
        </w:r>
        <w:r w:rsidR="005B4E86">
          <w:rPr>
            <w:noProof/>
            <w:webHidden/>
          </w:rPr>
          <w:fldChar w:fldCharType="begin"/>
        </w:r>
        <w:r w:rsidR="005B4E86">
          <w:rPr>
            <w:noProof/>
            <w:webHidden/>
          </w:rPr>
          <w:instrText xml:space="preserve"> PAGEREF _Toc79579052 \h </w:instrText>
        </w:r>
        <w:r w:rsidR="005B4E86">
          <w:rPr>
            <w:noProof/>
            <w:webHidden/>
          </w:rPr>
        </w:r>
        <w:r w:rsidR="005B4E86">
          <w:rPr>
            <w:noProof/>
            <w:webHidden/>
          </w:rPr>
          <w:fldChar w:fldCharType="separate"/>
        </w:r>
        <w:r w:rsidR="00262C0A">
          <w:rPr>
            <w:noProof/>
            <w:webHidden/>
          </w:rPr>
          <w:t>4</w:t>
        </w:r>
        <w:r w:rsidR="005B4E86">
          <w:rPr>
            <w:noProof/>
            <w:webHidden/>
          </w:rPr>
          <w:fldChar w:fldCharType="end"/>
        </w:r>
      </w:hyperlink>
    </w:p>
    <w:p w14:paraId="3F3588E3" w14:textId="4A9F59A5" w:rsidR="005B4E86" w:rsidRDefault="00CE715A" w:rsidP="00DF1C58">
      <w:pPr>
        <w:pStyle w:val="TOC2"/>
        <w:rPr>
          <w:rFonts w:asciiTheme="minorHAnsi" w:eastAsiaTheme="minorEastAsia" w:hAnsiTheme="minorHAnsi" w:cstheme="minorBidi"/>
          <w:noProof/>
          <w:sz w:val="22"/>
          <w:szCs w:val="22"/>
          <w:lang w:eastAsia="en-GB"/>
        </w:rPr>
      </w:pPr>
      <w:hyperlink w:anchor="_Toc79579053" w:history="1">
        <w:r w:rsidR="00262C0A" w:rsidRPr="00CE59C2">
          <w:rPr>
            <w:rStyle w:val="Hyperlink"/>
            <w:noProof/>
          </w:rPr>
          <w:t>1.5</w:t>
        </w:r>
        <w:r w:rsidR="00262C0A">
          <w:rPr>
            <w:rFonts w:asciiTheme="minorHAnsi" w:eastAsiaTheme="minorEastAsia" w:hAnsiTheme="minorHAnsi" w:cstheme="minorBidi"/>
            <w:noProof/>
            <w:sz w:val="22"/>
            <w:szCs w:val="22"/>
            <w:lang w:eastAsia="en-GB"/>
          </w:rPr>
          <w:tab/>
        </w:r>
        <w:r w:rsidR="00262C0A" w:rsidRPr="00CE59C2">
          <w:rPr>
            <w:rStyle w:val="Hyperlink"/>
            <w:noProof/>
          </w:rPr>
          <w:t xml:space="preserve">Significance </w:t>
        </w:r>
        <w:r w:rsidR="00262C0A">
          <w:rPr>
            <w:rStyle w:val="Hyperlink"/>
            <w:noProof/>
          </w:rPr>
          <w:t>o</w:t>
        </w:r>
        <w:r w:rsidR="00262C0A" w:rsidRPr="00CE59C2">
          <w:rPr>
            <w:rStyle w:val="Hyperlink"/>
            <w:noProof/>
          </w:rPr>
          <w:t xml:space="preserve">f </w:t>
        </w:r>
        <w:r w:rsidR="00262C0A">
          <w:rPr>
            <w:rStyle w:val="Hyperlink"/>
            <w:noProof/>
          </w:rPr>
          <w:t>t</w:t>
        </w:r>
        <w:r w:rsidR="00262C0A" w:rsidRPr="00CE59C2">
          <w:rPr>
            <w:rStyle w:val="Hyperlink"/>
            <w:noProof/>
          </w:rPr>
          <w:t>he Study</w:t>
        </w:r>
        <w:r w:rsidR="00262C0A">
          <w:rPr>
            <w:noProof/>
            <w:webHidden/>
          </w:rPr>
          <w:t xml:space="preserve"> </w:t>
        </w:r>
        <w:r w:rsidR="00262C0A">
          <w:rPr>
            <w:noProof/>
            <w:webHidden/>
          </w:rPr>
          <w:tab/>
        </w:r>
        <w:r w:rsidR="005B4E86">
          <w:rPr>
            <w:noProof/>
            <w:webHidden/>
          </w:rPr>
          <w:fldChar w:fldCharType="begin"/>
        </w:r>
        <w:r w:rsidR="005B4E86">
          <w:rPr>
            <w:noProof/>
            <w:webHidden/>
          </w:rPr>
          <w:instrText xml:space="preserve"> PAGEREF _Toc79579053 \h </w:instrText>
        </w:r>
        <w:r w:rsidR="005B4E86">
          <w:rPr>
            <w:noProof/>
            <w:webHidden/>
          </w:rPr>
        </w:r>
        <w:r w:rsidR="005B4E86">
          <w:rPr>
            <w:noProof/>
            <w:webHidden/>
          </w:rPr>
          <w:fldChar w:fldCharType="separate"/>
        </w:r>
        <w:r w:rsidR="00262C0A">
          <w:rPr>
            <w:noProof/>
            <w:webHidden/>
          </w:rPr>
          <w:t>4</w:t>
        </w:r>
        <w:r w:rsidR="005B4E86">
          <w:rPr>
            <w:noProof/>
            <w:webHidden/>
          </w:rPr>
          <w:fldChar w:fldCharType="end"/>
        </w:r>
      </w:hyperlink>
    </w:p>
    <w:p w14:paraId="03D13094" w14:textId="26920105" w:rsidR="005B4E86" w:rsidRDefault="00CE715A" w:rsidP="00DF1C58">
      <w:pPr>
        <w:pStyle w:val="TOC2"/>
        <w:rPr>
          <w:rFonts w:asciiTheme="minorHAnsi" w:eastAsiaTheme="minorEastAsia" w:hAnsiTheme="minorHAnsi" w:cstheme="minorBidi"/>
          <w:noProof/>
          <w:sz w:val="22"/>
          <w:szCs w:val="22"/>
          <w:lang w:eastAsia="en-GB"/>
        </w:rPr>
      </w:pPr>
      <w:hyperlink w:anchor="_Toc79579054" w:history="1">
        <w:r w:rsidR="00262C0A" w:rsidRPr="00CE59C2">
          <w:rPr>
            <w:rStyle w:val="Hyperlink"/>
            <w:noProof/>
          </w:rPr>
          <w:t>1.6</w:t>
        </w:r>
        <w:r w:rsidR="00262C0A">
          <w:rPr>
            <w:rFonts w:asciiTheme="minorHAnsi" w:eastAsiaTheme="minorEastAsia" w:hAnsiTheme="minorHAnsi" w:cstheme="minorBidi"/>
            <w:noProof/>
            <w:sz w:val="22"/>
            <w:szCs w:val="22"/>
            <w:lang w:eastAsia="en-GB"/>
          </w:rPr>
          <w:tab/>
        </w:r>
        <w:r w:rsidR="00262C0A" w:rsidRPr="00CE59C2">
          <w:rPr>
            <w:rStyle w:val="Hyperlink"/>
            <w:noProof/>
          </w:rPr>
          <w:t xml:space="preserve">Limitations </w:t>
        </w:r>
        <w:r w:rsidR="00262C0A">
          <w:rPr>
            <w:rStyle w:val="Hyperlink"/>
            <w:noProof/>
          </w:rPr>
          <w:t>o</w:t>
        </w:r>
        <w:r w:rsidR="00262C0A" w:rsidRPr="00CE59C2">
          <w:rPr>
            <w:rStyle w:val="Hyperlink"/>
            <w:noProof/>
          </w:rPr>
          <w:t xml:space="preserve">f </w:t>
        </w:r>
        <w:r w:rsidR="00262C0A">
          <w:rPr>
            <w:rStyle w:val="Hyperlink"/>
            <w:noProof/>
          </w:rPr>
          <w:t>t</w:t>
        </w:r>
        <w:r w:rsidR="00262C0A" w:rsidRPr="00CE59C2">
          <w:rPr>
            <w:rStyle w:val="Hyperlink"/>
            <w:noProof/>
          </w:rPr>
          <w:t>he Study</w:t>
        </w:r>
        <w:r w:rsidR="00262C0A">
          <w:rPr>
            <w:noProof/>
            <w:webHidden/>
          </w:rPr>
          <w:t xml:space="preserve"> </w:t>
        </w:r>
        <w:r w:rsidR="00262C0A">
          <w:rPr>
            <w:noProof/>
            <w:webHidden/>
          </w:rPr>
          <w:tab/>
        </w:r>
        <w:r w:rsidR="005B4E86">
          <w:rPr>
            <w:noProof/>
            <w:webHidden/>
          </w:rPr>
          <w:fldChar w:fldCharType="begin"/>
        </w:r>
        <w:r w:rsidR="005B4E86">
          <w:rPr>
            <w:noProof/>
            <w:webHidden/>
          </w:rPr>
          <w:instrText xml:space="preserve"> PAGEREF _Toc79579054 \h </w:instrText>
        </w:r>
        <w:r w:rsidR="005B4E86">
          <w:rPr>
            <w:noProof/>
            <w:webHidden/>
          </w:rPr>
        </w:r>
        <w:r w:rsidR="005B4E86">
          <w:rPr>
            <w:noProof/>
            <w:webHidden/>
          </w:rPr>
          <w:fldChar w:fldCharType="separate"/>
        </w:r>
        <w:r w:rsidR="00262C0A">
          <w:rPr>
            <w:noProof/>
            <w:webHidden/>
          </w:rPr>
          <w:t>5</w:t>
        </w:r>
        <w:r w:rsidR="005B4E86">
          <w:rPr>
            <w:noProof/>
            <w:webHidden/>
          </w:rPr>
          <w:fldChar w:fldCharType="end"/>
        </w:r>
      </w:hyperlink>
    </w:p>
    <w:p w14:paraId="4607B052" w14:textId="03044A2A" w:rsidR="005B4E86" w:rsidRDefault="00CE715A" w:rsidP="00DF1C58">
      <w:pPr>
        <w:pStyle w:val="TOC2"/>
        <w:rPr>
          <w:rStyle w:val="Hyperlink"/>
          <w:noProof/>
        </w:rPr>
      </w:pPr>
      <w:hyperlink w:anchor="_Toc79579055" w:history="1">
        <w:r w:rsidR="00262C0A" w:rsidRPr="00CE59C2">
          <w:rPr>
            <w:rStyle w:val="Hyperlink"/>
            <w:noProof/>
          </w:rPr>
          <w:t>1.7</w:t>
        </w:r>
        <w:r w:rsidR="00262C0A">
          <w:rPr>
            <w:rFonts w:asciiTheme="minorHAnsi" w:eastAsiaTheme="minorEastAsia" w:hAnsiTheme="minorHAnsi" w:cstheme="minorBidi"/>
            <w:noProof/>
            <w:sz w:val="22"/>
            <w:szCs w:val="22"/>
            <w:lang w:eastAsia="en-GB"/>
          </w:rPr>
          <w:tab/>
        </w:r>
        <w:r w:rsidR="00262C0A" w:rsidRPr="00CE59C2">
          <w:rPr>
            <w:rStyle w:val="Hyperlink"/>
            <w:noProof/>
          </w:rPr>
          <w:t>Project Organisation</w:t>
        </w:r>
        <w:r w:rsidR="00262C0A">
          <w:rPr>
            <w:noProof/>
            <w:webHidden/>
          </w:rPr>
          <w:t xml:space="preserve"> </w:t>
        </w:r>
        <w:r w:rsidR="00262C0A">
          <w:rPr>
            <w:noProof/>
            <w:webHidden/>
          </w:rPr>
          <w:tab/>
        </w:r>
        <w:r w:rsidR="005B4E86">
          <w:rPr>
            <w:noProof/>
            <w:webHidden/>
          </w:rPr>
          <w:fldChar w:fldCharType="begin"/>
        </w:r>
        <w:r w:rsidR="005B4E86">
          <w:rPr>
            <w:noProof/>
            <w:webHidden/>
          </w:rPr>
          <w:instrText xml:space="preserve"> PAGEREF _Toc79579055 \h </w:instrText>
        </w:r>
        <w:r w:rsidR="005B4E86">
          <w:rPr>
            <w:noProof/>
            <w:webHidden/>
          </w:rPr>
        </w:r>
        <w:r w:rsidR="005B4E86">
          <w:rPr>
            <w:noProof/>
            <w:webHidden/>
          </w:rPr>
          <w:fldChar w:fldCharType="separate"/>
        </w:r>
        <w:r w:rsidR="00262C0A">
          <w:rPr>
            <w:noProof/>
            <w:webHidden/>
          </w:rPr>
          <w:t>5</w:t>
        </w:r>
        <w:r w:rsidR="005B4E86">
          <w:rPr>
            <w:noProof/>
            <w:webHidden/>
          </w:rPr>
          <w:fldChar w:fldCharType="end"/>
        </w:r>
      </w:hyperlink>
    </w:p>
    <w:p w14:paraId="448C9A75" w14:textId="77777777" w:rsidR="003F1ECD" w:rsidRPr="003F1ECD" w:rsidRDefault="003F1ECD" w:rsidP="003F1ECD">
      <w:pPr>
        <w:rPr>
          <w:noProof/>
        </w:rPr>
      </w:pPr>
    </w:p>
    <w:p w14:paraId="3F36F70C" w14:textId="43B3F928" w:rsidR="00AA566F" w:rsidRPr="00AA566F" w:rsidRDefault="00262C0A" w:rsidP="00AA566F">
      <w:pPr>
        <w:jc w:val="center"/>
        <w:rPr>
          <w:b/>
          <w:bCs/>
          <w:noProof/>
        </w:rPr>
      </w:pPr>
      <w:r>
        <w:rPr>
          <w:b/>
          <w:bCs/>
          <w:noProof/>
        </w:rPr>
        <w:t>CHAPTER TWO: LITERATURE REVIEW</w:t>
      </w:r>
    </w:p>
    <w:p w14:paraId="30041D5F" w14:textId="4CD6EC38" w:rsidR="005B4E86" w:rsidRDefault="00CE715A" w:rsidP="00DF1C58">
      <w:pPr>
        <w:pStyle w:val="TOC2"/>
        <w:rPr>
          <w:rFonts w:asciiTheme="minorHAnsi" w:eastAsiaTheme="minorEastAsia" w:hAnsiTheme="minorHAnsi" w:cstheme="minorBidi"/>
          <w:noProof/>
          <w:sz w:val="22"/>
          <w:szCs w:val="22"/>
          <w:lang w:eastAsia="en-GB"/>
        </w:rPr>
      </w:pPr>
      <w:hyperlink w:anchor="_Toc79579063" w:history="1">
        <w:r w:rsidR="00262C0A" w:rsidRPr="00CE59C2">
          <w:rPr>
            <w:rStyle w:val="Hyperlink"/>
            <w:noProof/>
          </w:rPr>
          <w:t>2.1</w:t>
        </w:r>
        <w:r w:rsidR="00262C0A">
          <w:rPr>
            <w:rFonts w:asciiTheme="minorHAnsi" w:eastAsiaTheme="minorEastAsia" w:hAnsiTheme="minorHAnsi" w:cstheme="minorBidi"/>
            <w:noProof/>
            <w:sz w:val="22"/>
            <w:szCs w:val="22"/>
            <w:lang w:eastAsia="en-GB"/>
          </w:rPr>
          <w:tab/>
        </w:r>
        <w:r w:rsidR="00262C0A" w:rsidRPr="00CE59C2">
          <w:rPr>
            <w:rStyle w:val="Hyperlink"/>
            <w:noProof/>
          </w:rPr>
          <w:t>Introduction</w:t>
        </w:r>
        <w:r w:rsidR="00262C0A">
          <w:rPr>
            <w:noProof/>
            <w:webHidden/>
          </w:rPr>
          <w:t xml:space="preserve"> </w:t>
        </w:r>
        <w:r w:rsidR="00262C0A">
          <w:rPr>
            <w:noProof/>
            <w:webHidden/>
          </w:rPr>
          <w:tab/>
        </w:r>
        <w:r w:rsidR="005B4E86">
          <w:rPr>
            <w:noProof/>
            <w:webHidden/>
          </w:rPr>
          <w:fldChar w:fldCharType="begin"/>
        </w:r>
        <w:r w:rsidR="005B4E86">
          <w:rPr>
            <w:noProof/>
            <w:webHidden/>
          </w:rPr>
          <w:instrText xml:space="preserve"> PAGEREF _Toc79579063 \h </w:instrText>
        </w:r>
        <w:r w:rsidR="005B4E86">
          <w:rPr>
            <w:noProof/>
            <w:webHidden/>
          </w:rPr>
        </w:r>
        <w:r w:rsidR="005B4E86">
          <w:rPr>
            <w:noProof/>
            <w:webHidden/>
          </w:rPr>
          <w:fldChar w:fldCharType="separate"/>
        </w:r>
        <w:r w:rsidR="00262C0A">
          <w:rPr>
            <w:noProof/>
            <w:webHidden/>
          </w:rPr>
          <w:t>6</w:t>
        </w:r>
        <w:r w:rsidR="005B4E86">
          <w:rPr>
            <w:noProof/>
            <w:webHidden/>
          </w:rPr>
          <w:fldChar w:fldCharType="end"/>
        </w:r>
      </w:hyperlink>
    </w:p>
    <w:p w14:paraId="28E78859" w14:textId="77B3A7C7" w:rsidR="005B4E86" w:rsidRDefault="00CE715A" w:rsidP="00DF1C58">
      <w:pPr>
        <w:pStyle w:val="TOC2"/>
        <w:rPr>
          <w:rFonts w:asciiTheme="minorHAnsi" w:eastAsiaTheme="minorEastAsia" w:hAnsiTheme="minorHAnsi" w:cstheme="minorBidi"/>
          <w:noProof/>
          <w:sz w:val="22"/>
          <w:szCs w:val="22"/>
          <w:lang w:eastAsia="en-GB"/>
        </w:rPr>
      </w:pPr>
      <w:hyperlink w:anchor="_Toc79579064" w:history="1">
        <w:r w:rsidR="00262C0A" w:rsidRPr="00CE59C2">
          <w:rPr>
            <w:rStyle w:val="Hyperlink"/>
            <w:noProof/>
          </w:rPr>
          <w:t>2.2</w:t>
        </w:r>
        <w:r w:rsidR="00262C0A">
          <w:rPr>
            <w:rFonts w:asciiTheme="minorHAnsi" w:eastAsiaTheme="minorEastAsia" w:hAnsiTheme="minorHAnsi" w:cstheme="minorBidi"/>
            <w:noProof/>
            <w:sz w:val="22"/>
            <w:szCs w:val="22"/>
            <w:lang w:eastAsia="en-GB"/>
          </w:rPr>
          <w:tab/>
        </w:r>
        <w:r w:rsidR="00262C0A" w:rsidRPr="00CE59C2">
          <w:rPr>
            <w:rStyle w:val="Hyperlink"/>
            <w:noProof/>
          </w:rPr>
          <w:t>Data Mining</w:t>
        </w:r>
        <w:r w:rsidR="00262C0A">
          <w:rPr>
            <w:noProof/>
            <w:webHidden/>
          </w:rPr>
          <w:t xml:space="preserve"> </w:t>
        </w:r>
        <w:r w:rsidR="00262C0A">
          <w:rPr>
            <w:noProof/>
            <w:webHidden/>
          </w:rPr>
          <w:tab/>
        </w:r>
        <w:r w:rsidR="005B4E86">
          <w:rPr>
            <w:noProof/>
            <w:webHidden/>
          </w:rPr>
          <w:fldChar w:fldCharType="begin"/>
        </w:r>
        <w:r w:rsidR="005B4E86">
          <w:rPr>
            <w:noProof/>
            <w:webHidden/>
          </w:rPr>
          <w:instrText xml:space="preserve"> PAGEREF _Toc79579064 \h </w:instrText>
        </w:r>
        <w:r w:rsidR="005B4E86">
          <w:rPr>
            <w:noProof/>
            <w:webHidden/>
          </w:rPr>
        </w:r>
        <w:r w:rsidR="005B4E86">
          <w:rPr>
            <w:noProof/>
            <w:webHidden/>
          </w:rPr>
          <w:fldChar w:fldCharType="separate"/>
        </w:r>
        <w:r w:rsidR="00262C0A">
          <w:rPr>
            <w:noProof/>
            <w:webHidden/>
          </w:rPr>
          <w:t>6</w:t>
        </w:r>
        <w:r w:rsidR="005B4E86">
          <w:rPr>
            <w:noProof/>
            <w:webHidden/>
          </w:rPr>
          <w:fldChar w:fldCharType="end"/>
        </w:r>
      </w:hyperlink>
    </w:p>
    <w:p w14:paraId="55669912" w14:textId="19342EDD" w:rsidR="005B4E86" w:rsidRDefault="00CE715A" w:rsidP="00DF1C58">
      <w:pPr>
        <w:pStyle w:val="TOC2"/>
        <w:rPr>
          <w:rFonts w:asciiTheme="minorHAnsi" w:eastAsiaTheme="minorEastAsia" w:hAnsiTheme="minorHAnsi" w:cstheme="minorBidi"/>
          <w:noProof/>
          <w:sz w:val="22"/>
          <w:szCs w:val="22"/>
          <w:lang w:eastAsia="en-GB"/>
        </w:rPr>
      </w:pPr>
      <w:hyperlink w:anchor="_Toc79579065" w:history="1">
        <w:r w:rsidR="00262C0A" w:rsidRPr="00CE59C2">
          <w:rPr>
            <w:rStyle w:val="Hyperlink"/>
            <w:noProof/>
          </w:rPr>
          <w:t>2.3</w:t>
        </w:r>
        <w:r w:rsidR="00262C0A">
          <w:rPr>
            <w:rFonts w:asciiTheme="minorHAnsi" w:eastAsiaTheme="minorEastAsia" w:hAnsiTheme="minorHAnsi" w:cstheme="minorBidi"/>
            <w:noProof/>
            <w:sz w:val="22"/>
            <w:szCs w:val="22"/>
            <w:lang w:eastAsia="en-GB"/>
          </w:rPr>
          <w:tab/>
        </w:r>
        <w:r w:rsidR="00262C0A" w:rsidRPr="00CE59C2">
          <w:rPr>
            <w:rStyle w:val="Hyperlink"/>
            <w:noProof/>
          </w:rPr>
          <w:t>Data Mining Techniques</w:t>
        </w:r>
        <w:r w:rsidR="00262C0A">
          <w:rPr>
            <w:noProof/>
            <w:webHidden/>
          </w:rPr>
          <w:t xml:space="preserve"> </w:t>
        </w:r>
        <w:r w:rsidR="00262C0A">
          <w:rPr>
            <w:noProof/>
            <w:webHidden/>
          </w:rPr>
          <w:tab/>
        </w:r>
        <w:r w:rsidR="005B4E86">
          <w:rPr>
            <w:noProof/>
            <w:webHidden/>
          </w:rPr>
          <w:fldChar w:fldCharType="begin"/>
        </w:r>
        <w:r w:rsidR="005B4E86">
          <w:rPr>
            <w:noProof/>
            <w:webHidden/>
          </w:rPr>
          <w:instrText xml:space="preserve"> PAGEREF _Toc79579065 \h </w:instrText>
        </w:r>
        <w:r w:rsidR="005B4E86">
          <w:rPr>
            <w:noProof/>
            <w:webHidden/>
          </w:rPr>
        </w:r>
        <w:r w:rsidR="005B4E86">
          <w:rPr>
            <w:noProof/>
            <w:webHidden/>
          </w:rPr>
          <w:fldChar w:fldCharType="separate"/>
        </w:r>
        <w:r w:rsidR="00262C0A">
          <w:rPr>
            <w:noProof/>
            <w:webHidden/>
          </w:rPr>
          <w:t>9</w:t>
        </w:r>
        <w:r w:rsidR="005B4E86">
          <w:rPr>
            <w:noProof/>
            <w:webHidden/>
          </w:rPr>
          <w:fldChar w:fldCharType="end"/>
        </w:r>
      </w:hyperlink>
    </w:p>
    <w:p w14:paraId="5C0B201A" w14:textId="7067E459" w:rsidR="005B4E86" w:rsidRDefault="00CE715A" w:rsidP="00DF1C58">
      <w:pPr>
        <w:pStyle w:val="TOC2"/>
        <w:rPr>
          <w:rFonts w:asciiTheme="minorHAnsi" w:eastAsiaTheme="minorEastAsia" w:hAnsiTheme="minorHAnsi" w:cstheme="minorBidi"/>
          <w:noProof/>
          <w:sz w:val="22"/>
          <w:szCs w:val="22"/>
          <w:lang w:eastAsia="en-GB"/>
        </w:rPr>
      </w:pPr>
      <w:hyperlink w:anchor="_Toc79579066" w:history="1">
        <w:r w:rsidR="00262C0A" w:rsidRPr="00CE59C2">
          <w:rPr>
            <w:rStyle w:val="Hyperlink"/>
            <w:noProof/>
          </w:rPr>
          <w:t>2.4</w:t>
        </w:r>
        <w:r w:rsidR="00262C0A">
          <w:rPr>
            <w:rFonts w:asciiTheme="minorHAnsi" w:eastAsiaTheme="minorEastAsia" w:hAnsiTheme="minorHAnsi" w:cstheme="minorBidi"/>
            <w:noProof/>
            <w:sz w:val="22"/>
            <w:szCs w:val="22"/>
            <w:lang w:eastAsia="en-GB"/>
          </w:rPr>
          <w:tab/>
        </w:r>
        <w:r w:rsidR="00262C0A" w:rsidRPr="00CE59C2">
          <w:rPr>
            <w:rStyle w:val="Hyperlink"/>
            <w:noProof/>
          </w:rPr>
          <w:t>Education Data Mining</w:t>
        </w:r>
        <w:r w:rsidR="00262C0A">
          <w:rPr>
            <w:noProof/>
            <w:webHidden/>
          </w:rPr>
          <w:t xml:space="preserve"> </w:t>
        </w:r>
        <w:r w:rsidR="00262C0A">
          <w:rPr>
            <w:noProof/>
            <w:webHidden/>
          </w:rPr>
          <w:tab/>
        </w:r>
        <w:r w:rsidR="005B4E86">
          <w:rPr>
            <w:noProof/>
            <w:webHidden/>
          </w:rPr>
          <w:fldChar w:fldCharType="begin"/>
        </w:r>
        <w:r w:rsidR="005B4E86">
          <w:rPr>
            <w:noProof/>
            <w:webHidden/>
          </w:rPr>
          <w:instrText xml:space="preserve"> PAGEREF _Toc79579066 \h </w:instrText>
        </w:r>
        <w:r w:rsidR="005B4E86">
          <w:rPr>
            <w:noProof/>
            <w:webHidden/>
          </w:rPr>
        </w:r>
        <w:r w:rsidR="005B4E86">
          <w:rPr>
            <w:noProof/>
            <w:webHidden/>
          </w:rPr>
          <w:fldChar w:fldCharType="separate"/>
        </w:r>
        <w:r w:rsidR="00262C0A">
          <w:rPr>
            <w:noProof/>
            <w:webHidden/>
          </w:rPr>
          <w:t>11</w:t>
        </w:r>
        <w:r w:rsidR="005B4E86">
          <w:rPr>
            <w:noProof/>
            <w:webHidden/>
          </w:rPr>
          <w:fldChar w:fldCharType="end"/>
        </w:r>
      </w:hyperlink>
    </w:p>
    <w:p w14:paraId="31DB7A1C" w14:textId="2A19489B" w:rsidR="005B4E86" w:rsidRDefault="00CE715A" w:rsidP="00DF1C58">
      <w:pPr>
        <w:pStyle w:val="TOC2"/>
        <w:rPr>
          <w:rFonts w:asciiTheme="minorHAnsi" w:eastAsiaTheme="minorEastAsia" w:hAnsiTheme="minorHAnsi" w:cstheme="minorBidi"/>
          <w:noProof/>
          <w:sz w:val="22"/>
          <w:szCs w:val="22"/>
          <w:lang w:eastAsia="en-GB"/>
        </w:rPr>
      </w:pPr>
      <w:hyperlink w:anchor="_Toc79579067" w:history="1">
        <w:r w:rsidR="00262C0A" w:rsidRPr="00CE59C2">
          <w:rPr>
            <w:rStyle w:val="Hyperlink"/>
            <w:noProof/>
          </w:rPr>
          <w:t>2.5</w:t>
        </w:r>
        <w:r w:rsidR="00262C0A">
          <w:rPr>
            <w:rFonts w:asciiTheme="minorHAnsi" w:eastAsiaTheme="minorEastAsia" w:hAnsiTheme="minorHAnsi" w:cstheme="minorBidi"/>
            <w:noProof/>
            <w:sz w:val="22"/>
            <w:szCs w:val="22"/>
            <w:lang w:eastAsia="en-GB"/>
          </w:rPr>
          <w:tab/>
        </w:r>
        <w:r w:rsidR="00262C0A" w:rsidRPr="00CE59C2">
          <w:rPr>
            <w:rStyle w:val="Hyperlink"/>
            <w:noProof/>
          </w:rPr>
          <w:t>Descriptive Analytics</w:t>
        </w:r>
        <w:r w:rsidR="00262C0A">
          <w:rPr>
            <w:noProof/>
            <w:webHidden/>
          </w:rPr>
          <w:t xml:space="preserve"> </w:t>
        </w:r>
        <w:r w:rsidR="00262C0A">
          <w:rPr>
            <w:noProof/>
            <w:webHidden/>
          </w:rPr>
          <w:tab/>
        </w:r>
        <w:r w:rsidR="005B4E86">
          <w:rPr>
            <w:noProof/>
            <w:webHidden/>
          </w:rPr>
          <w:fldChar w:fldCharType="begin"/>
        </w:r>
        <w:r w:rsidR="005B4E86">
          <w:rPr>
            <w:noProof/>
            <w:webHidden/>
          </w:rPr>
          <w:instrText xml:space="preserve"> PAGEREF _Toc79579067 \h </w:instrText>
        </w:r>
        <w:r w:rsidR="005B4E86">
          <w:rPr>
            <w:noProof/>
            <w:webHidden/>
          </w:rPr>
        </w:r>
        <w:r w:rsidR="005B4E86">
          <w:rPr>
            <w:noProof/>
            <w:webHidden/>
          </w:rPr>
          <w:fldChar w:fldCharType="separate"/>
        </w:r>
        <w:r w:rsidR="00262C0A">
          <w:rPr>
            <w:noProof/>
            <w:webHidden/>
          </w:rPr>
          <w:t>13</w:t>
        </w:r>
        <w:r w:rsidR="005B4E86">
          <w:rPr>
            <w:noProof/>
            <w:webHidden/>
          </w:rPr>
          <w:fldChar w:fldCharType="end"/>
        </w:r>
      </w:hyperlink>
    </w:p>
    <w:p w14:paraId="4BE856E4" w14:textId="1A331705" w:rsidR="005B4E86" w:rsidRDefault="00CE715A" w:rsidP="00DF1C58">
      <w:pPr>
        <w:pStyle w:val="TOC2"/>
        <w:rPr>
          <w:rFonts w:asciiTheme="minorHAnsi" w:eastAsiaTheme="minorEastAsia" w:hAnsiTheme="minorHAnsi" w:cstheme="minorBidi"/>
          <w:noProof/>
          <w:sz w:val="22"/>
          <w:szCs w:val="22"/>
          <w:lang w:eastAsia="en-GB"/>
        </w:rPr>
      </w:pPr>
      <w:hyperlink w:anchor="_Toc79579068" w:history="1">
        <w:r w:rsidR="00262C0A" w:rsidRPr="00CE59C2">
          <w:rPr>
            <w:rStyle w:val="Hyperlink"/>
            <w:noProof/>
          </w:rPr>
          <w:t>2.6</w:t>
        </w:r>
        <w:r w:rsidR="00262C0A">
          <w:rPr>
            <w:rFonts w:asciiTheme="minorHAnsi" w:eastAsiaTheme="minorEastAsia" w:hAnsiTheme="minorHAnsi" w:cstheme="minorBidi"/>
            <w:noProof/>
            <w:sz w:val="22"/>
            <w:szCs w:val="22"/>
            <w:lang w:eastAsia="en-GB"/>
          </w:rPr>
          <w:tab/>
        </w:r>
        <w:r w:rsidR="00262C0A" w:rsidRPr="00CE59C2">
          <w:rPr>
            <w:rStyle w:val="Hyperlink"/>
            <w:noProof/>
          </w:rPr>
          <w:t>Student Academic Performance</w:t>
        </w:r>
        <w:r w:rsidR="00262C0A">
          <w:rPr>
            <w:noProof/>
            <w:webHidden/>
          </w:rPr>
          <w:t xml:space="preserve"> </w:t>
        </w:r>
        <w:r w:rsidR="00262C0A">
          <w:rPr>
            <w:noProof/>
            <w:webHidden/>
          </w:rPr>
          <w:tab/>
        </w:r>
        <w:r w:rsidR="005B4E86">
          <w:rPr>
            <w:noProof/>
            <w:webHidden/>
          </w:rPr>
          <w:fldChar w:fldCharType="begin"/>
        </w:r>
        <w:r w:rsidR="005B4E86">
          <w:rPr>
            <w:noProof/>
            <w:webHidden/>
          </w:rPr>
          <w:instrText xml:space="preserve"> PAGEREF _Toc79579068 \h </w:instrText>
        </w:r>
        <w:r w:rsidR="005B4E86">
          <w:rPr>
            <w:noProof/>
            <w:webHidden/>
          </w:rPr>
        </w:r>
        <w:r w:rsidR="005B4E86">
          <w:rPr>
            <w:noProof/>
            <w:webHidden/>
          </w:rPr>
          <w:fldChar w:fldCharType="separate"/>
        </w:r>
        <w:r w:rsidR="00262C0A">
          <w:rPr>
            <w:noProof/>
            <w:webHidden/>
          </w:rPr>
          <w:t>14</w:t>
        </w:r>
        <w:r w:rsidR="005B4E86">
          <w:rPr>
            <w:noProof/>
            <w:webHidden/>
          </w:rPr>
          <w:fldChar w:fldCharType="end"/>
        </w:r>
      </w:hyperlink>
    </w:p>
    <w:p w14:paraId="2B5A570D" w14:textId="556065C3" w:rsidR="005B4E86" w:rsidRDefault="00CE715A" w:rsidP="00DF1C58">
      <w:pPr>
        <w:pStyle w:val="TOC2"/>
        <w:rPr>
          <w:rFonts w:asciiTheme="minorHAnsi" w:eastAsiaTheme="minorEastAsia" w:hAnsiTheme="minorHAnsi" w:cstheme="minorBidi"/>
          <w:noProof/>
          <w:sz w:val="22"/>
          <w:szCs w:val="22"/>
          <w:lang w:eastAsia="en-GB"/>
        </w:rPr>
      </w:pPr>
      <w:hyperlink w:anchor="_Toc79579069" w:history="1">
        <w:r w:rsidR="00262C0A" w:rsidRPr="00CE59C2">
          <w:rPr>
            <w:rStyle w:val="Hyperlink"/>
            <w:noProof/>
          </w:rPr>
          <w:t>2.7</w:t>
        </w:r>
        <w:r w:rsidR="00262C0A">
          <w:rPr>
            <w:rFonts w:asciiTheme="minorHAnsi" w:eastAsiaTheme="minorEastAsia" w:hAnsiTheme="minorHAnsi" w:cstheme="minorBidi"/>
            <w:noProof/>
            <w:sz w:val="22"/>
            <w:szCs w:val="22"/>
            <w:lang w:eastAsia="en-GB"/>
          </w:rPr>
          <w:tab/>
        </w:r>
        <w:r w:rsidR="00262C0A" w:rsidRPr="00CE59C2">
          <w:rPr>
            <w:rStyle w:val="Hyperlink"/>
            <w:noProof/>
          </w:rPr>
          <w:t>Student Performance Analysis</w:t>
        </w:r>
        <w:r w:rsidR="00262C0A">
          <w:rPr>
            <w:noProof/>
            <w:webHidden/>
          </w:rPr>
          <w:t xml:space="preserve"> </w:t>
        </w:r>
        <w:r w:rsidR="00262C0A">
          <w:rPr>
            <w:noProof/>
            <w:webHidden/>
          </w:rPr>
          <w:tab/>
        </w:r>
        <w:r w:rsidR="005B4E86">
          <w:rPr>
            <w:noProof/>
            <w:webHidden/>
          </w:rPr>
          <w:fldChar w:fldCharType="begin"/>
        </w:r>
        <w:r w:rsidR="005B4E86">
          <w:rPr>
            <w:noProof/>
            <w:webHidden/>
          </w:rPr>
          <w:instrText xml:space="preserve"> PAGEREF _Toc79579069 \h </w:instrText>
        </w:r>
        <w:r w:rsidR="005B4E86">
          <w:rPr>
            <w:noProof/>
            <w:webHidden/>
          </w:rPr>
        </w:r>
        <w:r w:rsidR="005B4E86">
          <w:rPr>
            <w:noProof/>
            <w:webHidden/>
          </w:rPr>
          <w:fldChar w:fldCharType="separate"/>
        </w:r>
        <w:r w:rsidR="00262C0A">
          <w:rPr>
            <w:noProof/>
            <w:webHidden/>
          </w:rPr>
          <w:t>15</w:t>
        </w:r>
        <w:r w:rsidR="005B4E86">
          <w:rPr>
            <w:noProof/>
            <w:webHidden/>
          </w:rPr>
          <w:fldChar w:fldCharType="end"/>
        </w:r>
      </w:hyperlink>
    </w:p>
    <w:p w14:paraId="2B0C5818" w14:textId="4DA9E369" w:rsidR="005B4E86" w:rsidRDefault="00CE715A" w:rsidP="00DF1C58">
      <w:pPr>
        <w:pStyle w:val="TOC2"/>
        <w:rPr>
          <w:rStyle w:val="Hyperlink"/>
          <w:noProof/>
        </w:rPr>
      </w:pPr>
      <w:hyperlink w:anchor="_Toc79579070" w:history="1">
        <w:r w:rsidR="00262C0A" w:rsidRPr="00CE59C2">
          <w:rPr>
            <w:rStyle w:val="Hyperlink"/>
            <w:noProof/>
          </w:rPr>
          <w:t>2.8</w:t>
        </w:r>
        <w:r w:rsidR="00262C0A">
          <w:rPr>
            <w:rFonts w:asciiTheme="minorHAnsi" w:eastAsiaTheme="minorEastAsia" w:hAnsiTheme="minorHAnsi" w:cstheme="minorBidi"/>
            <w:noProof/>
            <w:sz w:val="22"/>
            <w:szCs w:val="22"/>
            <w:lang w:eastAsia="en-GB"/>
          </w:rPr>
          <w:tab/>
        </w:r>
        <w:r w:rsidR="00262C0A" w:rsidRPr="00CE59C2">
          <w:rPr>
            <w:rStyle w:val="Hyperlink"/>
            <w:noProof/>
          </w:rPr>
          <w:t>Summary</w:t>
        </w:r>
        <w:r w:rsidR="00262C0A">
          <w:rPr>
            <w:noProof/>
            <w:webHidden/>
          </w:rPr>
          <w:t xml:space="preserve"> </w:t>
        </w:r>
        <w:r w:rsidR="00262C0A">
          <w:rPr>
            <w:noProof/>
            <w:webHidden/>
          </w:rPr>
          <w:tab/>
        </w:r>
        <w:r w:rsidR="005B4E86">
          <w:rPr>
            <w:noProof/>
            <w:webHidden/>
          </w:rPr>
          <w:fldChar w:fldCharType="begin"/>
        </w:r>
        <w:r w:rsidR="005B4E86">
          <w:rPr>
            <w:noProof/>
            <w:webHidden/>
          </w:rPr>
          <w:instrText xml:space="preserve"> PAGEREF _Toc79579070 \h </w:instrText>
        </w:r>
        <w:r w:rsidR="005B4E86">
          <w:rPr>
            <w:noProof/>
            <w:webHidden/>
          </w:rPr>
        </w:r>
        <w:r w:rsidR="005B4E86">
          <w:rPr>
            <w:noProof/>
            <w:webHidden/>
          </w:rPr>
          <w:fldChar w:fldCharType="separate"/>
        </w:r>
        <w:r w:rsidR="00262C0A">
          <w:rPr>
            <w:noProof/>
            <w:webHidden/>
          </w:rPr>
          <w:t>25</w:t>
        </w:r>
        <w:r w:rsidR="005B4E86">
          <w:rPr>
            <w:noProof/>
            <w:webHidden/>
          </w:rPr>
          <w:fldChar w:fldCharType="end"/>
        </w:r>
      </w:hyperlink>
    </w:p>
    <w:p w14:paraId="75DFF258" w14:textId="77777777" w:rsidR="003F1ECD" w:rsidRPr="003F1ECD" w:rsidRDefault="003F1ECD" w:rsidP="003F1ECD">
      <w:pPr>
        <w:rPr>
          <w:noProof/>
        </w:rPr>
      </w:pPr>
    </w:p>
    <w:p w14:paraId="0AE26CC5" w14:textId="16BA8FD6" w:rsidR="00AA566F" w:rsidRPr="00AA566F" w:rsidRDefault="00262C0A" w:rsidP="00AA566F">
      <w:pPr>
        <w:jc w:val="center"/>
        <w:rPr>
          <w:b/>
          <w:bCs/>
          <w:noProof/>
        </w:rPr>
      </w:pPr>
      <w:r>
        <w:rPr>
          <w:b/>
          <w:bCs/>
          <w:noProof/>
        </w:rPr>
        <w:t>CHAPTER THREE: RESEARCH DESIGN</w:t>
      </w:r>
    </w:p>
    <w:p w14:paraId="139C5DAC" w14:textId="589634D3" w:rsidR="005B4E86" w:rsidRDefault="00CE715A" w:rsidP="00DF1C58">
      <w:pPr>
        <w:pStyle w:val="TOC2"/>
        <w:rPr>
          <w:rFonts w:asciiTheme="minorHAnsi" w:eastAsiaTheme="minorEastAsia" w:hAnsiTheme="minorHAnsi" w:cstheme="minorBidi"/>
          <w:noProof/>
          <w:sz w:val="22"/>
          <w:szCs w:val="22"/>
          <w:lang w:eastAsia="en-GB"/>
        </w:rPr>
      </w:pPr>
      <w:hyperlink w:anchor="_Toc79579076" w:history="1">
        <w:r w:rsidR="00262C0A" w:rsidRPr="00CE59C2">
          <w:rPr>
            <w:rStyle w:val="Hyperlink"/>
            <w:noProof/>
          </w:rPr>
          <w:t>3.1</w:t>
        </w:r>
        <w:r w:rsidR="00262C0A">
          <w:rPr>
            <w:rFonts w:asciiTheme="minorHAnsi" w:eastAsiaTheme="minorEastAsia" w:hAnsiTheme="minorHAnsi" w:cstheme="minorBidi"/>
            <w:noProof/>
            <w:sz w:val="22"/>
            <w:szCs w:val="22"/>
            <w:lang w:eastAsia="en-GB"/>
          </w:rPr>
          <w:tab/>
        </w:r>
        <w:r w:rsidR="00262C0A" w:rsidRPr="00CE59C2">
          <w:rPr>
            <w:rStyle w:val="Hyperlink"/>
            <w:noProof/>
          </w:rPr>
          <w:t>Introduction</w:t>
        </w:r>
        <w:r w:rsidR="00262C0A">
          <w:rPr>
            <w:noProof/>
            <w:webHidden/>
          </w:rPr>
          <w:t xml:space="preserve"> </w:t>
        </w:r>
        <w:r w:rsidR="00262C0A">
          <w:rPr>
            <w:noProof/>
            <w:webHidden/>
          </w:rPr>
          <w:tab/>
        </w:r>
        <w:r w:rsidR="005B4E86">
          <w:rPr>
            <w:noProof/>
            <w:webHidden/>
          </w:rPr>
          <w:fldChar w:fldCharType="begin"/>
        </w:r>
        <w:r w:rsidR="005B4E86">
          <w:rPr>
            <w:noProof/>
            <w:webHidden/>
          </w:rPr>
          <w:instrText xml:space="preserve"> PAGEREF _Toc79579076 \h </w:instrText>
        </w:r>
        <w:r w:rsidR="005B4E86">
          <w:rPr>
            <w:noProof/>
            <w:webHidden/>
          </w:rPr>
        </w:r>
        <w:r w:rsidR="005B4E86">
          <w:rPr>
            <w:noProof/>
            <w:webHidden/>
          </w:rPr>
          <w:fldChar w:fldCharType="separate"/>
        </w:r>
        <w:r w:rsidR="00262C0A">
          <w:rPr>
            <w:noProof/>
            <w:webHidden/>
          </w:rPr>
          <w:t>27</w:t>
        </w:r>
        <w:r w:rsidR="005B4E86">
          <w:rPr>
            <w:noProof/>
            <w:webHidden/>
          </w:rPr>
          <w:fldChar w:fldCharType="end"/>
        </w:r>
      </w:hyperlink>
    </w:p>
    <w:p w14:paraId="70C257DD" w14:textId="350C6B09" w:rsidR="005B4E86" w:rsidRDefault="00CE715A" w:rsidP="00DF1C58">
      <w:pPr>
        <w:pStyle w:val="TOC2"/>
        <w:rPr>
          <w:rStyle w:val="Hyperlink"/>
          <w:noProof/>
        </w:rPr>
      </w:pPr>
      <w:hyperlink w:anchor="_Toc79579077" w:history="1">
        <w:r w:rsidR="00262C0A" w:rsidRPr="00CE59C2">
          <w:rPr>
            <w:rStyle w:val="Hyperlink"/>
            <w:noProof/>
          </w:rPr>
          <w:t>3.2</w:t>
        </w:r>
        <w:r w:rsidR="00262C0A">
          <w:rPr>
            <w:rFonts w:asciiTheme="minorHAnsi" w:eastAsiaTheme="minorEastAsia" w:hAnsiTheme="minorHAnsi" w:cstheme="minorBidi"/>
            <w:noProof/>
            <w:sz w:val="22"/>
            <w:szCs w:val="22"/>
            <w:lang w:eastAsia="en-GB"/>
          </w:rPr>
          <w:tab/>
        </w:r>
        <w:r w:rsidR="00262C0A" w:rsidRPr="00CE59C2">
          <w:rPr>
            <w:rStyle w:val="Hyperlink"/>
            <w:noProof/>
          </w:rPr>
          <w:t>Requirement Analysis</w:t>
        </w:r>
        <w:r w:rsidR="00262C0A">
          <w:rPr>
            <w:noProof/>
            <w:webHidden/>
          </w:rPr>
          <w:t xml:space="preserve"> </w:t>
        </w:r>
        <w:r w:rsidR="00262C0A">
          <w:rPr>
            <w:noProof/>
            <w:webHidden/>
          </w:rPr>
          <w:tab/>
        </w:r>
        <w:r w:rsidR="005B4E86">
          <w:rPr>
            <w:noProof/>
            <w:webHidden/>
          </w:rPr>
          <w:fldChar w:fldCharType="begin"/>
        </w:r>
        <w:r w:rsidR="005B4E86">
          <w:rPr>
            <w:noProof/>
            <w:webHidden/>
          </w:rPr>
          <w:instrText xml:space="preserve"> PAGEREF _Toc79579077 \h </w:instrText>
        </w:r>
        <w:r w:rsidR="005B4E86">
          <w:rPr>
            <w:noProof/>
            <w:webHidden/>
          </w:rPr>
        </w:r>
        <w:r w:rsidR="005B4E86">
          <w:rPr>
            <w:noProof/>
            <w:webHidden/>
          </w:rPr>
          <w:fldChar w:fldCharType="separate"/>
        </w:r>
        <w:r w:rsidR="00262C0A">
          <w:rPr>
            <w:noProof/>
            <w:webHidden/>
          </w:rPr>
          <w:t>27</w:t>
        </w:r>
        <w:r w:rsidR="005B4E86">
          <w:rPr>
            <w:noProof/>
            <w:webHidden/>
          </w:rPr>
          <w:fldChar w:fldCharType="end"/>
        </w:r>
      </w:hyperlink>
    </w:p>
    <w:p w14:paraId="3872F5A3" w14:textId="77777777" w:rsidR="00DF1C58" w:rsidRPr="00DF1C58" w:rsidRDefault="00DF1C58" w:rsidP="00DF1C58"/>
    <w:p w14:paraId="6AB1A4F4" w14:textId="0D2E54E7" w:rsidR="005B4E86" w:rsidRDefault="00CE715A" w:rsidP="00DF1C58">
      <w:pPr>
        <w:pStyle w:val="TOC3"/>
        <w:tabs>
          <w:tab w:val="left" w:pos="960"/>
          <w:tab w:val="right" w:pos="9350"/>
        </w:tabs>
        <w:spacing w:line="240" w:lineRule="auto"/>
        <w:rPr>
          <w:noProof/>
        </w:rPr>
      </w:pPr>
      <w:hyperlink w:anchor="_Toc79579086" w:history="1">
        <w:r w:rsidR="00262C0A" w:rsidRPr="00CE59C2">
          <w:rPr>
            <w:rStyle w:val="Hyperlink"/>
            <w:noProof/>
          </w:rPr>
          <w:t>3.2.1</w:t>
        </w:r>
        <w:r w:rsidR="00262C0A">
          <w:rPr>
            <w:rFonts w:asciiTheme="minorHAnsi" w:eastAsiaTheme="minorEastAsia" w:hAnsiTheme="minorHAnsi" w:cstheme="minorBidi"/>
            <w:noProof/>
            <w:sz w:val="22"/>
            <w:szCs w:val="22"/>
            <w:lang w:eastAsia="en-GB"/>
          </w:rPr>
          <w:tab/>
        </w:r>
        <w:r w:rsidR="00262C0A" w:rsidRPr="00CE59C2">
          <w:rPr>
            <w:rStyle w:val="Hyperlink"/>
            <w:noProof/>
          </w:rPr>
          <w:t>Functional Requirement</w:t>
        </w:r>
        <w:r w:rsidR="00262C0A">
          <w:rPr>
            <w:noProof/>
            <w:webHidden/>
          </w:rPr>
          <w:t xml:space="preserve"> </w:t>
        </w:r>
        <w:r w:rsidR="00262C0A">
          <w:rPr>
            <w:noProof/>
            <w:webHidden/>
          </w:rPr>
          <w:tab/>
        </w:r>
        <w:r w:rsidR="005B4E86">
          <w:rPr>
            <w:noProof/>
            <w:webHidden/>
          </w:rPr>
          <w:fldChar w:fldCharType="begin"/>
        </w:r>
        <w:r w:rsidR="005B4E86">
          <w:rPr>
            <w:noProof/>
            <w:webHidden/>
          </w:rPr>
          <w:instrText xml:space="preserve"> PAGEREF _Toc79579086 \h </w:instrText>
        </w:r>
        <w:r w:rsidR="005B4E86">
          <w:rPr>
            <w:noProof/>
            <w:webHidden/>
          </w:rPr>
        </w:r>
        <w:r w:rsidR="005B4E86">
          <w:rPr>
            <w:noProof/>
            <w:webHidden/>
          </w:rPr>
          <w:fldChar w:fldCharType="separate"/>
        </w:r>
        <w:r w:rsidR="00262C0A">
          <w:rPr>
            <w:noProof/>
            <w:webHidden/>
          </w:rPr>
          <w:t>27</w:t>
        </w:r>
        <w:r w:rsidR="005B4E86">
          <w:rPr>
            <w:noProof/>
            <w:webHidden/>
          </w:rPr>
          <w:fldChar w:fldCharType="end"/>
        </w:r>
      </w:hyperlink>
    </w:p>
    <w:p w14:paraId="457BD82B" w14:textId="77777777" w:rsidR="001A3460" w:rsidRPr="001A3460" w:rsidRDefault="001A3460" w:rsidP="001A3460"/>
    <w:p w14:paraId="3C122598" w14:textId="24927C9C" w:rsidR="005B4E86" w:rsidRDefault="00CE715A" w:rsidP="00DF1C58">
      <w:pPr>
        <w:pStyle w:val="TOC3"/>
        <w:tabs>
          <w:tab w:val="left" w:pos="960"/>
          <w:tab w:val="right" w:pos="9350"/>
        </w:tabs>
        <w:spacing w:line="240" w:lineRule="auto"/>
        <w:rPr>
          <w:rFonts w:asciiTheme="minorHAnsi" w:eastAsiaTheme="minorEastAsia" w:hAnsiTheme="minorHAnsi" w:cstheme="minorBidi"/>
          <w:noProof/>
          <w:sz w:val="22"/>
          <w:szCs w:val="22"/>
          <w:lang w:eastAsia="en-GB"/>
        </w:rPr>
      </w:pPr>
      <w:hyperlink w:anchor="_Toc79579087" w:history="1">
        <w:r w:rsidR="00262C0A" w:rsidRPr="00CE59C2">
          <w:rPr>
            <w:rStyle w:val="Hyperlink"/>
            <w:noProof/>
          </w:rPr>
          <w:t>3.2.2</w:t>
        </w:r>
        <w:r w:rsidR="00262C0A">
          <w:rPr>
            <w:rFonts w:asciiTheme="minorHAnsi" w:eastAsiaTheme="minorEastAsia" w:hAnsiTheme="minorHAnsi" w:cstheme="minorBidi"/>
            <w:noProof/>
            <w:sz w:val="22"/>
            <w:szCs w:val="22"/>
            <w:lang w:eastAsia="en-GB"/>
          </w:rPr>
          <w:tab/>
        </w:r>
        <w:r w:rsidR="00262C0A" w:rsidRPr="00CE59C2">
          <w:rPr>
            <w:rStyle w:val="Hyperlink"/>
            <w:noProof/>
          </w:rPr>
          <w:t>Non-Functional Requirement</w:t>
        </w:r>
        <w:r w:rsidR="00262C0A">
          <w:rPr>
            <w:noProof/>
            <w:webHidden/>
          </w:rPr>
          <w:t xml:space="preserve"> </w:t>
        </w:r>
        <w:r w:rsidR="00262C0A">
          <w:rPr>
            <w:noProof/>
            <w:webHidden/>
          </w:rPr>
          <w:tab/>
        </w:r>
        <w:r w:rsidR="005B4E86">
          <w:rPr>
            <w:noProof/>
            <w:webHidden/>
          </w:rPr>
          <w:fldChar w:fldCharType="begin"/>
        </w:r>
        <w:r w:rsidR="005B4E86">
          <w:rPr>
            <w:noProof/>
            <w:webHidden/>
          </w:rPr>
          <w:instrText xml:space="preserve"> PAGEREF _Toc79579087 \h </w:instrText>
        </w:r>
        <w:r w:rsidR="005B4E86">
          <w:rPr>
            <w:noProof/>
            <w:webHidden/>
          </w:rPr>
        </w:r>
        <w:r w:rsidR="005B4E86">
          <w:rPr>
            <w:noProof/>
            <w:webHidden/>
          </w:rPr>
          <w:fldChar w:fldCharType="separate"/>
        </w:r>
        <w:r w:rsidR="00262C0A">
          <w:rPr>
            <w:noProof/>
            <w:webHidden/>
          </w:rPr>
          <w:t>28</w:t>
        </w:r>
        <w:r w:rsidR="005B4E86">
          <w:rPr>
            <w:noProof/>
            <w:webHidden/>
          </w:rPr>
          <w:fldChar w:fldCharType="end"/>
        </w:r>
      </w:hyperlink>
    </w:p>
    <w:p w14:paraId="1F3902DA" w14:textId="0CB49CF1" w:rsidR="005B4E86" w:rsidRDefault="00CE715A" w:rsidP="00DF1C58">
      <w:pPr>
        <w:pStyle w:val="TOC2"/>
        <w:rPr>
          <w:rFonts w:asciiTheme="minorHAnsi" w:eastAsiaTheme="minorEastAsia" w:hAnsiTheme="minorHAnsi" w:cstheme="minorBidi"/>
          <w:noProof/>
          <w:sz w:val="22"/>
          <w:szCs w:val="22"/>
          <w:lang w:eastAsia="en-GB"/>
        </w:rPr>
      </w:pPr>
      <w:hyperlink w:anchor="_Toc79579088" w:history="1">
        <w:r w:rsidR="00262C0A" w:rsidRPr="00CE59C2">
          <w:rPr>
            <w:rStyle w:val="Hyperlink"/>
            <w:noProof/>
          </w:rPr>
          <w:t>3.3</w:t>
        </w:r>
        <w:r w:rsidR="00262C0A">
          <w:rPr>
            <w:rFonts w:asciiTheme="minorHAnsi" w:eastAsiaTheme="minorEastAsia" w:hAnsiTheme="minorHAnsi" w:cstheme="minorBidi"/>
            <w:noProof/>
            <w:sz w:val="22"/>
            <w:szCs w:val="22"/>
            <w:lang w:eastAsia="en-GB"/>
          </w:rPr>
          <w:tab/>
        </w:r>
        <w:r w:rsidR="00262C0A" w:rsidRPr="00CE59C2">
          <w:rPr>
            <w:rStyle w:val="Hyperlink"/>
            <w:noProof/>
          </w:rPr>
          <w:t>System Architecture</w:t>
        </w:r>
        <w:r w:rsidR="00262C0A">
          <w:rPr>
            <w:rStyle w:val="Hyperlink"/>
            <w:noProof/>
          </w:rPr>
          <w:tab/>
        </w:r>
        <w:r w:rsidR="00262C0A">
          <w:rPr>
            <w:noProof/>
            <w:webHidden/>
          </w:rPr>
          <w:t xml:space="preserve"> </w:t>
        </w:r>
        <w:r w:rsidR="005B4E86">
          <w:rPr>
            <w:noProof/>
            <w:webHidden/>
          </w:rPr>
          <w:fldChar w:fldCharType="begin"/>
        </w:r>
        <w:r w:rsidR="005B4E86">
          <w:rPr>
            <w:noProof/>
            <w:webHidden/>
          </w:rPr>
          <w:instrText xml:space="preserve"> PAGEREF _Toc79579088 \h </w:instrText>
        </w:r>
        <w:r w:rsidR="005B4E86">
          <w:rPr>
            <w:noProof/>
            <w:webHidden/>
          </w:rPr>
        </w:r>
        <w:r w:rsidR="005B4E86">
          <w:rPr>
            <w:noProof/>
            <w:webHidden/>
          </w:rPr>
          <w:fldChar w:fldCharType="separate"/>
        </w:r>
        <w:r w:rsidR="00262C0A">
          <w:rPr>
            <w:noProof/>
            <w:webHidden/>
          </w:rPr>
          <w:t>28</w:t>
        </w:r>
        <w:r w:rsidR="005B4E86">
          <w:rPr>
            <w:noProof/>
            <w:webHidden/>
          </w:rPr>
          <w:fldChar w:fldCharType="end"/>
        </w:r>
      </w:hyperlink>
    </w:p>
    <w:p w14:paraId="692F155F" w14:textId="1DCA222A" w:rsidR="005B4E86" w:rsidRDefault="00CE715A" w:rsidP="00DF1C58">
      <w:pPr>
        <w:pStyle w:val="TOC2"/>
        <w:rPr>
          <w:rStyle w:val="Hyperlink"/>
          <w:noProof/>
        </w:rPr>
      </w:pPr>
      <w:hyperlink w:anchor="_Toc79579089" w:history="1">
        <w:r w:rsidR="00262C0A" w:rsidRPr="00CE59C2">
          <w:rPr>
            <w:rStyle w:val="Hyperlink"/>
            <w:noProof/>
          </w:rPr>
          <w:t>3.4</w:t>
        </w:r>
        <w:r w:rsidR="00262C0A">
          <w:rPr>
            <w:rFonts w:asciiTheme="minorHAnsi" w:eastAsiaTheme="minorEastAsia" w:hAnsiTheme="minorHAnsi" w:cstheme="minorBidi"/>
            <w:noProof/>
            <w:sz w:val="22"/>
            <w:szCs w:val="22"/>
            <w:lang w:eastAsia="en-GB"/>
          </w:rPr>
          <w:tab/>
        </w:r>
        <w:r w:rsidR="00262C0A" w:rsidRPr="00CE59C2">
          <w:rPr>
            <w:rStyle w:val="Hyperlink"/>
            <w:noProof/>
          </w:rPr>
          <w:t>System Design</w:t>
        </w:r>
        <w:r w:rsidR="00262C0A">
          <w:rPr>
            <w:noProof/>
            <w:webHidden/>
          </w:rPr>
          <w:t xml:space="preserve"> </w:t>
        </w:r>
        <w:r w:rsidR="00262C0A">
          <w:rPr>
            <w:noProof/>
            <w:webHidden/>
          </w:rPr>
          <w:tab/>
        </w:r>
        <w:r w:rsidR="005B4E86">
          <w:rPr>
            <w:noProof/>
            <w:webHidden/>
          </w:rPr>
          <w:fldChar w:fldCharType="begin"/>
        </w:r>
        <w:r w:rsidR="005B4E86">
          <w:rPr>
            <w:noProof/>
            <w:webHidden/>
          </w:rPr>
          <w:instrText xml:space="preserve"> PAGEREF _Toc79579089 \h </w:instrText>
        </w:r>
        <w:r w:rsidR="005B4E86">
          <w:rPr>
            <w:noProof/>
            <w:webHidden/>
          </w:rPr>
        </w:r>
        <w:r w:rsidR="005B4E86">
          <w:rPr>
            <w:noProof/>
            <w:webHidden/>
          </w:rPr>
          <w:fldChar w:fldCharType="separate"/>
        </w:r>
        <w:r w:rsidR="00262C0A">
          <w:rPr>
            <w:noProof/>
            <w:webHidden/>
          </w:rPr>
          <w:t>29</w:t>
        </w:r>
        <w:r w:rsidR="005B4E86">
          <w:rPr>
            <w:noProof/>
            <w:webHidden/>
          </w:rPr>
          <w:fldChar w:fldCharType="end"/>
        </w:r>
      </w:hyperlink>
    </w:p>
    <w:p w14:paraId="6E8D72E2" w14:textId="77777777" w:rsidR="00DF1C58" w:rsidRPr="00DF1C58" w:rsidRDefault="00DF1C58" w:rsidP="00DF1C58"/>
    <w:p w14:paraId="4E53D5D9" w14:textId="7E5AD228" w:rsidR="005B4E86" w:rsidRDefault="00CE715A">
      <w:pPr>
        <w:pStyle w:val="TOC3"/>
        <w:tabs>
          <w:tab w:val="left" w:pos="960"/>
          <w:tab w:val="right" w:pos="9350"/>
        </w:tabs>
        <w:rPr>
          <w:rFonts w:asciiTheme="minorHAnsi" w:eastAsiaTheme="minorEastAsia" w:hAnsiTheme="minorHAnsi" w:cstheme="minorBidi"/>
          <w:noProof/>
          <w:sz w:val="22"/>
          <w:szCs w:val="22"/>
          <w:lang w:eastAsia="en-GB"/>
        </w:rPr>
      </w:pPr>
      <w:hyperlink w:anchor="_Toc79579094" w:history="1">
        <w:r w:rsidR="00262C0A" w:rsidRPr="00CE59C2">
          <w:rPr>
            <w:rStyle w:val="Hyperlink"/>
            <w:noProof/>
          </w:rPr>
          <w:t>3.4.1</w:t>
        </w:r>
        <w:r w:rsidR="00262C0A">
          <w:rPr>
            <w:rFonts w:asciiTheme="minorHAnsi" w:eastAsiaTheme="minorEastAsia" w:hAnsiTheme="minorHAnsi" w:cstheme="minorBidi"/>
            <w:noProof/>
            <w:sz w:val="22"/>
            <w:szCs w:val="22"/>
            <w:lang w:eastAsia="en-GB"/>
          </w:rPr>
          <w:tab/>
        </w:r>
        <w:r w:rsidR="00262C0A" w:rsidRPr="00CE59C2">
          <w:rPr>
            <w:rStyle w:val="Hyperlink"/>
            <w:noProof/>
          </w:rPr>
          <w:t>Physical Design</w:t>
        </w:r>
        <w:r w:rsidR="00262C0A">
          <w:rPr>
            <w:noProof/>
            <w:webHidden/>
          </w:rPr>
          <w:t xml:space="preserve"> </w:t>
        </w:r>
        <w:r w:rsidR="00262C0A">
          <w:rPr>
            <w:noProof/>
            <w:webHidden/>
          </w:rPr>
          <w:tab/>
        </w:r>
        <w:r w:rsidR="005B4E86">
          <w:rPr>
            <w:noProof/>
            <w:webHidden/>
          </w:rPr>
          <w:fldChar w:fldCharType="begin"/>
        </w:r>
        <w:r w:rsidR="005B4E86">
          <w:rPr>
            <w:noProof/>
            <w:webHidden/>
          </w:rPr>
          <w:instrText xml:space="preserve"> PAGEREF _Toc79579094 \h </w:instrText>
        </w:r>
        <w:r w:rsidR="005B4E86">
          <w:rPr>
            <w:noProof/>
            <w:webHidden/>
          </w:rPr>
        </w:r>
        <w:r w:rsidR="005B4E86">
          <w:rPr>
            <w:noProof/>
            <w:webHidden/>
          </w:rPr>
          <w:fldChar w:fldCharType="separate"/>
        </w:r>
        <w:r w:rsidR="00262C0A">
          <w:rPr>
            <w:noProof/>
            <w:webHidden/>
          </w:rPr>
          <w:t>29</w:t>
        </w:r>
        <w:r w:rsidR="005B4E86">
          <w:rPr>
            <w:noProof/>
            <w:webHidden/>
          </w:rPr>
          <w:fldChar w:fldCharType="end"/>
        </w:r>
      </w:hyperlink>
    </w:p>
    <w:p w14:paraId="013FB4BC" w14:textId="340D4825" w:rsidR="005B4E86" w:rsidRDefault="00CE715A">
      <w:pPr>
        <w:pStyle w:val="TOC3"/>
        <w:tabs>
          <w:tab w:val="left" w:pos="960"/>
          <w:tab w:val="right" w:pos="9350"/>
        </w:tabs>
        <w:rPr>
          <w:rFonts w:asciiTheme="minorHAnsi" w:eastAsiaTheme="minorEastAsia" w:hAnsiTheme="minorHAnsi" w:cstheme="minorBidi"/>
          <w:noProof/>
          <w:sz w:val="22"/>
          <w:szCs w:val="22"/>
          <w:lang w:eastAsia="en-GB"/>
        </w:rPr>
      </w:pPr>
      <w:hyperlink w:anchor="_Toc79579095" w:history="1">
        <w:r w:rsidR="00262C0A" w:rsidRPr="00CE59C2">
          <w:rPr>
            <w:rStyle w:val="Hyperlink"/>
            <w:noProof/>
          </w:rPr>
          <w:t>3.4.2</w:t>
        </w:r>
        <w:r w:rsidR="00262C0A">
          <w:rPr>
            <w:rFonts w:asciiTheme="minorHAnsi" w:eastAsiaTheme="minorEastAsia" w:hAnsiTheme="minorHAnsi" w:cstheme="minorBidi"/>
            <w:noProof/>
            <w:sz w:val="22"/>
            <w:szCs w:val="22"/>
            <w:lang w:eastAsia="en-GB"/>
          </w:rPr>
          <w:tab/>
        </w:r>
        <w:r w:rsidR="00262C0A" w:rsidRPr="00CE59C2">
          <w:rPr>
            <w:rStyle w:val="Hyperlink"/>
            <w:noProof/>
          </w:rPr>
          <w:t>Logical Design</w:t>
        </w:r>
        <w:r w:rsidR="00262C0A">
          <w:rPr>
            <w:noProof/>
            <w:webHidden/>
          </w:rPr>
          <w:t xml:space="preserve"> </w:t>
        </w:r>
        <w:r w:rsidR="00262C0A">
          <w:rPr>
            <w:noProof/>
            <w:webHidden/>
          </w:rPr>
          <w:tab/>
        </w:r>
        <w:r w:rsidR="005B4E86">
          <w:rPr>
            <w:noProof/>
            <w:webHidden/>
          </w:rPr>
          <w:fldChar w:fldCharType="begin"/>
        </w:r>
        <w:r w:rsidR="005B4E86">
          <w:rPr>
            <w:noProof/>
            <w:webHidden/>
          </w:rPr>
          <w:instrText xml:space="preserve"> PAGEREF _Toc79579095 \h </w:instrText>
        </w:r>
        <w:r w:rsidR="005B4E86">
          <w:rPr>
            <w:noProof/>
            <w:webHidden/>
          </w:rPr>
        </w:r>
        <w:r w:rsidR="005B4E86">
          <w:rPr>
            <w:noProof/>
            <w:webHidden/>
          </w:rPr>
          <w:fldChar w:fldCharType="separate"/>
        </w:r>
        <w:r w:rsidR="00262C0A">
          <w:rPr>
            <w:noProof/>
            <w:webHidden/>
          </w:rPr>
          <w:t>30</w:t>
        </w:r>
        <w:r w:rsidR="005B4E86">
          <w:rPr>
            <w:noProof/>
            <w:webHidden/>
          </w:rPr>
          <w:fldChar w:fldCharType="end"/>
        </w:r>
      </w:hyperlink>
    </w:p>
    <w:p w14:paraId="04054E0B" w14:textId="0994C385" w:rsidR="005B4E86" w:rsidRDefault="00CE715A">
      <w:pPr>
        <w:pStyle w:val="TOC3"/>
        <w:tabs>
          <w:tab w:val="left" w:pos="960"/>
          <w:tab w:val="right" w:pos="9350"/>
        </w:tabs>
        <w:rPr>
          <w:rFonts w:asciiTheme="minorHAnsi" w:eastAsiaTheme="minorEastAsia" w:hAnsiTheme="minorHAnsi" w:cstheme="minorBidi"/>
          <w:noProof/>
          <w:sz w:val="22"/>
          <w:szCs w:val="22"/>
          <w:lang w:eastAsia="en-GB"/>
        </w:rPr>
      </w:pPr>
      <w:hyperlink w:anchor="_Toc79579096" w:history="1">
        <w:r w:rsidR="00262C0A" w:rsidRPr="00CE59C2">
          <w:rPr>
            <w:rStyle w:val="Hyperlink"/>
            <w:noProof/>
          </w:rPr>
          <w:t>3.4.3</w:t>
        </w:r>
        <w:r w:rsidR="00262C0A">
          <w:rPr>
            <w:rFonts w:asciiTheme="minorHAnsi" w:eastAsiaTheme="minorEastAsia" w:hAnsiTheme="minorHAnsi" w:cstheme="minorBidi"/>
            <w:noProof/>
            <w:sz w:val="22"/>
            <w:szCs w:val="22"/>
            <w:lang w:eastAsia="en-GB"/>
          </w:rPr>
          <w:tab/>
        </w:r>
        <w:r w:rsidR="00262C0A" w:rsidRPr="00CE59C2">
          <w:rPr>
            <w:rStyle w:val="Hyperlink"/>
            <w:noProof/>
          </w:rPr>
          <w:t>Data Pre-Processing</w:t>
        </w:r>
        <w:r w:rsidR="00262C0A">
          <w:rPr>
            <w:noProof/>
            <w:webHidden/>
          </w:rPr>
          <w:t xml:space="preserve"> </w:t>
        </w:r>
        <w:r w:rsidR="00262C0A">
          <w:rPr>
            <w:noProof/>
            <w:webHidden/>
          </w:rPr>
          <w:tab/>
        </w:r>
        <w:r w:rsidR="005B4E86">
          <w:rPr>
            <w:noProof/>
            <w:webHidden/>
          </w:rPr>
          <w:fldChar w:fldCharType="begin"/>
        </w:r>
        <w:r w:rsidR="005B4E86">
          <w:rPr>
            <w:noProof/>
            <w:webHidden/>
          </w:rPr>
          <w:instrText xml:space="preserve"> PAGEREF _Toc79579096 \h </w:instrText>
        </w:r>
        <w:r w:rsidR="005B4E86">
          <w:rPr>
            <w:noProof/>
            <w:webHidden/>
          </w:rPr>
        </w:r>
        <w:r w:rsidR="005B4E86">
          <w:rPr>
            <w:noProof/>
            <w:webHidden/>
          </w:rPr>
          <w:fldChar w:fldCharType="separate"/>
        </w:r>
        <w:r w:rsidR="00262C0A">
          <w:rPr>
            <w:noProof/>
            <w:webHidden/>
          </w:rPr>
          <w:t>34</w:t>
        </w:r>
        <w:r w:rsidR="005B4E86">
          <w:rPr>
            <w:noProof/>
            <w:webHidden/>
          </w:rPr>
          <w:fldChar w:fldCharType="end"/>
        </w:r>
      </w:hyperlink>
    </w:p>
    <w:p w14:paraId="5A8FA2E2" w14:textId="437D28D6" w:rsidR="005B4E86" w:rsidRDefault="00CE715A" w:rsidP="00DF1C58">
      <w:pPr>
        <w:pStyle w:val="TOC2"/>
        <w:rPr>
          <w:rStyle w:val="Hyperlink"/>
          <w:noProof/>
        </w:rPr>
      </w:pPr>
      <w:hyperlink w:anchor="_Toc79579097" w:history="1">
        <w:r w:rsidR="00262C0A" w:rsidRPr="00CE59C2">
          <w:rPr>
            <w:rStyle w:val="Hyperlink"/>
            <w:noProof/>
          </w:rPr>
          <w:t>3.5</w:t>
        </w:r>
        <w:r w:rsidR="00262C0A">
          <w:rPr>
            <w:rFonts w:asciiTheme="minorHAnsi" w:eastAsiaTheme="minorEastAsia" w:hAnsiTheme="minorHAnsi" w:cstheme="minorBidi"/>
            <w:noProof/>
            <w:sz w:val="22"/>
            <w:szCs w:val="22"/>
            <w:lang w:eastAsia="en-GB"/>
          </w:rPr>
          <w:tab/>
        </w:r>
        <w:r w:rsidR="00262C0A" w:rsidRPr="00CE59C2">
          <w:rPr>
            <w:rStyle w:val="Hyperlink"/>
            <w:noProof/>
          </w:rPr>
          <w:t>Research Methodology</w:t>
        </w:r>
        <w:r w:rsidR="00262C0A">
          <w:rPr>
            <w:noProof/>
            <w:webHidden/>
          </w:rPr>
          <w:t xml:space="preserve"> </w:t>
        </w:r>
        <w:r w:rsidR="00262C0A">
          <w:rPr>
            <w:noProof/>
            <w:webHidden/>
          </w:rPr>
          <w:tab/>
        </w:r>
        <w:r w:rsidR="005B4E86">
          <w:rPr>
            <w:noProof/>
            <w:webHidden/>
          </w:rPr>
          <w:fldChar w:fldCharType="begin"/>
        </w:r>
        <w:r w:rsidR="005B4E86">
          <w:rPr>
            <w:noProof/>
            <w:webHidden/>
          </w:rPr>
          <w:instrText xml:space="preserve"> PAGEREF _Toc79579097 \h </w:instrText>
        </w:r>
        <w:r w:rsidR="005B4E86">
          <w:rPr>
            <w:noProof/>
            <w:webHidden/>
          </w:rPr>
        </w:r>
        <w:r w:rsidR="005B4E86">
          <w:rPr>
            <w:noProof/>
            <w:webHidden/>
          </w:rPr>
          <w:fldChar w:fldCharType="separate"/>
        </w:r>
        <w:r w:rsidR="00262C0A">
          <w:rPr>
            <w:noProof/>
            <w:webHidden/>
          </w:rPr>
          <w:t>32</w:t>
        </w:r>
        <w:r w:rsidR="005B4E86">
          <w:rPr>
            <w:noProof/>
            <w:webHidden/>
          </w:rPr>
          <w:fldChar w:fldCharType="end"/>
        </w:r>
      </w:hyperlink>
    </w:p>
    <w:p w14:paraId="33946067" w14:textId="77777777" w:rsidR="00DF1C58" w:rsidRPr="00DF1C58" w:rsidRDefault="00DF1C58" w:rsidP="00DF1C58"/>
    <w:p w14:paraId="5368A7DA" w14:textId="399CB604" w:rsidR="005B4E86" w:rsidRDefault="00CE715A">
      <w:pPr>
        <w:pStyle w:val="TOC3"/>
        <w:tabs>
          <w:tab w:val="left" w:pos="960"/>
          <w:tab w:val="right" w:pos="9350"/>
        </w:tabs>
        <w:rPr>
          <w:rFonts w:asciiTheme="minorHAnsi" w:eastAsiaTheme="minorEastAsia" w:hAnsiTheme="minorHAnsi" w:cstheme="minorBidi"/>
          <w:noProof/>
          <w:sz w:val="22"/>
          <w:szCs w:val="22"/>
          <w:lang w:eastAsia="en-GB"/>
        </w:rPr>
      </w:pPr>
      <w:hyperlink w:anchor="_Toc79579100" w:history="1">
        <w:r w:rsidR="00262C0A" w:rsidRPr="00CE59C2">
          <w:rPr>
            <w:rStyle w:val="Hyperlink"/>
            <w:noProof/>
          </w:rPr>
          <w:t>3.5.1</w:t>
        </w:r>
        <w:r w:rsidR="00262C0A">
          <w:rPr>
            <w:rFonts w:asciiTheme="minorHAnsi" w:eastAsiaTheme="minorEastAsia" w:hAnsiTheme="minorHAnsi" w:cstheme="minorBidi"/>
            <w:noProof/>
            <w:sz w:val="22"/>
            <w:szCs w:val="22"/>
            <w:lang w:eastAsia="en-GB"/>
          </w:rPr>
          <w:tab/>
        </w:r>
        <w:r w:rsidR="00262C0A" w:rsidRPr="00CE59C2">
          <w:rPr>
            <w:rStyle w:val="Hyperlink"/>
            <w:noProof/>
          </w:rPr>
          <w:t>Data Collection</w:t>
        </w:r>
        <w:r w:rsidR="00262C0A">
          <w:rPr>
            <w:noProof/>
            <w:webHidden/>
          </w:rPr>
          <w:t xml:space="preserve"> </w:t>
        </w:r>
        <w:r w:rsidR="00262C0A">
          <w:rPr>
            <w:noProof/>
            <w:webHidden/>
          </w:rPr>
          <w:tab/>
        </w:r>
        <w:r w:rsidR="005B4E86">
          <w:rPr>
            <w:noProof/>
            <w:webHidden/>
          </w:rPr>
          <w:fldChar w:fldCharType="begin"/>
        </w:r>
        <w:r w:rsidR="005B4E86">
          <w:rPr>
            <w:noProof/>
            <w:webHidden/>
          </w:rPr>
          <w:instrText xml:space="preserve"> PAGEREF _Toc79579100 \h </w:instrText>
        </w:r>
        <w:r w:rsidR="005B4E86">
          <w:rPr>
            <w:noProof/>
            <w:webHidden/>
          </w:rPr>
        </w:r>
        <w:r w:rsidR="005B4E86">
          <w:rPr>
            <w:noProof/>
            <w:webHidden/>
          </w:rPr>
          <w:fldChar w:fldCharType="separate"/>
        </w:r>
        <w:r w:rsidR="00262C0A">
          <w:rPr>
            <w:noProof/>
            <w:webHidden/>
          </w:rPr>
          <w:t>33</w:t>
        </w:r>
        <w:r w:rsidR="005B4E86">
          <w:rPr>
            <w:noProof/>
            <w:webHidden/>
          </w:rPr>
          <w:fldChar w:fldCharType="end"/>
        </w:r>
      </w:hyperlink>
    </w:p>
    <w:p w14:paraId="70FC386C" w14:textId="5AB07C8E" w:rsidR="005B4E86" w:rsidRDefault="00CE715A">
      <w:pPr>
        <w:pStyle w:val="TOC3"/>
        <w:tabs>
          <w:tab w:val="left" w:pos="960"/>
          <w:tab w:val="right" w:pos="9350"/>
        </w:tabs>
        <w:rPr>
          <w:rFonts w:asciiTheme="minorHAnsi" w:eastAsiaTheme="minorEastAsia" w:hAnsiTheme="minorHAnsi" w:cstheme="minorBidi"/>
          <w:noProof/>
          <w:sz w:val="22"/>
          <w:szCs w:val="22"/>
          <w:lang w:eastAsia="en-GB"/>
        </w:rPr>
      </w:pPr>
      <w:hyperlink w:anchor="_Toc79579101" w:history="1">
        <w:r w:rsidR="00262C0A" w:rsidRPr="00CE59C2">
          <w:rPr>
            <w:rStyle w:val="Hyperlink"/>
            <w:noProof/>
          </w:rPr>
          <w:t>3.5.2</w:t>
        </w:r>
        <w:r w:rsidR="00262C0A">
          <w:rPr>
            <w:rFonts w:asciiTheme="minorHAnsi" w:eastAsiaTheme="minorEastAsia" w:hAnsiTheme="minorHAnsi" w:cstheme="minorBidi"/>
            <w:noProof/>
            <w:sz w:val="22"/>
            <w:szCs w:val="22"/>
            <w:lang w:eastAsia="en-GB"/>
          </w:rPr>
          <w:tab/>
        </w:r>
        <w:r w:rsidR="00262C0A" w:rsidRPr="00CE59C2">
          <w:rPr>
            <w:rStyle w:val="Hyperlink"/>
            <w:noProof/>
          </w:rPr>
          <w:t>Data Analysis</w:t>
        </w:r>
        <w:r w:rsidR="00262C0A">
          <w:rPr>
            <w:noProof/>
            <w:webHidden/>
          </w:rPr>
          <w:t xml:space="preserve"> </w:t>
        </w:r>
        <w:r w:rsidR="00262C0A">
          <w:rPr>
            <w:noProof/>
            <w:webHidden/>
          </w:rPr>
          <w:tab/>
        </w:r>
        <w:r w:rsidR="005B4E86">
          <w:rPr>
            <w:noProof/>
            <w:webHidden/>
          </w:rPr>
          <w:fldChar w:fldCharType="begin"/>
        </w:r>
        <w:r w:rsidR="005B4E86">
          <w:rPr>
            <w:noProof/>
            <w:webHidden/>
          </w:rPr>
          <w:instrText xml:space="preserve"> PAGEREF _Toc79579101 \h </w:instrText>
        </w:r>
        <w:r w:rsidR="005B4E86">
          <w:rPr>
            <w:noProof/>
            <w:webHidden/>
          </w:rPr>
        </w:r>
        <w:r w:rsidR="005B4E86">
          <w:rPr>
            <w:noProof/>
            <w:webHidden/>
          </w:rPr>
          <w:fldChar w:fldCharType="separate"/>
        </w:r>
        <w:r w:rsidR="00262C0A">
          <w:rPr>
            <w:noProof/>
            <w:webHidden/>
          </w:rPr>
          <w:t>34</w:t>
        </w:r>
        <w:r w:rsidR="005B4E86">
          <w:rPr>
            <w:noProof/>
            <w:webHidden/>
          </w:rPr>
          <w:fldChar w:fldCharType="end"/>
        </w:r>
      </w:hyperlink>
    </w:p>
    <w:p w14:paraId="170D8C76" w14:textId="682C8F3F" w:rsidR="005B4E86" w:rsidRDefault="00CE715A">
      <w:pPr>
        <w:pStyle w:val="TOC3"/>
        <w:tabs>
          <w:tab w:val="left" w:pos="960"/>
          <w:tab w:val="right" w:pos="9350"/>
        </w:tabs>
        <w:rPr>
          <w:rFonts w:asciiTheme="minorHAnsi" w:eastAsiaTheme="minorEastAsia" w:hAnsiTheme="minorHAnsi" w:cstheme="minorBidi"/>
          <w:noProof/>
          <w:sz w:val="22"/>
          <w:szCs w:val="22"/>
          <w:lang w:eastAsia="en-GB"/>
        </w:rPr>
      </w:pPr>
      <w:hyperlink w:anchor="_Toc79579102" w:history="1">
        <w:r w:rsidR="00262C0A" w:rsidRPr="00CE59C2">
          <w:rPr>
            <w:rStyle w:val="Hyperlink"/>
            <w:noProof/>
          </w:rPr>
          <w:t>3.5.3</w:t>
        </w:r>
        <w:r w:rsidR="00262C0A">
          <w:rPr>
            <w:rFonts w:asciiTheme="minorHAnsi" w:eastAsiaTheme="minorEastAsia" w:hAnsiTheme="minorHAnsi" w:cstheme="minorBidi"/>
            <w:noProof/>
            <w:sz w:val="22"/>
            <w:szCs w:val="22"/>
            <w:lang w:eastAsia="en-GB"/>
          </w:rPr>
          <w:tab/>
        </w:r>
        <w:r w:rsidR="00262C0A" w:rsidRPr="00CE59C2">
          <w:rPr>
            <w:rStyle w:val="Hyperlink"/>
            <w:noProof/>
          </w:rPr>
          <w:t>Result Interpretation/ Inferencing</w:t>
        </w:r>
        <w:r w:rsidR="00262C0A">
          <w:rPr>
            <w:noProof/>
            <w:webHidden/>
          </w:rPr>
          <w:t xml:space="preserve"> </w:t>
        </w:r>
        <w:r w:rsidR="00262C0A">
          <w:rPr>
            <w:noProof/>
            <w:webHidden/>
          </w:rPr>
          <w:tab/>
        </w:r>
        <w:r w:rsidR="005B4E86">
          <w:rPr>
            <w:noProof/>
            <w:webHidden/>
          </w:rPr>
          <w:fldChar w:fldCharType="begin"/>
        </w:r>
        <w:r w:rsidR="005B4E86">
          <w:rPr>
            <w:noProof/>
            <w:webHidden/>
          </w:rPr>
          <w:instrText xml:space="preserve"> PAGEREF _Toc79579102 \h </w:instrText>
        </w:r>
        <w:r w:rsidR="005B4E86">
          <w:rPr>
            <w:noProof/>
            <w:webHidden/>
          </w:rPr>
        </w:r>
        <w:r w:rsidR="005B4E86">
          <w:rPr>
            <w:noProof/>
            <w:webHidden/>
          </w:rPr>
          <w:fldChar w:fldCharType="separate"/>
        </w:r>
        <w:r w:rsidR="00262C0A">
          <w:rPr>
            <w:noProof/>
            <w:webHidden/>
          </w:rPr>
          <w:t>43</w:t>
        </w:r>
        <w:r w:rsidR="005B4E86">
          <w:rPr>
            <w:noProof/>
            <w:webHidden/>
          </w:rPr>
          <w:fldChar w:fldCharType="end"/>
        </w:r>
      </w:hyperlink>
    </w:p>
    <w:p w14:paraId="7616324D" w14:textId="30E3CC16" w:rsidR="005B4E86" w:rsidRDefault="00CE715A" w:rsidP="00DF1C58">
      <w:pPr>
        <w:pStyle w:val="TOC2"/>
        <w:rPr>
          <w:rStyle w:val="Hyperlink"/>
          <w:noProof/>
        </w:rPr>
      </w:pPr>
      <w:hyperlink w:anchor="_Toc79579103" w:history="1">
        <w:r w:rsidR="00262C0A" w:rsidRPr="00CE59C2">
          <w:rPr>
            <w:rStyle w:val="Hyperlink"/>
            <w:noProof/>
          </w:rPr>
          <w:t>3.6</w:t>
        </w:r>
        <w:r w:rsidR="00262C0A">
          <w:rPr>
            <w:rFonts w:asciiTheme="minorHAnsi" w:eastAsiaTheme="minorEastAsia" w:hAnsiTheme="minorHAnsi" w:cstheme="minorBidi"/>
            <w:noProof/>
            <w:sz w:val="22"/>
            <w:szCs w:val="22"/>
            <w:lang w:eastAsia="en-GB"/>
          </w:rPr>
          <w:tab/>
        </w:r>
        <w:r w:rsidR="00262C0A" w:rsidRPr="00CE59C2">
          <w:rPr>
            <w:rStyle w:val="Hyperlink"/>
            <w:noProof/>
          </w:rPr>
          <w:t>Conclusion</w:t>
        </w:r>
        <w:r w:rsidR="00262C0A">
          <w:rPr>
            <w:noProof/>
            <w:webHidden/>
          </w:rPr>
          <w:t xml:space="preserve"> </w:t>
        </w:r>
        <w:r w:rsidR="00262C0A">
          <w:rPr>
            <w:noProof/>
            <w:webHidden/>
          </w:rPr>
          <w:tab/>
        </w:r>
        <w:r w:rsidR="005B4E86">
          <w:rPr>
            <w:noProof/>
            <w:webHidden/>
          </w:rPr>
          <w:fldChar w:fldCharType="begin"/>
        </w:r>
        <w:r w:rsidR="005B4E86">
          <w:rPr>
            <w:noProof/>
            <w:webHidden/>
          </w:rPr>
          <w:instrText xml:space="preserve"> PAGEREF _Toc79579103 \h </w:instrText>
        </w:r>
        <w:r w:rsidR="005B4E86">
          <w:rPr>
            <w:noProof/>
            <w:webHidden/>
          </w:rPr>
        </w:r>
        <w:r w:rsidR="005B4E86">
          <w:rPr>
            <w:noProof/>
            <w:webHidden/>
          </w:rPr>
          <w:fldChar w:fldCharType="separate"/>
        </w:r>
        <w:r w:rsidR="00262C0A">
          <w:rPr>
            <w:noProof/>
            <w:webHidden/>
          </w:rPr>
          <w:t>43</w:t>
        </w:r>
        <w:r w:rsidR="005B4E86">
          <w:rPr>
            <w:noProof/>
            <w:webHidden/>
          </w:rPr>
          <w:fldChar w:fldCharType="end"/>
        </w:r>
      </w:hyperlink>
    </w:p>
    <w:p w14:paraId="34553252" w14:textId="77777777" w:rsidR="003F1ECD" w:rsidRPr="003F1ECD" w:rsidRDefault="003F1ECD" w:rsidP="003F1ECD">
      <w:pPr>
        <w:rPr>
          <w:noProof/>
        </w:rPr>
      </w:pPr>
    </w:p>
    <w:p w14:paraId="775396C4" w14:textId="65E5FF87" w:rsidR="00C45118" w:rsidRPr="00C45118" w:rsidRDefault="00262C0A" w:rsidP="00C45118">
      <w:pPr>
        <w:jc w:val="center"/>
        <w:rPr>
          <w:b/>
          <w:bCs/>
          <w:noProof/>
        </w:rPr>
      </w:pPr>
      <w:r>
        <w:rPr>
          <w:b/>
          <w:bCs/>
          <w:noProof/>
        </w:rPr>
        <w:t>CHAPTER FOUR: SYSTEM IMPLEMENTATION</w:t>
      </w:r>
    </w:p>
    <w:p w14:paraId="4C94AF01" w14:textId="04EB7005" w:rsidR="005B4E86" w:rsidRDefault="00CE715A" w:rsidP="00DF1C58">
      <w:pPr>
        <w:pStyle w:val="TOC2"/>
        <w:rPr>
          <w:rFonts w:asciiTheme="minorHAnsi" w:eastAsiaTheme="minorEastAsia" w:hAnsiTheme="minorHAnsi" w:cstheme="minorBidi"/>
          <w:noProof/>
          <w:sz w:val="22"/>
          <w:szCs w:val="22"/>
          <w:lang w:eastAsia="en-GB"/>
        </w:rPr>
      </w:pPr>
      <w:hyperlink w:anchor="_Toc79579107" w:history="1">
        <w:r w:rsidR="00262C0A" w:rsidRPr="00CE59C2">
          <w:rPr>
            <w:rStyle w:val="Hyperlink"/>
            <w:noProof/>
          </w:rPr>
          <w:t>4.1</w:t>
        </w:r>
        <w:r w:rsidR="00262C0A">
          <w:rPr>
            <w:rFonts w:asciiTheme="minorHAnsi" w:eastAsiaTheme="minorEastAsia" w:hAnsiTheme="minorHAnsi" w:cstheme="minorBidi"/>
            <w:noProof/>
            <w:sz w:val="22"/>
            <w:szCs w:val="22"/>
            <w:lang w:eastAsia="en-GB"/>
          </w:rPr>
          <w:tab/>
        </w:r>
        <w:r w:rsidR="00262C0A" w:rsidRPr="00CE59C2">
          <w:rPr>
            <w:rStyle w:val="Hyperlink"/>
            <w:noProof/>
          </w:rPr>
          <w:t>Introduction</w:t>
        </w:r>
        <w:r w:rsidR="00262C0A">
          <w:rPr>
            <w:rStyle w:val="Hyperlink"/>
            <w:noProof/>
          </w:rPr>
          <w:tab/>
        </w:r>
        <w:r w:rsidR="00262C0A">
          <w:rPr>
            <w:noProof/>
            <w:webHidden/>
          </w:rPr>
          <w:t xml:space="preserve"> </w:t>
        </w:r>
        <w:r w:rsidR="005B4E86">
          <w:rPr>
            <w:noProof/>
            <w:webHidden/>
          </w:rPr>
          <w:fldChar w:fldCharType="begin"/>
        </w:r>
        <w:r w:rsidR="005B4E86">
          <w:rPr>
            <w:noProof/>
            <w:webHidden/>
          </w:rPr>
          <w:instrText xml:space="preserve"> PAGEREF _Toc79579107 \h </w:instrText>
        </w:r>
        <w:r w:rsidR="005B4E86">
          <w:rPr>
            <w:noProof/>
            <w:webHidden/>
          </w:rPr>
        </w:r>
        <w:r w:rsidR="005B4E86">
          <w:rPr>
            <w:noProof/>
            <w:webHidden/>
          </w:rPr>
          <w:fldChar w:fldCharType="separate"/>
        </w:r>
        <w:r w:rsidR="00262C0A">
          <w:rPr>
            <w:noProof/>
            <w:webHidden/>
          </w:rPr>
          <w:t>44</w:t>
        </w:r>
        <w:r w:rsidR="005B4E86">
          <w:rPr>
            <w:noProof/>
            <w:webHidden/>
          </w:rPr>
          <w:fldChar w:fldCharType="end"/>
        </w:r>
      </w:hyperlink>
    </w:p>
    <w:p w14:paraId="7F0A9D17" w14:textId="5E430DE8" w:rsidR="005B4E86" w:rsidRDefault="00CE715A" w:rsidP="00DF1C58">
      <w:pPr>
        <w:pStyle w:val="TOC2"/>
        <w:rPr>
          <w:rStyle w:val="Hyperlink"/>
          <w:noProof/>
        </w:rPr>
      </w:pPr>
      <w:hyperlink w:anchor="_Toc79579108" w:history="1">
        <w:r w:rsidR="00262C0A" w:rsidRPr="00CE59C2">
          <w:rPr>
            <w:rStyle w:val="Hyperlink"/>
            <w:noProof/>
          </w:rPr>
          <w:t>4.2</w:t>
        </w:r>
        <w:r w:rsidR="00262C0A">
          <w:rPr>
            <w:rFonts w:asciiTheme="minorHAnsi" w:eastAsiaTheme="minorEastAsia" w:hAnsiTheme="minorHAnsi" w:cstheme="minorBidi"/>
            <w:noProof/>
            <w:sz w:val="22"/>
            <w:szCs w:val="22"/>
            <w:lang w:eastAsia="en-GB"/>
          </w:rPr>
          <w:tab/>
        </w:r>
        <w:r w:rsidR="00262C0A" w:rsidRPr="00CE59C2">
          <w:rPr>
            <w:rStyle w:val="Hyperlink"/>
            <w:noProof/>
          </w:rPr>
          <w:t>System Requirements</w:t>
        </w:r>
        <w:r w:rsidR="00262C0A">
          <w:rPr>
            <w:noProof/>
            <w:webHidden/>
          </w:rPr>
          <w:t xml:space="preserve"> </w:t>
        </w:r>
        <w:r w:rsidR="00262C0A">
          <w:rPr>
            <w:noProof/>
            <w:webHidden/>
          </w:rPr>
          <w:tab/>
        </w:r>
        <w:r w:rsidR="005B4E86">
          <w:rPr>
            <w:noProof/>
            <w:webHidden/>
          </w:rPr>
          <w:fldChar w:fldCharType="begin"/>
        </w:r>
        <w:r w:rsidR="005B4E86">
          <w:rPr>
            <w:noProof/>
            <w:webHidden/>
          </w:rPr>
          <w:instrText xml:space="preserve"> PAGEREF _Toc79579108 \h </w:instrText>
        </w:r>
        <w:r w:rsidR="005B4E86">
          <w:rPr>
            <w:noProof/>
            <w:webHidden/>
          </w:rPr>
        </w:r>
        <w:r w:rsidR="005B4E86">
          <w:rPr>
            <w:noProof/>
            <w:webHidden/>
          </w:rPr>
          <w:fldChar w:fldCharType="separate"/>
        </w:r>
        <w:r w:rsidR="00262C0A">
          <w:rPr>
            <w:noProof/>
            <w:webHidden/>
          </w:rPr>
          <w:t>44</w:t>
        </w:r>
        <w:r w:rsidR="005B4E86">
          <w:rPr>
            <w:noProof/>
            <w:webHidden/>
          </w:rPr>
          <w:fldChar w:fldCharType="end"/>
        </w:r>
      </w:hyperlink>
    </w:p>
    <w:p w14:paraId="4D7969DA" w14:textId="77777777" w:rsidR="00DF1C58" w:rsidRPr="00DF1C58" w:rsidRDefault="00DF1C58" w:rsidP="00DF1C58"/>
    <w:p w14:paraId="5539727E" w14:textId="6E84CF9F" w:rsidR="005B4E86" w:rsidRDefault="00CE715A">
      <w:pPr>
        <w:pStyle w:val="TOC3"/>
        <w:tabs>
          <w:tab w:val="left" w:pos="960"/>
          <w:tab w:val="right" w:pos="9350"/>
        </w:tabs>
        <w:rPr>
          <w:rFonts w:asciiTheme="minorHAnsi" w:eastAsiaTheme="minorEastAsia" w:hAnsiTheme="minorHAnsi" w:cstheme="minorBidi"/>
          <w:noProof/>
          <w:sz w:val="22"/>
          <w:szCs w:val="22"/>
          <w:lang w:eastAsia="en-GB"/>
        </w:rPr>
      </w:pPr>
      <w:hyperlink w:anchor="_Toc79579118" w:history="1">
        <w:r w:rsidR="00262C0A" w:rsidRPr="00CE59C2">
          <w:rPr>
            <w:rStyle w:val="Hyperlink"/>
            <w:noProof/>
          </w:rPr>
          <w:t>4.2.1</w:t>
        </w:r>
        <w:r w:rsidR="00262C0A">
          <w:rPr>
            <w:rFonts w:asciiTheme="minorHAnsi" w:eastAsiaTheme="minorEastAsia" w:hAnsiTheme="minorHAnsi" w:cstheme="minorBidi"/>
            <w:noProof/>
            <w:sz w:val="22"/>
            <w:szCs w:val="22"/>
            <w:lang w:eastAsia="en-GB"/>
          </w:rPr>
          <w:tab/>
        </w:r>
        <w:r w:rsidR="00262C0A" w:rsidRPr="00CE59C2">
          <w:rPr>
            <w:rStyle w:val="Hyperlink"/>
            <w:noProof/>
          </w:rPr>
          <w:t>Minimum Hardware Requirements</w:t>
        </w:r>
        <w:r w:rsidR="00262C0A">
          <w:rPr>
            <w:noProof/>
            <w:webHidden/>
          </w:rPr>
          <w:t xml:space="preserve"> </w:t>
        </w:r>
        <w:r w:rsidR="00262C0A">
          <w:rPr>
            <w:noProof/>
            <w:webHidden/>
          </w:rPr>
          <w:tab/>
        </w:r>
        <w:r w:rsidR="005B4E86">
          <w:rPr>
            <w:noProof/>
            <w:webHidden/>
          </w:rPr>
          <w:fldChar w:fldCharType="begin"/>
        </w:r>
        <w:r w:rsidR="005B4E86">
          <w:rPr>
            <w:noProof/>
            <w:webHidden/>
          </w:rPr>
          <w:instrText xml:space="preserve"> PAGEREF _Toc79579118 \h </w:instrText>
        </w:r>
        <w:r w:rsidR="005B4E86">
          <w:rPr>
            <w:noProof/>
            <w:webHidden/>
          </w:rPr>
        </w:r>
        <w:r w:rsidR="005B4E86">
          <w:rPr>
            <w:noProof/>
            <w:webHidden/>
          </w:rPr>
          <w:fldChar w:fldCharType="separate"/>
        </w:r>
        <w:r w:rsidR="00262C0A">
          <w:rPr>
            <w:noProof/>
            <w:webHidden/>
          </w:rPr>
          <w:t>44</w:t>
        </w:r>
        <w:r w:rsidR="005B4E86">
          <w:rPr>
            <w:noProof/>
            <w:webHidden/>
          </w:rPr>
          <w:fldChar w:fldCharType="end"/>
        </w:r>
      </w:hyperlink>
    </w:p>
    <w:p w14:paraId="17EA1E6C" w14:textId="378CF7D7" w:rsidR="005B4E86" w:rsidRDefault="00CE715A">
      <w:pPr>
        <w:pStyle w:val="TOC3"/>
        <w:tabs>
          <w:tab w:val="left" w:pos="960"/>
          <w:tab w:val="right" w:pos="9350"/>
        </w:tabs>
        <w:rPr>
          <w:rFonts w:asciiTheme="minorHAnsi" w:eastAsiaTheme="minorEastAsia" w:hAnsiTheme="minorHAnsi" w:cstheme="minorBidi"/>
          <w:noProof/>
          <w:sz w:val="22"/>
          <w:szCs w:val="22"/>
          <w:lang w:eastAsia="en-GB"/>
        </w:rPr>
      </w:pPr>
      <w:hyperlink w:anchor="_Toc79579119" w:history="1">
        <w:r w:rsidR="00262C0A" w:rsidRPr="00CE59C2">
          <w:rPr>
            <w:rStyle w:val="Hyperlink"/>
            <w:noProof/>
          </w:rPr>
          <w:t>4.2.2</w:t>
        </w:r>
        <w:r w:rsidR="00262C0A">
          <w:rPr>
            <w:rFonts w:asciiTheme="minorHAnsi" w:eastAsiaTheme="minorEastAsia" w:hAnsiTheme="minorHAnsi" w:cstheme="minorBidi"/>
            <w:noProof/>
            <w:sz w:val="22"/>
            <w:szCs w:val="22"/>
            <w:lang w:eastAsia="en-GB"/>
          </w:rPr>
          <w:tab/>
        </w:r>
        <w:r w:rsidR="00262C0A" w:rsidRPr="00CE59C2">
          <w:rPr>
            <w:rStyle w:val="Hyperlink"/>
            <w:noProof/>
          </w:rPr>
          <w:t>Minimum Software Requirements</w:t>
        </w:r>
        <w:r w:rsidR="00262C0A">
          <w:rPr>
            <w:noProof/>
            <w:webHidden/>
          </w:rPr>
          <w:t xml:space="preserve"> </w:t>
        </w:r>
        <w:r w:rsidR="00262C0A">
          <w:rPr>
            <w:noProof/>
            <w:webHidden/>
          </w:rPr>
          <w:tab/>
        </w:r>
        <w:r w:rsidR="005B4E86">
          <w:rPr>
            <w:noProof/>
            <w:webHidden/>
          </w:rPr>
          <w:fldChar w:fldCharType="begin"/>
        </w:r>
        <w:r w:rsidR="005B4E86">
          <w:rPr>
            <w:noProof/>
            <w:webHidden/>
          </w:rPr>
          <w:instrText xml:space="preserve"> PAGEREF _Toc79579119 \h </w:instrText>
        </w:r>
        <w:r w:rsidR="005B4E86">
          <w:rPr>
            <w:noProof/>
            <w:webHidden/>
          </w:rPr>
        </w:r>
        <w:r w:rsidR="005B4E86">
          <w:rPr>
            <w:noProof/>
            <w:webHidden/>
          </w:rPr>
          <w:fldChar w:fldCharType="separate"/>
        </w:r>
        <w:r w:rsidR="00262C0A">
          <w:rPr>
            <w:noProof/>
            <w:webHidden/>
          </w:rPr>
          <w:t>44</w:t>
        </w:r>
        <w:r w:rsidR="005B4E86">
          <w:rPr>
            <w:noProof/>
            <w:webHidden/>
          </w:rPr>
          <w:fldChar w:fldCharType="end"/>
        </w:r>
      </w:hyperlink>
    </w:p>
    <w:p w14:paraId="0B9DD620" w14:textId="45DEB19A" w:rsidR="005B4E86" w:rsidRDefault="00CE715A" w:rsidP="00DF1C58">
      <w:pPr>
        <w:pStyle w:val="TOC2"/>
        <w:rPr>
          <w:rStyle w:val="Hyperlink"/>
          <w:noProof/>
        </w:rPr>
      </w:pPr>
      <w:hyperlink w:anchor="_Toc79579120" w:history="1">
        <w:r w:rsidR="00262C0A" w:rsidRPr="00CE59C2">
          <w:rPr>
            <w:rStyle w:val="Hyperlink"/>
            <w:noProof/>
          </w:rPr>
          <w:t>4.3</w:t>
        </w:r>
        <w:r w:rsidR="00262C0A">
          <w:rPr>
            <w:rFonts w:asciiTheme="minorHAnsi" w:eastAsiaTheme="minorEastAsia" w:hAnsiTheme="minorHAnsi" w:cstheme="minorBidi"/>
            <w:noProof/>
            <w:sz w:val="22"/>
            <w:szCs w:val="22"/>
            <w:lang w:eastAsia="en-GB"/>
          </w:rPr>
          <w:tab/>
        </w:r>
        <w:r w:rsidR="00262C0A" w:rsidRPr="00CE59C2">
          <w:rPr>
            <w:rStyle w:val="Hyperlink"/>
            <w:noProof/>
          </w:rPr>
          <w:t>Analysis Result</w:t>
        </w:r>
        <w:r w:rsidR="00262C0A">
          <w:rPr>
            <w:noProof/>
            <w:webHidden/>
          </w:rPr>
          <w:t xml:space="preserve"> </w:t>
        </w:r>
        <w:r w:rsidR="00262C0A">
          <w:rPr>
            <w:noProof/>
            <w:webHidden/>
          </w:rPr>
          <w:tab/>
        </w:r>
        <w:r w:rsidR="005B4E86">
          <w:rPr>
            <w:noProof/>
            <w:webHidden/>
          </w:rPr>
          <w:fldChar w:fldCharType="begin"/>
        </w:r>
        <w:r w:rsidR="005B4E86">
          <w:rPr>
            <w:noProof/>
            <w:webHidden/>
          </w:rPr>
          <w:instrText xml:space="preserve"> PAGEREF _Toc79579120 \h </w:instrText>
        </w:r>
        <w:r w:rsidR="005B4E86">
          <w:rPr>
            <w:noProof/>
            <w:webHidden/>
          </w:rPr>
        </w:r>
        <w:r w:rsidR="005B4E86">
          <w:rPr>
            <w:noProof/>
            <w:webHidden/>
          </w:rPr>
          <w:fldChar w:fldCharType="separate"/>
        </w:r>
        <w:r w:rsidR="00262C0A">
          <w:rPr>
            <w:noProof/>
            <w:webHidden/>
          </w:rPr>
          <w:t>45</w:t>
        </w:r>
        <w:r w:rsidR="005B4E86">
          <w:rPr>
            <w:noProof/>
            <w:webHidden/>
          </w:rPr>
          <w:fldChar w:fldCharType="end"/>
        </w:r>
      </w:hyperlink>
    </w:p>
    <w:p w14:paraId="0B503FE2" w14:textId="77777777" w:rsidR="00DF1C58" w:rsidRPr="00DF1C58" w:rsidRDefault="00DF1C58" w:rsidP="00DF1C58"/>
    <w:p w14:paraId="412C48A4" w14:textId="0EB0A916" w:rsidR="005B4E86" w:rsidRDefault="00CE715A">
      <w:pPr>
        <w:pStyle w:val="TOC3"/>
        <w:tabs>
          <w:tab w:val="left" w:pos="960"/>
          <w:tab w:val="right" w:pos="9350"/>
        </w:tabs>
        <w:rPr>
          <w:rFonts w:asciiTheme="minorHAnsi" w:eastAsiaTheme="minorEastAsia" w:hAnsiTheme="minorHAnsi" w:cstheme="minorBidi"/>
          <w:noProof/>
          <w:sz w:val="22"/>
          <w:szCs w:val="22"/>
          <w:lang w:eastAsia="en-GB"/>
        </w:rPr>
      </w:pPr>
      <w:hyperlink w:anchor="_Toc79579123" w:history="1">
        <w:r w:rsidR="00262C0A" w:rsidRPr="00CE59C2">
          <w:rPr>
            <w:rStyle w:val="Hyperlink"/>
            <w:noProof/>
          </w:rPr>
          <w:t>4.3.1</w:t>
        </w:r>
        <w:r w:rsidR="00262C0A">
          <w:rPr>
            <w:rFonts w:asciiTheme="minorHAnsi" w:eastAsiaTheme="minorEastAsia" w:hAnsiTheme="minorHAnsi" w:cstheme="minorBidi"/>
            <w:noProof/>
            <w:sz w:val="22"/>
            <w:szCs w:val="22"/>
            <w:lang w:eastAsia="en-GB"/>
          </w:rPr>
          <w:tab/>
        </w:r>
        <w:r w:rsidR="00262C0A" w:rsidRPr="00CE59C2">
          <w:rPr>
            <w:rStyle w:val="Hyperlink"/>
            <w:noProof/>
          </w:rPr>
          <w:t>Descriptive Analysis Result</w:t>
        </w:r>
        <w:r w:rsidR="00262C0A">
          <w:rPr>
            <w:noProof/>
            <w:webHidden/>
          </w:rPr>
          <w:t xml:space="preserve"> </w:t>
        </w:r>
        <w:r w:rsidR="00262C0A">
          <w:rPr>
            <w:noProof/>
            <w:webHidden/>
          </w:rPr>
          <w:tab/>
        </w:r>
        <w:r w:rsidR="005B4E86">
          <w:rPr>
            <w:noProof/>
            <w:webHidden/>
          </w:rPr>
          <w:fldChar w:fldCharType="begin"/>
        </w:r>
        <w:r w:rsidR="005B4E86">
          <w:rPr>
            <w:noProof/>
            <w:webHidden/>
          </w:rPr>
          <w:instrText xml:space="preserve"> PAGEREF _Toc79579123 \h </w:instrText>
        </w:r>
        <w:r w:rsidR="005B4E86">
          <w:rPr>
            <w:noProof/>
            <w:webHidden/>
          </w:rPr>
        </w:r>
        <w:r w:rsidR="005B4E86">
          <w:rPr>
            <w:noProof/>
            <w:webHidden/>
          </w:rPr>
          <w:fldChar w:fldCharType="separate"/>
        </w:r>
        <w:r w:rsidR="00262C0A">
          <w:rPr>
            <w:noProof/>
            <w:webHidden/>
          </w:rPr>
          <w:t>45</w:t>
        </w:r>
        <w:r w:rsidR="005B4E86">
          <w:rPr>
            <w:noProof/>
            <w:webHidden/>
          </w:rPr>
          <w:fldChar w:fldCharType="end"/>
        </w:r>
      </w:hyperlink>
    </w:p>
    <w:p w14:paraId="5AEB8C33" w14:textId="468CBBCA" w:rsidR="005B4E86" w:rsidRDefault="00CE715A">
      <w:pPr>
        <w:pStyle w:val="TOC3"/>
        <w:tabs>
          <w:tab w:val="left" w:pos="960"/>
          <w:tab w:val="right" w:pos="9350"/>
        </w:tabs>
        <w:rPr>
          <w:rFonts w:asciiTheme="minorHAnsi" w:eastAsiaTheme="minorEastAsia" w:hAnsiTheme="minorHAnsi" w:cstheme="minorBidi"/>
          <w:noProof/>
          <w:sz w:val="22"/>
          <w:szCs w:val="22"/>
          <w:lang w:eastAsia="en-GB"/>
        </w:rPr>
      </w:pPr>
      <w:hyperlink w:anchor="_Toc79579124" w:history="1">
        <w:r w:rsidR="00262C0A" w:rsidRPr="00CE59C2">
          <w:rPr>
            <w:rStyle w:val="Hyperlink"/>
            <w:noProof/>
          </w:rPr>
          <w:t>4.3.2</w:t>
        </w:r>
        <w:r w:rsidR="00262C0A">
          <w:rPr>
            <w:rFonts w:asciiTheme="minorHAnsi" w:eastAsiaTheme="minorEastAsia" w:hAnsiTheme="minorHAnsi" w:cstheme="minorBidi"/>
            <w:noProof/>
            <w:sz w:val="22"/>
            <w:szCs w:val="22"/>
            <w:lang w:eastAsia="en-GB"/>
          </w:rPr>
          <w:tab/>
        </w:r>
        <w:r w:rsidR="00262C0A" w:rsidRPr="00CE59C2">
          <w:rPr>
            <w:rStyle w:val="Hyperlink"/>
            <w:noProof/>
          </w:rPr>
          <w:t>Data Visualisation Result</w:t>
        </w:r>
        <w:r w:rsidR="00262C0A">
          <w:rPr>
            <w:noProof/>
            <w:webHidden/>
          </w:rPr>
          <w:t xml:space="preserve"> </w:t>
        </w:r>
        <w:r w:rsidR="00262C0A">
          <w:rPr>
            <w:noProof/>
            <w:webHidden/>
          </w:rPr>
          <w:tab/>
        </w:r>
        <w:r w:rsidR="005B4E86">
          <w:rPr>
            <w:noProof/>
            <w:webHidden/>
          </w:rPr>
          <w:fldChar w:fldCharType="begin"/>
        </w:r>
        <w:r w:rsidR="005B4E86">
          <w:rPr>
            <w:noProof/>
            <w:webHidden/>
          </w:rPr>
          <w:instrText xml:space="preserve"> PAGEREF _Toc79579124 \h </w:instrText>
        </w:r>
        <w:r w:rsidR="005B4E86">
          <w:rPr>
            <w:noProof/>
            <w:webHidden/>
          </w:rPr>
        </w:r>
        <w:r w:rsidR="005B4E86">
          <w:rPr>
            <w:noProof/>
            <w:webHidden/>
          </w:rPr>
          <w:fldChar w:fldCharType="separate"/>
        </w:r>
        <w:r w:rsidR="00262C0A">
          <w:rPr>
            <w:noProof/>
            <w:webHidden/>
          </w:rPr>
          <w:t>49</w:t>
        </w:r>
        <w:r w:rsidR="005B4E86">
          <w:rPr>
            <w:noProof/>
            <w:webHidden/>
          </w:rPr>
          <w:fldChar w:fldCharType="end"/>
        </w:r>
      </w:hyperlink>
    </w:p>
    <w:p w14:paraId="196E6B74" w14:textId="51C8E49C" w:rsidR="005B4E86" w:rsidRDefault="00CE715A">
      <w:pPr>
        <w:pStyle w:val="TOC3"/>
        <w:tabs>
          <w:tab w:val="left" w:pos="960"/>
          <w:tab w:val="right" w:pos="9350"/>
        </w:tabs>
        <w:rPr>
          <w:rFonts w:asciiTheme="minorHAnsi" w:eastAsiaTheme="minorEastAsia" w:hAnsiTheme="minorHAnsi" w:cstheme="minorBidi"/>
          <w:noProof/>
          <w:sz w:val="22"/>
          <w:szCs w:val="22"/>
          <w:lang w:eastAsia="en-GB"/>
        </w:rPr>
      </w:pPr>
      <w:hyperlink w:anchor="_Toc79579125" w:history="1">
        <w:r w:rsidR="00262C0A" w:rsidRPr="00CE59C2">
          <w:rPr>
            <w:rStyle w:val="Hyperlink"/>
            <w:noProof/>
          </w:rPr>
          <w:t>4.3.3</w:t>
        </w:r>
        <w:r w:rsidR="00262C0A">
          <w:rPr>
            <w:rFonts w:asciiTheme="minorHAnsi" w:eastAsiaTheme="minorEastAsia" w:hAnsiTheme="minorHAnsi" w:cstheme="minorBidi"/>
            <w:noProof/>
            <w:sz w:val="22"/>
            <w:szCs w:val="22"/>
            <w:lang w:eastAsia="en-GB"/>
          </w:rPr>
          <w:tab/>
        </w:r>
        <w:r w:rsidR="00262C0A" w:rsidRPr="00CE59C2">
          <w:rPr>
            <w:rStyle w:val="Hyperlink"/>
            <w:noProof/>
          </w:rPr>
          <w:t>Associative Analysis Result</w:t>
        </w:r>
        <w:r w:rsidR="00262C0A">
          <w:rPr>
            <w:noProof/>
            <w:webHidden/>
          </w:rPr>
          <w:t xml:space="preserve"> </w:t>
        </w:r>
        <w:r w:rsidR="00262C0A">
          <w:rPr>
            <w:noProof/>
            <w:webHidden/>
          </w:rPr>
          <w:tab/>
        </w:r>
        <w:r w:rsidR="005B4E86">
          <w:rPr>
            <w:noProof/>
            <w:webHidden/>
          </w:rPr>
          <w:fldChar w:fldCharType="begin"/>
        </w:r>
        <w:r w:rsidR="005B4E86">
          <w:rPr>
            <w:noProof/>
            <w:webHidden/>
          </w:rPr>
          <w:instrText xml:space="preserve"> PAGEREF _Toc79579125 \h </w:instrText>
        </w:r>
        <w:r w:rsidR="005B4E86">
          <w:rPr>
            <w:noProof/>
            <w:webHidden/>
          </w:rPr>
        </w:r>
        <w:r w:rsidR="005B4E86">
          <w:rPr>
            <w:noProof/>
            <w:webHidden/>
          </w:rPr>
          <w:fldChar w:fldCharType="separate"/>
        </w:r>
        <w:r w:rsidR="00262C0A">
          <w:rPr>
            <w:noProof/>
            <w:webHidden/>
          </w:rPr>
          <w:t>53</w:t>
        </w:r>
        <w:r w:rsidR="005B4E86">
          <w:rPr>
            <w:noProof/>
            <w:webHidden/>
          </w:rPr>
          <w:fldChar w:fldCharType="end"/>
        </w:r>
      </w:hyperlink>
    </w:p>
    <w:p w14:paraId="3C1CFC56" w14:textId="254AC7E0" w:rsidR="005B4E86" w:rsidRDefault="00CE715A">
      <w:pPr>
        <w:pStyle w:val="TOC3"/>
        <w:tabs>
          <w:tab w:val="left" w:pos="960"/>
          <w:tab w:val="right" w:pos="9350"/>
        </w:tabs>
        <w:rPr>
          <w:rFonts w:asciiTheme="minorHAnsi" w:eastAsiaTheme="minorEastAsia" w:hAnsiTheme="minorHAnsi" w:cstheme="minorBidi"/>
          <w:noProof/>
          <w:sz w:val="22"/>
          <w:szCs w:val="22"/>
          <w:lang w:eastAsia="en-GB"/>
        </w:rPr>
      </w:pPr>
      <w:hyperlink w:anchor="_Toc79579126" w:history="1">
        <w:r w:rsidR="00262C0A" w:rsidRPr="00CE59C2">
          <w:rPr>
            <w:rStyle w:val="Hyperlink"/>
            <w:noProof/>
          </w:rPr>
          <w:t>4.3.4</w:t>
        </w:r>
        <w:r w:rsidR="00262C0A">
          <w:rPr>
            <w:rFonts w:asciiTheme="minorHAnsi" w:eastAsiaTheme="minorEastAsia" w:hAnsiTheme="minorHAnsi" w:cstheme="minorBidi"/>
            <w:noProof/>
            <w:sz w:val="22"/>
            <w:szCs w:val="22"/>
            <w:lang w:eastAsia="en-GB"/>
          </w:rPr>
          <w:tab/>
        </w:r>
        <w:r w:rsidR="00262C0A" w:rsidRPr="00CE59C2">
          <w:rPr>
            <w:rStyle w:val="Hyperlink"/>
            <w:noProof/>
          </w:rPr>
          <w:t>Clustering Result</w:t>
        </w:r>
        <w:r w:rsidR="00262C0A">
          <w:rPr>
            <w:rStyle w:val="Hyperlink"/>
            <w:noProof/>
          </w:rPr>
          <w:tab/>
        </w:r>
        <w:r w:rsidR="00262C0A">
          <w:rPr>
            <w:noProof/>
            <w:webHidden/>
          </w:rPr>
          <w:t xml:space="preserve"> </w:t>
        </w:r>
        <w:r w:rsidR="005B4E86">
          <w:rPr>
            <w:noProof/>
            <w:webHidden/>
          </w:rPr>
          <w:fldChar w:fldCharType="begin"/>
        </w:r>
        <w:r w:rsidR="005B4E86">
          <w:rPr>
            <w:noProof/>
            <w:webHidden/>
          </w:rPr>
          <w:instrText xml:space="preserve"> PAGEREF _Toc79579126 \h </w:instrText>
        </w:r>
        <w:r w:rsidR="005B4E86">
          <w:rPr>
            <w:noProof/>
            <w:webHidden/>
          </w:rPr>
        </w:r>
        <w:r w:rsidR="005B4E86">
          <w:rPr>
            <w:noProof/>
            <w:webHidden/>
          </w:rPr>
          <w:fldChar w:fldCharType="separate"/>
        </w:r>
        <w:r w:rsidR="00262C0A">
          <w:rPr>
            <w:noProof/>
            <w:webHidden/>
          </w:rPr>
          <w:t>56</w:t>
        </w:r>
        <w:r w:rsidR="005B4E86">
          <w:rPr>
            <w:noProof/>
            <w:webHidden/>
          </w:rPr>
          <w:fldChar w:fldCharType="end"/>
        </w:r>
      </w:hyperlink>
    </w:p>
    <w:p w14:paraId="3F0935C0" w14:textId="4C501A90" w:rsidR="005B4E86" w:rsidRDefault="00CE715A" w:rsidP="00DF1C58">
      <w:pPr>
        <w:pStyle w:val="TOC2"/>
        <w:rPr>
          <w:rFonts w:asciiTheme="minorHAnsi" w:eastAsiaTheme="minorEastAsia" w:hAnsiTheme="minorHAnsi" w:cstheme="minorBidi"/>
          <w:noProof/>
          <w:sz w:val="22"/>
          <w:szCs w:val="22"/>
          <w:lang w:eastAsia="en-GB"/>
        </w:rPr>
      </w:pPr>
      <w:hyperlink w:anchor="_Toc79579127" w:history="1">
        <w:r w:rsidR="00262C0A" w:rsidRPr="00CE59C2">
          <w:rPr>
            <w:rStyle w:val="Hyperlink"/>
            <w:noProof/>
          </w:rPr>
          <w:t>4.4</w:t>
        </w:r>
        <w:r w:rsidR="00262C0A">
          <w:rPr>
            <w:rFonts w:asciiTheme="minorHAnsi" w:eastAsiaTheme="minorEastAsia" w:hAnsiTheme="minorHAnsi" w:cstheme="minorBidi"/>
            <w:noProof/>
            <w:sz w:val="22"/>
            <w:szCs w:val="22"/>
            <w:lang w:eastAsia="en-GB"/>
          </w:rPr>
          <w:tab/>
        </w:r>
        <w:r w:rsidR="00262C0A" w:rsidRPr="00CE59C2">
          <w:rPr>
            <w:rStyle w:val="Hyperlink"/>
            <w:noProof/>
          </w:rPr>
          <w:t>Result Interpretation</w:t>
        </w:r>
        <w:r w:rsidR="00262C0A">
          <w:rPr>
            <w:rStyle w:val="Hyperlink"/>
            <w:noProof/>
          </w:rPr>
          <w:tab/>
        </w:r>
        <w:r w:rsidR="00262C0A">
          <w:rPr>
            <w:noProof/>
            <w:webHidden/>
          </w:rPr>
          <w:t xml:space="preserve"> </w:t>
        </w:r>
        <w:r w:rsidR="005B4E86">
          <w:rPr>
            <w:noProof/>
            <w:webHidden/>
          </w:rPr>
          <w:fldChar w:fldCharType="begin"/>
        </w:r>
        <w:r w:rsidR="005B4E86">
          <w:rPr>
            <w:noProof/>
            <w:webHidden/>
          </w:rPr>
          <w:instrText xml:space="preserve"> PAGEREF _Toc79579127 \h </w:instrText>
        </w:r>
        <w:r w:rsidR="005B4E86">
          <w:rPr>
            <w:noProof/>
            <w:webHidden/>
          </w:rPr>
        </w:r>
        <w:r w:rsidR="005B4E86">
          <w:rPr>
            <w:noProof/>
            <w:webHidden/>
          </w:rPr>
          <w:fldChar w:fldCharType="separate"/>
        </w:r>
        <w:r w:rsidR="00262C0A">
          <w:rPr>
            <w:noProof/>
            <w:webHidden/>
          </w:rPr>
          <w:t>63</w:t>
        </w:r>
        <w:r w:rsidR="005B4E86">
          <w:rPr>
            <w:noProof/>
            <w:webHidden/>
          </w:rPr>
          <w:fldChar w:fldCharType="end"/>
        </w:r>
      </w:hyperlink>
    </w:p>
    <w:p w14:paraId="64A8673A" w14:textId="20AF79E6" w:rsidR="005B4E86" w:rsidRDefault="00CE715A" w:rsidP="00DF1C58">
      <w:pPr>
        <w:pStyle w:val="TOC2"/>
        <w:rPr>
          <w:rStyle w:val="Hyperlink"/>
          <w:noProof/>
        </w:rPr>
      </w:pPr>
      <w:hyperlink w:anchor="_Toc79579128" w:history="1">
        <w:r w:rsidR="00262C0A" w:rsidRPr="00CE59C2">
          <w:rPr>
            <w:rStyle w:val="Hyperlink"/>
            <w:noProof/>
          </w:rPr>
          <w:t>4.5</w:t>
        </w:r>
        <w:r w:rsidR="00262C0A">
          <w:rPr>
            <w:rFonts w:asciiTheme="minorHAnsi" w:eastAsiaTheme="minorEastAsia" w:hAnsiTheme="minorHAnsi" w:cstheme="minorBidi"/>
            <w:noProof/>
            <w:sz w:val="22"/>
            <w:szCs w:val="22"/>
            <w:lang w:eastAsia="en-GB"/>
          </w:rPr>
          <w:tab/>
        </w:r>
        <w:r w:rsidR="00262C0A" w:rsidRPr="00CE59C2">
          <w:rPr>
            <w:rStyle w:val="Hyperlink"/>
            <w:noProof/>
          </w:rPr>
          <w:t xml:space="preserve">Program Modules </w:t>
        </w:r>
        <w:r w:rsidR="00262C0A">
          <w:rPr>
            <w:rStyle w:val="Hyperlink"/>
            <w:noProof/>
          </w:rPr>
          <w:t>a</w:t>
        </w:r>
        <w:r w:rsidR="00262C0A" w:rsidRPr="00CE59C2">
          <w:rPr>
            <w:rStyle w:val="Hyperlink"/>
            <w:noProof/>
          </w:rPr>
          <w:t>nd Interfaces</w:t>
        </w:r>
        <w:r w:rsidR="00262C0A">
          <w:rPr>
            <w:rStyle w:val="Hyperlink"/>
            <w:noProof/>
          </w:rPr>
          <w:tab/>
        </w:r>
        <w:r w:rsidR="00262C0A">
          <w:rPr>
            <w:noProof/>
            <w:webHidden/>
          </w:rPr>
          <w:t xml:space="preserve"> </w:t>
        </w:r>
        <w:r w:rsidR="005B4E86">
          <w:rPr>
            <w:noProof/>
            <w:webHidden/>
          </w:rPr>
          <w:fldChar w:fldCharType="begin"/>
        </w:r>
        <w:r w:rsidR="005B4E86">
          <w:rPr>
            <w:noProof/>
            <w:webHidden/>
          </w:rPr>
          <w:instrText xml:space="preserve"> PAGEREF _Toc79579128 \h </w:instrText>
        </w:r>
        <w:r w:rsidR="005B4E86">
          <w:rPr>
            <w:noProof/>
            <w:webHidden/>
          </w:rPr>
        </w:r>
        <w:r w:rsidR="005B4E86">
          <w:rPr>
            <w:noProof/>
            <w:webHidden/>
          </w:rPr>
          <w:fldChar w:fldCharType="separate"/>
        </w:r>
        <w:r w:rsidR="00262C0A">
          <w:rPr>
            <w:noProof/>
            <w:webHidden/>
          </w:rPr>
          <w:t>63</w:t>
        </w:r>
        <w:r w:rsidR="005B4E86">
          <w:rPr>
            <w:noProof/>
            <w:webHidden/>
          </w:rPr>
          <w:fldChar w:fldCharType="end"/>
        </w:r>
      </w:hyperlink>
    </w:p>
    <w:p w14:paraId="06E43A42" w14:textId="77777777" w:rsidR="00DF1C58" w:rsidRPr="00DF1C58" w:rsidRDefault="00DF1C58" w:rsidP="00DF1C58"/>
    <w:p w14:paraId="2B8D0160" w14:textId="4901822C" w:rsidR="005B4E86" w:rsidRDefault="00CE715A">
      <w:pPr>
        <w:pStyle w:val="TOC3"/>
        <w:tabs>
          <w:tab w:val="left" w:pos="960"/>
          <w:tab w:val="right" w:pos="9350"/>
        </w:tabs>
        <w:rPr>
          <w:rFonts w:asciiTheme="minorHAnsi" w:eastAsiaTheme="minorEastAsia" w:hAnsiTheme="minorHAnsi" w:cstheme="minorBidi"/>
          <w:noProof/>
          <w:sz w:val="22"/>
          <w:szCs w:val="22"/>
          <w:lang w:eastAsia="en-GB"/>
        </w:rPr>
      </w:pPr>
      <w:hyperlink w:anchor="_Toc79579140" w:history="1">
        <w:r w:rsidR="00262C0A" w:rsidRPr="00CE59C2">
          <w:rPr>
            <w:rStyle w:val="Hyperlink"/>
            <w:noProof/>
          </w:rPr>
          <w:t>4.5.1</w:t>
        </w:r>
        <w:r w:rsidR="00262C0A">
          <w:rPr>
            <w:rFonts w:asciiTheme="minorHAnsi" w:eastAsiaTheme="minorEastAsia" w:hAnsiTheme="minorHAnsi" w:cstheme="minorBidi"/>
            <w:noProof/>
            <w:sz w:val="22"/>
            <w:szCs w:val="22"/>
            <w:lang w:eastAsia="en-GB"/>
          </w:rPr>
          <w:tab/>
        </w:r>
        <w:r w:rsidR="00262C0A" w:rsidRPr="00CE59C2">
          <w:rPr>
            <w:rStyle w:val="Hyperlink"/>
            <w:noProof/>
          </w:rPr>
          <w:t>Home Page</w:t>
        </w:r>
        <w:r w:rsidR="00262C0A">
          <w:rPr>
            <w:rStyle w:val="Hyperlink"/>
            <w:noProof/>
          </w:rPr>
          <w:tab/>
        </w:r>
        <w:r w:rsidR="00262C0A">
          <w:rPr>
            <w:noProof/>
            <w:webHidden/>
          </w:rPr>
          <w:t xml:space="preserve"> </w:t>
        </w:r>
        <w:r w:rsidR="005B4E86">
          <w:rPr>
            <w:noProof/>
            <w:webHidden/>
          </w:rPr>
          <w:fldChar w:fldCharType="begin"/>
        </w:r>
        <w:r w:rsidR="005B4E86">
          <w:rPr>
            <w:noProof/>
            <w:webHidden/>
          </w:rPr>
          <w:instrText xml:space="preserve"> PAGEREF _Toc79579140 \h </w:instrText>
        </w:r>
        <w:r w:rsidR="005B4E86">
          <w:rPr>
            <w:noProof/>
            <w:webHidden/>
          </w:rPr>
        </w:r>
        <w:r w:rsidR="005B4E86">
          <w:rPr>
            <w:noProof/>
            <w:webHidden/>
          </w:rPr>
          <w:fldChar w:fldCharType="separate"/>
        </w:r>
        <w:r w:rsidR="00262C0A">
          <w:rPr>
            <w:noProof/>
            <w:webHidden/>
          </w:rPr>
          <w:t>63</w:t>
        </w:r>
        <w:r w:rsidR="005B4E86">
          <w:rPr>
            <w:noProof/>
            <w:webHidden/>
          </w:rPr>
          <w:fldChar w:fldCharType="end"/>
        </w:r>
      </w:hyperlink>
    </w:p>
    <w:p w14:paraId="5B7A8987" w14:textId="49A1858D" w:rsidR="005B4E86" w:rsidRDefault="00CE715A">
      <w:pPr>
        <w:pStyle w:val="TOC3"/>
        <w:tabs>
          <w:tab w:val="left" w:pos="960"/>
          <w:tab w:val="right" w:pos="9350"/>
        </w:tabs>
        <w:rPr>
          <w:rFonts w:asciiTheme="minorHAnsi" w:eastAsiaTheme="minorEastAsia" w:hAnsiTheme="minorHAnsi" w:cstheme="minorBidi"/>
          <w:noProof/>
          <w:sz w:val="22"/>
          <w:szCs w:val="22"/>
          <w:lang w:eastAsia="en-GB"/>
        </w:rPr>
      </w:pPr>
      <w:hyperlink w:anchor="_Toc79579144" w:history="1">
        <w:r w:rsidR="00262C0A" w:rsidRPr="00CE59C2">
          <w:rPr>
            <w:rStyle w:val="Hyperlink"/>
            <w:noProof/>
          </w:rPr>
          <w:t>4.5.2</w:t>
        </w:r>
        <w:r w:rsidR="00262C0A">
          <w:rPr>
            <w:rFonts w:asciiTheme="minorHAnsi" w:eastAsiaTheme="minorEastAsia" w:hAnsiTheme="minorHAnsi" w:cstheme="minorBidi"/>
            <w:noProof/>
            <w:sz w:val="22"/>
            <w:szCs w:val="22"/>
            <w:lang w:eastAsia="en-GB"/>
          </w:rPr>
          <w:tab/>
        </w:r>
        <w:r w:rsidR="00262C0A" w:rsidRPr="00CE59C2">
          <w:rPr>
            <w:rStyle w:val="Hyperlink"/>
            <w:noProof/>
          </w:rPr>
          <w:t>Registration Page</w:t>
        </w:r>
        <w:r w:rsidR="00262C0A">
          <w:rPr>
            <w:noProof/>
            <w:webHidden/>
          </w:rPr>
          <w:t xml:space="preserve"> </w:t>
        </w:r>
        <w:r w:rsidR="00262C0A">
          <w:rPr>
            <w:noProof/>
            <w:webHidden/>
          </w:rPr>
          <w:tab/>
        </w:r>
        <w:r w:rsidR="005B4E86">
          <w:rPr>
            <w:noProof/>
            <w:webHidden/>
          </w:rPr>
          <w:fldChar w:fldCharType="begin"/>
        </w:r>
        <w:r w:rsidR="005B4E86">
          <w:rPr>
            <w:noProof/>
            <w:webHidden/>
          </w:rPr>
          <w:instrText xml:space="preserve"> PAGEREF _Toc79579144 \h </w:instrText>
        </w:r>
        <w:r w:rsidR="005B4E86">
          <w:rPr>
            <w:noProof/>
            <w:webHidden/>
          </w:rPr>
        </w:r>
        <w:r w:rsidR="005B4E86">
          <w:rPr>
            <w:noProof/>
            <w:webHidden/>
          </w:rPr>
          <w:fldChar w:fldCharType="separate"/>
        </w:r>
        <w:r w:rsidR="00262C0A">
          <w:rPr>
            <w:noProof/>
            <w:webHidden/>
          </w:rPr>
          <w:t>64</w:t>
        </w:r>
        <w:r w:rsidR="005B4E86">
          <w:rPr>
            <w:noProof/>
            <w:webHidden/>
          </w:rPr>
          <w:fldChar w:fldCharType="end"/>
        </w:r>
      </w:hyperlink>
    </w:p>
    <w:p w14:paraId="06FAEF17" w14:textId="7802E786" w:rsidR="005B4E86" w:rsidRDefault="00CE715A">
      <w:pPr>
        <w:pStyle w:val="TOC3"/>
        <w:tabs>
          <w:tab w:val="left" w:pos="960"/>
          <w:tab w:val="right" w:pos="9350"/>
        </w:tabs>
        <w:rPr>
          <w:rFonts w:asciiTheme="minorHAnsi" w:eastAsiaTheme="minorEastAsia" w:hAnsiTheme="minorHAnsi" w:cstheme="minorBidi"/>
          <w:noProof/>
          <w:sz w:val="22"/>
          <w:szCs w:val="22"/>
          <w:lang w:eastAsia="en-GB"/>
        </w:rPr>
      </w:pPr>
      <w:hyperlink w:anchor="_Toc79579145" w:history="1">
        <w:r w:rsidR="00262C0A" w:rsidRPr="00CE59C2">
          <w:rPr>
            <w:rStyle w:val="Hyperlink"/>
            <w:noProof/>
          </w:rPr>
          <w:t>4.5.3</w:t>
        </w:r>
        <w:r w:rsidR="00262C0A">
          <w:rPr>
            <w:rFonts w:asciiTheme="minorHAnsi" w:eastAsiaTheme="minorEastAsia" w:hAnsiTheme="minorHAnsi" w:cstheme="minorBidi"/>
            <w:noProof/>
            <w:sz w:val="22"/>
            <w:szCs w:val="22"/>
            <w:lang w:eastAsia="en-GB"/>
          </w:rPr>
          <w:tab/>
        </w:r>
        <w:r w:rsidR="00262C0A" w:rsidRPr="00CE59C2">
          <w:rPr>
            <w:rStyle w:val="Hyperlink"/>
            <w:noProof/>
          </w:rPr>
          <w:t>Login Page</w:t>
        </w:r>
        <w:r w:rsidR="00262C0A">
          <w:rPr>
            <w:noProof/>
            <w:webHidden/>
          </w:rPr>
          <w:t xml:space="preserve"> </w:t>
        </w:r>
        <w:r w:rsidR="00262C0A">
          <w:rPr>
            <w:noProof/>
            <w:webHidden/>
          </w:rPr>
          <w:tab/>
        </w:r>
        <w:r w:rsidR="005B4E86">
          <w:rPr>
            <w:noProof/>
            <w:webHidden/>
          </w:rPr>
          <w:fldChar w:fldCharType="begin"/>
        </w:r>
        <w:r w:rsidR="005B4E86">
          <w:rPr>
            <w:noProof/>
            <w:webHidden/>
          </w:rPr>
          <w:instrText xml:space="preserve"> PAGEREF _Toc79579145 \h </w:instrText>
        </w:r>
        <w:r w:rsidR="005B4E86">
          <w:rPr>
            <w:noProof/>
            <w:webHidden/>
          </w:rPr>
        </w:r>
        <w:r w:rsidR="005B4E86">
          <w:rPr>
            <w:noProof/>
            <w:webHidden/>
          </w:rPr>
          <w:fldChar w:fldCharType="separate"/>
        </w:r>
        <w:r w:rsidR="00262C0A">
          <w:rPr>
            <w:noProof/>
            <w:webHidden/>
          </w:rPr>
          <w:t>64</w:t>
        </w:r>
        <w:r w:rsidR="005B4E86">
          <w:rPr>
            <w:noProof/>
            <w:webHidden/>
          </w:rPr>
          <w:fldChar w:fldCharType="end"/>
        </w:r>
      </w:hyperlink>
    </w:p>
    <w:p w14:paraId="63B3002C" w14:textId="6F23BFB4" w:rsidR="005B4E86" w:rsidRDefault="00CE715A">
      <w:pPr>
        <w:pStyle w:val="TOC3"/>
        <w:tabs>
          <w:tab w:val="left" w:pos="960"/>
          <w:tab w:val="right" w:pos="9350"/>
        </w:tabs>
        <w:rPr>
          <w:rFonts w:asciiTheme="minorHAnsi" w:eastAsiaTheme="minorEastAsia" w:hAnsiTheme="minorHAnsi" w:cstheme="minorBidi"/>
          <w:noProof/>
          <w:sz w:val="22"/>
          <w:szCs w:val="22"/>
          <w:lang w:eastAsia="en-GB"/>
        </w:rPr>
      </w:pPr>
      <w:hyperlink w:anchor="_Toc79579146" w:history="1">
        <w:r w:rsidR="00262C0A" w:rsidRPr="00CE59C2">
          <w:rPr>
            <w:rStyle w:val="Hyperlink"/>
            <w:noProof/>
          </w:rPr>
          <w:t>4.5.4</w:t>
        </w:r>
        <w:r w:rsidR="00262C0A">
          <w:rPr>
            <w:rFonts w:asciiTheme="minorHAnsi" w:eastAsiaTheme="minorEastAsia" w:hAnsiTheme="minorHAnsi" w:cstheme="minorBidi"/>
            <w:noProof/>
            <w:sz w:val="22"/>
            <w:szCs w:val="22"/>
            <w:lang w:eastAsia="en-GB"/>
          </w:rPr>
          <w:tab/>
        </w:r>
        <w:r w:rsidR="00262C0A" w:rsidRPr="00CE59C2">
          <w:rPr>
            <w:rStyle w:val="Hyperlink"/>
            <w:noProof/>
          </w:rPr>
          <w:t>View Association Page</w:t>
        </w:r>
        <w:r w:rsidR="00262C0A">
          <w:rPr>
            <w:noProof/>
            <w:webHidden/>
          </w:rPr>
          <w:t xml:space="preserve"> </w:t>
        </w:r>
        <w:r w:rsidR="00262C0A">
          <w:rPr>
            <w:noProof/>
            <w:webHidden/>
          </w:rPr>
          <w:tab/>
        </w:r>
        <w:r w:rsidR="005B4E86">
          <w:rPr>
            <w:noProof/>
            <w:webHidden/>
          </w:rPr>
          <w:fldChar w:fldCharType="begin"/>
        </w:r>
        <w:r w:rsidR="005B4E86">
          <w:rPr>
            <w:noProof/>
            <w:webHidden/>
          </w:rPr>
          <w:instrText xml:space="preserve"> PAGEREF _Toc79579146 \h </w:instrText>
        </w:r>
        <w:r w:rsidR="005B4E86">
          <w:rPr>
            <w:noProof/>
            <w:webHidden/>
          </w:rPr>
        </w:r>
        <w:r w:rsidR="005B4E86">
          <w:rPr>
            <w:noProof/>
            <w:webHidden/>
          </w:rPr>
          <w:fldChar w:fldCharType="separate"/>
        </w:r>
        <w:r w:rsidR="00262C0A">
          <w:rPr>
            <w:noProof/>
            <w:webHidden/>
          </w:rPr>
          <w:t>65</w:t>
        </w:r>
        <w:r w:rsidR="005B4E86">
          <w:rPr>
            <w:noProof/>
            <w:webHidden/>
          </w:rPr>
          <w:fldChar w:fldCharType="end"/>
        </w:r>
      </w:hyperlink>
    </w:p>
    <w:p w14:paraId="651A8860" w14:textId="1BFAAF32" w:rsidR="005B4E86" w:rsidRDefault="00CE715A">
      <w:pPr>
        <w:pStyle w:val="TOC3"/>
        <w:tabs>
          <w:tab w:val="left" w:pos="960"/>
          <w:tab w:val="right" w:pos="9350"/>
        </w:tabs>
        <w:rPr>
          <w:rFonts w:asciiTheme="minorHAnsi" w:eastAsiaTheme="minorEastAsia" w:hAnsiTheme="minorHAnsi" w:cstheme="minorBidi"/>
          <w:noProof/>
          <w:sz w:val="22"/>
          <w:szCs w:val="22"/>
          <w:lang w:eastAsia="en-GB"/>
        </w:rPr>
      </w:pPr>
      <w:hyperlink w:anchor="_Toc79579147" w:history="1">
        <w:r w:rsidR="00262C0A" w:rsidRPr="00CE59C2">
          <w:rPr>
            <w:rStyle w:val="Hyperlink"/>
            <w:noProof/>
          </w:rPr>
          <w:t>4.5.5</w:t>
        </w:r>
        <w:r w:rsidR="00262C0A">
          <w:rPr>
            <w:rFonts w:asciiTheme="minorHAnsi" w:eastAsiaTheme="minorEastAsia" w:hAnsiTheme="minorHAnsi" w:cstheme="minorBidi"/>
            <w:noProof/>
            <w:sz w:val="22"/>
            <w:szCs w:val="22"/>
            <w:lang w:eastAsia="en-GB"/>
          </w:rPr>
          <w:tab/>
        </w:r>
        <w:r w:rsidR="00262C0A" w:rsidRPr="00CE59C2">
          <w:rPr>
            <w:rStyle w:val="Hyperlink"/>
            <w:noProof/>
          </w:rPr>
          <w:t>Course Association Mining</w:t>
        </w:r>
        <w:r w:rsidR="00262C0A">
          <w:rPr>
            <w:noProof/>
            <w:webHidden/>
          </w:rPr>
          <w:t xml:space="preserve"> </w:t>
        </w:r>
        <w:r w:rsidR="00262C0A">
          <w:rPr>
            <w:noProof/>
            <w:webHidden/>
          </w:rPr>
          <w:tab/>
        </w:r>
        <w:r w:rsidR="005B4E86">
          <w:rPr>
            <w:noProof/>
            <w:webHidden/>
          </w:rPr>
          <w:fldChar w:fldCharType="begin"/>
        </w:r>
        <w:r w:rsidR="005B4E86">
          <w:rPr>
            <w:noProof/>
            <w:webHidden/>
          </w:rPr>
          <w:instrText xml:space="preserve"> PAGEREF _Toc79579147 \h </w:instrText>
        </w:r>
        <w:r w:rsidR="005B4E86">
          <w:rPr>
            <w:noProof/>
            <w:webHidden/>
          </w:rPr>
        </w:r>
        <w:r w:rsidR="005B4E86">
          <w:rPr>
            <w:noProof/>
            <w:webHidden/>
          </w:rPr>
          <w:fldChar w:fldCharType="separate"/>
        </w:r>
        <w:r w:rsidR="00262C0A">
          <w:rPr>
            <w:noProof/>
            <w:webHidden/>
          </w:rPr>
          <w:t>66</w:t>
        </w:r>
        <w:r w:rsidR="005B4E86">
          <w:rPr>
            <w:noProof/>
            <w:webHidden/>
          </w:rPr>
          <w:fldChar w:fldCharType="end"/>
        </w:r>
      </w:hyperlink>
    </w:p>
    <w:p w14:paraId="45EEB666" w14:textId="5288A5CE" w:rsidR="005B4E86" w:rsidRDefault="00CE715A">
      <w:pPr>
        <w:pStyle w:val="TOC3"/>
        <w:tabs>
          <w:tab w:val="left" w:pos="960"/>
          <w:tab w:val="right" w:pos="9350"/>
        </w:tabs>
        <w:rPr>
          <w:rFonts w:asciiTheme="minorHAnsi" w:eastAsiaTheme="minorEastAsia" w:hAnsiTheme="minorHAnsi" w:cstheme="minorBidi"/>
          <w:noProof/>
          <w:sz w:val="22"/>
          <w:szCs w:val="22"/>
          <w:lang w:eastAsia="en-GB"/>
        </w:rPr>
      </w:pPr>
      <w:hyperlink w:anchor="_Toc79579148" w:history="1">
        <w:r w:rsidR="00262C0A" w:rsidRPr="00CE59C2">
          <w:rPr>
            <w:rStyle w:val="Hyperlink"/>
            <w:noProof/>
          </w:rPr>
          <w:t>4.5.6</w:t>
        </w:r>
        <w:r w:rsidR="00262C0A">
          <w:rPr>
            <w:rFonts w:asciiTheme="minorHAnsi" w:eastAsiaTheme="minorEastAsia" w:hAnsiTheme="minorHAnsi" w:cstheme="minorBidi"/>
            <w:noProof/>
            <w:sz w:val="22"/>
            <w:szCs w:val="22"/>
            <w:lang w:eastAsia="en-GB"/>
          </w:rPr>
          <w:tab/>
        </w:r>
        <w:r w:rsidR="00262C0A" w:rsidRPr="00CE59C2">
          <w:rPr>
            <w:rStyle w:val="Hyperlink"/>
            <w:noProof/>
          </w:rPr>
          <w:t>Course Performance Prediction Page</w:t>
        </w:r>
        <w:r w:rsidR="00262C0A">
          <w:rPr>
            <w:noProof/>
            <w:webHidden/>
          </w:rPr>
          <w:t xml:space="preserve"> </w:t>
        </w:r>
        <w:r w:rsidR="00262C0A">
          <w:rPr>
            <w:noProof/>
            <w:webHidden/>
          </w:rPr>
          <w:tab/>
        </w:r>
        <w:r w:rsidR="005B4E86">
          <w:rPr>
            <w:noProof/>
            <w:webHidden/>
          </w:rPr>
          <w:fldChar w:fldCharType="begin"/>
        </w:r>
        <w:r w:rsidR="005B4E86">
          <w:rPr>
            <w:noProof/>
            <w:webHidden/>
          </w:rPr>
          <w:instrText xml:space="preserve"> PAGEREF _Toc79579148 \h </w:instrText>
        </w:r>
        <w:r w:rsidR="005B4E86">
          <w:rPr>
            <w:noProof/>
            <w:webHidden/>
          </w:rPr>
        </w:r>
        <w:r w:rsidR="005B4E86">
          <w:rPr>
            <w:noProof/>
            <w:webHidden/>
          </w:rPr>
          <w:fldChar w:fldCharType="separate"/>
        </w:r>
        <w:r w:rsidR="00262C0A">
          <w:rPr>
            <w:noProof/>
            <w:webHidden/>
          </w:rPr>
          <w:t>66</w:t>
        </w:r>
        <w:r w:rsidR="005B4E86">
          <w:rPr>
            <w:noProof/>
            <w:webHidden/>
          </w:rPr>
          <w:fldChar w:fldCharType="end"/>
        </w:r>
      </w:hyperlink>
    </w:p>
    <w:p w14:paraId="05B45B1B" w14:textId="120CAB0F" w:rsidR="005B4E86" w:rsidRDefault="00CE715A" w:rsidP="00C45118">
      <w:pPr>
        <w:pStyle w:val="TOC3"/>
        <w:tabs>
          <w:tab w:val="left" w:pos="960"/>
          <w:tab w:val="right" w:pos="9350"/>
        </w:tabs>
        <w:rPr>
          <w:rStyle w:val="Hyperlink"/>
          <w:noProof/>
        </w:rPr>
      </w:pPr>
      <w:hyperlink w:anchor="_Toc79579149" w:history="1">
        <w:r w:rsidR="00262C0A" w:rsidRPr="00CE59C2">
          <w:rPr>
            <w:rStyle w:val="Hyperlink"/>
            <w:noProof/>
          </w:rPr>
          <w:t>4.5.7</w:t>
        </w:r>
        <w:r w:rsidR="00262C0A">
          <w:rPr>
            <w:rFonts w:asciiTheme="minorHAnsi" w:eastAsiaTheme="minorEastAsia" w:hAnsiTheme="minorHAnsi" w:cstheme="minorBidi"/>
            <w:noProof/>
            <w:sz w:val="22"/>
            <w:szCs w:val="22"/>
            <w:lang w:eastAsia="en-GB"/>
          </w:rPr>
          <w:tab/>
        </w:r>
        <w:r w:rsidR="00262C0A" w:rsidRPr="00CE59C2">
          <w:rPr>
            <w:rStyle w:val="Hyperlink"/>
            <w:noProof/>
          </w:rPr>
          <w:t>Dashboard</w:t>
        </w:r>
        <w:r w:rsidR="00262C0A">
          <w:rPr>
            <w:rStyle w:val="Hyperlink"/>
            <w:noProof/>
          </w:rPr>
          <w:tab/>
        </w:r>
        <w:r w:rsidR="00262C0A">
          <w:rPr>
            <w:noProof/>
            <w:webHidden/>
          </w:rPr>
          <w:t xml:space="preserve"> </w:t>
        </w:r>
        <w:r w:rsidR="005B4E86">
          <w:rPr>
            <w:noProof/>
            <w:webHidden/>
          </w:rPr>
          <w:fldChar w:fldCharType="begin"/>
        </w:r>
        <w:r w:rsidR="005B4E86">
          <w:rPr>
            <w:noProof/>
            <w:webHidden/>
          </w:rPr>
          <w:instrText xml:space="preserve"> PAGEREF _Toc79579149 \h </w:instrText>
        </w:r>
        <w:r w:rsidR="005B4E86">
          <w:rPr>
            <w:noProof/>
            <w:webHidden/>
          </w:rPr>
        </w:r>
        <w:r w:rsidR="005B4E86">
          <w:rPr>
            <w:noProof/>
            <w:webHidden/>
          </w:rPr>
          <w:fldChar w:fldCharType="separate"/>
        </w:r>
        <w:r w:rsidR="00262C0A">
          <w:rPr>
            <w:noProof/>
            <w:webHidden/>
          </w:rPr>
          <w:t>67</w:t>
        </w:r>
        <w:r w:rsidR="005B4E86">
          <w:rPr>
            <w:noProof/>
            <w:webHidden/>
          </w:rPr>
          <w:fldChar w:fldCharType="end"/>
        </w:r>
      </w:hyperlink>
    </w:p>
    <w:p w14:paraId="722F9197" w14:textId="77777777" w:rsidR="003F1ECD" w:rsidRPr="003F1ECD" w:rsidRDefault="003F1ECD" w:rsidP="003F1ECD">
      <w:pPr>
        <w:rPr>
          <w:noProof/>
        </w:rPr>
      </w:pPr>
    </w:p>
    <w:p w14:paraId="54BDDE20" w14:textId="6ED8E671" w:rsidR="00C45118" w:rsidRPr="00C45118" w:rsidRDefault="00262C0A" w:rsidP="00C45118">
      <w:pPr>
        <w:jc w:val="center"/>
        <w:rPr>
          <w:b/>
          <w:bCs/>
          <w:noProof/>
        </w:rPr>
      </w:pPr>
      <w:r>
        <w:rPr>
          <w:b/>
          <w:bCs/>
          <w:noProof/>
        </w:rPr>
        <w:t>CHAPTER FIVE: SUMMARY, RECOMMENDATION, AND CONCLUSION</w:t>
      </w:r>
    </w:p>
    <w:p w14:paraId="7317D40D" w14:textId="0FBFB1B6" w:rsidR="005B4E86" w:rsidRDefault="00CE715A" w:rsidP="00DF1C58">
      <w:pPr>
        <w:pStyle w:val="TOC2"/>
        <w:rPr>
          <w:rFonts w:asciiTheme="minorHAnsi" w:eastAsiaTheme="minorEastAsia" w:hAnsiTheme="minorHAnsi" w:cstheme="minorBidi"/>
          <w:noProof/>
          <w:sz w:val="22"/>
          <w:szCs w:val="22"/>
          <w:lang w:eastAsia="en-GB"/>
        </w:rPr>
      </w:pPr>
      <w:hyperlink w:anchor="_Toc79579153" w:history="1">
        <w:r w:rsidR="00262C0A" w:rsidRPr="00CE59C2">
          <w:rPr>
            <w:rStyle w:val="Hyperlink"/>
            <w:noProof/>
          </w:rPr>
          <w:t>5.1</w:t>
        </w:r>
        <w:r w:rsidR="00262C0A">
          <w:rPr>
            <w:rFonts w:asciiTheme="minorHAnsi" w:eastAsiaTheme="minorEastAsia" w:hAnsiTheme="minorHAnsi" w:cstheme="minorBidi"/>
            <w:noProof/>
            <w:sz w:val="22"/>
            <w:szCs w:val="22"/>
            <w:lang w:eastAsia="en-GB"/>
          </w:rPr>
          <w:tab/>
        </w:r>
        <w:r w:rsidR="00262C0A" w:rsidRPr="00CE59C2">
          <w:rPr>
            <w:rStyle w:val="Hyperlink"/>
            <w:noProof/>
          </w:rPr>
          <w:t>Summary</w:t>
        </w:r>
        <w:r w:rsidR="00262C0A">
          <w:rPr>
            <w:rStyle w:val="Hyperlink"/>
            <w:noProof/>
          </w:rPr>
          <w:tab/>
        </w:r>
        <w:r w:rsidR="00262C0A">
          <w:rPr>
            <w:noProof/>
            <w:webHidden/>
          </w:rPr>
          <w:t xml:space="preserve"> </w:t>
        </w:r>
        <w:r w:rsidR="005B4E86">
          <w:rPr>
            <w:noProof/>
            <w:webHidden/>
          </w:rPr>
          <w:fldChar w:fldCharType="begin"/>
        </w:r>
        <w:r w:rsidR="005B4E86">
          <w:rPr>
            <w:noProof/>
            <w:webHidden/>
          </w:rPr>
          <w:instrText xml:space="preserve"> PAGEREF _Toc79579153 \h </w:instrText>
        </w:r>
        <w:r w:rsidR="005B4E86">
          <w:rPr>
            <w:noProof/>
            <w:webHidden/>
          </w:rPr>
        </w:r>
        <w:r w:rsidR="005B4E86">
          <w:rPr>
            <w:noProof/>
            <w:webHidden/>
          </w:rPr>
          <w:fldChar w:fldCharType="separate"/>
        </w:r>
        <w:r w:rsidR="00262C0A">
          <w:rPr>
            <w:noProof/>
            <w:webHidden/>
          </w:rPr>
          <w:t>69</w:t>
        </w:r>
        <w:r w:rsidR="005B4E86">
          <w:rPr>
            <w:noProof/>
            <w:webHidden/>
          </w:rPr>
          <w:fldChar w:fldCharType="end"/>
        </w:r>
      </w:hyperlink>
    </w:p>
    <w:p w14:paraId="742EEE3B" w14:textId="79D9551B" w:rsidR="005B4E86" w:rsidRDefault="00CE715A" w:rsidP="00DF1C58">
      <w:pPr>
        <w:pStyle w:val="TOC2"/>
        <w:rPr>
          <w:rFonts w:asciiTheme="minorHAnsi" w:eastAsiaTheme="minorEastAsia" w:hAnsiTheme="minorHAnsi" w:cstheme="minorBidi"/>
          <w:noProof/>
          <w:sz w:val="22"/>
          <w:szCs w:val="22"/>
          <w:lang w:eastAsia="en-GB"/>
        </w:rPr>
      </w:pPr>
      <w:hyperlink w:anchor="_Toc79579154" w:history="1">
        <w:r w:rsidR="00262C0A" w:rsidRPr="00CE59C2">
          <w:rPr>
            <w:rStyle w:val="Hyperlink"/>
            <w:noProof/>
          </w:rPr>
          <w:t>5.2</w:t>
        </w:r>
        <w:r w:rsidR="00262C0A">
          <w:rPr>
            <w:rFonts w:asciiTheme="minorHAnsi" w:eastAsiaTheme="minorEastAsia" w:hAnsiTheme="minorHAnsi" w:cstheme="minorBidi"/>
            <w:noProof/>
            <w:sz w:val="22"/>
            <w:szCs w:val="22"/>
            <w:lang w:eastAsia="en-GB"/>
          </w:rPr>
          <w:tab/>
        </w:r>
        <w:r w:rsidR="00262C0A" w:rsidRPr="00CE59C2">
          <w:rPr>
            <w:rStyle w:val="Hyperlink"/>
            <w:noProof/>
          </w:rPr>
          <w:t>Recommendation</w:t>
        </w:r>
        <w:r w:rsidR="00262C0A">
          <w:rPr>
            <w:noProof/>
            <w:webHidden/>
          </w:rPr>
          <w:t xml:space="preserve"> </w:t>
        </w:r>
        <w:r w:rsidR="00262C0A">
          <w:rPr>
            <w:noProof/>
            <w:webHidden/>
          </w:rPr>
          <w:tab/>
        </w:r>
        <w:r w:rsidR="005B4E86">
          <w:rPr>
            <w:noProof/>
            <w:webHidden/>
          </w:rPr>
          <w:fldChar w:fldCharType="begin"/>
        </w:r>
        <w:r w:rsidR="005B4E86">
          <w:rPr>
            <w:noProof/>
            <w:webHidden/>
          </w:rPr>
          <w:instrText xml:space="preserve"> PAGEREF _Toc79579154 \h </w:instrText>
        </w:r>
        <w:r w:rsidR="005B4E86">
          <w:rPr>
            <w:noProof/>
            <w:webHidden/>
          </w:rPr>
        </w:r>
        <w:r w:rsidR="005B4E86">
          <w:rPr>
            <w:noProof/>
            <w:webHidden/>
          </w:rPr>
          <w:fldChar w:fldCharType="separate"/>
        </w:r>
        <w:r w:rsidR="00262C0A">
          <w:rPr>
            <w:noProof/>
            <w:webHidden/>
          </w:rPr>
          <w:t>69</w:t>
        </w:r>
        <w:r w:rsidR="005B4E86">
          <w:rPr>
            <w:noProof/>
            <w:webHidden/>
          </w:rPr>
          <w:fldChar w:fldCharType="end"/>
        </w:r>
      </w:hyperlink>
    </w:p>
    <w:p w14:paraId="477642D9" w14:textId="2D924E21" w:rsidR="005B4E86" w:rsidRDefault="00CE715A" w:rsidP="00DF1C58">
      <w:pPr>
        <w:pStyle w:val="TOC2"/>
        <w:rPr>
          <w:rFonts w:asciiTheme="minorHAnsi" w:eastAsiaTheme="minorEastAsia" w:hAnsiTheme="minorHAnsi" w:cstheme="minorBidi"/>
          <w:noProof/>
          <w:sz w:val="22"/>
          <w:szCs w:val="22"/>
          <w:lang w:eastAsia="en-GB"/>
        </w:rPr>
      </w:pPr>
      <w:hyperlink w:anchor="_Toc79579155" w:history="1">
        <w:r w:rsidR="00262C0A" w:rsidRPr="00CE59C2">
          <w:rPr>
            <w:rStyle w:val="Hyperlink"/>
            <w:noProof/>
          </w:rPr>
          <w:t>5.3</w:t>
        </w:r>
        <w:r w:rsidR="00262C0A">
          <w:rPr>
            <w:rFonts w:asciiTheme="minorHAnsi" w:eastAsiaTheme="minorEastAsia" w:hAnsiTheme="minorHAnsi" w:cstheme="minorBidi"/>
            <w:noProof/>
            <w:sz w:val="22"/>
            <w:szCs w:val="22"/>
            <w:lang w:eastAsia="en-GB"/>
          </w:rPr>
          <w:tab/>
        </w:r>
        <w:r w:rsidR="00262C0A" w:rsidRPr="00CE59C2">
          <w:rPr>
            <w:rStyle w:val="Hyperlink"/>
            <w:noProof/>
          </w:rPr>
          <w:t>Conclusion</w:t>
        </w:r>
        <w:r w:rsidR="00262C0A">
          <w:rPr>
            <w:noProof/>
            <w:webHidden/>
          </w:rPr>
          <w:t xml:space="preserve"> </w:t>
        </w:r>
        <w:r w:rsidR="00262C0A">
          <w:rPr>
            <w:noProof/>
            <w:webHidden/>
          </w:rPr>
          <w:tab/>
        </w:r>
        <w:r w:rsidR="005B4E86">
          <w:rPr>
            <w:noProof/>
            <w:webHidden/>
          </w:rPr>
          <w:fldChar w:fldCharType="begin"/>
        </w:r>
        <w:r w:rsidR="005B4E86">
          <w:rPr>
            <w:noProof/>
            <w:webHidden/>
          </w:rPr>
          <w:instrText xml:space="preserve"> PAGEREF _Toc79579155 \h </w:instrText>
        </w:r>
        <w:r w:rsidR="005B4E86">
          <w:rPr>
            <w:noProof/>
            <w:webHidden/>
          </w:rPr>
        </w:r>
        <w:r w:rsidR="005B4E86">
          <w:rPr>
            <w:noProof/>
            <w:webHidden/>
          </w:rPr>
          <w:fldChar w:fldCharType="separate"/>
        </w:r>
        <w:r w:rsidR="00262C0A">
          <w:rPr>
            <w:noProof/>
            <w:webHidden/>
          </w:rPr>
          <w:t>70</w:t>
        </w:r>
        <w:r w:rsidR="005B4E86">
          <w:rPr>
            <w:noProof/>
            <w:webHidden/>
          </w:rPr>
          <w:fldChar w:fldCharType="end"/>
        </w:r>
      </w:hyperlink>
    </w:p>
    <w:p w14:paraId="1EEF4A96" w14:textId="15520DD5" w:rsidR="005B4E86" w:rsidRDefault="00CE715A" w:rsidP="00C45118">
      <w:pPr>
        <w:pStyle w:val="TOC1"/>
        <w:jc w:val="both"/>
        <w:rPr>
          <w:rFonts w:asciiTheme="minorHAnsi" w:eastAsiaTheme="minorEastAsia" w:hAnsiTheme="minorHAnsi" w:cstheme="minorBidi"/>
          <w:bCs w:val="0"/>
          <w:caps w:val="0"/>
          <w:noProof/>
          <w:sz w:val="22"/>
          <w:szCs w:val="22"/>
          <w:lang w:eastAsia="en-GB"/>
        </w:rPr>
      </w:pPr>
      <w:hyperlink w:anchor="_Toc79579156" w:history="1">
        <w:r w:rsidR="00262C0A" w:rsidRPr="00CE59C2">
          <w:rPr>
            <w:rStyle w:val="Hyperlink"/>
            <w:caps w:val="0"/>
            <w:noProof/>
          </w:rPr>
          <w:t>References</w:t>
        </w:r>
        <w:r w:rsidR="00262C0A">
          <w:rPr>
            <w:caps w:val="0"/>
            <w:noProof/>
            <w:webHidden/>
          </w:rPr>
          <w:t xml:space="preserve"> </w:t>
        </w:r>
        <w:r w:rsidR="00262C0A">
          <w:rPr>
            <w:caps w:val="0"/>
            <w:noProof/>
            <w:webHidden/>
          </w:rPr>
          <w:tab/>
        </w:r>
        <w:r w:rsidR="005B4E86">
          <w:rPr>
            <w:noProof/>
            <w:webHidden/>
          </w:rPr>
          <w:fldChar w:fldCharType="begin"/>
        </w:r>
        <w:r w:rsidR="005B4E86">
          <w:rPr>
            <w:noProof/>
            <w:webHidden/>
          </w:rPr>
          <w:instrText xml:space="preserve"> PAGEREF _Toc79579156 \h </w:instrText>
        </w:r>
        <w:r w:rsidR="005B4E86">
          <w:rPr>
            <w:noProof/>
            <w:webHidden/>
          </w:rPr>
        </w:r>
        <w:r w:rsidR="005B4E86">
          <w:rPr>
            <w:noProof/>
            <w:webHidden/>
          </w:rPr>
          <w:fldChar w:fldCharType="separate"/>
        </w:r>
        <w:r w:rsidR="00262C0A">
          <w:rPr>
            <w:caps w:val="0"/>
            <w:noProof/>
            <w:webHidden/>
          </w:rPr>
          <w:t>71</w:t>
        </w:r>
        <w:r w:rsidR="005B4E86">
          <w:rPr>
            <w:noProof/>
            <w:webHidden/>
          </w:rPr>
          <w:fldChar w:fldCharType="end"/>
        </w:r>
      </w:hyperlink>
    </w:p>
    <w:p w14:paraId="5D0D2878" w14:textId="46A467F4" w:rsidR="005B4E86" w:rsidRDefault="00CE715A" w:rsidP="00C45118">
      <w:pPr>
        <w:pStyle w:val="TOC1"/>
        <w:jc w:val="both"/>
        <w:rPr>
          <w:rFonts w:asciiTheme="minorHAnsi" w:eastAsiaTheme="minorEastAsia" w:hAnsiTheme="minorHAnsi" w:cstheme="minorBidi"/>
          <w:bCs w:val="0"/>
          <w:caps w:val="0"/>
          <w:noProof/>
          <w:sz w:val="22"/>
          <w:szCs w:val="22"/>
          <w:lang w:eastAsia="en-GB"/>
        </w:rPr>
      </w:pPr>
      <w:hyperlink w:anchor="_Toc79579157" w:history="1">
        <w:r w:rsidR="00262C0A" w:rsidRPr="00CE59C2">
          <w:rPr>
            <w:rStyle w:val="Hyperlink"/>
            <w:caps w:val="0"/>
            <w:noProof/>
          </w:rPr>
          <w:t>Appendix</w:t>
        </w:r>
        <w:r w:rsidR="00262C0A">
          <w:rPr>
            <w:rStyle w:val="Hyperlink"/>
            <w:caps w:val="0"/>
            <w:noProof/>
          </w:rPr>
          <w:tab/>
        </w:r>
        <w:r w:rsidR="00262C0A">
          <w:rPr>
            <w:caps w:val="0"/>
            <w:noProof/>
            <w:webHidden/>
          </w:rPr>
          <w:t xml:space="preserve"> </w:t>
        </w:r>
        <w:r w:rsidR="005B4E86">
          <w:rPr>
            <w:noProof/>
            <w:webHidden/>
          </w:rPr>
          <w:fldChar w:fldCharType="begin"/>
        </w:r>
        <w:r w:rsidR="005B4E86">
          <w:rPr>
            <w:noProof/>
            <w:webHidden/>
          </w:rPr>
          <w:instrText xml:space="preserve"> PAGEREF _Toc79579157 \h </w:instrText>
        </w:r>
        <w:r w:rsidR="005B4E86">
          <w:rPr>
            <w:noProof/>
            <w:webHidden/>
          </w:rPr>
        </w:r>
        <w:r w:rsidR="005B4E86">
          <w:rPr>
            <w:noProof/>
            <w:webHidden/>
          </w:rPr>
          <w:fldChar w:fldCharType="separate"/>
        </w:r>
        <w:r w:rsidR="00262C0A">
          <w:rPr>
            <w:caps w:val="0"/>
            <w:noProof/>
            <w:webHidden/>
          </w:rPr>
          <w:t>77</w:t>
        </w:r>
        <w:r w:rsidR="005B4E86">
          <w:rPr>
            <w:noProof/>
            <w:webHidden/>
          </w:rPr>
          <w:fldChar w:fldCharType="end"/>
        </w:r>
      </w:hyperlink>
    </w:p>
    <w:p w14:paraId="357701B9" w14:textId="5CD66479" w:rsidR="008D49A3" w:rsidRPr="003E086A" w:rsidRDefault="005B4E86" w:rsidP="003E086A">
      <w:r>
        <w:rPr>
          <w:b/>
        </w:rPr>
        <w:fldChar w:fldCharType="end"/>
      </w:r>
      <w:r w:rsidR="00B47735">
        <w:rPr>
          <w:b/>
        </w:rPr>
        <w:br w:type="page"/>
      </w:r>
    </w:p>
    <w:p w14:paraId="3D4E407A" w14:textId="6CE157AA" w:rsidR="009D4700" w:rsidRDefault="009D4700">
      <w:pPr>
        <w:spacing w:after="160" w:line="259" w:lineRule="auto"/>
        <w:jc w:val="left"/>
        <w:rPr>
          <w:b/>
        </w:rPr>
      </w:pPr>
    </w:p>
    <w:p w14:paraId="6F5F17E0" w14:textId="77CC50D7" w:rsidR="00F74748" w:rsidRDefault="00F076A5" w:rsidP="00325F09">
      <w:pPr>
        <w:pStyle w:val="ChapterHeading"/>
      </w:pPr>
      <w:bookmarkStart w:id="33" w:name="_Toc79142334"/>
      <w:bookmarkStart w:id="34" w:name="_Toc79411300"/>
      <w:bookmarkStart w:id="35" w:name="_Toc79535166"/>
      <w:bookmarkStart w:id="36" w:name="_Toc79535882"/>
      <w:bookmarkStart w:id="37" w:name="_Toc79536128"/>
      <w:bookmarkStart w:id="38" w:name="_Toc79536256"/>
      <w:bookmarkStart w:id="39" w:name="_Toc79536630"/>
      <w:bookmarkStart w:id="40" w:name="_Toc79578876"/>
      <w:bookmarkStart w:id="41" w:name="_Toc79579044"/>
      <w:r>
        <w:t>LIST OF FIGURES</w:t>
      </w:r>
      <w:bookmarkEnd w:id="33"/>
      <w:bookmarkEnd w:id="34"/>
      <w:bookmarkEnd w:id="35"/>
      <w:bookmarkEnd w:id="36"/>
      <w:bookmarkEnd w:id="37"/>
      <w:bookmarkEnd w:id="38"/>
      <w:bookmarkEnd w:id="39"/>
      <w:bookmarkEnd w:id="40"/>
      <w:bookmarkEnd w:id="41"/>
    </w:p>
    <w:p w14:paraId="74463B91" w14:textId="0205532B" w:rsidR="00456066" w:rsidRPr="00456066" w:rsidRDefault="00C45118" w:rsidP="00456066">
      <w:pPr>
        <w:rPr>
          <w:b/>
          <w:bCs/>
        </w:rPr>
      </w:pPr>
      <w:r w:rsidRPr="00456066">
        <w:rPr>
          <w:b/>
          <w:bCs/>
        </w:rPr>
        <w:t>FIGURE</w:t>
      </w:r>
      <w:r>
        <w:rPr>
          <w:b/>
          <w:bCs/>
        </w:rPr>
        <w:t xml:space="preserve">                                                                                                                                          PAGE</w:t>
      </w:r>
    </w:p>
    <w:p w14:paraId="4829B4AE" w14:textId="3BD5C6A1" w:rsidR="00990725" w:rsidRDefault="00990725">
      <w:pPr>
        <w:pStyle w:val="TableofFigures"/>
        <w:tabs>
          <w:tab w:val="right" w:pos="8714"/>
        </w:tabs>
        <w:rPr>
          <w:rFonts w:asciiTheme="minorHAnsi" w:eastAsiaTheme="minorEastAsia" w:hAnsiTheme="minorHAnsi" w:cstheme="minorBidi"/>
          <w:noProof/>
          <w:sz w:val="22"/>
          <w:szCs w:val="22"/>
          <w:lang w:eastAsia="en-GB"/>
        </w:rPr>
      </w:pPr>
      <w:r>
        <w:fldChar w:fldCharType="begin"/>
      </w:r>
      <w:r>
        <w:instrText xml:space="preserve"> TOC \h \z \c "Figure" </w:instrText>
      </w:r>
      <w:r>
        <w:fldChar w:fldCharType="separate"/>
      </w:r>
      <w:hyperlink w:anchor="_Toc79650716" w:history="1">
        <w:r w:rsidRPr="006B70D3">
          <w:rPr>
            <w:rStyle w:val="Hyperlink"/>
            <w:noProof/>
          </w:rPr>
          <w:t xml:space="preserve">Figure 2.1 </w:t>
        </w:r>
        <w:r>
          <w:rPr>
            <w:rStyle w:val="Hyperlink"/>
            <w:noProof/>
          </w:rPr>
          <w:t xml:space="preserve"> </w:t>
        </w:r>
        <w:r w:rsidRPr="006B70D3">
          <w:rPr>
            <w:rStyle w:val="Hyperlink"/>
            <w:noProof/>
          </w:rPr>
          <w:t>KDD Process (Kamber et al., 2012)</w:t>
        </w:r>
        <w:r>
          <w:rPr>
            <w:noProof/>
            <w:webHidden/>
          </w:rPr>
          <w:tab/>
        </w:r>
        <w:r>
          <w:rPr>
            <w:noProof/>
            <w:webHidden/>
          </w:rPr>
          <w:fldChar w:fldCharType="begin"/>
        </w:r>
        <w:r>
          <w:rPr>
            <w:noProof/>
            <w:webHidden/>
          </w:rPr>
          <w:instrText xml:space="preserve"> PAGEREF _Toc79650716 \h </w:instrText>
        </w:r>
        <w:r>
          <w:rPr>
            <w:noProof/>
            <w:webHidden/>
          </w:rPr>
        </w:r>
        <w:r>
          <w:rPr>
            <w:noProof/>
            <w:webHidden/>
          </w:rPr>
          <w:fldChar w:fldCharType="separate"/>
        </w:r>
        <w:r>
          <w:rPr>
            <w:noProof/>
            <w:webHidden/>
          </w:rPr>
          <w:t>7</w:t>
        </w:r>
        <w:r>
          <w:rPr>
            <w:noProof/>
            <w:webHidden/>
          </w:rPr>
          <w:fldChar w:fldCharType="end"/>
        </w:r>
      </w:hyperlink>
    </w:p>
    <w:p w14:paraId="03055972" w14:textId="335BA3A1" w:rsidR="00990725" w:rsidRDefault="00CE715A">
      <w:pPr>
        <w:pStyle w:val="TableofFigures"/>
        <w:tabs>
          <w:tab w:val="right" w:pos="8714"/>
        </w:tabs>
        <w:rPr>
          <w:rFonts w:asciiTheme="minorHAnsi" w:eastAsiaTheme="minorEastAsia" w:hAnsiTheme="minorHAnsi" w:cstheme="minorBidi"/>
          <w:noProof/>
          <w:sz w:val="22"/>
          <w:szCs w:val="22"/>
          <w:lang w:eastAsia="en-GB"/>
        </w:rPr>
      </w:pPr>
      <w:hyperlink w:anchor="_Toc79650717" w:history="1">
        <w:r w:rsidR="00990725" w:rsidRPr="006B70D3">
          <w:rPr>
            <w:rStyle w:val="Hyperlink"/>
            <w:noProof/>
          </w:rPr>
          <w:t>Figure 3.1   Architecture of the system (Hujer, 2011)</w:t>
        </w:r>
        <w:r w:rsidR="00990725">
          <w:rPr>
            <w:noProof/>
            <w:webHidden/>
          </w:rPr>
          <w:tab/>
        </w:r>
        <w:r w:rsidR="00990725">
          <w:rPr>
            <w:noProof/>
            <w:webHidden/>
          </w:rPr>
          <w:fldChar w:fldCharType="begin"/>
        </w:r>
        <w:r w:rsidR="00990725">
          <w:rPr>
            <w:noProof/>
            <w:webHidden/>
          </w:rPr>
          <w:instrText xml:space="preserve"> PAGEREF _Toc79650717 \h </w:instrText>
        </w:r>
        <w:r w:rsidR="00990725">
          <w:rPr>
            <w:noProof/>
            <w:webHidden/>
          </w:rPr>
        </w:r>
        <w:r w:rsidR="00990725">
          <w:rPr>
            <w:noProof/>
            <w:webHidden/>
          </w:rPr>
          <w:fldChar w:fldCharType="separate"/>
        </w:r>
        <w:r w:rsidR="00990725">
          <w:rPr>
            <w:noProof/>
            <w:webHidden/>
          </w:rPr>
          <w:t>29</w:t>
        </w:r>
        <w:r w:rsidR="00990725">
          <w:rPr>
            <w:noProof/>
            <w:webHidden/>
          </w:rPr>
          <w:fldChar w:fldCharType="end"/>
        </w:r>
      </w:hyperlink>
    </w:p>
    <w:p w14:paraId="7F4522E8" w14:textId="28F73BA3" w:rsidR="00990725" w:rsidRDefault="00CE715A">
      <w:pPr>
        <w:pStyle w:val="TableofFigures"/>
        <w:tabs>
          <w:tab w:val="right" w:pos="8714"/>
        </w:tabs>
        <w:rPr>
          <w:rFonts w:asciiTheme="minorHAnsi" w:eastAsiaTheme="minorEastAsia" w:hAnsiTheme="minorHAnsi" w:cstheme="minorBidi"/>
          <w:noProof/>
          <w:sz w:val="22"/>
          <w:szCs w:val="22"/>
          <w:lang w:eastAsia="en-GB"/>
        </w:rPr>
      </w:pPr>
      <w:hyperlink w:anchor="_Toc79650718" w:history="1">
        <w:r w:rsidR="00990725" w:rsidRPr="006B70D3">
          <w:rPr>
            <w:rStyle w:val="Hyperlink"/>
            <w:noProof/>
          </w:rPr>
          <w:t>Figure 3.2   Use Case diagram for the system</w:t>
        </w:r>
        <w:r w:rsidR="00990725">
          <w:rPr>
            <w:noProof/>
            <w:webHidden/>
          </w:rPr>
          <w:tab/>
        </w:r>
        <w:r w:rsidR="00990725">
          <w:rPr>
            <w:noProof/>
            <w:webHidden/>
          </w:rPr>
          <w:fldChar w:fldCharType="begin"/>
        </w:r>
        <w:r w:rsidR="00990725">
          <w:rPr>
            <w:noProof/>
            <w:webHidden/>
          </w:rPr>
          <w:instrText xml:space="preserve"> PAGEREF _Toc79650718 \h </w:instrText>
        </w:r>
        <w:r w:rsidR="00990725">
          <w:rPr>
            <w:noProof/>
            <w:webHidden/>
          </w:rPr>
        </w:r>
        <w:r w:rsidR="00990725">
          <w:rPr>
            <w:noProof/>
            <w:webHidden/>
          </w:rPr>
          <w:fldChar w:fldCharType="separate"/>
        </w:r>
        <w:r w:rsidR="00990725">
          <w:rPr>
            <w:noProof/>
            <w:webHidden/>
          </w:rPr>
          <w:t>31</w:t>
        </w:r>
        <w:r w:rsidR="00990725">
          <w:rPr>
            <w:noProof/>
            <w:webHidden/>
          </w:rPr>
          <w:fldChar w:fldCharType="end"/>
        </w:r>
      </w:hyperlink>
    </w:p>
    <w:p w14:paraId="1A591CD7" w14:textId="6DE5C180" w:rsidR="00990725" w:rsidRDefault="00CE715A">
      <w:pPr>
        <w:pStyle w:val="TableofFigures"/>
        <w:tabs>
          <w:tab w:val="right" w:pos="8714"/>
        </w:tabs>
        <w:rPr>
          <w:rFonts w:asciiTheme="minorHAnsi" w:eastAsiaTheme="minorEastAsia" w:hAnsiTheme="minorHAnsi" w:cstheme="minorBidi"/>
          <w:noProof/>
          <w:sz w:val="22"/>
          <w:szCs w:val="22"/>
          <w:lang w:eastAsia="en-GB"/>
        </w:rPr>
      </w:pPr>
      <w:hyperlink w:anchor="_Toc79650719" w:history="1">
        <w:r w:rsidR="00990725" w:rsidRPr="006B70D3">
          <w:rPr>
            <w:rStyle w:val="Hyperlink"/>
            <w:noProof/>
          </w:rPr>
          <w:t>Figure 3.3   Activity diagram for the system</w:t>
        </w:r>
        <w:r w:rsidR="00990725">
          <w:rPr>
            <w:noProof/>
            <w:webHidden/>
          </w:rPr>
          <w:tab/>
        </w:r>
        <w:r w:rsidR="00990725">
          <w:rPr>
            <w:noProof/>
            <w:webHidden/>
          </w:rPr>
          <w:fldChar w:fldCharType="begin"/>
        </w:r>
        <w:r w:rsidR="00990725">
          <w:rPr>
            <w:noProof/>
            <w:webHidden/>
          </w:rPr>
          <w:instrText xml:space="preserve"> PAGEREF _Toc79650719 \h </w:instrText>
        </w:r>
        <w:r w:rsidR="00990725">
          <w:rPr>
            <w:noProof/>
            <w:webHidden/>
          </w:rPr>
        </w:r>
        <w:r w:rsidR="00990725">
          <w:rPr>
            <w:noProof/>
            <w:webHidden/>
          </w:rPr>
          <w:fldChar w:fldCharType="separate"/>
        </w:r>
        <w:r w:rsidR="00990725">
          <w:rPr>
            <w:noProof/>
            <w:webHidden/>
          </w:rPr>
          <w:t>32</w:t>
        </w:r>
        <w:r w:rsidR="00990725">
          <w:rPr>
            <w:noProof/>
            <w:webHidden/>
          </w:rPr>
          <w:fldChar w:fldCharType="end"/>
        </w:r>
      </w:hyperlink>
    </w:p>
    <w:p w14:paraId="67B42691" w14:textId="7E00F0C9" w:rsidR="00990725" w:rsidRDefault="00CE715A">
      <w:pPr>
        <w:pStyle w:val="TableofFigures"/>
        <w:tabs>
          <w:tab w:val="right" w:pos="8714"/>
        </w:tabs>
        <w:rPr>
          <w:rFonts w:asciiTheme="minorHAnsi" w:eastAsiaTheme="minorEastAsia" w:hAnsiTheme="minorHAnsi" w:cstheme="minorBidi"/>
          <w:noProof/>
          <w:sz w:val="22"/>
          <w:szCs w:val="22"/>
          <w:lang w:eastAsia="en-GB"/>
        </w:rPr>
      </w:pPr>
      <w:hyperlink w:anchor="_Toc79650720" w:history="1">
        <w:r w:rsidR="00990725" w:rsidRPr="006B70D3">
          <w:rPr>
            <w:rStyle w:val="Hyperlink"/>
            <w:noProof/>
          </w:rPr>
          <w:t>Figure 3.4   Research Methodology Workflow</w:t>
        </w:r>
        <w:r w:rsidR="00990725">
          <w:rPr>
            <w:noProof/>
            <w:webHidden/>
          </w:rPr>
          <w:tab/>
        </w:r>
        <w:r w:rsidR="00990725">
          <w:rPr>
            <w:noProof/>
            <w:webHidden/>
          </w:rPr>
          <w:fldChar w:fldCharType="begin"/>
        </w:r>
        <w:r w:rsidR="00990725">
          <w:rPr>
            <w:noProof/>
            <w:webHidden/>
          </w:rPr>
          <w:instrText xml:space="preserve"> PAGEREF _Toc79650720 \h </w:instrText>
        </w:r>
        <w:r w:rsidR="00990725">
          <w:rPr>
            <w:noProof/>
            <w:webHidden/>
          </w:rPr>
        </w:r>
        <w:r w:rsidR="00990725">
          <w:rPr>
            <w:noProof/>
            <w:webHidden/>
          </w:rPr>
          <w:fldChar w:fldCharType="separate"/>
        </w:r>
        <w:r w:rsidR="00990725">
          <w:rPr>
            <w:noProof/>
            <w:webHidden/>
          </w:rPr>
          <w:t>33</w:t>
        </w:r>
        <w:r w:rsidR="00990725">
          <w:rPr>
            <w:noProof/>
            <w:webHidden/>
          </w:rPr>
          <w:fldChar w:fldCharType="end"/>
        </w:r>
      </w:hyperlink>
    </w:p>
    <w:p w14:paraId="053866F1" w14:textId="0A835360" w:rsidR="00990725" w:rsidRDefault="00CE715A">
      <w:pPr>
        <w:pStyle w:val="TableofFigures"/>
        <w:tabs>
          <w:tab w:val="right" w:pos="8714"/>
        </w:tabs>
        <w:rPr>
          <w:rFonts w:asciiTheme="minorHAnsi" w:eastAsiaTheme="minorEastAsia" w:hAnsiTheme="minorHAnsi" w:cstheme="minorBidi"/>
          <w:noProof/>
          <w:sz w:val="22"/>
          <w:szCs w:val="22"/>
          <w:lang w:eastAsia="en-GB"/>
        </w:rPr>
      </w:pPr>
      <w:hyperlink w:anchor="_Toc79650721" w:history="1">
        <w:r w:rsidR="00990725" w:rsidRPr="006B70D3">
          <w:rPr>
            <w:rStyle w:val="Hyperlink"/>
            <w:noProof/>
          </w:rPr>
          <w:t>Figure 3.5   Sample questionnaire</w:t>
        </w:r>
        <w:r w:rsidR="00990725">
          <w:rPr>
            <w:noProof/>
            <w:webHidden/>
          </w:rPr>
          <w:tab/>
        </w:r>
        <w:r w:rsidR="00990725">
          <w:rPr>
            <w:noProof/>
            <w:webHidden/>
          </w:rPr>
          <w:fldChar w:fldCharType="begin"/>
        </w:r>
        <w:r w:rsidR="00990725">
          <w:rPr>
            <w:noProof/>
            <w:webHidden/>
          </w:rPr>
          <w:instrText xml:space="preserve"> PAGEREF _Toc79650721 \h </w:instrText>
        </w:r>
        <w:r w:rsidR="00990725">
          <w:rPr>
            <w:noProof/>
            <w:webHidden/>
          </w:rPr>
        </w:r>
        <w:r w:rsidR="00990725">
          <w:rPr>
            <w:noProof/>
            <w:webHidden/>
          </w:rPr>
          <w:fldChar w:fldCharType="separate"/>
        </w:r>
        <w:r w:rsidR="00990725">
          <w:rPr>
            <w:noProof/>
            <w:webHidden/>
          </w:rPr>
          <w:t>34</w:t>
        </w:r>
        <w:r w:rsidR="00990725">
          <w:rPr>
            <w:noProof/>
            <w:webHidden/>
          </w:rPr>
          <w:fldChar w:fldCharType="end"/>
        </w:r>
      </w:hyperlink>
    </w:p>
    <w:p w14:paraId="5FD1CBFE" w14:textId="75C258CE" w:rsidR="00990725" w:rsidRDefault="00CE715A">
      <w:pPr>
        <w:pStyle w:val="TableofFigures"/>
        <w:tabs>
          <w:tab w:val="right" w:pos="8714"/>
        </w:tabs>
        <w:rPr>
          <w:rFonts w:asciiTheme="minorHAnsi" w:eastAsiaTheme="minorEastAsia" w:hAnsiTheme="minorHAnsi" w:cstheme="minorBidi"/>
          <w:noProof/>
          <w:sz w:val="22"/>
          <w:szCs w:val="22"/>
          <w:lang w:eastAsia="en-GB"/>
        </w:rPr>
      </w:pPr>
      <w:hyperlink w:anchor="_Toc79650722" w:history="1">
        <w:r w:rsidR="00990725" w:rsidRPr="006B70D3">
          <w:rPr>
            <w:rStyle w:val="Hyperlink"/>
            <w:noProof/>
          </w:rPr>
          <w:t>Figure 3.6   Diagrammatic representation of Apriori algorithm</w:t>
        </w:r>
        <w:r w:rsidR="00990725">
          <w:rPr>
            <w:noProof/>
            <w:webHidden/>
          </w:rPr>
          <w:tab/>
        </w:r>
        <w:r w:rsidR="00990725">
          <w:rPr>
            <w:noProof/>
            <w:webHidden/>
          </w:rPr>
          <w:fldChar w:fldCharType="begin"/>
        </w:r>
        <w:r w:rsidR="00990725">
          <w:rPr>
            <w:noProof/>
            <w:webHidden/>
          </w:rPr>
          <w:instrText xml:space="preserve"> PAGEREF _Toc79650722 \h </w:instrText>
        </w:r>
        <w:r w:rsidR="00990725">
          <w:rPr>
            <w:noProof/>
            <w:webHidden/>
          </w:rPr>
        </w:r>
        <w:r w:rsidR="00990725">
          <w:rPr>
            <w:noProof/>
            <w:webHidden/>
          </w:rPr>
          <w:fldChar w:fldCharType="separate"/>
        </w:r>
        <w:r w:rsidR="00990725">
          <w:rPr>
            <w:noProof/>
            <w:webHidden/>
          </w:rPr>
          <w:t>39</w:t>
        </w:r>
        <w:r w:rsidR="00990725">
          <w:rPr>
            <w:noProof/>
            <w:webHidden/>
          </w:rPr>
          <w:fldChar w:fldCharType="end"/>
        </w:r>
      </w:hyperlink>
    </w:p>
    <w:p w14:paraId="0E8BC211" w14:textId="13194F02" w:rsidR="00990725" w:rsidRDefault="00CE715A">
      <w:pPr>
        <w:pStyle w:val="TableofFigures"/>
        <w:tabs>
          <w:tab w:val="right" w:pos="8714"/>
        </w:tabs>
        <w:rPr>
          <w:rFonts w:asciiTheme="minorHAnsi" w:eastAsiaTheme="minorEastAsia" w:hAnsiTheme="minorHAnsi" w:cstheme="minorBidi"/>
          <w:noProof/>
          <w:sz w:val="22"/>
          <w:szCs w:val="22"/>
          <w:lang w:eastAsia="en-GB"/>
        </w:rPr>
      </w:pPr>
      <w:hyperlink w:anchor="_Toc79650723" w:history="1">
        <w:r w:rsidR="00990725" w:rsidRPr="006B70D3">
          <w:rPr>
            <w:rStyle w:val="Hyperlink"/>
            <w:noProof/>
          </w:rPr>
          <w:t>Figure 3.7   Example of elbow point</w:t>
        </w:r>
        <w:r w:rsidR="00990725">
          <w:rPr>
            <w:noProof/>
            <w:webHidden/>
          </w:rPr>
          <w:tab/>
        </w:r>
        <w:r w:rsidR="00990725">
          <w:rPr>
            <w:noProof/>
            <w:webHidden/>
          </w:rPr>
          <w:fldChar w:fldCharType="begin"/>
        </w:r>
        <w:r w:rsidR="00990725">
          <w:rPr>
            <w:noProof/>
            <w:webHidden/>
          </w:rPr>
          <w:instrText xml:space="preserve"> PAGEREF _Toc79650723 \h </w:instrText>
        </w:r>
        <w:r w:rsidR="00990725">
          <w:rPr>
            <w:noProof/>
            <w:webHidden/>
          </w:rPr>
        </w:r>
        <w:r w:rsidR="00990725">
          <w:rPr>
            <w:noProof/>
            <w:webHidden/>
          </w:rPr>
          <w:fldChar w:fldCharType="separate"/>
        </w:r>
        <w:r w:rsidR="00990725">
          <w:rPr>
            <w:noProof/>
            <w:webHidden/>
          </w:rPr>
          <w:t>42</w:t>
        </w:r>
        <w:r w:rsidR="00990725">
          <w:rPr>
            <w:noProof/>
            <w:webHidden/>
          </w:rPr>
          <w:fldChar w:fldCharType="end"/>
        </w:r>
      </w:hyperlink>
    </w:p>
    <w:p w14:paraId="22A0C425" w14:textId="0DD46558" w:rsidR="00990725" w:rsidRDefault="00CE715A">
      <w:pPr>
        <w:pStyle w:val="TableofFigures"/>
        <w:tabs>
          <w:tab w:val="right" w:pos="8714"/>
        </w:tabs>
        <w:rPr>
          <w:rFonts w:asciiTheme="minorHAnsi" w:eastAsiaTheme="minorEastAsia" w:hAnsiTheme="minorHAnsi" w:cstheme="minorBidi"/>
          <w:noProof/>
          <w:sz w:val="22"/>
          <w:szCs w:val="22"/>
          <w:lang w:eastAsia="en-GB"/>
        </w:rPr>
      </w:pPr>
      <w:hyperlink w:anchor="_Toc79650724" w:history="1">
        <w:r w:rsidR="00990725" w:rsidRPr="006B70D3">
          <w:rPr>
            <w:rStyle w:val="Hyperlink"/>
            <w:noProof/>
          </w:rPr>
          <w:t>Figure 4.1   Importing libraries and loading dataset</w:t>
        </w:r>
        <w:r w:rsidR="00990725">
          <w:rPr>
            <w:noProof/>
            <w:webHidden/>
          </w:rPr>
          <w:tab/>
        </w:r>
        <w:r w:rsidR="00990725">
          <w:rPr>
            <w:noProof/>
            <w:webHidden/>
          </w:rPr>
          <w:fldChar w:fldCharType="begin"/>
        </w:r>
        <w:r w:rsidR="00990725">
          <w:rPr>
            <w:noProof/>
            <w:webHidden/>
          </w:rPr>
          <w:instrText xml:space="preserve"> PAGEREF _Toc79650724 \h </w:instrText>
        </w:r>
        <w:r w:rsidR="00990725">
          <w:rPr>
            <w:noProof/>
            <w:webHidden/>
          </w:rPr>
        </w:r>
        <w:r w:rsidR="00990725">
          <w:rPr>
            <w:noProof/>
            <w:webHidden/>
          </w:rPr>
          <w:fldChar w:fldCharType="separate"/>
        </w:r>
        <w:r w:rsidR="00990725">
          <w:rPr>
            <w:noProof/>
            <w:webHidden/>
          </w:rPr>
          <w:t>46</w:t>
        </w:r>
        <w:r w:rsidR="00990725">
          <w:rPr>
            <w:noProof/>
            <w:webHidden/>
          </w:rPr>
          <w:fldChar w:fldCharType="end"/>
        </w:r>
      </w:hyperlink>
    </w:p>
    <w:p w14:paraId="0C917B3D" w14:textId="28707EEB" w:rsidR="00990725" w:rsidRDefault="00CE715A">
      <w:pPr>
        <w:pStyle w:val="TableofFigures"/>
        <w:tabs>
          <w:tab w:val="right" w:pos="8714"/>
        </w:tabs>
        <w:rPr>
          <w:rFonts w:asciiTheme="minorHAnsi" w:eastAsiaTheme="minorEastAsia" w:hAnsiTheme="minorHAnsi" w:cstheme="minorBidi"/>
          <w:noProof/>
          <w:sz w:val="22"/>
          <w:szCs w:val="22"/>
          <w:lang w:eastAsia="en-GB"/>
        </w:rPr>
      </w:pPr>
      <w:hyperlink w:anchor="_Toc79650725" w:history="1">
        <w:r w:rsidR="00990725" w:rsidRPr="006B70D3">
          <w:rPr>
            <w:rStyle w:val="Hyperlink"/>
            <w:noProof/>
          </w:rPr>
          <w:t>Figure 4.2   Replacing missing values</w:t>
        </w:r>
        <w:r w:rsidR="00990725">
          <w:rPr>
            <w:noProof/>
            <w:webHidden/>
          </w:rPr>
          <w:tab/>
        </w:r>
        <w:r w:rsidR="00990725">
          <w:rPr>
            <w:noProof/>
            <w:webHidden/>
          </w:rPr>
          <w:fldChar w:fldCharType="begin"/>
        </w:r>
        <w:r w:rsidR="00990725">
          <w:rPr>
            <w:noProof/>
            <w:webHidden/>
          </w:rPr>
          <w:instrText xml:space="preserve"> PAGEREF _Toc79650725 \h </w:instrText>
        </w:r>
        <w:r w:rsidR="00990725">
          <w:rPr>
            <w:noProof/>
            <w:webHidden/>
          </w:rPr>
        </w:r>
        <w:r w:rsidR="00990725">
          <w:rPr>
            <w:noProof/>
            <w:webHidden/>
          </w:rPr>
          <w:fldChar w:fldCharType="separate"/>
        </w:r>
        <w:r w:rsidR="00990725">
          <w:rPr>
            <w:noProof/>
            <w:webHidden/>
          </w:rPr>
          <w:t>46</w:t>
        </w:r>
        <w:r w:rsidR="00990725">
          <w:rPr>
            <w:noProof/>
            <w:webHidden/>
          </w:rPr>
          <w:fldChar w:fldCharType="end"/>
        </w:r>
      </w:hyperlink>
    </w:p>
    <w:p w14:paraId="443184B0" w14:textId="1B23B1D6" w:rsidR="00990725" w:rsidRDefault="00CE715A">
      <w:pPr>
        <w:pStyle w:val="TableofFigures"/>
        <w:tabs>
          <w:tab w:val="right" w:pos="8714"/>
        </w:tabs>
        <w:rPr>
          <w:rFonts w:asciiTheme="minorHAnsi" w:eastAsiaTheme="minorEastAsia" w:hAnsiTheme="minorHAnsi" w:cstheme="minorBidi"/>
          <w:noProof/>
          <w:sz w:val="22"/>
          <w:szCs w:val="22"/>
          <w:lang w:eastAsia="en-GB"/>
        </w:rPr>
      </w:pPr>
      <w:hyperlink w:anchor="_Toc79650726" w:history="1">
        <w:r w:rsidR="00990725" w:rsidRPr="006B70D3">
          <w:rPr>
            <w:rStyle w:val="Hyperlink"/>
            <w:noProof/>
          </w:rPr>
          <w:t>Figure 4.3   Descriptive analytics of dataset</w:t>
        </w:r>
        <w:r w:rsidR="00990725">
          <w:rPr>
            <w:noProof/>
            <w:webHidden/>
          </w:rPr>
          <w:tab/>
        </w:r>
        <w:r w:rsidR="00990725">
          <w:rPr>
            <w:noProof/>
            <w:webHidden/>
          </w:rPr>
          <w:fldChar w:fldCharType="begin"/>
        </w:r>
        <w:r w:rsidR="00990725">
          <w:rPr>
            <w:noProof/>
            <w:webHidden/>
          </w:rPr>
          <w:instrText xml:space="preserve"> PAGEREF _Toc79650726 \h </w:instrText>
        </w:r>
        <w:r w:rsidR="00990725">
          <w:rPr>
            <w:noProof/>
            <w:webHidden/>
          </w:rPr>
        </w:r>
        <w:r w:rsidR="00990725">
          <w:rPr>
            <w:noProof/>
            <w:webHidden/>
          </w:rPr>
          <w:fldChar w:fldCharType="separate"/>
        </w:r>
        <w:r w:rsidR="00990725">
          <w:rPr>
            <w:noProof/>
            <w:webHidden/>
          </w:rPr>
          <w:t>47</w:t>
        </w:r>
        <w:r w:rsidR="00990725">
          <w:rPr>
            <w:noProof/>
            <w:webHidden/>
          </w:rPr>
          <w:fldChar w:fldCharType="end"/>
        </w:r>
      </w:hyperlink>
    </w:p>
    <w:p w14:paraId="3ABC3040" w14:textId="46619444" w:rsidR="00990725" w:rsidRDefault="00CE715A">
      <w:pPr>
        <w:pStyle w:val="TableofFigures"/>
        <w:tabs>
          <w:tab w:val="right" w:pos="8714"/>
        </w:tabs>
        <w:rPr>
          <w:rFonts w:asciiTheme="minorHAnsi" w:eastAsiaTheme="minorEastAsia" w:hAnsiTheme="minorHAnsi" w:cstheme="minorBidi"/>
          <w:noProof/>
          <w:sz w:val="22"/>
          <w:szCs w:val="22"/>
          <w:lang w:eastAsia="en-GB"/>
        </w:rPr>
      </w:pPr>
      <w:hyperlink w:anchor="_Toc79650727" w:history="1">
        <w:r w:rsidR="00990725" w:rsidRPr="006B70D3">
          <w:rPr>
            <w:rStyle w:val="Hyperlink"/>
            <w:noProof/>
          </w:rPr>
          <w:t>Figure 4.4</w:t>
        </w:r>
        <w:r w:rsidR="00990725">
          <w:rPr>
            <w:rStyle w:val="Hyperlink"/>
            <w:noProof/>
          </w:rPr>
          <w:t xml:space="preserve">  </w:t>
        </w:r>
        <w:r w:rsidR="00990725" w:rsidRPr="006B70D3">
          <w:rPr>
            <w:rStyle w:val="Hyperlink"/>
            <w:noProof/>
          </w:rPr>
          <w:t xml:space="preserve"> Distribution of variables</w:t>
        </w:r>
        <w:r w:rsidR="00990725">
          <w:rPr>
            <w:noProof/>
            <w:webHidden/>
          </w:rPr>
          <w:tab/>
        </w:r>
        <w:r w:rsidR="00990725">
          <w:rPr>
            <w:noProof/>
            <w:webHidden/>
          </w:rPr>
          <w:fldChar w:fldCharType="begin"/>
        </w:r>
        <w:r w:rsidR="00990725">
          <w:rPr>
            <w:noProof/>
            <w:webHidden/>
          </w:rPr>
          <w:instrText xml:space="preserve"> PAGEREF _Toc79650727 \h </w:instrText>
        </w:r>
        <w:r w:rsidR="00990725">
          <w:rPr>
            <w:noProof/>
            <w:webHidden/>
          </w:rPr>
        </w:r>
        <w:r w:rsidR="00990725">
          <w:rPr>
            <w:noProof/>
            <w:webHidden/>
          </w:rPr>
          <w:fldChar w:fldCharType="separate"/>
        </w:r>
        <w:r w:rsidR="00990725">
          <w:rPr>
            <w:noProof/>
            <w:webHidden/>
          </w:rPr>
          <w:t>47</w:t>
        </w:r>
        <w:r w:rsidR="00990725">
          <w:rPr>
            <w:noProof/>
            <w:webHidden/>
          </w:rPr>
          <w:fldChar w:fldCharType="end"/>
        </w:r>
      </w:hyperlink>
    </w:p>
    <w:p w14:paraId="6093D8B2" w14:textId="17158562" w:rsidR="00990725" w:rsidRDefault="00CE715A">
      <w:pPr>
        <w:pStyle w:val="TableofFigures"/>
        <w:tabs>
          <w:tab w:val="right" w:pos="8714"/>
        </w:tabs>
        <w:rPr>
          <w:rFonts w:asciiTheme="minorHAnsi" w:eastAsiaTheme="minorEastAsia" w:hAnsiTheme="minorHAnsi" w:cstheme="minorBidi"/>
          <w:noProof/>
          <w:sz w:val="22"/>
          <w:szCs w:val="22"/>
          <w:lang w:eastAsia="en-GB"/>
        </w:rPr>
      </w:pPr>
      <w:hyperlink w:anchor="_Toc79650728" w:history="1">
        <w:r w:rsidR="00990725" w:rsidRPr="006B70D3">
          <w:rPr>
            <w:rStyle w:val="Hyperlink"/>
            <w:noProof/>
          </w:rPr>
          <w:t>Figure 4.5   Histplot of CGPA</w:t>
        </w:r>
        <w:r w:rsidR="00990725">
          <w:rPr>
            <w:noProof/>
            <w:webHidden/>
          </w:rPr>
          <w:tab/>
        </w:r>
        <w:r w:rsidR="00990725">
          <w:rPr>
            <w:noProof/>
            <w:webHidden/>
          </w:rPr>
          <w:fldChar w:fldCharType="begin"/>
        </w:r>
        <w:r w:rsidR="00990725">
          <w:rPr>
            <w:noProof/>
            <w:webHidden/>
          </w:rPr>
          <w:instrText xml:space="preserve"> PAGEREF _Toc79650728 \h </w:instrText>
        </w:r>
        <w:r w:rsidR="00990725">
          <w:rPr>
            <w:noProof/>
            <w:webHidden/>
          </w:rPr>
        </w:r>
        <w:r w:rsidR="00990725">
          <w:rPr>
            <w:noProof/>
            <w:webHidden/>
          </w:rPr>
          <w:fldChar w:fldCharType="separate"/>
        </w:r>
        <w:r w:rsidR="00990725">
          <w:rPr>
            <w:noProof/>
            <w:webHidden/>
          </w:rPr>
          <w:t>48</w:t>
        </w:r>
        <w:r w:rsidR="00990725">
          <w:rPr>
            <w:noProof/>
            <w:webHidden/>
          </w:rPr>
          <w:fldChar w:fldCharType="end"/>
        </w:r>
      </w:hyperlink>
    </w:p>
    <w:p w14:paraId="22ED0F84" w14:textId="7891DDB8" w:rsidR="00990725" w:rsidRDefault="00CE715A">
      <w:pPr>
        <w:pStyle w:val="TableofFigures"/>
        <w:tabs>
          <w:tab w:val="right" w:pos="8714"/>
        </w:tabs>
        <w:rPr>
          <w:rFonts w:asciiTheme="minorHAnsi" w:eastAsiaTheme="minorEastAsia" w:hAnsiTheme="minorHAnsi" w:cstheme="minorBidi"/>
          <w:noProof/>
          <w:sz w:val="22"/>
          <w:szCs w:val="22"/>
          <w:lang w:eastAsia="en-GB"/>
        </w:rPr>
      </w:pPr>
      <w:hyperlink w:anchor="_Toc79650729" w:history="1">
        <w:r w:rsidR="00990725" w:rsidRPr="006B70D3">
          <w:rPr>
            <w:rStyle w:val="Hyperlink"/>
            <w:noProof/>
          </w:rPr>
          <w:t>Figure 4.6   Distribution of CGPA</w:t>
        </w:r>
        <w:r w:rsidR="00990725">
          <w:rPr>
            <w:noProof/>
            <w:webHidden/>
          </w:rPr>
          <w:tab/>
        </w:r>
        <w:r w:rsidR="00990725">
          <w:rPr>
            <w:noProof/>
            <w:webHidden/>
          </w:rPr>
          <w:fldChar w:fldCharType="begin"/>
        </w:r>
        <w:r w:rsidR="00990725">
          <w:rPr>
            <w:noProof/>
            <w:webHidden/>
          </w:rPr>
          <w:instrText xml:space="preserve"> PAGEREF _Toc79650729 \h </w:instrText>
        </w:r>
        <w:r w:rsidR="00990725">
          <w:rPr>
            <w:noProof/>
            <w:webHidden/>
          </w:rPr>
        </w:r>
        <w:r w:rsidR="00990725">
          <w:rPr>
            <w:noProof/>
            <w:webHidden/>
          </w:rPr>
          <w:fldChar w:fldCharType="separate"/>
        </w:r>
        <w:r w:rsidR="00990725">
          <w:rPr>
            <w:noProof/>
            <w:webHidden/>
          </w:rPr>
          <w:t>48</w:t>
        </w:r>
        <w:r w:rsidR="00990725">
          <w:rPr>
            <w:noProof/>
            <w:webHidden/>
          </w:rPr>
          <w:fldChar w:fldCharType="end"/>
        </w:r>
      </w:hyperlink>
    </w:p>
    <w:p w14:paraId="7B78EF2D" w14:textId="621293CA" w:rsidR="00990725" w:rsidRDefault="00CE715A">
      <w:pPr>
        <w:pStyle w:val="TableofFigures"/>
        <w:tabs>
          <w:tab w:val="right" w:pos="8714"/>
        </w:tabs>
        <w:rPr>
          <w:rFonts w:asciiTheme="minorHAnsi" w:eastAsiaTheme="minorEastAsia" w:hAnsiTheme="minorHAnsi" w:cstheme="minorBidi"/>
          <w:noProof/>
          <w:sz w:val="22"/>
          <w:szCs w:val="22"/>
          <w:lang w:eastAsia="en-GB"/>
        </w:rPr>
      </w:pPr>
      <w:hyperlink w:anchor="_Toc79650730" w:history="1">
        <w:r w:rsidR="00990725" w:rsidRPr="006B70D3">
          <w:rPr>
            <w:rStyle w:val="Hyperlink"/>
            <w:noProof/>
          </w:rPr>
          <w:t xml:space="preserve">Figure 4.7 </w:t>
        </w:r>
        <w:r w:rsidR="00990725">
          <w:rPr>
            <w:rStyle w:val="Hyperlink"/>
            <w:noProof/>
          </w:rPr>
          <w:t xml:space="preserve">  </w:t>
        </w:r>
        <w:r w:rsidR="00990725" w:rsidRPr="006B70D3">
          <w:rPr>
            <w:rStyle w:val="Hyperlink"/>
            <w:noProof/>
          </w:rPr>
          <w:t>Correlation between variables</w:t>
        </w:r>
        <w:r w:rsidR="00990725">
          <w:rPr>
            <w:noProof/>
            <w:webHidden/>
          </w:rPr>
          <w:tab/>
        </w:r>
        <w:r w:rsidR="00990725">
          <w:rPr>
            <w:noProof/>
            <w:webHidden/>
          </w:rPr>
          <w:fldChar w:fldCharType="begin"/>
        </w:r>
        <w:r w:rsidR="00990725">
          <w:rPr>
            <w:noProof/>
            <w:webHidden/>
          </w:rPr>
          <w:instrText xml:space="preserve"> PAGEREF _Toc79650730 \h </w:instrText>
        </w:r>
        <w:r w:rsidR="00990725">
          <w:rPr>
            <w:noProof/>
            <w:webHidden/>
          </w:rPr>
        </w:r>
        <w:r w:rsidR="00990725">
          <w:rPr>
            <w:noProof/>
            <w:webHidden/>
          </w:rPr>
          <w:fldChar w:fldCharType="separate"/>
        </w:r>
        <w:r w:rsidR="00990725">
          <w:rPr>
            <w:noProof/>
            <w:webHidden/>
          </w:rPr>
          <w:t>49</w:t>
        </w:r>
        <w:r w:rsidR="00990725">
          <w:rPr>
            <w:noProof/>
            <w:webHidden/>
          </w:rPr>
          <w:fldChar w:fldCharType="end"/>
        </w:r>
      </w:hyperlink>
    </w:p>
    <w:p w14:paraId="697C8256" w14:textId="732D0F8B" w:rsidR="00990725" w:rsidRDefault="00CE715A">
      <w:pPr>
        <w:pStyle w:val="TableofFigures"/>
        <w:tabs>
          <w:tab w:val="right" w:pos="8714"/>
        </w:tabs>
        <w:rPr>
          <w:rFonts w:asciiTheme="minorHAnsi" w:eastAsiaTheme="minorEastAsia" w:hAnsiTheme="minorHAnsi" w:cstheme="minorBidi"/>
          <w:noProof/>
          <w:sz w:val="22"/>
          <w:szCs w:val="22"/>
          <w:lang w:eastAsia="en-GB"/>
        </w:rPr>
      </w:pPr>
      <w:hyperlink w:anchor="_Toc79650731" w:history="1">
        <w:r w:rsidR="00990725" w:rsidRPr="006B70D3">
          <w:rPr>
            <w:rStyle w:val="Hyperlink"/>
            <w:noProof/>
          </w:rPr>
          <w:t>Figure 4.8   Frequency of male and female students</w:t>
        </w:r>
        <w:r w:rsidR="00990725">
          <w:rPr>
            <w:noProof/>
            <w:webHidden/>
          </w:rPr>
          <w:tab/>
        </w:r>
        <w:r w:rsidR="00990725">
          <w:rPr>
            <w:noProof/>
            <w:webHidden/>
          </w:rPr>
          <w:fldChar w:fldCharType="begin"/>
        </w:r>
        <w:r w:rsidR="00990725">
          <w:rPr>
            <w:noProof/>
            <w:webHidden/>
          </w:rPr>
          <w:instrText xml:space="preserve"> PAGEREF _Toc79650731 \h </w:instrText>
        </w:r>
        <w:r w:rsidR="00990725">
          <w:rPr>
            <w:noProof/>
            <w:webHidden/>
          </w:rPr>
        </w:r>
        <w:r w:rsidR="00990725">
          <w:rPr>
            <w:noProof/>
            <w:webHidden/>
          </w:rPr>
          <w:fldChar w:fldCharType="separate"/>
        </w:r>
        <w:r w:rsidR="00990725">
          <w:rPr>
            <w:noProof/>
            <w:webHidden/>
          </w:rPr>
          <w:t>50</w:t>
        </w:r>
        <w:r w:rsidR="00990725">
          <w:rPr>
            <w:noProof/>
            <w:webHidden/>
          </w:rPr>
          <w:fldChar w:fldCharType="end"/>
        </w:r>
      </w:hyperlink>
    </w:p>
    <w:p w14:paraId="68A11A25" w14:textId="7D11303B" w:rsidR="00990725" w:rsidRDefault="00CE715A">
      <w:pPr>
        <w:pStyle w:val="TableofFigures"/>
        <w:tabs>
          <w:tab w:val="right" w:pos="8714"/>
        </w:tabs>
        <w:rPr>
          <w:rFonts w:asciiTheme="minorHAnsi" w:eastAsiaTheme="minorEastAsia" w:hAnsiTheme="minorHAnsi" w:cstheme="minorBidi"/>
          <w:noProof/>
          <w:sz w:val="22"/>
          <w:szCs w:val="22"/>
          <w:lang w:eastAsia="en-GB"/>
        </w:rPr>
      </w:pPr>
      <w:hyperlink w:anchor="_Toc79650732" w:history="1">
        <w:r w:rsidR="00990725" w:rsidRPr="006B70D3">
          <w:rPr>
            <w:rStyle w:val="Hyperlink"/>
            <w:noProof/>
          </w:rPr>
          <w:t xml:space="preserve">Figure 4.9 </w:t>
        </w:r>
        <w:r w:rsidR="00990725">
          <w:rPr>
            <w:rStyle w:val="Hyperlink"/>
            <w:noProof/>
          </w:rPr>
          <w:t xml:space="preserve">  </w:t>
        </w:r>
        <w:r w:rsidR="00990725" w:rsidRPr="006B70D3">
          <w:rPr>
            <w:rStyle w:val="Hyperlink"/>
            <w:noProof/>
          </w:rPr>
          <w:t>Distribution of male and female students by CGPA</w:t>
        </w:r>
        <w:r w:rsidR="00990725">
          <w:rPr>
            <w:noProof/>
            <w:webHidden/>
          </w:rPr>
          <w:tab/>
        </w:r>
        <w:r w:rsidR="00990725">
          <w:rPr>
            <w:noProof/>
            <w:webHidden/>
          </w:rPr>
          <w:fldChar w:fldCharType="begin"/>
        </w:r>
        <w:r w:rsidR="00990725">
          <w:rPr>
            <w:noProof/>
            <w:webHidden/>
          </w:rPr>
          <w:instrText xml:space="preserve"> PAGEREF _Toc79650732 \h </w:instrText>
        </w:r>
        <w:r w:rsidR="00990725">
          <w:rPr>
            <w:noProof/>
            <w:webHidden/>
          </w:rPr>
        </w:r>
        <w:r w:rsidR="00990725">
          <w:rPr>
            <w:noProof/>
            <w:webHidden/>
          </w:rPr>
          <w:fldChar w:fldCharType="separate"/>
        </w:r>
        <w:r w:rsidR="00990725">
          <w:rPr>
            <w:noProof/>
            <w:webHidden/>
          </w:rPr>
          <w:t>50</w:t>
        </w:r>
        <w:r w:rsidR="00990725">
          <w:rPr>
            <w:noProof/>
            <w:webHidden/>
          </w:rPr>
          <w:fldChar w:fldCharType="end"/>
        </w:r>
      </w:hyperlink>
    </w:p>
    <w:p w14:paraId="0774F5C8" w14:textId="7BB44ABD" w:rsidR="00990725" w:rsidRDefault="00CE715A">
      <w:pPr>
        <w:pStyle w:val="TableofFigures"/>
        <w:tabs>
          <w:tab w:val="right" w:pos="8714"/>
        </w:tabs>
        <w:rPr>
          <w:rFonts w:asciiTheme="minorHAnsi" w:eastAsiaTheme="minorEastAsia" w:hAnsiTheme="minorHAnsi" w:cstheme="minorBidi"/>
          <w:noProof/>
          <w:sz w:val="22"/>
          <w:szCs w:val="22"/>
          <w:lang w:eastAsia="en-GB"/>
        </w:rPr>
      </w:pPr>
      <w:hyperlink w:anchor="_Toc79650733" w:history="1">
        <w:r w:rsidR="00990725" w:rsidRPr="006B70D3">
          <w:rPr>
            <w:rStyle w:val="Hyperlink"/>
            <w:noProof/>
          </w:rPr>
          <w:t>Figure 4.10   Average GPA performance by gender</w:t>
        </w:r>
        <w:r w:rsidR="00990725">
          <w:rPr>
            <w:noProof/>
            <w:webHidden/>
          </w:rPr>
          <w:tab/>
        </w:r>
        <w:r w:rsidR="00990725">
          <w:rPr>
            <w:noProof/>
            <w:webHidden/>
          </w:rPr>
          <w:fldChar w:fldCharType="begin"/>
        </w:r>
        <w:r w:rsidR="00990725">
          <w:rPr>
            <w:noProof/>
            <w:webHidden/>
          </w:rPr>
          <w:instrText xml:space="preserve"> PAGEREF _Toc79650733 \h </w:instrText>
        </w:r>
        <w:r w:rsidR="00990725">
          <w:rPr>
            <w:noProof/>
            <w:webHidden/>
          </w:rPr>
        </w:r>
        <w:r w:rsidR="00990725">
          <w:rPr>
            <w:noProof/>
            <w:webHidden/>
          </w:rPr>
          <w:fldChar w:fldCharType="separate"/>
        </w:r>
        <w:r w:rsidR="00990725">
          <w:rPr>
            <w:noProof/>
            <w:webHidden/>
          </w:rPr>
          <w:t>51</w:t>
        </w:r>
        <w:r w:rsidR="00990725">
          <w:rPr>
            <w:noProof/>
            <w:webHidden/>
          </w:rPr>
          <w:fldChar w:fldCharType="end"/>
        </w:r>
      </w:hyperlink>
    </w:p>
    <w:p w14:paraId="2D05A232" w14:textId="5AA9032B" w:rsidR="00990725" w:rsidRDefault="00CE715A">
      <w:pPr>
        <w:pStyle w:val="TableofFigures"/>
        <w:tabs>
          <w:tab w:val="right" w:pos="8714"/>
        </w:tabs>
        <w:rPr>
          <w:rFonts w:asciiTheme="minorHAnsi" w:eastAsiaTheme="minorEastAsia" w:hAnsiTheme="minorHAnsi" w:cstheme="minorBidi"/>
          <w:noProof/>
          <w:sz w:val="22"/>
          <w:szCs w:val="22"/>
          <w:lang w:eastAsia="en-GB"/>
        </w:rPr>
      </w:pPr>
      <w:hyperlink w:anchor="_Toc79650734" w:history="1">
        <w:r w:rsidR="00990725" w:rsidRPr="006B70D3">
          <w:rPr>
            <w:rStyle w:val="Hyperlink"/>
            <w:noProof/>
          </w:rPr>
          <w:t>Figure 4.11   Class distribution of students</w:t>
        </w:r>
        <w:r w:rsidR="00990725">
          <w:rPr>
            <w:noProof/>
            <w:webHidden/>
          </w:rPr>
          <w:tab/>
        </w:r>
        <w:r w:rsidR="00990725">
          <w:rPr>
            <w:noProof/>
            <w:webHidden/>
          </w:rPr>
          <w:fldChar w:fldCharType="begin"/>
        </w:r>
        <w:r w:rsidR="00990725">
          <w:rPr>
            <w:noProof/>
            <w:webHidden/>
          </w:rPr>
          <w:instrText xml:space="preserve"> PAGEREF _Toc79650734 \h </w:instrText>
        </w:r>
        <w:r w:rsidR="00990725">
          <w:rPr>
            <w:noProof/>
            <w:webHidden/>
          </w:rPr>
        </w:r>
        <w:r w:rsidR="00990725">
          <w:rPr>
            <w:noProof/>
            <w:webHidden/>
          </w:rPr>
          <w:fldChar w:fldCharType="separate"/>
        </w:r>
        <w:r w:rsidR="00990725">
          <w:rPr>
            <w:noProof/>
            <w:webHidden/>
          </w:rPr>
          <w:t>51</w:t>
        </w:r>
        <w:r w:rsidR="00990725">
          <w:rPr>
            <w:noProof/>
            <w:webHidden/>
          </w:rPr>
          <w:fldChar w:fldCharType="end"/>
        </w:r>
      </w:hyperlink>
    </w:p>
    <w:p w14:paraId="4C2C15E8" w14:textId="26CB4871" w:rsidR="00990725" w:rsidRDefault="00CE715A">
      <w:pPr>
        <w:pStyle w:val="TableofFigures"/>
        <w:tabs>
          <w:tab w:val="right" w:pos="8714"/>
        </w:tabs>
        <w:rPr>
          <w:rFonts w:asciiTheme="minorHAnsi" w:eastAsiaTheme="minorEastAsia" w:hAnsiTheme="minorHAnsi" w:cstheme="minorBidi"/>
          <w:noProof/>
          <w:sz w:val="22"/>
          <w:szCs w:val="22"/>
          <w:lang w:eastAsia="en-GB"/>
        </w:rPr>
      </w:pPr>
      <w:hyperlink w:anchor="_Toc79650735" w:history="1">
        <w:r w:rsidR="00990725" w:rsidRPr="006B70D3">
          <w:rPr>
            <w:rStyle w:val="Hyperlink"/>
            <w:noProof/>
          </w:rPr>
          <w:t>Figure 4.12   Current vs Previous CGPA</w:t>
        </w:r>
        <w:r w:rsidR="00990725">
          <w:rPr>
            <w:noProof/>
            <w:webHidden/>
          </w:rPr>
          <w:tab/>
        </w:r>
        <w:r w:rsidR="00990725">
          <w:rPr>
            <w:noProof/>
            <w:webHidden/>
          </w:rPr>
          <w:fldChar w:fldCharType="begin"/>
        </w:r>
        <w:r w:rsidR="00990725">
          <w:rPr>
            <w:noProof/>
            <w:webHidden/>
          </w:rPr>
          <w:instrText xml:space="preserve"> PAGEREF _Toc79650735 \h </w:instrText>
        </w:r>
        <w:r w:rsidR="00990725">
          <w:rPr>
            <w:noProof/>
            <w:webHidden/>
          </w:rPr>
        </w:r>
        <w:r w:rsidR="00990725">
          <w:rPr>
            <w:noProof/>
            <w:webHidden/>
          </w:rPr>
          <w:fldChar w:fldCharType="separate"/>
        </w:r>
        <w:r w:rsidR="00990725">
          <w:rPr>
            <w:noProof/>
            <w:webHidden/>
          </w:rPr>
          <w:t>52</w:t>
        </w:r>
        <w:r w:rsidR="00990725">
          <w:rPr>
            <w:noProof/>
            <w:webHidden/>
          </w:rPr>
          <w:fldChar w:fldCharType="end"/>
        </w:r>
      </w:hyperlink>
    </w:p>
    <w:p w14:paraId="52513288" w14:textId="2E7028C5" w:rsidR="00990725" w:rsidRDefault="00CE715A">
      <w:pPr>
        <w:pStyle w:val="TableofFigures"/>
        <w:tabs>
          <w:tab w:val="right" w:pos="8714"/>
        </w:tabs>
        <w:rPr>
          <w:rFonts w:asciiTheme="minorHAnsi" w:eastAsiaTheme="minorEastAsia" w:hAnsiTheme="minorHAnsi" w:cstheme="minorBidi"/>
          <w:noProof/>
          <w:sz w:val="22"/>
          <w:szCs w:val="22"/>
          <w:lang w:eastAsia="en-GB"/>
        </w:rPr>
      </w:pPr>
      <w:hyperlink w:anchor="_Toc79650736" w:history="1">
        <w:r w:rsidR="00990725" w:rsidRPr="006B70D3">
          <w:rPr>
            <w:rStyle w:val="Hyperlink"/>
            <w:noProof/>
          </w:rPr>
          <w:t>Figure 4.13   Performance distribution of all courses</w:t>
        </w:r>
        <w:r w:rsidR="00990725">
          <w:rPr>
            <w:noProof/>
            <w:webHidden/>
          </w:rPr>
          <w:tab/>
        </w:r>
        <w:r w:rsidR="00990725">
          <w:rPr>
            <w:noProof/>
            <w:webHidden/>
          </w:rPr>
          <w:fldChar w:fldCharType="begin"/>
        </w:r>
        <w:r w:rsidR="00990725">
          <w:rPr>
            <w:noProof/>
            <w:webHidden/>
          </w:rPr>
          <w:instrText xml:space="preserve"> PAGEREF _Toc79650736 \h </w:instrText>
        </w:r>
        <w:r w:rsidR="00990725">
          <w:rPr>
            <w:noProof/>
            <w:webHidden/>
          </w:rPr>
        </w:r>
        <w:r w:rsidR="00990725">
          <w:rPr>
            <w:noProof/>
            <w:webHidden/>
          </w:rPr>
          <w:fldChar w:fldCharType="separate"/>
        </w:r>
        <w:r w:rsidR="00990725">
          <w:rPr>
            <w:noProof/>
            <w:webHidden/>
          </w:rPr>
          <w:t>52</w:t>
        </w:r>
        <w:r w:rsidR="00990725">
          <w:rPr>
            <w:noProof/>
            <w:webHidden/>
          </w:rPr>
          <w:fldChar w:fldCharType="end"/>
        </w:r>
      </w:hyperlink>
    </w:p>
    <w:p w14:paraId="100C6FAA" w14:textId="6F778C00" w:rsidR="00990725" w:rsidRDefault="00CE715A">
      <w:pPr>
        <w:pStyle w:val="TableofFigures"/>
        <w:tabs>
          <w:tab w:val="right" w:pos="8714"/>
        </w:tabs>
        <w:rPr>
          <w:rFonts w:asciiTheme="minorHAnsi" w:eastAsiaTheme="minorEastAsia" w:hAnsiTheme="minorHAnsi" w:cstheme="minorBidi"/>
          <w:noProof/>
          <w:sz w:val="22"/>
          <w:szCs w:val="22"/>
          <w:lang w:eastAsia="en-GB"/>
        </w:rPr>
      </w:pPr>
      <w:hyperlink w:anchor="_Toc79650737" w:history="1">
        <w:r w:rsidR="00990725" w:rsidRPr="006B70D3">
          <w:rPr>
            <w:rStyle w:val="Hyperlink"/>
            <w:noProof/>
          </w:rPr>
          <w:t>Figure 4.14   Loading in the dataset</w:t>
        </w:r>
        <w:r w:rsidR="00990725">
          <w:rPr>
            <w:noProof/>
            <w:webHidden/>
          </w:rPr>
          <w:tab/>
        </w:r>
        <w:r w:rsidR="00990725">
          <w:rPr>
            <w:noProof/>
            <w:webHidden/>
          </w:rPr>
          <w:fldChar w:fldCharType="begin"/>
        </w:r>
        <w:r w:rsidR="00990725">
          <w:rPr>
            <w:noProof/>
            <w:webHidden/>
          </w:rPr>
          <w:instrText xml:space="preserve"> PAGEREF _Toc79650737 \h </w:instrText>
        </w:r>
        <w:r w:rsidR="00990725">
          <w:rPr>
            <w:noProof/>
            <w:webHidden/>
          </w:rPr>
        </w:r>
        <w:r w:rsidR="00990725">
          <w:rPr>
            <w:noProof/>
            <w:webHidden/>
          </w:rPr>
          <w:fldChar w:fldCharType="separate"/>
        </w:r>
        <w:r w:rsidR="00990725">
          <w:rPr>
            <w:noProof/>
            <w:webHidden/>
          </w:rPr>
          <w:t>53</w:t>
        </w:r>
        <w:r w:rsidR="00990725">
          <w:rPr>
            <w:noProof/>
            <w:webHidden/>
          </w:rPr>
          <w:fldChar w:fldCharType="end"/>
        </w:r>
      </w:hyperlink>
    </w:p>
    <w:p w14:paraId="48248195" w14:textId="1452ADF9" w:rsidR="00990725" w:rsidRDefault="00CE715A">
      <w:pPr>
        <w:pStyle w:val="TableofFigures"/>
        <w:tabs>
          <w:tab w:val="right" w:pos="8714"/>
        </w:tabs>
        <w:rPr>
          <w:rFonts w:asciiTheme="minorHAnsi" w:eastAsiaTheme="minorEastAsia" w:hAnsiTheme="minorHAnsi" w:cstheme="minorBidi"/>
          <w:noProof/>
          <w:sz w:val="22"/>
          <w:szCs w:val="22"/>
          <w:lang w:eastAsia="en-GB"/>
        </w:rPr>
      </w:pPr>
      <w:hyperlink w:anchor="_Toc79650738" w:history="1">
        <w:r w:rsidR="00990725" w:rsidRPr="006B70D3">
          <w:rPr>
            <w:rStyle w:val="Hyperlink"/>
            <w:noProof/>
          </w:rPr>
          <w:t xml:space="preserve">Figure 4.15 </w:t>
        </w:r>
        <w:r w:rsidR="00990725">
          <w:rPr>
            <w:rStyle w:val="Hyperlink"/>
            <w:noProof/>
          </w:rPr>
          <w:t xml:space="preserve"> </w:t>
        </w:r>
        <w:r w:rsidR="00990725" w:rsidRPr="006B70D3">
          <w:rPr>
            <w:rStyle w:val="Hyperlink"/>
            <w:noProof/>
          </w:rPr>
          <w:t>One-hot encoding using TransactionEncoder()</w:t>
        </w:r>
        <w:r w:rsidR="00990725">
          <w:rPr>
            <w:noProof/>
            <w:webHidden/>
          </w:rPr>
          <w:tab/>
        </w:r>
        <w:r w:rsidR="00990725">
          <w:rPr>
            <w:noProof/>
            <w:webHidden/>
          </w:rPr>
          <w:fldChar w:fldCharType="begin"/>
        </w:r>
        <w:r w:rsidR="00990725">
          <w:rPr>
            <w:noProof/>
            <w:webHidden/>
          </w:rPr>
          <w:instrText xml:space="preserve"> PAGEREF _Toc79650738 \h </w:instrText>
        </w:r>
        <w:r w:rsidR="00990725">
          <w:rPr>
            <w:noProof/>
            <w:webHidden/>
          </w:rPr>
        </w:r>
        <w:r w:rsidR="00990725">
          <w:rPr>
            <w:noProof/>
            <w:webHidden/>
          </w:rPr>
          <w:fldChar w:fldCharType="separate"/>
        </w:r>
        <w:r w:rsidR="00990725">
          <w:rPr>
            <w:noProof/>
            <w:webHidden/>
          </w:rPr>
          <w:t>54</w:t>
        </w:r>
        <w:r w:rsidR="00990725">
          <w:rPr>
            <w:noProof/>
            <w:webHidden/>
          </w:rPr>
          <w:fldChar w:fldCharType="end"/>
        </w:r>
      </w:hyperlink>
    </w:p>
    <w:p w14:paraId="3B8C0D24" w14:textId="38E188B5" w:rsidR="00990725" w:rsidRDefault="00CE715A">
      <w:pPr>
        <w:pStyle w:val="TableofFigures"/>
        <w:tabs>
          <w:tab w:val="right" w:pos="8714"/>
        </w:tabs>
        <w:rPr>
          <w:rFonts w:asciiTheme="minorHAnsi" w:eastAsiaTheme="minorEastAsia" w:hAnsiTheme="minorHAnsi" w:cstheme="minorBidi"/>
          <w:noProof/>
          <w:sz w:val="22"/>
          <w:szCs w:val="22"/>
          <w:lang w:eastAsia="en-GB"/>
        </w:rPr>
      </w:pPr>
      <w:hyperlink w:anchor="_Toc79650739" w:history="1">
        <w:r w:rsidR="00990725" w:rsidRPr="006B70D3">
          <w:rPr>
            <w:rStyle w:val="Hyperlink"/>
            <w:noProof/>
          </w:rPr>
          <w:t>Figure 4.16   Generating the itemset</w:t>
        </w:r>
        <w:r w:rsidR="00990725">
          <w:rPr>
            <w:noProof/>
            <w:webHidden/>
          </w:rPr>
          <w:tab/>
        </w:r>
        <w:r w:rsidR="00990725">
          <w:rPr>
            <w:noProof/>
            <w:webHidden/>
          </w:rPr>
          <w:fldChar w:fldCharType="begin"/>
        </w:r>
        <w:r w:rsidR="00990725">
          <w:rPr>
            <w:noProof/>
            <w:webHidden/>
          </w:rPr>
          <w:instrText xml:space="preserve"> PAGEREF _Toc79650739 \h </w:instrText>
        </w:r>
        <w:r w:rsidR="00990725">
          <w:rPr>
            <w:noProof/>
            <w:webHidden/>
          </w:rPr>
        </w:r>
        <w:r w:rsidR="00990725">
          <w:rPr>
            <w:noProof/>
            <w:webHidden/>
          </w:rPr>
          <w:fldChar w:fldCharType="separate"/>
        </w:r>
        <w:r w:rsidR="00990725">
          <w:rPr>
            <w:noProof/>
            <w:webHidden/>
          </w:rPr>
          <w:t>54</w:t>
        </w:r>
        <w:r w:rsidR="00990725">
          <w:rPr>
            <w:noProof/>
            <w:webHidden/>
          </w:rPr>
          <w:fldChar w:fldCharType="end"/>
        </w:r>
      </w:hyperlink>
    </w:p>
    <w:p w14:paraId="06E0FA05" w14:textId="3B992B86" w:rsidR="00990725" w:rsidRDefault="00CE715A">
      <w:pPr>
        <w:pStyle w:val="TableofFigures"/>
        <w:tabs>
          <w:tab w:val="right" w:pos="8714"/>
        </w:tabs>
        <w:rPr>
          <w:rFonts w:asciiTheme="minorHAnsi" w:eastAsiaTheme="minorEastAsia" w:hAnsiTheme="minorHAnsi" w:cstheme="minorBidi"/>
          <w:noProof/>
          <w:sz w:val="22"/>
          <w:szCs w:val="22"/>
          <w:lang w:eastAsia="en-GB"/>
        </w:rPr>
      </w:pPr>
      <w:hyperlink w:anchor="_Toc79650740" w:history="1">
        <w:r w:rsidR="00990725" w:rsidRPr="006B70D3">
          <w:rPr>
            <w:rStyle w:val="Hyperlink"/>
            <w:noProof/>
          </w:rPr>
          <w:t>Figure 4.17   The generated rules</w:t>
        </w:r>
        <w:r w:rsidR="00990725">
          <w:rPr>
            <w:noProof/>
            <w:webHidden/>
          </w:rPr>
          <w:tab/>
        </w:r>
        <w:r w:rsidR="00990725">
          <w:rPr>
            <w:noProof/>
            <w:webHidden/>
          </w:rPr>
          <w:fldChar w:fldCharType="begin"/>
        </w:r>
        <w:r w:rsidR="00990725">
          <w:rPr>
            <w:noProof/>
            <w:webHidden/>
          </w:rPr>
          <w:instrText xml:space="preserve"> PAGEREF _Toc79650740 \h </w:instrText>
        </w:r>
        <w:r w:rsidR="00990725">
          <w:rPr>
            <w:noProof/>
            <w:webHidden/>
          </w:rPr>
        </w:r>
        <w:r w:rsidR="00990725">
          <w:rPr>
            <w:noProof/>
            <w:webHidden/>
          </w:rPr>
          <w:fldChar w:fldCharType="separate"/>
        </w:r>
        <w:r w:rsidR="00990725">
          <w:rPr>
            <w:noProof/>
            <w:webHidden/>
          </w:rPr>
          <w:t>55</w:t>
        </w:r>
        <w:r w:rsidR="00990725">
          <w:rPr>
            <w:noProof/>
            <w:webHidden/>
          </w:rPr>
          <w:fldChar w:fldCharType="end"/>
        </w:r>
      </w:hyperlink>
    </w:p>
    <w:p w14:paraId="7FE4406B" w14:textId="733E8FE0" w:rsidR="00990725" w:rsidRDefault="00CE715A">
      <w:pPr>
        <w:pStyle w:val="TableofFigures"/>
        <w:tabs>
          <w:tab w:val="right" w:pos="8714"/>
        </w:tabs>
        <w:rPr>
          <w:rFonts w:asciiTheme="minorHAnsi" w:eastAsiaTheme="minorEastAsia" w:hAnsiTheme="minorHAnsi" w:cstheme="minorBidi"/>
          <w:noProof/>
          <w:sz w:val="22"/>
          <w:szCs w:val="22"/>
          <w:lang w:eastAsia="en-GB"/>
        </w:rPr>
      </w:pPr>
      <w:hyperlink w:anchor="_Toc79650741" w:history="1">
        <w:r w:rsidR="00990725" w:rsidRPr="006B70D3">
          <w:rPr>
            <w:rStyle w:val="Hyperlink"/>
            <w:noProof/>
          </w:rPr>
          <w:t>Figure 4.18   Loading the dataset</w:t>
        </w:r>
        <w:r w:rsidR="00990725">
          <w:rPr>
            <w:noProof/>
            <w:webHidden/>
          </w:rPr>
          <w:tab/>
        </w:r>
        <w:r w:rsidR="00990725">
          <w:rPr>
            <w:noProof/>
            <w:webHidden/>
          </w:rPr>
          <w:fldChar w:fldCharType="begin"/>
        </w:r>
        <w:r w:rsidR="00990725">
          <w:rPr>
            <w:noProof/>
            <w:webHidden/>
          </w:rPr>
          <w:instrText xml:space="preserve"> PAGEREF _Toc79650741 \h </w:instrText>
        </w:r>
        <w:r w:rsidR="00990725">
          <w:rPr>
            <w:noProof/>
            <w:webHidden/>
          </w:rPr>
        </w:r>
        <w:r w:rsidR="00990725">
          <w:rPr>
            <w:noProof/>
            <w:webHidden/>
          </w:rPr>
          <w:fldChar w:fldCharType="separate"/>
        </w:r>
        <w:r w:rsidR="00990725">
          <w:rPr>
            <w:noProof/>
            <w:webHidden/>
          </w:rPr>
          <w:t>55</w:t>
        </w:r>
        <w:r w:rsidR="00990725">
          <w:rPr>
            <w:noProof/>
            <w:webHidden/>
          </w:rPr>
          <w:fldChar w:fldCharType="end"/>
        </w:r>
      </w:hyperlink>
    </w:p>
    <w:p w14:paraId="72884852" w14:textId="192750C7" w:rsidR="00990725" w:rsidRDefault="00CE715A">
      <w:pPr>
        <w:pStyle w:val="TableofFigures"/>
        <w:tabs>
          <w:tab w:val="right" w:pos="8714"/>
        </w:tabs>
        <w:rPr>
          <w:rFonts w:asciiTheme="minorHAnsi" w:eastAsiaTheme="minorEastAsia" w:hAnsiTheme="minorHAnsi" w:cstheme="minorBidi"/>
          <w:noProof/>
          <w:sz w:val="22"/>
          <w:szCs w:val="22"/>
          <w:lang w:eastAsia="en-GB"/>
        </w:rPr>
      </w:pPr>
      <w:hyperlink w:anchor="_Toc79650742" w:history="1">
        <w:r w:rsidR="00990725" w:rsidRPr="006B70D3">
          <w:rPr>
            <w:rStyle w:val="Hyperlink"/>
            <w:noProof/>
          </w:rPr>
          <w:t xml:space="preserve">Figure 4.19 </w:t>
        </w:r>
        <w:r w:rsidR="00990725">
          <w:rPr>
            <w:rStyle w:val="Hyperlink"/>
            <w:noProof/>
          </w:rPr>
          <w:t xml:space="preserve"> </w:t>
        </w:r>
        <w:r w:rsidR="00990725" w:rsidRPr="006B70D3">
          <w:rPr>
            <w:rStyle w:val="Hyperlink"/>
            <w:noProof/>
          </w:rPr>
          <w:t>Generating itemset and rules</w:t>
        </w:r>
        <w:r w:rsidR="00990725">
          <w:rPr>
            <w:noProof/>
            <w:webHidden/>
          </w:rPr>
          <w:tab/>
        </w:r>
        <w:r w:rsidR="00990725">
          <w:rPr>
            <w:noProof/>
            <w:webHidden/>
          </w:rPr>
          <w:fldChar w:fldCharType="begin"/>
        </w:r>
        <w:r w:rsidR="00990725">
          <w:rPr>
            <w:noProof/>
            <w:webHidden/>
          </w:rPr>
          <w:instrText xml:space="preserve"> PAGEREF _Toc79650742 \h </w:instrText>
        </w:r>
        <w:r w:rsidR="00990725">
          <w:rPr>
            <w:noProof/>
            <w:webHidden/>
          </w:rPr>
        </w:r>
        <w:r w:rsidR="00990725">
          <w:rPr>
            <w:noProof/>
            <w:webHidden/>
          </w:rPr>
          <w:fldChar w:fldCharType="separate"/>
        </w:r>
        <w:r w:rsidR="00990725">
          <w:rPr>
            <w:noProof/>
            <w:webHidden/>
          </w:rPr>
          <w:t>56</w:t>
        </w:r>
        <w:r w:rsidR="00990725">
          <w:rPr>
            <w:noProof/>
            <w:webHidden/>
          </w:rPr>
          <w:fldChar w:fldCharType="end"/>
        </w:r>
      </w:hyperlink>
    </w:p>
    <w:p w14:paraId="714B70F1" w14:textId="6281E4A0" w:rsidR="00990725" w:rsidRDefault="00CE715A">
      <w:pPr>
        <w:pStyle w:val="TableofFigures"/>
        <w:tabs>
          <w:tab w:val="right" w:pos="8714"/>
        </w:tabs>
        <w:rPr>
          <w:rFonts w:asciiTheme="minorHAnsi" w:eastAsiaTheme="minorEastAsia" w:hAnsiTheme="minorHAnsi" w:cstheme="minorBidi"/>
          <w:noProof/>
          <w:sz w:val="22"/>
          <w:szCs w:val="22"/>
          <w:lang w:eastAsia="en-GB"/>
        </w:rPr>
      </w:pPr>
      <w:hyperlink w:anchor="_Toc79650743" w:history="1">
        <w:r w:rsidR="00990725" w:rsidRPr="006B70D3">
          <w:rPr>
            <w:rStyle w:val="Hyperlink"/>
            <w:noProof/>
          </w:rPr>
          <w:t>Figure 4.20   Resulting rules</w:t>
        </w:r>
        <w:r w:rsidR="00990725">
          <w:rPr>
            <w:noProof/>
            <w:webHidden/>
          </w:rPr>
          <w:tab/>
        </w:r>
        <w:r w:rsidR="00990725">
          <w:rPr>
            <w:noProof/>
            <w:webHidden/>
          </w:rPr>
          <w:fldChar w:fldCharType="begin"/>
        </w:r>
        <w:r w:rsidR="00990725">
          <w:rPr>
            <w:noProof/>
            <w:webHidden/>
          </w:rPr>
          <w:instrText xml:space="preserve"> PAGEREF _Toc79650743 \h </w:instrText>
        </w:r>
        <w:r w:rsidR="00990725">
          <w:rPr>
            <w:noProof/>
            <w:webHidden/>
          </w:rPr>
        </w:r>
        <w:r w:rsidR="00990725">
          <w:rPr>
            <w:noProof/>
            <w:webHidden/>
          </w:rPr>
          <w:fldChar w:fldCharType="separate"/>
        </w:r>
        <w:r w:rsidR="00990725">
          <w:rPr>
            <w:noProof/>
            <w:webHidden/>
          </w:rPr>
          <w:t>56</w:t>
        </w:r>
        <w:r w:rsidR="00990725">
          <w:rPr>
            <w:noProof/>
            <w:webHidden/>
          </w:rPr>
          <w:fldChar w:fldCharType="end"/>
        </w:r>
      </w:hyperlink>
    </w:p>
    <w:p w14:paraId="7638B0D4" w14:textId="77847B58" w:rsidR="00990725" w:rsidRDefault="00CE715A">
      <w:pPr>
        <w:pStyle w:val="TableofFigures"/>
        <w:tabs>
          <w:tab w:val="right" w:pos="8714"/>
        </w:tabs>
        <w:rPr>
          <w:rFonts w:asciiTheme="minorHAnsi" w:eastAsiaTheme="minorEastAsia" w:hAnsiTheme="minorHAnsi" w:cstheme="minorBidi"/>
          <w:noProof/>
          <w:sz w:val="22"/>
          <w:szCs w:val="22"/>
          <w:lang w:eastAsia="en-GB"/>
        </w:rPr>
      </w:pPr>
      <w:hyperlink w:anchor="_Toc79650744" w:history="1">
        <w:r w:rsidR="00990725" w:rsidRPr="006B70D3">
          <w:rPr>
            <w:rStyle w:val="Hyperlink"/>
            <w:noProof/>
          </w:rPr>
          <w:t>Figure 4.21   Clustering dataframe</w:t>
        </w:r>
        <w:r w:rsidR="00990725">
          <w:rPr>
            <w:noProof/>
            <w:webHidden/>
          </w:rPr>
          <w:tab/>
        </w:r>
        <w:r w:rsidR="00990725">
          <w:rPr>
            <w:noProof/>
            <w:webHidden/>
          </w:rPr>
          <w:fldChar w:fldCharType="begin"/>
        </w:r>
        <w:r w:rsidR="00990725">
          <w:rPr>
            <w:noProof/>
            <w:webHidden/>
          </w:rPr>
          <w:instrText xml:space="preserve"> PAGEREF _Toc79650744 \h </w:instrText>
        </w:r>
        <w:r w:rsidR="00990725">
          <w:rPr>
            <w:noProof/>
            <w:webHidden/>
          </w:rPr>
        </w:r>
        <w:r w:rsidR="00990725">
          <w:rPr>
            <w:noProof/>
            <w:webHidden/>
          </w:rPr>
          <w:fldChar w:fldCharType="separate"/>
        </w:r>
        <w:r w:rsidR="00990725">
          <w:rPr>
            <w:noProof/>
            <w:webHidden/>
          </w:rPr>
          <w:t>57</w:t>
        </w:r>
        <w:r w:rsidR="00990725">
          <w:rPr>
            <w:noProof/>
            <w:webHidden/>
          </w:rPr>
          <w:fldChar w:fldCharType="end"/>
        </w:r>
      </w:hyperlink>
    </w:p>
    <w:p w14:paraId="77E4A8C7" w14:textId="3E3BB8B2" w:rsidR="00990725" w:rsidRDefault="00CE715A">
      <w:pPr>
        <w:pStyle w:val="TableofFigures"/>
        <w:tabs>
          <w:tab w:val="right" w:pos="8714"/>
        </w:tabs>
        <w:rPr>
          <w:rFonts w:asciiTheme="minorHAnsi" w:eastAsiaTheme="minorEastAsia" w:hAnsiTheme="minorHAnsi" w:cstheme="minorBidi"/>
          <w:noProof/>
          <w:sz w:val="22"/>
          <w:szCs w:val="22"/>
          <w:lang w:eastAsia="en-GB"/>
        </w:rPr>
      </w:pPr>
      <w:hyperlink w:anchor="_Toc79650745" w:history="1">
        <w:r w:rsidR="00990725" w:rsidRPr="006B70D3">
          <w:rPr>
            <w:rStyle w:val="Hyperlink"/>
            <w:noProof/>
          </w:rPr>
          <w:t>Figure 4.22   Scaling variables</w:t>
        </w:r>
        <w:r w:rsidR="00990725">
          <w:rPr>
            <w:noProof/>
            <w:webHidden/>
          </w:rPr>
          <w:tab/>
        </w:r>
        <w:r w:rsidR="00990725">
          <w:rPr>
            <w:noProof/>
            <w:webHidden/>
          </w:rPr>
          <w:fldChar w:fldCharType="begin"/>
        </w:r>
        <w:r w:rsidR="00990725">
          <w:rPr>
            <w:noProof/>
            <w:webHidden/>
          </w:rPr>
          <w:instrText xml:space="preserve"> PAGEREF _Toc79650745 \h </w:instrText>
        </w:r>
        <w:r w:rsidR="00990725">
          <w:rPr>
            <w:noProof/>
            <w:webHidden/>
          </w:rPr>
        </w:r>
        <w:r w:rsidR="00990725">
          <w:rPr>
            <w:noProof/>
            <w:webHidden/>
          </w:rPr>
          <w:fldChar w:fldCharType="separate"/>
        </w:r>
        <w:r w:rsidR="00990725">
          <w:rPr>
            <w:noProof/>
            <w:webHidden/>
          </w:rPr>
          <w:t>57</w:t>
        </w:r>
        <w:r w:rsidR="00990725">
          <w:rPr>
            <w:noProof/>
            <w:webHidden/>
          </w:rPr>
          <w:fldChar w:fldCharType="end"/>
        </w:r>
      </w:hyperlink>
    </w:p>
    <w:p w14:paraId="1A2BCC90" w14:textId="6B42CB2F" w:rsidR="00990725" w:rsidRDefault="00CE715A">
      <w:pPr>
        <w:pStyle w:val="TableofFigures"/>
        <w:tabs>
          <w:tab w:val="right" w:pos="8714"/>
        </w:tabs>
        <w:rPr>
          <w:rFonts w:asciiTheme="minorHAnsi" w:eastAsiaTheme="minorEastAsia" w:hAnsiTheme="minorHAnsi" w:cstheme="minorBidi"/>
          <w:noProof/>
          <w:sz w:val="22"/>
          <w:szCs w:val="22"/>
          <w:lang w:eastAsia="en-GB"/>
        </w:rPr>
      </w:pPr>
      <w:hyperlink w:anchor="_Toc79650746" w:history="1">
        <w:r w:rsidR="00990725" w:rsidRPr="006B70D3">
          <w:rPr>
            <w:rStyle w:val="Hyperlink"/>
            <w:noProof/>
          </w:rPr>
          <w:t>Figure 4.23   Implementing the elbow method</w:t>
        </w:r>
        <w:r w:rsidR="00990725">
          <w:rPr>
            <w:noProof/>
            <w:webHidden/>
          </w:rPr>
          <w:tab/>
        </w:r>
        <w:r w:rsidR="00990725">
          <w:rPr>
            <w:noProof/>
            <w:webHidden/>
          </w:rPr>
          <w:fldChar w:fldCharType="begin"/>
        </w:r>
        <w:r w:rsidR="00990725">
          <w:rPr>
            <w:noProof/>
            <w:webHidden/>
          </w:rPr>
          <w:instrText xml:space="preserve"> PAGEREF _Toc79650746 \h </w:instrText>
        </w:r>
        <w:r w:rsidR="00990725">
          <w:rPr>
            <w:noProof/>
            <w:webHidden/>
          </w:rPr>
        </w:r>
        <w:r w:rsidR="00990725">
          <w:rPr>
            <w:noProof/>
            <w:webHidden/>
          </w:rPr>
          <w:fldChar w:fldCharType="separate"/>
        </w:r>
        <w:r w:rsidR="00990725">
          <w:rPr>
            <w:noProof/>
            <w:webHidden/>
          </w:rPr>
          <w:t>58</w:t>
        </w:r>
        <w:r w:rsidR="00990725">
          <w:rPr>
            <w:noProof/>
            <w:webHidden/>
          </w:rPr>
          <w:fldChar w:fldCharType="end"/>
        </w:r>
      </w:hyperlink>
    </w:p>
    <w:p w14:paraId="1D5363F1" w14:textId="14C03F89" w:rsidR="00990725" w:rsidRDefault="00CE715A">
      <w:pPr>
        <w:pStyle w:val="TableofFigures"/>
        <w:tabs>
          <w:tab w:val="right" w:pos="8714"/>
        </w:tabs>
        <w:rPr>
          <w:rFonts w:asciiTheme="minorHAnsi" w:eastAsiaTheme="minorEastAsia" w:hAnsiTheme="minorHAnsi" w:cstheme="minorBidi"/>
          <w:noProof/>
          <w:sz w:val="22"/>
          <w:szCs w:val="22"/>
          <w:lang w:eastAsia="en-GB"/>
        </w:rPr>
      </w:pPr>
      <w:hyperlink w:anchor="_Toc79650747" w:history="1">
        <w:r w:rsidR="00990725" w:rsidRPr="006B70D3">
          <w:rPr>
            <w:rStyle w:val="Hyperlink"/>
            <w:noProof/>
          </w:rPr>
          <w:t>Figure 4.24   Result of using the elbow method</w:t>
        </w:r>
        <w:r w:rsidR="00990725">
          <w:rPr>
            <w:noProof/>
            <w:webHidden/>
          </w:rPr>
          <w:tab/>
        </w:r>
        <w:r w:rsidR="00990725">
          <w:rPr>
            <w:noProof/>
            <w:webHidden/>
          </w:rPr>
          <w:fldChar w:fldCharType="begin"/>
        </w:r>
        <w:r w:rsidR="00990725">
          <w:rPr>
            <w:noProof/>
            <w:webHidden/>
          </w:rPr>
          <w:instrText xml:space="preserve"> PAGEREF _Toc79650747 \h </w:instrText>
        </w:r>
        <w:r w:rsidR="00990725">
          <w:rPr>
            <w:noProof/>
            <w:webHidden/>
          </w:rPr>
        </w:r>
        <w:r w:rsidR="00990725">
          <w:rPr>
            <w:noProof/>
            <w:webHidden/>
          </w:rPr>
          <w:fldChar w:fldCharType="separate"/>
        </w:r>
        <w:r w:rsidR="00990725">
          <w:rPr>
            <w:noProof/>
            <w:webHidden/>
          </w:rPr>
          <w:t>58</w:t>
        </w:r>
        <w:r w:rsidR="00990725">
          <w:rPr>
            <w:noProof/>
            <w:webHidden/>
          </w:rPr>
          <w:fldChar w:fldCharType="end"/>
        </w:r>
      </w:hyperlink>
    </w:p>
    <w:p w14:paraId="232DCDCC" w14:textId="5DEB4882" w:rsidR="00990725" w:rsidRDefault="00CE715A">
      <w:pPr>
        <w:pStyle w:val="TableofFigures"/>
        <w:tabs>
          <w:tab w:val="right" w:pos="8714"/>
        </w:tabs>
        <w:rPr>
          <w:rFonts w:asciiTheme="minorHAnsi" w:eastAsiaTheme="minorEastAsia" w:hAnsiTheme="minorHAnsi" w:cstheme="minorBidi"/>
          <w:noProof/>
          <w:sz w:val="22"/>
          <w:szCs w:val="22"/>
          <w:lang w:eastAsia="en-GB"/>
        </w:rPr>
      </w:pPr>
      <w:hyperlink w:anchor="_Toc79650748" w:history="1">
        <w:r w:rsidR="00990725" w:rsidRPr="006B70D3">
          <w:rPr>
            <w:rStyle w:val="Hyperlink"/>
            <w:noProof/>
          </w:rPr>
          <w:t>Figure 4.25   Implementing silhouette coefficient</w:t>
        </w:r>
        <w:r w:rsidR="00990725">
          <w:rPr>
            <w:noProof/>
            <w:webHidden/>
          </w:rPr>
          <w:tab/>
        </w:r>
        <w:r w:rsidR="00990725">
          <w:rPr>
            <w:noProof/>
            <w:webHidden/>
          </w:rPr>
          <w:fldChar w:fldCharType="begin"/>
        </w:r>
        <w:r w:rsidR="00990725">
          <w:rPr>
            <w:noProof/>
            <w:webHidden/>
          </w:rPr>
          <w:instrText xml:space="preserve"> PAGEREF _Toc79650748 \h </w:instrText>
        </w:r>
        <w:r w:rsidR="00990725">
          <w:rPr>
            <w:noProof/>
            <w:webHidden/>
          </w:rPr>
        </w:r>
        <w:r w:rsidR="00990725">
          <w:rPr>
            <w:noProof/>
            <w:webHidden/>
          </w:rPr>
          <w:fldChar w:fldCharType="separate"/>
        </w:r>
        <w:r w:rsidR="00990725">
          <w:rPr>
            <w:noProof/>
            <w:webHidden/>
          </w:rPr>
          <w:t>59</w:t>
        </w:r>
        <w:r w:rsidR="00990725">
          <w:rPr>
            <w:noProof/>
            <w:webHidden/>
          </w:rPr>
          <w:fldChar w:fldCharType="end"/>
        </w:r>
      </w:hyperlink>
    </w:p>
    <w:p w14:paraId="2F3CDC42" w14:textId="058282A0" w:rsidR="00990725" w:rsidRDefault="00CE715A">
      <w:pPr>
        <w:pStyle w:val="TableofFigures"/>
        <w:tabs>
          <w:tab w:val="right" w:pos="8714"/>
        </w:tabs>
        <w:rPr>
          <w:rFonts w:asciiTheme="minorHAnsi" w:eastAsiaTheme="minorEastAsia" w:hAnsiTheme="minorHAnsi" w:cstheme="minorBidi"/>
          <w:noProof/>
          <w:sz w:val="22"/>
          <w:szCs w:val="22"/>
          <w:lang w:eastAsia="en-GB"/>
        </w:rPr>
      </w:pPr>
      <w:hyperlink w:anchor="_Toc79650749" w:history="1">
        <w:r w:rsidR="00990725" w:rsidRPr="006B70D3">
          <w:rPr>
            <w:rStyle w:val="Hyperlink"/>
            <w:noProof/>
          </w:rPr>
          <w:t>Figure 4.26   Result of using silhouette coefficient</w:t>
        </w:r>
        <w:r w:rsidR="00990725">
          <w:rPr>
            <w:noProof/>
            <w:webHidden/>
          </w:rPr>
          <w:tab/>
        </w:r>
        <w:r w:rsidR="00990725">
          <w:rPr>
            <w:noProof/>
            <w:webHidden/>
          </w:rPr>
          <w:fldChar w:fldCharType="begin"/>
        </w:r>
        <w:r w:rsidR="00990725">
          <w:rPr>
            <w:noProof/>
            <w:webHidden/>
          </w:rPr>
          <w:instrText xml:space="preserve"> PAGEREF _Toc79650749 \h </w:instrText>
        </w:r>
        <w:r w:rsidR="00990725">
          <w:rPr>
            <w:noProof/>
            <w:webHidden/>
          </w:rPr>
        </w:r>
        <w:r w:rsidR="00990725">
          <w:rPr>
            <w:noProof/>
            <w:webHidden/>
          </w:rPr>
          <w:fldChar w:fldCharType="separate"/>
        </w:r>
        <w:r w:rsidR="00990725">
          <w:rPr>
            <w:noProof/>
            <w:webHidden/>
          </w:rPr>
          <w:t>59</w:t>
        </w:r>
        <w:r w:rsidR="00990725">
          <w:rPr>
            <w:noProof/>
            <w:webHidden/>
          </w:rPr>
          <w:fldChar w:fldCharType="end"/>
        </w:r>
      </w:hyperlink>
    </w:p>
    <w:p w14:paraId="4CDA9EF3" w14:textId="4E8C8F02" w:rsidR="00990725" w:rsidRDefault="00CE715A">
      <w:pPr>
        <w:pStyle w:val="TableofFigures"/>
        <w:tabs>
          <w:tab w:val="right" w:pos="8714"/>
        </w:tabs>
        <w:rPr>
          <w:rFonts w:asciiTheme="minorHAnsi" w:eastAsiaTheme="minorEastAsia" w:hAnsiTheme="minorHAnsi" w:cstheme="minorBidi"/>
          <w:noProof/>
          <w:sz w:val="22"/>
          <w:szCs w:val="22"/>
          <w:lang w:eastAsia="en-GB"/>
        </w:rPr>
      </w:pPr>
      <w:hyperlink w:anchor="_Toc79650750" w:history="1">
        <w:r w:rsidR="00990725" w:rsidRPr="006B70D3">
          <w:rPr>
            <w:rStyle w:val="Hyperlink"/>
            <w:noProof/>
          </w:rPr>
          <w:t>Figure 4.27   Implementing gap statistics</w:t>
        </w:r>
        <w:r w:rsidR="00990725">
          <w:rPr>
            <w:noProof/>
            <w:webHidden/>
          </w:rPr>
          <w:tab/>
        </w:r>
        <w:r w:rsidR="00990725">
          <w:rPr>
            <w:noProof/>
            <w:webHidden/>
          </w:rPr>
          <w:fldChar w:fldCharType="begin"/>
        </w:r>
        <w:r w:rsidR="00990725">
          <w:rPr>
            <w:noProof/>
            <w:webHidden/>
          </w:rPr>
          <w:instrText xml:space="preserve"> PAGEREF _Toc79650750 \h </w:instrText>
        </w:r>
        <w:r w:rsidR="00990725">
          <w:rPr>
            <w:noProof/>
            <w:webHidden/>
          </w:rPr>
        </w:r>
        <w:r w:rsidR="00990725">
          <w:rPr>
            <w:noProof/>
            <w:webHidden/>
          </w:rPr>
          <w:fldChar w:fldCharType="separate"/>
        </w:r>
        <w:r w:rsidR="00990725">
          <w:rPr>
            <w:noProof/>
            <w:webHidden/>
          </w:rPr>
          <w:t>60</w:t>
        </w:r>
        <w:r w:rsidR="00990725">
          <w:rPr>
            <w:noProof/>
            <w:webHidden/>
          </w:rPr>
          <w:fldChar w:fldCharType="end"/>
        </w:r>
      </w:hyperlink>
    </w:p>
    <w:p w14:paraId="7A10BB59" w14:textId="2B700B40" w:rsidR="00990725" w:rsidRDefault="00CE715A">
      <w:pPr>
        <w:pStyle w:val="TableofFigures"/>
        <w:tabs>
          <w:tab w:val="right" w:pos="8714"/>
        </w:tabs>
        <w:rPr>
          <w:rFonts w:asciiTheme="minorHAnsi" w:eastAsiaTheme="minorEastAsia" w:hAnsiTheme="minorHAnsi" w:cstheme="minorBidi"/>
          <w:noProof/>
          <w:sz w:val="22"/>
          <w:szCs w:val="22"/>
          <w:lang w:eastAsia="en-GB"/>
        </w:rPr>
      </w:pPr>
      <w:hyperlink w:anchor="_Toc79650751" w:history="1">
        <w:r w:rsidR="00990725" w:rsidRPr="006B70D3">
          <w:rPr>
            <w:rStyle w:val="Hyperlink"/>
            <w:noProof/>
          </w:rPr>
          <w:t>Figure 4.28   Result of using gap statistics</w:t>
        </w:r>
        <w:r w:rsidR="00990725">
          <w:rPr>
            <w:noProof/>
            <w:webHidden/>
          </w:rPr>
          <w:tab/>
        </w:r>
        <w:r w:rsidR="00990725">
          <w:rPr>
            <w:noProof/>
            <w:webHidden/>
          </w:rPr>
          <w:fldChar w:fldCharType="begin"/>
        </w:r>
        <w:r w:rsidR="00990725">
          <w:rPr>
            <w:noProof/>
            <w:webHidden/>
          </w:rPr>
          <w:instrText xml:space="preserve"> PAGEREF _Toc79650751 \h </w:instrText>
        </w:r>
        <w:r w:rsidR="00990725">
          <w:rPr>
            <w:noProof/>
            <w:webHidden/>
          </w:rPr>
        </w:r>
        <w:r w:rsidR="00990725">
          <w:rPr>
            <w:noProof/>
            <w:webHidden/>
          </w:rPr>
          <w:fldChar w:fldCharType="separate"/>
        </w:r>
        <w:r w:rsidR="00990725">
          <w:rPr>
            <w:noProof/>
            <w:webHidden/>
          </w:rPr>
          <w:t>60</w:t>
        </w:r>
        <w:r w:rsidR="00990725">
          <w:rPr>
            <w:noProof/>
            <w:webHidden/>
          </w:rPr>
          <w:fldChar w:fldCharType="end"/>
        </w:r>
      </w:hyperlink>
    </w:p>
    <w:p w14:paraId="6EF034D3" w14:textId="6CF04716" w:rsidR="00990725" w:rsidRDefault="00CE715A">
      <w:pPr>
        <w:pStyle w:val="TableofFigures"/>
        <w:tabs>
          <w:tab w:val="right" w:pos="8714"/>
        </w:tabs>
        <w:rPr>
          <w:rFonts w:asciiTheme="minorHAnsi" w:eastAsiaTheme="minorEastAsia" w:hAnsiTheme="minorHAnsi" w:cstheme="minorBidi"/>
          <w:noProof/>
          <w:sz w:val="22"/>
          <w:szCs w:val="22"/>
          <w:lang w:eastAsia="en-GB"/>
        </w:rPr>
      </w:pPr>
      <w:hyperlink w:anchor="_Toc79650752" w:history="1">
        <w:r w:rsidR="00990725" w:rsidRPr="006B70D3">
          <w:rPr>
            <w:rStyle w:val="Hyperlink"/>
            <w:noProof/>
          </w:rPr>
          <w:t>Figure 4.29   Clustering the variables</w:t>
        </w:r>
        <w:r w:rsidR="00990725">
          <w:rPr>
            <w:noProof/>
            <w:webHidden/>
          </w:rPr>
          <w:tab/>
        </w:r>
        <w:r w:rsidR="00990725">
          <w:rPr>
            <w:noProof/>
            <w:webHidden/>
          </w:rPr>
          <w:fldChar w:fldCharType="begin"/>
        </w:r>
        <w:r w:rsidR="00990725">
          <w:rPr>
            <w:noProof/>
            <w:webHidden/>
          </w:rPr>
          <w:instrText xml:space="preserve"> PAGEREF _Toc79650752 \h </w:instrText>
        </w:r>
        <w:r w:rsidR="00990725">
          <w:rPr>
            <w:noProof/>
            <w:webHidden/>
          </w:rPr>
        </w:r>
        <w:r w:rsidR="00990725">
          <w:rPr>
            <w:noProof/>
            <w:webHidden/>
          </w:rPr>
          <w:fldChar w:fldCharType="separate"/>
        </w:r>
        <w:r w:rsidR="00990725">
          <w:rPr>
            <w:noProof/>
            <w:webHidden/>
          </w:rPr>
          <w:t>61</w:t>
        </w:r>
        <w:r w:rsidR="00990725">
          <w:rPr>
            <w:noProof/>
            <w:webHidden/>
          </w:rPr>
          <w:fldChar w:fldCharType="end"/>
        </w:r>
      </w:hyperlink>
    </w:p>
    <w:p w14:paraId="10276749" w14:textId="637D59A8" w:rsidR="00990725" w:rsidRDefault="00CE715A">
      <w:pPr>
        <w:pStyle w:val="TableofFigures"/>
        <w:tabs>
          <w:tab w:val="right" w:pos="8714"/>
        </w:tabs>
        <w:rPr>
          <w:rFonts w:asciiTheme="minorHAnsi" w:eastAsiaTheme="minorEastAsia" w:hAnsiTheme="minorHAnsi" w:cstheme="minorBidi"/>
          <w:noProof/>
          <w:sz w:val="22"/>
          <w:szCs w:val="22"/>
          <w:lang w:eastAsia="en-GB"/>
        </w:rPr>
      </w:pPr>
      <w:hyperlink w:anchor="_Toc79650753" w:history="1">
        <w:r w:rsidR="00990725" w:rsidRPr="006B70D3">
          <w:rPr>
            <w:rStyle w:val="Hyperlink"/>
            <w:noProof/>
          </w:rPr>
          <w:t>Figure 4.30   Number of students in each cluster</w:t>
        </w:r>
        <w:r w:rsidR="00990725">
          <w:rPr>
            <w:noProof/>
            <w:webHidden/>
          </w:rPr>
          <w:tab/>
        </w:r>
        <w:r w:rsidR="00990725">
          <w:rPr>
            <w:noProof/>
            <w:webHidden/>
          </w:rPr>
          <w:fldChar w:fldCharType="begin"/>
        </w:r>
        <w:r w:rsidR="00990725">
          <w:rPr>
            <w:noProof/>
            <w:webHidden/>
          </w:rPr>
          <w:instrText xml:space="preserve"> PAGEREF _Toc79650753 \h </w:instrText>
        </w:r>
        <w:r w:rsidR="00990725">
          <w:rPr>
            <w:noProof/>
            <w:webHidden/>
          </w:rPr>
        </w:r>
        <w:r w:rsidR="00990725">
          <w:rPr>
            <w:noProof/>
            <w:webHidden/>
          </w:rPr>
          <w:fldChar w:fldCharType="separate"/>
        </w:r>
        <w:r w:rsidR="00990725">
          <w:rPr>
            <w:noProof/>
            <w:webHidden/>
          </w:rPr>
          <w:t>61</w:t>
        </w:r>
        <w:r w:rsidR="00990725">
          <w:rPr>
            <w:noProof/>
            <w:webHidden/>
          </w:rPr>
          <w:fldChar w:fldCharType="end"/>
        </w:r>
      </w:hyperlink>
    </w:p>
    <w:p w14:paraId="52B20CE5" w14:textId="50CC5FBC" w:rsidR="00990725" w:rsidRDefault="00CE715A">
      <w:pPr>
        <w:pStyle w:val="TableofFigures"/>
        <w:tabs>
          <w:tab w:val="right" w:pos="8714"/>
        </w:tabs>
        <w:rPr>
          <w:rFonts w:asciiTheme="minorHAnsi" w:eastAsiaTheme="minorEastAsia" w:hAnsiTheme="minorHAnsi" w:cstheme="minorBidi"/>
          <w:noProof/>
          <w:sz w:val="22"/>
          <w:szCs w:val="22"/>
          <w:lang w:eastAsia="en-GB"/>
        </w:rPr>
      </w:pPr>
      <w:hyperlink w:anchor="_Toc79650754" w:history="1">
        <w:r w:rsidR="00990725" w:rsidRPr="006B70D3">
          <w:rPr>
            <w:rStyle w:val="Hyperlink"/>
            <w:noProof/>
          </w:rPr>
          <w:t>Figure 4.31   Adding cluster labels to the dataframe</w:t>
        </w:r>
        <w:r w:rsidR="00990725">
          <w:rPr>
            <w:noProof/>
            <w:webHidden/>
          </w:rPr>
          <w:tab/>
        </w:r>
        <w:r w:rsidR="00990725">
          <w:rPr>
            <w:noProof/>
            <w:webHidden/>
          </w:rPr>
          <w:fldChar w:fldCharType="begin"/>
        </w:r>
        <w:r w:rsidR="00990725">
          <w:rPr>
            <w:noProof/>
            <w:webHidden/>
          </w:rPr>
          <w:instrText xml:space="preserve"> PAGEREF _Toc79650754 \h </w:instrText>
        </w:r>
        <w:r w:rsidR="00990725">
          <w:rPr>
            <w:noProof/>
            <w:webHidden/>
          </w:rPr>
        </w:r>
        <w:r w:rsidR="00990725">
          <w:rPr>
            <w:noProof/>
            <w:webHidden/>
          </w:rPr>
          <w:fldChar w:fldCharType="separate"/>
        </w:r>
        <w:r w:rsidR="00990725">
          <w:rPr>
            <w:noProof/>
            <w:webHidden/>
          </w:rPr>
          <w:t>62</w:t>
        </w:r>
        <w:r w:rsidR="00990725">
          <w:rPr>
            <w:noProof/>
            <w:webHidden/>
          </w:rPr>
          <w:fldChar w:fldCharType="end"/>
        </w:r>
      </w:hyperlink>
    </w:p>
    <w:p w14:paraId="13A5A1EF" w14:textId="1419103D" w:rsidR="00990725" w:rsidRDefault="00CE715A">
      <w:pPr>
        <w:pStyle w:val="TableofFigures"/>
        <w:tabs>
          <w:tab w:val="right" w:pos="8714"/>
        </w:tabs>
        <w:rPr>
          <w:rFonts w:asciiTheme="minorHAnsi" w:eastAsiaTheme="minorEastAsia" w:hAnsiTheme="minorHAnsi" w:cstheme="minorBidi"/>
          <w:noProof/>
          <w:sz w:val="22"/>
          <w:szCs w:val="22"/>
          <w:lang w:eastAsia="en-GB"/>
        </w:rPr>
      </w:pPr>
      <w:hyperlink w:anchor="_Toc79650755" w:history="1">
        <w:r w:rsidR="00990725" w:rsidRPr="006B70D3">
          <w:rPr>
            <w:rStyle w:val="Hyperlink"/>
            <w:noProof/>
          </w:rPr>
          <w:t>Figure 4.32   Profiling chart from clustering</w:t>
        </w:r>
        <w:r w:rsidR="00990725">
          <w:rPr>
            <w:noProof/>
            <w:webHidden/>
          </w:rPr>
          <w:tab/>
        </w:r>
        <w:r w:rsidR="00990725">
          <w:rPr>
            <w:noProof/>
            <w:webHidden/>
          </w:rPr>
          <w:fldChar w:fldCharType="begin"/>
        </w:r>
        <w:r w:rsidR="00990725">
          <w:rPr>
            <w:noProof/>
            <w:webHidden/>
          </w:rPr>
          <w:instrText xml:space="preserve"> PAGEREF _Toc79650755 \h </w:instrText>
        </w:r>
        <w:r w:rsidR="00990725">
          <w:rPr>
            <w:noProof/>
            <w:webHidden/>
          </w:rPr>
        </w:r>
        <w:r w:rsidR="00990725">
          <w:rPr>
            <w:noProof/>
            <w:webHidden/>
          </w:rPr>
          <w:fldChar w:fldCharType="separate"/>
        </w:r>
        <w:r w:rsidR="00990725">
          <w:rPr>
            <w:noProof/>
            <w:webHidden/>
          </w:rPr>
          <w:t>62</w:t>
        </w:r>
        <w:r w:rsidR="00990725">
          <w:rPr>
            <w:noProof/>
            <w:webHidden/>
          </w:rPr>
          <w:fldChar w:fldCharType="end"/>
        </w:r>
      </w:hyperlink>
    </w:p>
    <w:p w14:paraId="54420126" w14:textId="47BAA39A" w:rsidR="00990725" w:rsidRDefault="00CE715A">
      <w:pPr>
        <w:pStyle w:val="TableofFigures"/>
        <w:tabs>
          <w:tab w:val="right" w:pos="8714"/>
        </w:tabs>
        <w:rPr>
          <w:rFonts w:asciiTheme="minorHAnsi" w:eastAsiaTheme="minorEastAsia" w:hAnsiTheme="minorHAnsi" w:cstheme="minorBidi"/>
          <w:noProof/>
          <w:sz w:val="22"/>
          <w:szCs w:val="22"/>
          <w:lang w:eastAsia="en-GB"/>
        </w:rPr>
      </w:pPr>
      <w:hyperlink w:anchor="_Toc79650756" w:history="1">
        <w:r w:rsidR="00990725" w:rsidRPr="006B70D3">
          <w:rPr>
            <w:rStyle w:val="Hyperlink"/>
            <w:noProof/>
          </w:rPr>
          <w:t>Figure 4.33   Home Page</w:t>
        </w:r>
        <w:r w:rsidR="00990725">
          <w:rPr>
            <w:noProof/>
            <w:webHidden/>
          </w:rPr>
          <w:tab/>
        </w:r>
        <w:r w:rsidR="00990725">
          <w:rPr>
            <w:noProof/>
            <w:webHidden/>
          </w:rPr>
          <w:fldChar w:fldCharType="begin"/>
        </w:r>
        <w:r w:rsidR="00990725">
          <w:rPr>
            <w:noProof/>
            <w:webHidden/>
          </w:rPr>
          <w:instrText xml:space="preserve"> PAGEREF _Toc79650756 \h </w:instrText>
        </w:r>
        <w:r w:rsidR="00990725">
          <w:rPr>
            <w:noProof/>
            <w:webHidden/>
          </w:rPr>
        </w:r>
        <w:r w:rsidR="00990725">
          <w:rPr>
            <w:noProof/>
            <w:webHidden/>
          </w:rPr>
          <w:fldChar w:fldCharType="separate"/>
        </w:r>
        <w:r w:rsidR="00990725">
          <w:rPr>
            <w:noProof/>
            <w:webHidden/>
          </w:rPr>
          <w:t>63</w:t>
        </w:r>
        <w:r w:rsidR="00990725">
          <w:rPr>
            <w:noProof/>
            <w:webHidden/>
          </w:rPr>
          <w:fldChar w:fldCharType="end"/>
        </w:r>
      </w:hyperlink>
    </w:p>
    <w:p w14:paraId="0332F8E8" w14:textId="7FA3E08A" w:rsidR="00990725" w:rsidRDefault="00CE715A">
      <w:pPr>
        <w:pStyle w:val="TableofFigures"/>
        <w:tabs>
          <w:tab w:val="right" w:pos="8714"/>
        </w:tabs>
        <w:rPr>
          <w:rFonts w:asciiTheme="minorHAnsi" w:eastAsiaTheme="minorEastAsia" w:hAnsiTheme="minorHAnsi" w:cstheme="minorBidi"/>
          <w:noProof/>
          <w:sz w:val="22"/>
          <w:szCs w:val="22"/>
          <w:lang w:eastAsia="en-GB"/>
        </w:rPr>
      </w:pPr>
      <w:hyperlink w:anchor="_Toc79650757" w:history="1">
        <w:r w:rsidR="00990725" w:rsidRPr="006B70D3">
          <w:rPr>
            <w:rStyle w:val="Hyperlink"/>
            <w:noProof/>
          </w:rPr>
          <w:t>Figure 4.34   Registration Page</w:t>
        </w:r>
        <w:r w:rsidR="00990725">
          <w:rPr>
            <w:noProof/>
            <w:webHidden/>
          </w:rPr>
          <w:tab/>
        </w:r>
        <w:r w:rsidR="00990725">
          <w:rPr>
            <w:noProof/>
            <w:webHidden/>
          </w:rPr>
          <w:fldChar w:fldCharType="begin"/>
        </w:r>
        <w:r w:rsidR="00990725">
          <w:rPr>
            <w:noProof/>
            <w:webHidden/>
          </w:rPr>
          <w:instrText xml:space="preserve"> PAGEREF _Toc79650757 \h </w:instrText>
        </w:r>
        <w:r w:rsidR="00990725">
          <w:rPr>
            <w:noProof/>
            <w:webHidden/>
          </w:rPr>
        </w:r>
        <w:r w:rsidR="00990725">
          <w:rPr>
            <w:noProof/>
            <w:webHidden/>
          </w:rPr>
          <w:fldChar w:fldCharType="separate"/>
        </w:r>
        <w:r w:rsidR="00990725">
          <w:rPr>
            <w:noProof/>
            <w:webHidden/>
          </w:rPr>
          <w:t>64</w:t>
        </w:r>
        <w:r w:rsidR="00990725">
          <w:rPr>
            <w:noProof/>
            <w:webHidden/>
          </w:rPr>
          <w:fldChar w:fldCharType="end"/>
        </w:r>
      </w:hyperlink>
    </w:p>
    <w:p w14:paraId="5583978C" w14:textId="7CB62FAB" w:rsidR="00990725" w:rsidRDefault="00CE715A">
      <w:pPr>
        <w:pStyle w:val="TableofFigures"/>
        <w:tabs>
          <w:tab w:val="right" w:pos="8714"/>
        </w:tabs>
        <w:rPr>
          <w:rStyle w:val="Hyperlink"/>
          <w:noProof/>
        </w:rPr>
      </w:pPr>
      <w:hyperlink w:anchor="_Toc79650758" w:history="1">
        <w:r w:rsidR="00990725" w:rsidRPr="006B70D3">
          <w:rPr>
            <w:rStyle w:val="Hyperlink"/>
            <w:noProof/>
          </w:rPr>
          <w:t>Figure 4.35   Login Page</w:t>
        </w:r>
        <w:r w:rsidR="00990725">
          <w:rPr>
            <w:noProof/>
            <w:webHidden/>
          </w:rPr>
          <w:tab/>
        </w:r>
        <w:r w:rsidR="00990725">
          <w:rPr>
            <w:noProof/>
            <w:webHidden/>
          </w:rPr>
          <w:fldChar w:fldCharType="begin"/>
        </w:r>
        <w:r w:rsidR="00990725">
          <w:rPr>
            <w:noProof/>
            <w:webHidden/>
          </w:rPr>
          <w:instrText xml:space="preserve"> PAGEREF _Toc79650758 \h </w:instrText>
        </w:r>
        <w:r w:rsidR="00990725">
          <w:rPr>
            <w:noProof/>
            <w:webHidden/>
          </w:rPr>
        </w:r>
        <w:r w:rsidR="00990725">
          <w:rPr>
            <w:noProof/>
            <w:webHidden/>
          </w:rPr>
          <w:fldChar w:fldCharType="separate"/>
        </w:r>
        <w:r w:rsidR="00990725">
          <w:rPr>
            <w:noProof/>
            <w:webHidden/>
          </w:rPr>
          <w:t>65</w:t>
        </w:r>
        <w:r w:rsidR="00990725">
          <w:rPr>
            <w:noProof/>
            <w:webHidden/>
          </w:rPr>
          <w:fldChar w:fldCharType="end"/>
        </w:r>
      </w:hyperlink>
    </w:p>
    <w:p w14:paraId="2E15A621" w14:textId="472A28FA" w:rsidR="00990725" w:rsidRDefault="00CE715A" w:rsidP="00990725">
      <w:pPr>
        <w:pStyle w:val="TableofFigures"/>
        <w:tabs>
          <w:tab w:val="right" w:pos="8714"/>
        </w:tabs>
        <w:rPr>
          <w:rFonts w:asciiTheme="minorHAnsi" w:eastAsiaTheme="minorEastAsia" w:hAnsiTheme="minorHAnsi" w:cstheme="minorBidi"/>
          <w:noProof/>
          <w:sz w:val="22"/>
          <w:szCs w:val="22"/>
          <w:lang w:eastAsia="en-GB"/>
        </w:rPr>
      </w:pPr>
      <w:hyperlink w:anchor="_Toc79650758" w:history="1">
        <w:r w:rsidR="00990725" w:rsidRPr="006B70D3">
          <w:rPr>
            <w:rStyle w:val="Hyperlink"/>
            <w:noProof/>
          </w:rPr>
          <w:t>Figure 4.3</w:t>
        </w:r>
        <w:r w:rsidR="00990725">
          <w:rPr>
            <w:rStyle w:val="Hyperlink"/>
            <w:noProof/>
          </w:rPr>
          <w:t>6</w:t>
        </w:r>
        <w:r w:rsidR="00990725" w:rsidRPr="006B70D3">
          <w:rPr>
            <w:rStyle w:val="Hyperlink"/>
            <w:noProof/>
          </w:rPr>
          <w:t xml:space="preserve">   </w:t>
        </w:r>
        <w:r w:rsidR="00990725">
          <w:rPr>
            <w:rStyle w:val="Hyperlink"/>
            <w:noProof/>
          </w:rPr>
          <w:t>View Association</w:t>
        </w:r>
        <w:r w:rsidR="00990725" w:rsidRPr="006B70D3">
          <w:rPr>
            <w:rStyle w:val="Hyperlink"/>
            <w:noProof/>
          </w:rPr>
          <w:t xml:space="preserve"> Page</w:t>
        </w:r>
        <w:r w:rsidR="00990725">
          <w:rPr>
            <w:noProof/>
            <w:webHidden/>
          </w:rPr>
          <w:tab/>
        </w:r>
        <w:r w:rsidR="00990725">
          <w:rPr>
            <w:noProof/>
            <w:webHidden/>
          </w:rPr>
          <w:fldChar w:fldCharType="begin"/>
        </w:r>
        <w:r w:rsidR="00990725">
          <w:rPr>
            <w:noProof/>
            <w:webHidden/>
          </w:rPr>
          <w:instrText xml:space="preserve"> PAGEREF _Toc79650758 \h </w:instrText>
        </w:r>
        <w:r w:rsidR="00990725">
          <w:rPr>
            <w:noProof/>
            <w:webHidden/>
          </w:rPr>
        </w:r>
        <w:r w:rsidR="00990725">
          <w:rPr>
            <w:noProof/>
            <w:webHidden/>
          </w:rPr>
          <w:fldChar w:fldCharType="separate"/>
        </w:r>
        <w:r w:rsidR="00990725">
          <w:rPr>
            <w:noProof/>
            <w:webHidden/>
          </w:rPr>
          <w:t>65</w:t>
        </w:r>
        <w:r w:rsidR="00990725">
          <w:rPr>
            <w:noProof/>
            <w:webHidden/>
          </w:rPr>
          <w:fldChar w:fldCharType="end"/>
        </w:r>
      </w:hyperlink>
    </w:p>
    <w:p w14:paraId="1A00B32A" w14:textId="3772836C" w:rsidR="00990725" w:rsidRDefault="00CE715A" w:rsidP="00990725">
      <w:pPr>
        <w:pStyle w:val="TableofFigures"/>
        <w:tabs>
          <w:tab w:val="right" w:pos="8714"/>
        </w:tabs>
        <w:rPr>
          <w:rFonts w:asciiTheme="minorHAnsi" w:eastAsiaTheme="minorEastAsia" w:hAnsiTheme="minorHAnsi" w:cstheme="minorBidi"/>
          <w:noProof/>
          <w:sz w:val="22"/>
          <w:szCs w:val="22"/>
          <w:lang w:eastAsia="en-GB"/>
        </w:rPr>
      </w:pPr>
      <w:hyperlink w:anchor="_Toc79650758" w:history="1">
        <w:r w:rsidR="00990725" w:rsidRPr="006B70D3">
          <w:rPr>
            <w:rStyle w:val="Hyperlink"/>
            <w:noProof/>
          </w:rPr>
          <w:t>Figure 4.3</w:t>
        </w:r>
        <w:r w:rsidR="00990725">
          <w:rPr>
            <w:rStyle w:val="Hyperlink"/>
            <w:noProof/>
          </w:rPr>
          <w:t>7</w:t>
        </w:r>
        <w:r w:rsidR="00990725" w:rsidRPr="006B70D3">
          <w:rPr>
            <w:rStyle w:val="Hyperlink"/>
            <w:noProof/>
          </w:rPr>
          <w:t xml:space="preserve">   </w:t>
        </w:r>
        <w:r w:rsidR="00990725">
          <w:rPr>
            <w:rStyle w:val="Hyperlink"/>
            <w:noProof/>
          </w:rPr>
          <w:t>Course</w:t>
        </w:r>
        <w:r w:rsidR="00990725" w:rsidRPr="006B70D3">
          <w:rPr>
            <w:rStyle w:val="Hyperlink"/>
            <w:noProof/>
          </w:rPr>
          <w:t xml:space="preserve"> </w:t>
        </w:r>
        <w:r w:rsidR="00990725">
          <w:rPr>
            <w:rStyle w:val="Hyperlink"/>
            <w:noProof/>
          </w:rPr>
          <w:t>Association Mining</w:t>
        </w:r>
        <w:r w:rsidR="00990725">
          <w:rPr>
            <w:noProof/>
            <w:webHidden/>
          </w:rPr>
          <w:tab/>
          <w:t>66</w:t>
        </w:r>
      </w:hyperlink>
    </w:p>
    <w:p w14:paraId="70F4DAA7" w14:textId="3BE30AEC" w:rsidR="00990725" w:rsidRDefault="00CE715A" w:rsidP="00990725">
      <w:pPr>
        <w:pStyle w:val="TableofFigures"/>
        <w:tabs>
          <w:tab w:val="right" w:pos="8714"/>
        </w:tabs>
        <w:rPr>
          <w:rStyle w:val="Hyperlink"/>
          <w:noProof/>
        </w:rPr>
      </w:pPr>
      <w:hyperlink w:anchor="_Toc79650758" w:history="1">
        <w:r w:rsidR="00990725" w:rsidRPr="006B70D3">
          <w:rPr>
            <w:rStyle w:val="Hyperlink"/>
            <w:noProof/>
          </w:rPr>
          <w:t>Figure 4.3</w:t>
        </w:r>
        <w:r w:rsidR="00990725">
          <w:rPr>
            <w:rStyle w:val="Hyperlink"/>
            <w:noProof/>
          </w:rPr>
          <w:t>8</w:t>
        </w:r>
        <w:r w:rsidR="00990725" w:rsidRPr="006B70D3">
          <w:rPr>
            <w:rStyle w:val="Hyperlink"/>
            <w:noProof/>
          </w:rPr>
          <w:t xml:space="preserve">   </w:t>
        </w:r>
        <w:r w:rsidR="00990725">
          <w:rPr>
            <w:rStyle w:val="Hyperlink"/>
            <w:noProof/>
          </w:rPr>
          <w:t>Course</w:t>
        </w:r>
        <w:r w:rsidR="00990725" w:rsidRPr="006B70D3">
          <w:rPr>
            <w:rStyle w:val="Hyperlink"/>
            <w:noProof/>
          </w:rPr>
          <w:t xml:space="preserve"> </w:t>
        </w:r>
        <w:r w:rsidR="00990725">
          <w:rPr>
            <w:rStyle w:val="Hyperlink"/>
            <w:noProof/>
          </w:rPr>
          <w:t>Prediction</w:t>
        </w:r>
        <w:r w:rsidR="00990725">
          <w:rPr>
            <w:noProof/>
            <w:webHidden/>
          </w:rPr>
          <w:tab/>
          <w:t>67</w:t>
        </w:r>
      </w:hyperlink>
    </w:p>
    <w:p w14:paraId="57F064A5" w14:textId="2832EBDC" w:rsidR="00990725" w:rsidRPr="00990725" w:rsidRDefault="00CE715A" w:rsidP="00990725">
      <w:pPr>
        <w:pStyle w:val="TableofFigures"/>
        <w:tabs>
          <w:tab w:val="right" w:pos="8714"/>
        </w:tabs>
        <w:rPr>
          <w:rFonts w:asciiTheme="minorHAnsi" w:eastAsiaTheme="minorEastAsia" w:hAnsiTheme="minorHAnsi" w:cstheme="minorBidi"/>
          <w:noProof/>
          <w:sz w:val="22"/>
          <w:szCs w:val="22"/>
          <w:lang w:eastAsia="en-GB"/>
        </w:rPr>
      </w:pPr>
      <w:hyperlink w:anchor="_Toc79650758" w:history="1">
        <w:r w:rsidR="00990725" w:rsidRPr="006B70D3">
          <w:rPr>
            <w:rStyle w:val="Hyperlink"/>
            <w:noProof/>
          </w:rPr>
          <w:t>Figure 4.3</w:t>
        </w:r>
        <w:r w:rsidR="00990725">
          <w:rPr>
            <w:rStyle w:val="Hyperlink"/>
            <w:noProof/>
          </w:rPr>
          <w:t>9</w:t>
        </w:r>
        <w:r w:rsidR="00990725" w:rsidRPr="006B70D3">
          <w:rPr>
            <w:rStyle w:val="Hyperlink"/>
            <w:noProof/>
          </w:rPr>
          <w:t xml:space="preserve">   </w:t>
        </w:r>
        <w:r w:rsidR="00990725">
          <w:rPr>
            <w:rStyle w:val="Hyperlink"/>
            <w:noProof/>
          </w:rPr>
          <w:t>Dashboard</w:t>
        </w:r>
        <w:r w:rsidR="00990725" w:rsidRPr="006B70D3">
          <w:rPr>
            <w:rStyle w:val="Hyperlink"/>
            <w:noProof/>
          </w:rPr>
          <w:t xml:space="preserve"> Page</w:t>
        </w:r>
        <w:r w:rsidR="00990725">
          <w:rPr>
            <w:noProof/>
            <w:webHidden/>
          </w:rPr>
          <w:tab/>
          <w:t>67</w:t>
        </w:r>
      </w:hyperlink>
    </w:p>
    <w:p w14:paraId="27BA9FB6" w14:textId="2A8BD8DF" w:rsidR="00990725" w:rsidRDefault="00CE715A" w:rsidP="00990725">
      <w:pPr>
        <w:pStyle w:val="TableofFigures"/>
        <w:tabs>
          <w:tab w:val="right" w:pos="8714"/>
        </w:tabs>
        <w:rPr>
          <w:rFonts w:asciiTheme="minorHAnsi" w:eastAsiaTheme="minorEastAsia" w:hAnsiTheme="minorHAnsi" w:cstheme="minorBidi"/>
          <w:noProof/>
          <w:sz w:val="22"/>
          <w:szCs w:val="22"/>
          <w:lang w:eastAsia="en-GB"/>
        </w:rPr>
      </w:pPr>
      <w:hyperlink w:anchor="_Toc79650758" w:history="1">
        <w:r w:rsidR="00990725" w:rsidRPr="006B70D3">
          <w:rPr>
            <w:rStyle w:val="Hyperlink"/>
            <w:noProof/>
          </w:rPr>
          <w:t>Figure 4.</w:t>
        </w:r>
        <w:r w:rsidR="00990725">
          <w:rPr>
            <w:rStyle w:val="Hyperlink"/>
            <w:noProof/>
          </w:rPr>
          <w:t>40</w:t>
        </w:r>
        <w:r w:rsidR="00990725" w:rsidRPr="006B70D3">
          <w:rPr>
            <w:rStyle w:val="Hyperlink"/>
            <w:noProof/>
          </w:rPr>
          <w:t xml:space="preserve">   </w:t>
        </w:r>
        <w:r w:rsidR="00990725">
          <w:rPr>
            <w:rStyle w:val="Hyperlink"/>
            <w:noProof/>
          </w:rPr>
          <w:t>Loading</w:t>
        </w:r>
        <w:r w:rsidR="00990725" w:rsidRPr="006B70D3">
          <w:rPr>
            <w:rStyle w:val="Hyperlink"/>
            <w:noProof/>
          </w:rPr>
          <w:t xml:space="preserve"> </w:t>
        </w:r>
        <w:r w:rsidR="00990725">
          <w:rPr>
            <w:rStyle w:val="Hyperlink"/>
            <w:noProof/>
          </w:rPr>
          <w:t>model into Django web app</w:t>
        </w:r>
        <w:r w:rsidR="00990725">
          <w:rPr>
            <w:noProof/>
            <w:webHidden/>
          </w:rPr>
          <w:tab/>
        </w:r>
        <w:r w:rsidR="003F1ECD">
          <w:rPr>
            <w:noProof/>
            <w:webHidden/>
          </w:rPr>
          <w:t>68</w:t>
        </w:r>
      </w:hyperlink>
    </w:p>
    <w:p w14:paraId="244E1F18" w14:textId="512552D6" w:rsidR="00990725" w:rsidRDefault="00CE715A" w:rsidP="00990725">
      <w:pPr>
        <w:pStyle w:val="TableofFigures"/>
        <w:tabs>
          <w:tab w:val="right" w:pos="8714"/>
        </w:tabs>
        <w:rPr>
          <w:rFonts w:asciiTheme="minorHAnsi" w:eastAsiaTheme="minorEastAsia" w:hAnsiTheme="minorHAnsi" w:cstheme="minorBidi"/>
          <w:noProof/>
          <w:sz w:val="22"/>
          <w:szCs w:val="22"/>
          <w:lang w:eastAsia="en-GB"/>
        </w:rPr>
      </w:pPr>
      <w:hyperlink w:anchor="_Toc79650758" w:history="1">
        <w:r w:rsidR="00990725" w:rsidRPr="006B70D3">
          <w:rPr>
            <w:rStyle w:val="Hyperlink"/>
            <w:noProof/>
          </w:rPr>
          <w:t>Figure 4.</w:t>
        </w:r>
        <w:r w:rsidR="00990725">
          <w:rPr>
            <w:rStyle w:val="Hyperlink"/>
            <w:noProof/>
          </w:rPr>
          <w:t>41</w:t>
        </w:r>
        <w:r w:rsidR="00990725" w:rsidRPr="006B70D3">
          <w:rPr>
            <w:rStyle w:val="Hyperlink"/>
            <w:noProof/>
          </w:rPr>
          <w:t xml:space="preserve">   </w:t>
        </w:r>
        <w:r w:rsidR="00990725">
          <w:rPr>
            <w:rStyle w:val="Hyperlink"/>
            <w:noProof/>
          </w:rPr>
          <w:t>Generating charts with chartjs</w:t>
        </w:r>
        <w:r w:rsidR="00990725">
          <w:rPr>
            <w:noProof/>
            <w:webHidden/>
          </w:rPr>
          <w:tab/>
        </w:r>
        <w:r w:rsidR="003F1ECD">
          <w:rPr>
            <w:noProof/>
            <w:webHidden/>
          </w:rPr>
          <w:t>68</w:t>
        </w:r>
      </w:hyperlink>
    </w:p>
    <w:p w14:paraId="744FA263" w14:textId="77777777" w:rsidR="00990725" w:rsidRPr="00990725" w:rsidRDefault="00990725" w:rsidP="00990725"/>
    <w:p w14:paraId="35EB6B66" w14:textId="3459C9B4" w:rsidR="00C36481" w:rsidRPr="00DD1790" w:rsidRDefault="00990725" w:rsidP="00C36481">
      <w:r>
        <w:fldChar w:fldCharType="end"/>
      </w:r>
    </w:p>
    <w:p w14:paraId="1CF7160B" w14:textId="2383EF50" w:rsidR="00633F98" w:rsidRPr="00633F98" w:rsidRDefault="00633F98" w:rsidP="00633F98"/>
    <w:p w14:paraId="47FE7D99" w14:textId="09254362" w:rsidR="00F076A5" w:rsidRPr="00F74748" w:rsidRDefault="00633F98" w:rsidP="00F74748">
      <w:pPr>
        <w:spacing w:after="160" w:line="259" w:lineRule="auto"/>
        <w:jc w:val="left"/>
        <w:rPr>
          <w:b/>
          <w:sz w:val="28"/>
          <w:szCs w:val="28"/>
        </w:rPr>
      </w:pPr>
      <w:r>
        <w:rPr>
          <w:b/>
          <w:sz w:val="28"/>
          <w:szCs w:val="28"/>
        </w:rPr>
        <w:br w:type="page"/>
      </w:r>
    </w:p>
    <w:p w14:paraId="18EC7039" w14:textId="3A533EF0" w:rsidR="00F076A5" w:rsidRDefault="00F076A5" w:rsidP="00325F09">
      <w:pPr>
        <w:pStyle w:val="ChapterHeading"/>
      </w:pPr>
      <w:bookmarkStart w:id="42" w:name="_Toc79142335"/>
      <w:bookmarkStart w:id="43" w:name="_Toc79411301"/>
      <w:bookmarkStart w:id="44" w:name="_Toc79535167"/>
      <w:bookmarkStart w:id="45" w:name="_Toc79535883"/>
      <w:bookmarkStart w:id="46" w:name="_Toc79536129"/>
      <w:bookmarkStart w:id="47" w:name="_Toc79536257"/>
      <w:bookmarkStart w:id="48" w:name="_Toc79536631"/>
      <w:bookmarkStart w:id="49" w:name="_Toc79578877"/>
      <w:bookmarkStart w:id="50" w:name="_Toc79579045"/>
      <w:r>
        <w:lastRenderedPageBreak/>
        <w:t>LIST OF TABLES</w:t>
      </w:r>
      <w:bookmarkEnd w:id="42"/>
      <w:bookmarkEnd w:id="43"/>
      <w:bookmarkEnd w:id="44"/>
      <w:bookmarkEnd w:id="45"/>
      <w:bookmarkEnd w:id="46"/>
      <w:bookmarkEnd w:id="47"/>
      <w:bookmarkEnd w:id="48"/>
      <w:bookmarkEnd w:id="49"/>
      <w:bookmarkEnd w:id="50"/>
    </w:p>
    <w:p w14:paraId="26A25B00" w14:textId="2A7DF6C9" w:rsidR="00696052" w:rsidRPr="00696052" w:rsidRDefault="00C45118" w:rsidP="00696052">
      <w:pPr>
        <w:rPr>
          <w:b/>
          <w:bCs/>
        </w:rPr>
      </w:pPr>
      <w:r w:rsidRPr="00696052">
        <w:rPr>
          <w:b/>
          <w:bCs/>
        </w:rPr>
        <w:t>TABLE</w:t>
      </w:r>
      <w:r>
        <w:rPr>
          <w:b/>
          <w:bCs/>
        </w:rPr>
        <w:t xml:space="preserve">                                                                                                                                           PAGE</w:t>
      </w:r>
    </w:p>
    <w:p w14:paraId="301CFAF5" w14:textId="6AE24ABB" w:rsidR="00990725" w:rsidRDefault="00990725">
      <w:pPr>
        <w:pStyle w:val="TableofFigures"/>
        <w:tabs>
          <w:tab w:val="right" w:pos="8714"/>
        </w:tabs>
        <w:rPr>
          <w:rFonts w:asciiTheme="minorHAnsi" w:eastAsiaTheme="minorEastAsia" w:hAnsiTheme="minorHAnsi" w:cstheme="minorBidi"/>
          <w:noProof/>
          <w:sz w:val="22"/>
          <w:szCs w:val="22"/>
          <w:lang w:eastAsia="en-GB"/>
        </w:rPr>
      </w:pPr>
      <w:r>
        <w:rPr>
          <w:b/>
        </w:rPr>
        <w:fldChar w:fldCharType="begin"/>
      </w:r>
      <w:r>
        <w:rPr>
          <w:b/>
        </w:rPr>
        <w:instrText xml:space="preserve"> TOC \h \z \c "Table" </w:instrText>
      </w:r>
      <w:r>
        <w:rPr>
          <w:b/>
        </w:rPr>
        <w:fldChar w:fldCharType="separate"/>
      </w:r>
      <w:hyperlink w:anchor="_Toc79650698" w:history="1">
        <w:r w:rsidRPr="00D10972">
          <w:rPr>
            <w:rStyle w:val="Hyperlink"/>
            <w:noProof/>
          </w:rPr>
          <w:t>Table 4.1   Hardware Requirements</w:t>
        </w:r>
        <w:r>
          <w:rPr>
            <w:noProof/>
            <w:webHidden/>
          </w:rPr>
          <w:tab/>
        </w:r>
        <w:r>
          <w:rPr>
            <w:noProof/>
            <w:webHidden/>
          </w:rPr>
          <w:fldChar w:fldCharType="begin"/>
        </w:r>
        <w:r>
          <w:rPr>
            <w:noProof/>
            <w:webHidden/>
          </w:rPr>
          <w:instrText xml:space="preserve"> PAGEREF _Toc79650698 \h </w:instrText>
        </w:r>
        <w:r>
          <w:rPr>
            <w:noProof/>
            <w:webHidden/>
          </w:rPr>
        </w:r>
        <w:r>
          <w:rPr>
            <w:noProof/>
            <w:webHidden/>
          </w:rPr>
          <w:fldChar w:fldCharType="separate"/>
        </w:r>
        <w:r>
          <w:rPr>
            <w:noProof/>
            <w:webHidden/>
          </w:rPr>
          <w:t>44</w:t>
        </w:r>
        <w:r>
          <w:rPr>
            <w:noProof/>
            <w:webHidden/>
          </w:rPr>
          <w:fldChar w:fldCharType="end"/>
        </w:r>
      </w:hyperlink>
    </w:p>
    <w:p w14:paraId="62D45115" w14:textId="19B26C95" w:rsidR="00990725" w:rsidRDefault="00CE715A">
      <w:pPr>
        <w:pStyle w:val="TableofFigures"/>
        <w:tabs>
          <w:tab w:val="right" w:pos="8714"/>
        </w:tabs>
        <w:rPr>
          <w:rFonts w:asciiTheme="minorHAnsi" w:eastAsiaTheme="minorEastAsia" w:hAnsiTheme="minorHAnsi" w:cstheme="minorBidi"/>
          <w:noProof/>
          <w:sz w:val="22"/>
          <w:szCs w:val="22"/>
          <w:lang w:eastAsia="en-GB"/>
        </w:rPr>
      </w:pPr>
      <w:hyperlink w:anchor="_Toc79650699" w:history="1">
        <w:r w:rsidR="00990725" w:rsidRPr="00D10972">
          <w:rPr>
            <w:rStyle w:val="Hyperlink"/>
            <w:noProof/>
          </w:rPr>
          <w:t>Table 4.2   Software Requirements</w:t>
        </w:r>
        <w:r w:rsidR="00990725">
          <w:rPr>
            <w:noProof/>
            <w:webHidden/>
          </w:rPr>
          <w:tab/>
        </w:r>
        <w:r w:rsidR="00990725">
          <w:rPr>
            <w:noProof/>
            <w:webHidden/>
          </w:rPr>
          <w:fldChar w:fldCharType="begin"/>
        </w:r>
        <w:r w:rsidR="00990725">
          <w:rPr>
            <w:noProof/>
            <w:webHidden/>
          </w:rPr>
          <w:instrText xml:space="preserve"> PAGEREF _Toc79650699 \h </w:instrText>
        </w:r>
        <w:r w:rsidR="00990725">
          <w:rPr>
            <w:noProof/>
            <w:webHidden/>
          </w:rPr>
        </w:r>
        <w:r w:rsidR="00990725">
          <w:rPr>
            <w:noProof/>
            <w:webHidden/>
          </w:rPr>
          <w:fldChar w:fldCharType="separate"/>
        </w:r>
        <w:r w:rsidR="00990725">
          <w:rPr>
            <w:noProof/>
            <w:webHidden/>
          </w:rPr>
          <w:t>45</w:t>
        </w:r>
        <w:r w:rsidR="00990725">
          <w:rPr>
            <w:noProof/>
            <w:webHidden/>
          </w:rPr>
          <w:fldChar w:fldCharType="end"/>
        </w:r>
      </w:hyperlink>
    </w:p>
    <w:p w14:paraId="0201C4ED" w14:textId="063788CB" w:rsidR="005A5D38" w:rsidRPr="00F076A5" w:rsidRDefault="00990725">
      <w:pPr>
        <w:spacing w:after="160" w:line="259" w:lineRule="auto"/>
        <w:jc w:val="left"/>
        <w:rPr>
          <w:b/>
        </w:rPr>
      </w:pPr>
      <w:r>
        <w:rPr>
          <w:b/>
        </w:rPr>
        <w:fldChar w:fldCharType="end"/>
      </w:r>
    </w:p>
    <w:p w14:paraId="6C75A7F2" w14:textId="4A5061A8" w:rsidR="009D4700" w:rsidRDefault="009D4700">
      <w:pPr>
        <w:spacing w:after="160" w:line="259" w:lineRule="auto"/>
        <w:jc w:val="left"/>
        <w:rPr>
          <w:b/>
        </w:rPr>
      </w:pPr>
    </w:p>
    <w:p w14:paraId="29013995" w14:textId="7A49C314" w:rsidR="0079620B" w:rsidRDefault="001F4CE6">
      <w:pPr>
        <w:spacing w:after="160" w:line="259" w:lineRule="auto"/>
        <w:jc w:val="left"/>
        <w:rPr>
          <w:b/>
        </w:rPr>
      </w:pPr>
      <w:r>
        <w:rPr>
          <w:b/>
        </w:rPr>
        <w:br w:type="page"/>
      </w:r>
    </w:p>
    <w:p w14:paraId="7474A36F" w14:textId="19E0323C" w:rsidR="00E72EDE" w:rsidRDefault="00FE52F1" w:rsidP="00325F09">
      <w:pPr>
        <w:pStyle w:val="ChapterHeading"/>
      </w:pPr>
      <w:bookmarkStart w:id="51" w:name="_Toc64977633"/>
      <w:bookmarkStart w:id="52" w:name="_Toc79142337"/>
      <w:bookmarkStart w:id="53" w:name="_Toc79411303"/>
      <w:bookmarkStart w:id="54" w:name="_Toc79535168"/>
      <w:bookmarkStart w:id="55" w:name="_Toc79535884"/>
      <w:bookmarkStart w:id="56" w:name="_Toc79536130"/>
      <w:bookmarkStart w:id="57" w:name="_Toc79536258"/>
      <w:bookmarkStart w:id="58" w:name="_Toc79536632"/>
      <w:bookmarkStart w:id="59" w:name="_Toc79578878"/>
      <w:bookmarkStart w:id="60" w:name="_Toc79579046"/>
      <w:r w:rsidRPr="00175DE2">
        <w:lastRenderedPageBreak/>
        <w:t>ABSTRACT</w:t>
      </w:r>
      <w:bookmarkEnd w:id="51"/>
      <w:bookmarkEnd w:id="52"/>
      <w:bookmarkEnd w:id="53"/>
      <w:bookmarkEnd w:id="54"/>
      <w:bookmarkEnd w:id="55"/>
      <w:bookmarkEnd w:id="56"/>
      <w:bookmarkEnd w:id="57"/>
      <w:bookmarkEnd w:id="58"/>
      <w:bookmarkEnd w:id="59"/>
      <w:bookmarkEnd w:id="60"/>
    </w:p>
    <w:p w14:paraId="48F3D4E7" w14:textId="77777777" w:rsidR="003419A2" w:rsidRPr="003419A2" w:rsidRDefault="003419A2" w:rsidP="003419A2"/>
    <w:p w14:paraId="07F6F217" w14:textId="77777777" w:rsidR="00CB0638" w:rsidRDefault="00E72EDE" w:rsidP="00FE52F1">
      <w:bookmarkStart w:id="61" w:name="_Toc64977635"/>
      <w:r>
        <w:t xml:space="preserve">The educational sector plays a very vital role in the life of an individual. </w:t>
      </w:r>
      <w:r w:rsidR="0024675B">
        <w:t xml:space="preserve">A </w:t>
      </w:r>
      <w:r w:rsidR="0024675B" w:rsidRPr="0024675B">
        <w:t>person's ability to develop and hone abilities that may be utili</w:t>
      </w:r>
      <w:r w:rsidR="00B31086">
        <w:t>s</w:t>
      </w:r>
      <w:r w:rsidR="0024675B" w:rsidRPr="0024675B">
        <w:t xml:space="preserve">ed in various areas can be enhanced via education. Because of its significance, academics and educational institutions are constantly incorporating data mining techniques to help students succeed. This study attempts to </w:t>
      </w:r>
      <w:r w:rsidR="00B31086">
        <w:t>improv</w:t>
      </w:r>
      <w:r w:rsidR="0024675B" w:rsidRPr="0024675B">
        <w:t>e this sector by examining academic performance patterns and investigating factors that may influence student achievement.</w:t>
      </w:r>
      <w:r w:rsidR="00C36481">
        <w:t xml:space="preserve"> </w:t>
      </w:r>
    </w:p>
    <w:p w14:paraId="745598B6" w14:textId="77777777" w:rsidR="00CB0638" w:rsidRDefault="00CB0638" w:rsidP="00FE52F1"/>
    <w:p w14:paraId="40FF9276" w14:textId="27B20AD0" w:rsidR="003F42DC" w:rsidRDefault="00B31086" w:rsidP="00FE52F1">
      <w:r>
        <w:t xml:space="preserve">To achieve the aim of this project, the effect of gender on students’ performance was visualised using visual plots. Students </w:t>
      </w:r>
      <w:r w:rsidR="00B013F0">
        <w:t>were segmented based on their raw scores in different subjects using the K</w:t>
      </w:r>
      <w:r>
        <w:t>-</w:t>
      </w:r>
      <w:r w:rsidR="00B013F0">
        <w:t>M</w:t>
      </w:r>
      <w:r>
        <w:t xml:space="preserve">eans clustering algorithm. The associative Apriori algorithm was modelled on the dataset and interesting </w:t>
      </w:r>
      <w:r w:rsidR="00DD1790">
        <w:t>associations</w:t>
      </w:r>
      <w:r>
        <w:t xml:space="preserve"> were generated. A system that enables easy interaction with the model was also </w:t>
      </w:r>
      <w:r w:rsidR="00DD1790">
        <w:t>built to be</w:t>
      </w:r>
      <w:r>
        <w:t xml:space="preserve"> used by administrators and educational institutions.</w:t>
      </w:r>
      <w:r w:rsidR="006A14C1">
        <w:t xml:space="preserve"> </w:t>
      </w:r>
    </w:p>
    <w:p w14:paraId="243ECBC8" w14:textId="77777777" w:rsidR="003F42DC" w:rsidRDefault="003F42DC" w:rsidP="00FE52F1"/>
    <w:p w14:paraId="62B768ED" w14:textId="58EE95A1" w:rsidR="00363C31" w:rsidRDefault="006A14C1" w:rsidP="00FE52F1">
      <w:r>
        <w:t>From the rules, generated</w:t>
      </w:r>
      <w:r w:rsidR="00C36481">
        <w:t xml:space="preserve"> </w:t>
      </w:r>
      <w:r>
        <w:t xml:space="preserve">it is observed that </w:t>
      </w:r>
      <w:r w:rsidRPr="006A14C1">
        <w:t>a moderate curriculum, a practical course, fair student capacity, and a moderate course structure are the factors that lead to a good course overall performance</w:t>
      </w:r>
      <w:r w:rsidR="00E03E53">
        <w:t>.</w:t>
      </w:r>
      <w:r w:rsidRPr="006A14C1">
        <w:t xml:space="preserve"> </w:t>
      </w:r>
      <w:r w:rsidR="00363C31">
        <w:t>The student pattern mining system aims to serve as an interactive system that should be used for educational administrative purposes</w:t>
      </w:r>
      <w:r w:rsidR="00B013F0">
        <w:t xml:space="preserve"> and student self-approval to enhance student performance</w:t>
      </w:r>
      <w:r w:rsidR="00363C31">
        <w:t>.</w:t>
      </w:r>
    </w:p>
    <w:p w14:paraId="5F457770" w14:textId="77777777" w:rsidR="001F1B0D" w:rsidRDefault="001F1B0D" w:rsidP="00FE52F1">
      <w:pPr>
        <w:sectPr w:rsidR="001F1B0D" w:rsidSect="00B013F0">
          <w:pgSz w:w="12240" w:h="15840"/>
          <w:pgMar w:top="1418" w:right="1418" w:bottom="1418" w:left="2098" w:header="720" w:footer="720" w:gutter="0"/>
          <w:pgNumType w:fmt="lowerRoman" w:start="2"/>
          <w:cols w:space="720"/>
          <w:docGrid w:linePitch="360"/>
        </w:sectPr>
      </w:pPr>
    </w:p>
    <w:p w14:paraId="25062EC1" w14:textId="7E7539D1" w:rsidR="000F1761" w:rsidRDefault="00AE382E" w:rsidP="000F1761">
      <w:pPr>
        <w:pStyle w:val="Heading1"/>
      </w:pPr>
      <w:bookmarkStart w:id="62" w:name="_Toc79142338"/>
      <w:bookmarkStart w:id="63" w:name="_Toc79411304"/>
      <w:bookmarkStart w:id="64" w:name="_Toc79535169"/>
      <w:bookmarkStart w:id="65" w:name="_Toc79535885"/>
      <w:bookmarkStart w:id="66" w:name="_Toc79536131"/>
      <w:bookmarkStart w:id="67" w:name="_Toc79536259"/>
      <w:bookmarkStart w:id="68" w:name="_Toc79536633"/>
      <w:bookmarkStart w:id="69" w:name="_Toc79578879"/>
      <w:bookmarkStart w:id="70" w:name="_Toc79579047"/>
      <w:r w:rsidRPr="0091080D">
        <w:lastRenderedPageBreak/>
        <w:t>CHAPTER ONE</w:t>
      </w:r>
      <w:bookmarkEnd w:id="62"/>
      <w:bookmarkEnd w:id="63"/>
      <w:bookmarkEnd w:id="64"/>
      <w:bookmarkEnd w:id="65"/>
      <w:bookmarkEnd w:id="66"/>
      <w:bookmarkEnd w:id="67"/>
      <w:bookmarkEnd w:id="68"/>
      <w:bookmarkEnd w:id="69"/>
      <w:bookmarkEnd w:id="70"/>
    </w:p>
    <w:p w14:paraId="7237F225" w14:textId="77777777" w:rsidR="000F1761" w:rsidRPr="000F1761" w:rsidRDefault="000F1761" w:rsidP="000F1761"/>
    <w:p w14:paraId="0108707F" w14:textId="675172F2" w:rsidR="00325F09" w:rsidRDefault="00AE382E" w:rsidP="00325F09">
      <w:pPr>
        <w:pStyle w:val="Heading1"/>
      </w:pPr>
      <w:bookmarkStart w:id="71" w:name="_Toc77531957"/>
      <w:bookmarkStart w:id="72" w:name="_Toc79142339"/>
      <w:bookmarkStart w:id="73" w:name="_Toc79411305"/>
      <w:bookmarkStart w:id="74" w:name="_Toc79535170"/>
      <w:bookmarkStart w:id="75" w:name="_Toc79535886"/>
      <w:bookmarkStart w:id="76" w:name="_Toc79536132"/>
      <w:bookmarkStart w:id="77" w:name="_Toc79536260"/>
      <w:bookmarkStart w:id="78" w:name="_Toc79536634"/>
      <w:bookmarkStart w:id="79" w:name="_Toc79578679"/>
      <w:bookmarkStart w:id="80" w:name="_Toc79578880"/>
      <w:bookmarkStart w:id="81" w:name="_Toc79579048"/>
      <w:r w:rsidRPr="00635F26">
        <w:t>INTRODUCTION</w:t>
      </w:r>
      <w:bookmarkEnd w:id="61"/>
      <w:bookmarkEnd w:id="71"/>
      <w:bookmarkEnd w:id="72"/>
      <w:bookmarkEnd w:id="73"/>
      <w:bookmarkEnd w:id="74"/>
      <w:bookmarkEnd w:id="75"/>
      <w:bookmarkEnd w:id="76"/>
      <w:bookmarkEnd w:id="77"/>
      <w:bookmarkEnd w:id="78"/>
      <w:bookmarkEnd w:id="79"/>
      <w:bookmarkEnd w:id="80"/>
      <w:bookmarkEnd w:id="81"/>
    </w:p>
    <w:p w14:paraId="3AB39158" w14:textId="77777777" w:rsidR="000F1761" w:rsidRPr="000F1761" w:rsidRDefault="000F1761" w:rsidP="000F1761"/>
    <w:p w14:paraId="0BF729E0" w14:textId="6264E250" w:rsidR="00D4272A" w:rsidRDefault="00A619ED" w:rsidP="00325F09">
      <w:pPr>
        <w:pStyle w:val="Heading2"/>
      </w:pPr>
      <w:bookmarkStart w:id="82" w:name="_Toc64977636"/>
      <w:bookmarkStart w:id="83" w:name="_Toc79142340"/>
      <w:bookmarkStart w:id="84" w:name="_Toc79411306"/>
      <w:bookmarkStart w:id="85" w:name="_Toc79535171"/>
      <w:bookmarkStart w:id="86" w:name="_Toc79535887"/>
      <w:bookmarkStart w:id="87" w:name="_Toc79536133"/>
      <w:bookmarkStart w:id="88" w:name="_Toc79536261"/>
      <w:bookmarkStart w:id="89" w:name="_Toc79536635"/>
      <w:bookmarkStart w:id="90" w:name="_Toc79578881"/>
      <w:bookmarkStart w:id="91" w:name="_Toc79579049"/>
      <w:r w:rsidRPr="001B4D14">
        <w:t>B</w:t>
      </w:r>
      <w:r w:rsidR="00D10BB7" w:rsidRPr="001B4D14">
        <w:t>ACKGROUND</w:t>
      </w:r>
      <w:r w:rsidR="00D10BB7" w:rsidRPr="004B56BC">
        <w:t xml:space="preserve"> </w:t>
      </w:r>
      <w:r w:rsidRPr="00CE1FA7">
        <w:t>INFORMATIO</w:t>
      </w:r>
      <w:r w:rsidR="00D4272A" w:rsidRPr="00CE1FA7">
        <w:t>N</w:t>
      </w:r>
      <w:bookmarkEnd w:id="82"/>
      <w:bookmarkEnd w:id="83"/>
      <w:bookmarkEnd w:id="84"/>
      <w:bookmarkEnd w:id="85"/>
      <w:bookmarkEnd w:id="86"/>
      <w:bookmarkEnd w:id="87"/>
      <w:bookmarkEnd w:id="88"/>
      <w:bookmarkEnd w:id="89"/>
      <w:bookmarkEnd w:id="90"/>
      <w:bookmarkEnd w:id="91"/>
    </w:p>
    <w:p w14:paraId="03FFEA5A" w14:textId="62E55565" w:rsidR="007D3105" w:rsidRDefault="001A2872" w:rsidP="00CE1FA7">
      <w:r>
        <w:t xml:space="preserve">As information technology continues to evolve globally, there has been a surge in data collected and released daily. This surge resulted in the challenge of storing and </w:t>
      </w:r>
      <w:r w:rsidR="000D1EFC">
        <w:t>analysing</w:t>
      </w:r>
      <w:r>
        <w:t xml:space="preserve"> these data. Such developments have </w:t>
      </w:r>
      <w:r w:rsidR="00B013F0">
        <w:t>led to</w:t>
      </w:r>
      <w:r>
        <w:t xml:space="preserve"> terms such as 'big data,' 'data warehousing,' 'machine learning,' and 'data mining.' Data Mining is the process of </w:t>
      </w:r>
      <w:r w:rsidR="000D1EFC">
        <w:t>analysing</w:t>
      </w:r>
      <w:r>
        <w:t xml:space="preserve"> vast amounts of data sets to discover patterns and make meaningful decisions </w:t>
      </w:r>
      <w:r w:rsidR="004B56BC">
        <w:fldChar w:fldCharType="begin" w:fldLock="1"/>
      </w:r>
      <w:r w:rsidR="004B56BC">
        <w:instrText>ADDIN CSL_CITATION {"citationItems":[{"id":"ITEM-1","itemData":{"DOI":"10.1016/j.eswa.2012.02.112","ISSN":"09574174","abstract":"Understanding the factors that lead to success (or failure) of students at placement tests is an interesting and challenging problem. Since the centralized placement tests and future academic achievements are considered to be related concepts, analysis of the success factors behind placement tests may help understand and potentially improve academic achievement. In this study using a large and feature rich dataset from Secondary Education Transition System in Turkey we developed models to predict secondary education placement test results, and using sensitivity analysis on those prediction models we identified the most important predictors. The results showed that C5 decision tree algorithm is the best predictor with 95% accuracy on hold-out sample, followed by support vector machines (with an accuracy of 91%) and artificial neural networks (with an accuracy of 89%). Logistic regression models came out to be the least accurate of the four with and overall accuracy of 82%. The sensitivity analysis revealed that previous test experience, whether a student has a scholarship, student's number of siblings, previous years' grade point average are among the most important predictors of the placement test scores. © 2012 Elsevier Ltd. All rights reserved.","author":[{"dropping-particle":"","family":"Şen","given":"Baha","non-dropping-particle":"","parse-names":false,"suffix":""},{"dropping-particle":"","family":"Uçar","given":"Emine","non-dropping-particle":"","parse-names":false,"suffix":""},{"dropping-particle":"","family":"Delen","given":"Dursun","non-dropping-particle":"","parse-names":false,"suffix":""}],"container-title":"Expert Systems with Applications","id":"ITEM-1","issue":"10","issued":{"date-parts":[["2012"]]},"page":"9468-9476","title":"Predicting and analyzing secondary education placement-test scores: A data mining approach","type":"article-journal","volume":"39"},"uris":["http://www.mendeley.com/documents/?uuid=e13ac2cf-5b80-4dee-a272-b0521e04efb9"]}],"mendeley":{"formattedCitation":"(Şen et al., 2012)","plainTextFormattedCitation":"(Şen et al., 2012)","previouslyFormattedCitation":"(Şen et al., 2012)"},"properties":{"noteIndex":0},"schema":"https://github.com/citation-style-language/schema/raw/master/csl-citation.json"}</w:instrText>
      </w:r>
      <w:r w:rsidR="004B56BC">
        <w:fldChar w:fldCharType="separate"/>
      </w:r>
      <w:r w:rsidR="004B56BC" w:rsidRPr="004B56BC">
        <w:rPr>
          <w:noProof/>
        </w:rPr>
        <w:t>(Şen et al., 2012)</w:t>
      </w:r>
      <w:r w:rsidR="004B56BC">
        <w:fldChar w:fldCharType="end"/>
      </w:r>
      <w:r w:rsidR="004B56BC">
        <w:t xml:space="preserve">. </w:t>
      </w:r>
      <w:r>
        <w:t>It offers sophisticated automated tools that can be used to discover previously unknown valid patterns and relationships. Data mining has been previously applied in various domains like telecommunication, retail, healthcare, customer relationships, fraud detection, financial banking, etc.</w:t>
      </w:r>
    </w:p>
    <w:p w14:paraId="1309E2EE" w14:textId="77777777" w:rsidR="000F1761" w:rsidRDefault="000F1761" w:rsidP="00CE1FA7"/>
    <w:p w14:paraId="7FEED916" w14:textId="0B802790" w:rsidR="007D3105" w:rsidRDefault="007D3105" w:rsidP="00CE1FA7">
      <w:r>
        <w:t xml:space="preserve">Educational institutions have begun to leverage the vast amount of data available through various analyses to improve their performance. They analyse prospective students' records during the admission process by going through their past academic achievements in their previous educational institution to determine the best students to recruit. This has become necessary for several institutions because a high-quality university is based on an excellent academic record </w:t>
      </w:r>
      <w:r>
        <w:fldChar w:fldCharType="begin" w:fldLock="1"/>
      </w:r>
      <w:r>
        <w:instrText>ADDIN CSL_CITATION {"citationItems":[{"id":"ITEM-1","itemData":{"DOI":"10.1016/j.procs.2015.12.157","ISSN":"18770509","abstract":"Predicting students performance becomes more challenging due to the large volume of data in educational databases. Currently in Malaysia, the lack of existing system to analyze and monitor the student progress and performance is not being addressed. There are two main reasons of why this is happening. First, the study on existing prediction methods is still insufficient to identify the most suitable methods for predicting the performance of students in Malaysian institutions. Second is due to the lack of investigations on the factors affecting students achievements in particular courses within Malaysian context. Therefore, a systematical literature review on predicting student performance by using data mining techniques is proposed to improve students achievements. The main objective of this paper is to provide an overview on the data mining techniques that have been used to predict students performance. This paper also focuses on how the prediction algorithm can be used to identify the most important attributes in a students data. We could actually improve students achievement and success more effectively in an efficient way using educational data mining techniques. It could bring the benefits and impacts to students, educators and academic institutions.","author":[{"dropping-particle":"","family":"Shahiri","given":"Amirah Mohamed","non-dropping-particle":"","parse-names":false,"suffix":""},{"dropping-particle":"","family":"Husain","given":"Wahidah","non-dropping-particle":"","parse-names":false,"suffix":""},{"dropping-particle":"","family":"Rashid","given":"Nur'Aini Abdul","non-dropping-particle":"","parse-names":false,"suffix":""}],"container-title":"Procedia Computer Science","id":"ITEM-1","issued":{"date-parts":[["2015"]]},"page":"414-422","publisher":"Elsevier Masson SAS","title":"A Review on Predicting Student's Performance Using Data Mining Techniques","type":"article-journal","volume":"72"},"uris":["http://www.mendeley.com/documents/?uuid=91976cd2-a001-48d0-97da-ca89aa22860b"]}],"mendeley":{"formattedCitation":"(Shahiri et al., 2015)","plainTextFormattedCitation":"(Shahiri et al., 2015)","previouslyFormattedCitation":"(Shahiri et al., 2015)"},"properties":{"noteIndex":0},"schema":"https://github.com/citation-style-language/schema/raw/master/csl-citation.json"}</w:instrText>
      </w:r>
      <w:r>
        <w:fldChar w:fldCharType="separate"/>
      </w:r>
      <w:r w:rsidRPr="004B56BC">
        <w:rPr>
          <w:noProof/>
        </w:rPr>
        <w:t>(Shahiri et al., 2015)</w:t>
      </w:r>
      <w:r>
        <w:fldChar w:fldCharType="end"/>
      </w:r>
      <w:r>
        <w:t xml:space="preserve">. Thus, such institutions need to recruit students with high grades and ensure that necessary procedures are implemented to achieve even better results. This is where students' performance prediction comes into play. </w:t>
      </w:r>
    </w:p>
    <w:p w14:paraId="24AD7DF3" w14:textId="77777777" w:rsidR="001A2872" w:rsidRDefault="001A2872" w:rsidP="001A2872"/>
    <w:p w14:paraId="2EC58E52" w14:textId="03C086A9" w:rsidR="001A2872" w:rsidRDefault="001A2872" w:rsidP="001A2872">
      <w:r>
        <w:t xml:space="preserve">Over recent years, researchers have grown curious about determining the elements that affect the performance of students. Researchers like </w:t>
      </w:r>
      <w:r w:rsidR="004B56BC">
        <w:fldChar w:fldCharType="begin" w:fldLock="1"/>
      </w:r>
      <w:r w:rsidR="00031E65">
        <w:instrText>ADDIN CSL_CITATION {"citationItems":[{"id":"ITEM-1","itemData":{"abstract":"Data clustering is an important data exploration technique with many applications in data mining. Kmeans is one of the most well known methods of data mining that partitions a dataset into groups of patterns, many\nmethods have been proposed to improve the performance of the K-means algorithm. Standardization is the central\npreprocessing step in data mining, to standardize values of features or attributes from different dynamic range into a\nspecific range. In this paper, we have analyzed the performances of the three standardization methods on\nconventional K-means algorithm. By comparing the results on infectious diseases datasets, it was found that the\nresult obtained by the z-score standardization method is more effective and efficient than min-max and decimal\nscaling standardization methods.","author":[{"dropping-particle":"","family":"Mohamad","given":"Ismail","non-dropping-particle":"Bin","parse-names":false,"suffix":""},{"dropping-particle":"","family":"Usman","given":"Dauda","non-dropping-particle":"","parse-names":false,"suffix":""}],"container-title":"Research Journal of Applied Sciences, Engineering and Technology","id":"ITEM-1","issued":{"date-parts":[["2013"]]},"title":"Standardization and Its Effects on K-Means Clustering Algorithm","type":"article-journal"},"uris":["http://www.mendeley.com/documents/?uuid=0198ff56-b77e-3033-8f68-77d89f41bce0"]}],"mendeley":{"formattedCitation":"(Bin Mohamad &amp; Usman, 2013)","manualFormatting":"Mohamad and Usman (2013)","plainTextFormattedCitation":"(Bin Mohamad &amp; Usman, 2013)","previouslyFormattedCitation":"(Bin Mohamad &amp; Usman, 2013)"},"properties":{"noteIndex":0},"schema":"https://github.com/citation-style-language/schema/raw/master/csl-citation.json"}</w:instrText>
      </w:r>
      <w:r w:rsidR="004B56BC">
        <w:fldChar w:fldCharType="separate"/>
      </w:r>
      <w:r w:rsidR="004B56BC" w:rsidRPr="004B56BC">
        <w:rPr>
          <w:noProof/>
        </w:rPr>
        <w:t xml:space="preserve">Mohamad </w:t>
      </w:r>
      <w:r w:rsidR="00031E65">
        <w:rPr>
          <w:noProof/>
        </w:rPr>
        <w:t>and</w:t>
      </w:r>
      <w:r w:rsidR="004B56BC" w:rsidRPr="004B56BC">
        <w:rPr>
          <w:noProof/>
        </w:rPr>
        <w:t xml:space="preserve"> Usman</w:t>
      </w:r>
      <w:r w:rsidR="00031E65">
        <w:rPr>
          <w:noProof/>
        </w:rPr>
        <w:t xml:space="preserve"> (</w:t>
      </w:r>
      <w:r w:rsidR="004B56BC" w:rsidRPr="004B56BC">
        <w:rPr>
          <w:noProof/>
        </w:rPr>
        <w:t>2013)</w:t>
      </w:r>
      <w:r w:rsidR="004B56BC">
        <w:fldChar w:fldCharType="end"/>
      </w:r>
      <w:r w:rsidR="004B56BC">
        <w:t xml:space="preserve"> </w:t>
      </w:r>
      <w:r>
        <w:t xml:space="preserve">say student performance is obtainable by measuring the learning assessment and curriculum or measured by graduation </w:t>
      </w:r>
      <w:r w:rsidR="004B56BC">
        <w:fldChar w:fldCharType="begin" w:fldLock="1"/>
      </w:r>
      <w:r w:rsidR="004B56BC">
        <w:instrText>ADDIN CSL_CITATION {"citationItems":[{"id":"ITEM-1","itemData":{"DOI":"10.3390/app10031042","ISSN":"20763417","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author":[{"dropping-particle":"","family":"Rastrollo-Guerrero","given":"Juan L.","non-dropping-particle":"","parse-names":false,"suffix":""},{"dropping-particle":"","family":"Gómez-Pulido","given":"Juan A.","non-dropping-particle":"","parse-names":false,"suffix":""},{"dropping-particle":"","family":"Durán-Domínguez","given":"Arturo","non-dropping-particle":"","parse-names":false,"suffix":""}],"container-title":"Applied Sciences (Switzerland)","id":"ITEM-1","issue":"3","issued":{"date-parts":[["2020"]]},"title":"Analyzing and predicting students' performance by means of machine learning: A review","type":"article-journal","volume":"10"},"uris":["http://www.mendeley.com/documents/?uuid=3ae36bb3-add0-40ec-880e-a579df44ac1d"]}],"mendeley":{"formattedCitation":"(Rastrollo-Guerrero et al., 2020)","plainTextFormattedCitation":"(Rastrollo-Guerrero et al., 2020)","previouslyFormattedCitation":"(Rastrollo-Guerrero et al., 2020)"},"properties":{"noteIndex":0},"schema":"https://github.com/citation-style-language/schema/raw/master/csl-citation.json"}</w:instrText>
      </w:r>
      <w:r w:rsidR="004B56BC">
        <w:fldChar w:fldCharType="separate"/>
      </w:r>
      <w:r w:rsidR="004B56BC" w:rsidRPr="004B56BC">
        <w:rPr>
          <w:noProof/>
        </w:rPr>
        <w:t>(Rastrollo-Guerrero et al., 2020)</w:t>
      </w:r>
      <w:r w:rsidR="004B56BC">
        <w:fldChar w:fldCharType="end"/>
      </w:r>
      <w:r>
        <w:t>. In Nigerian higher institutions, it is based on a students' ability to ace graded tests and exams and maintain a</w:t>
      </w:r>
      <w:r w:rsidR="00B31086">
        <w:t>n excellent</w:t>
      </w:r>
      <w:r>
        <w:t xml:space="preserve"> Cumulative Grade Point Average (CGPA). This is </w:t>
      </w:r>
      <w:r w:rsidR="00B31086">
        <w:t>tricky</w:t>
      </w:r>
      <w:r>
        <w:t xml:space="preserve"> as a student</w:t>
      </w:r>
      <w:r w:rsidR="00181D35">
        <w:t>'</w:t>
      </w:r>
      <w:r>
        <w:t xml:space="preserve">s performance should not be solely restricted to grading methods and scores. This has led to a need to apply data </w:t>
      </w:r>
      <w:r>
        <w:lastRenderedPageBreak/>
        <w:t xml:space="preserve">mining techniques to the academic sector to determine factors </w:t>
      </w:r>
      <w:r w:rsidR="00B31086">
        <w:t>affecting</w:t>
      </w:r>
      <w:r>
        <w:t xml:space="preserve"> students' learning outcomes.</w:t>
      </w:r>
    </w:p>
    <w:p w14:paraId="7B7E49FF" w14:textId="77777777" w:rsidR="001A2872" w:rsidRDefault="001A2872" w:rsidP="001A2872"/>
    <w:p w14:paraId="36E9B146" w14:textId="4532543C" w:rsidR="001A2872" w:rsidRDefault="001A2872" w:rsidP="001A2872">
      <w:r>
        <w:t xml:space="preserve">The academic performance of a student is a measure of the extent to which the student has performed. With the low-performance rate of higher institution graduates and a rise in school dropout rates in the country, there is an ascent in need to investigate the degree of retention, proper distribution of education resources, and mediation procedures that strongly influence students' academic performance. This can be determined in various ways, such as curriculum assessment, graduation rates, extra-curricular activities, and assessment scores. </w:t>
      </w:r>
      <w:r w:rsidR="00216A58">
        <w:t>Analysing</w:t>
      </w:r>
      <w:r>
        <w:t xml:space="preserve"> students' performance can help make predictions that would help restructure the learning process to benefit the </w:t>
      </w:r>
      <w:r w:rsidR="009B3B53">
        <w:t>institution</w:t>
      </w:r>
      <w:r>
        <w:t>. It could assist in proper course selections, identify</w:t>
      </w:r>
      <w:r w:rsidR="00B31086">
        <w:t xml:space="preserve"> struggling students, identify factors that affect the students' learning, measure lecturers' performance, and admit</w:t>
      </w:r>
      <w:r>
        <w:t xml:space="preserve"> the right students. These predictions will be to formulate strategies that would improve academic achievements based on said findings. </w:t>
      </w:r>
    </w:p>
    <w:p w14:paraId="6F06D7A9" w14:textId="77777777" w:rsidR="00216A58" w:rsidRDefault="00216A58" w:rsidP="001A2872"/>
    <w:p w14:paraId="1EAD30D8" w14:textId="1E7F115B" w:rsidR="001A2872" w:rsidRDefault="00216A58" w:rsidP="001A2872">
      <w:r w:rsidRPr="00216A58">
        <w:t>EDM (Educational Data Mining) is a new area derived from data mining. It is concerned with the development, study, and use of computerized systems for detecting patterns in huge collections of educational data that would otherwise be impossible to analyze owing to the vast volume of data</w:t>
      </w:r>
      <w:r>
        <w:t xml:space="preserve"> </w:t>
      </w:r>
      <w:r w:rsidR="004B56BC">
        <w:fldChar w:fldCharType="begin" w:fldLock="1"/>
      </w:r>
      <w:r w:rsidR="00887668">
        <w:instrText>ADDIN CSL_CITATION {"citationItems":[{"id":"ITEM-1","itemData":{"author":[{"dropping-particle":"","family":"Romero","given":"Cristobal","non-dropping-particle":"","parse-names":false,"suffix":""},{"dropping-particle":"","family":"Ventura","given":"Sebastian","non-dropping-particle":"","parse-names":false,"suffix":""},{"dropping-particle":"","family":"Pechenizkiy","given":"Mykola","non-dropping-particle":"","parse-names":false,"suffix":""},{"dropping-particle":"","family":"Baker","given":"Ryan S.J.d.","non-dropping-particle":"","parse-names":false,"suffix":""}],"id":"ITEM-1","issued":{"date-parts":[["2010"]]},"publisher":"CRC Press","title":"Handbook of educational data mining","type":"book"},"uris":["http://www.mendeley.com/documents/?uuid=930def2b-681d-49c9-9a3b-0490c9a0a2e5"]}],"mendeley":{"formattedCitation":"(Cristobal Romero et al., 2010)","manualFormatting":"(Romero et al., 2010)","plainTextFormattedCitation":"(Cristobal Romero et al., 2010)","previouslyFormattedCitation":"(Cristobal Romero et al., 2010)"},"properties":{"noteIndex":0},"schema":"https://github.com/citation-style-language/schema/raw/master/csl-citation.json"}</w:instrText>
      </w:r>
      <w:r w:rsidR="004B56BC">
        <w:fldChar w:fldCharType="separate"/>
      </w:r>
      <w:r w:rsidR="00E110CA" w:rsidRPr="00E110CA">
        <w:rPr>
          <w:noProof/>
        </w:rPr>
        <w:t>(Romero et al., 2010)</w:t>
      </w:r>
      <w:r w:rsidR="004B56BC">
        <w:fldChar w:fldCharType="end"/>
      </w:r>
      <w:r w:rsidR="001A2872">
        <w:t xml:space="preserve">. The goals of EDM include predicting students' future learning behaviour, identify students' learning patterns, contemplate the effects of academic support, and advance the knowledge base about learning. </w:t>
      </w:r>
      <w:r w:rsidRPr="00216A58">
        <w:t>A student's academic achievement is influenced by a variety of factors, including personal, socioeconomic, psychological, and other environmental characteristics</w:t>
      </w:r>
      <w:r w:rsidR="001A2872">
        <w:t xml:space="preserve"> </w:t>
      </w:r>
      <w:r w:rsidR="004B56BC">
        <w:fldChar w:fldCharType="begin" w:fldLock="1"/>
      </w:r>
      <w:r w:rsidR="00887668">
        <w:instrText>ADDIN CSL_CITATION {"citationItems":[{"id":"ITEM-1","itemData":{"DOI":"10.1016/j.procs.2015.07.372","ISSN":"18770509","abstract":"Educational Data Mining field concentrate on Prediction more often as compare to generate exact results for future purpose. In order to keep a check on the changes occurring in curriculum patterns, a regular analysis is must of educational databases. This paper focus on identifying the slow learners among students and displaying it by a predictive data mining model using classification based algorithms. Real World data set from a high school is taken and filtration of desired potential variables is done using WEKA an Open Source Tool. The dataset of student academic records is tested and applied on various classification algorithms such as Multilayer Perception, Naïve Bayes, SMO, J48 and REPTree using WEKA an Open source tool. As a result, statistics are generated based on all classification algorithms and comparison of all five classifiers is also done in order to predict the accuracy and to find the best performing classification algorithm among all. In this paper, a knowledge flow model is also shown among all five classifiers. This paper showcases the importance of Prediction and Classification based data mining algorithms in the field of education and also presents some promising future lines.","author":[{"dropping-particle":"","family":"Kaur","given":"Parneet","non-dropping-particle":"","parse-names":false,"suffix":""},{"dropping-particle":"","family":"Singh","given":"Manpreet","non-dropping-particle":"","parse-names":false,"suffix":""},{"dropping-particle":"","family":"Josan","given":"Gurpreet Singh","non-dropping-particle":"","parse-names":false,"suffix":""}],"container-title":"Procedia Computer Science","id":"ITEM-1","issued":{"date-parts":[["2015"]]},"page":"500-508","publisher":"Elsevier Masson SAS","title":"Classification and Prediction Based Data Mining Algorithms to Predict Slow Learners in Education Sector","type":"article-journal","volume":"57"},"uris":["http://www.mendeley.com/documents/?uuid=de58b4f6-575e-4620-933a-a470db255b04"]}],"mendeley":{"formattedCitation":"(P. Kaur et al., 2015)","manualFormatting":"(Kaur et al., 2015)","plainTextFormattedCitation":"(P. Kaur et al., 2015)","previouslyFormattedCitation":"(P. Kaur et al., 2015)"},"properties":{"noteIndex":0},"schema":"https://github.com/citation-style-language/schema/raw/master/csl-citation.json"}</w:instrText>
      </w:r>
      <w:r w:rsidR="004B56BC">
        <w:fldChar w:fldCharType="separate"/>
      </w:r>
      <w:r w:rsidR="00E110CA" w:rsidRPr="00E110CA">
        <w:rPr>
          <w:noProof/>
        </w:rPr>
        <w:t>(</w:t>
      </w:r>
      <w:r w:rsidR="009B3B53">
        <w:rPr>
          <w:noProof/>
        </w:rPr>
        <w:t>K</w:t>
      </w:r>
      <w:r w:rsidR="00E110CA" w:rsidRPr="00E110CA">
        <w:rPr>
          <w:noProof/>
        </w:rPr>
        <w:t>aur et al., 2015)</w:t>
      </w:r>
      <w:r w:rsidR="004B56BC">
        <w:fldChar w:fldCharType="end"/>
      </w:r>
      <w:r w:rsidR="001A2872">
        <w:t xml:space="preserve">. </w:t>
      </w:r>
    </w:p>
    <w:p w14:paraId="753785FD" w14:textId="77777777" w:rsidR="001A2872" w:rsidRDefault="001A2872" w:rsidP="001A2872"/>
    <w:p w14:paraId="43EFD689" w14:textId="6DEBA003" w:rsidR="001A2872" w:rsidRDefault="001A2872" w:rsidP="001A2872">
      <w:r>
        <w:t xml:space="preserve">Due to the increasing dropout rate, and the need for higher institutions to avoid </w:t>
      </w:r>
      <w:r w:rsidR="007D3105">
        <w:t xml:space="preserve">financial </w:t>
      </w:r>
      <w:r>
        <w:t>loss, it has become necessary to understand the underlying factors and patterns that could hinder students' performance. Such patterns could differ across academic institutions based on the elements at play in the educational environment</w:t>
      </w:r>
      <w:r w:rsidR="00B31086">
        <w:t>,</w:t>
      </w:r>
      <w:r>
        <w:t xml:space="preserve"> such as the curriculum, management, and other social factors. Due to this, educational establishments must weigh in the various factors at play in their environment and build effective predictive models that capture their students and the institution at large. Higher institutions have recent</w:t>
      </w:r>
      <w:r w:rsidR="00B31086">
        <w:t>ly</w:t>
      </w:r>
      <w:r>
        <w:t xml:space="preserve"> </w:t>
      </w:r>
      <w:r w:rsidR="0091080D">
        <w:t>begun</w:t>
      </w:r>
      <w:r>
        <w:t xml:space="preserve"> to </w:t>
      </w:r>
      <w:r>
        <w:lastRenderedPageBreak/>
        <w:t>take advantage of EDM's possibilities to increase student achievement and engagement, thereby elevating their institution's credibility.</w:t>
      </w:r>
    </w:p>
    <w:p w14:paraId="7071542F" w14:textId="77777777" w:rsidR="004B56BC" w:rsidRDefault="004B56BC" w:rsidP="001A2872"/>
    <w:p w14:paraId="0C3A3180" w14:textId="77777777" w:rsidR="001A2872" w:rsidRPr="001A2872" w:rsidRDefault="001A2872" w:rsidP="001A2872"/>
    <w:p w14:paraId="4926E913" w14:textId="5AEE8012" w:rsidR="000265DA" w:rsidRPr="00175DE2" w:rsidRDefault="0088308E" w:rsidP="00325F09">
      <w:pPr>
        <w:pStyle w:val="Heading2"/>
      </w:pPr>
      <w:bookmarkStart w:id="92" w:name="_Toc64977637"/>
      <w:bookmarkStart w:id="93" w:name="_Toc79142341"/>
      <w:bookmarkStart w:id="94" w:name="_Toc79411307"/>
      <w:bookmarkStart w:id="95" w:name="_Toc79535172"/>
      <w:bookmarkStart w:id="96" w:name="_Toc79535888"/>
      <w:bookmarkStart w:id="97" w:name="_Toc79536134"/>
      <w:bookmarkStart w:id="98" w:name="_Toc79536262"/>
      <w:bookmarkStart w:id="99" w:name="_Toc79536636"/>
      <w:bookmarkStart w:id="100" w:name="_Toc79578882"/>
      <w:bookmarkStart w:id="101" w:name="_Toc79579050"/>
      <w:r w:rsidRPr="00175DE2">
        <w:t>STATEMENT OF</w:t>
      </w:r>
      <w:r w:rsidR="009B3B53" w:rsidRPr="00175DE2">
        <w:t xml:space="preserve"> THE</w:t>
      </w:r>
      <w:r w:rsidRPr="00175DE2">
        <w:t xml:space="preserve"> PROBLEM</w:t>
      </w:r>
      <w:bookmarkEnd w:id="92"/>
      <w:bookmarkEnd w:id="93"/>
      <w:bookmarkEnd w:id="94"/>
      <w:bookmarkEnd w:id="95"/>
      <w:bookmarkEnd w:id="96"/>
      <w:bookmarkEnd w:id="97"/>
      <w:bookmarkEnd w:id="98"/>
      <w:bookmarkEnd w:id="99"/>
      <w:bookmarkEnd w:id="100"/>
      <w:bookmarkEnd w:id="101"/>
    </w:p>
    <w:p w14:paraId="261A702A" w14:textId="0E2838DC" w:rsidR="001A2872" w:rsidRDefault="001A2872" w:rsidP="001A2872">
      <w:r>
        <w:t>Educational Data Mining considers the analysis of education datasets to discover patterns in the data, which will help educators provide a practical teaching approach, monitor their students' achievements, and answer related research questions.</w:t>
      </w:r>
    </w:p>
    <w:p w14:paraId="381A0CEA" w14:textId="77777777" w:rsidR="007D3105" w:rsidRDefault="007D3105" w:rsidP="001A2872"/>
    <w:p w14:paraId="5F4DC343" w14:textId="2A62186D" w:rsidR="001A2872" w:rsidRDefault="001A2872" w:rsidP="001A2872">
      <w:r>
        <w:t xml:space="preserve">Although EDM has been in existence for a while, many institutions, especially in Nigeria, are yet to leverage its possibilities. A common challenge institutions face is deciding </w:t>
      </w:r>
      <w:r w:rsidR="00B31086">
        <w:t>how</w:t>
      </w:r>
      <w:r>
        <w:t xml:space="preserve"> to capture, organi</w:t>
      </w:r>
      <w:r w:rsidR="00B31086">
        <w:t>s</w:t>
      </w:r>
      <w:r>
        <w:t xml:space="preserve">e, understand, learn, and productively use this data acquired in the recruitment, retention, and planning of academic activities </w:t>
      </w:r>
      <w:r w:rsidR="004B56BC">
        <w:fldChar w:fldCharType="begin" w:fldLock="1"/>
      </w:r>
      <w:r w:rsidR="00887668">
        <w:instrText>ADDIN CSL_CITATION {"citationItems":[{"id":"ITEM-1","itemData":{"author":[{"dropping-particle":"","family":"Romero","given":"Cristobal","non-dropping-particle":"","parse-names":false,"suffix":""},{"dropping-particle":"","family":"Ventura","given":"Sebastian","non-dropping-particle":"","parse-names":false,"suffix":""},{"dropping-particle":"","family":"Pechenizkiy","given":"Mykola","non-dropping-particle":"","parse-names":false,"suffix":""},{"dropping-particle":"","family":"Baker","given":"Ryan S.J.d.","non-dropping-particle":"","parse-names":false,"suffix":""}],"id":"ITEM-1","issued":{"date-parts":[["2010"]]},"publisher":"CRC Press","title":"Handbook of educational data mining","type":"book"},"uris":["http://www.mendeley.com/documents/?uuid=930def2b-681d-49c9-9a3b-0490c9a0a2e5"]}],"mendeley":{"formattedCitation":"(Cristobal Romero et al., 2010)","manualFormatting":"(Romero et al., 2010)","plainTextFormattedCitation":"(Cristobal Romero et al., 2010)","previouslyFormattedCitation":"(Cristobal Romero et al., 2010)"},"properties":{"noteIndex":0},"schema":"https://github.com/citation-style-language/schema/raw/master/csl-citation.json"}</w:instrText>
      </w:r>
      <w:r w:rsidR="004B56BC">
        <w:fldChar w:fldCharType="separate"/>
      </w:r>
      <w:r w:rsidR="00E110CA" w:rsidRPr="00E110CA">
        <w:rPr>
          <w:noProof/>
        </w:rPr>
        <w:t>(Romero et al., 2010)</w:t>
      </w:r>
      <w:r w:rsidR="004B56BC">
        <w:fldChar w:fldCharType="end"/>
      </w:r>
      <w:r>
        <w:t>.</w:t>
      </w:r>
    </w:p>
    <w:p w14:paraId="4548D089" w14:textId="53EF3567" w:rsidR="001A2872" w:rsidRDefault="001A2872" w:rsidP="001A2872"/>
    <w:p w14:paraId="2C360BCA" w14:textId="104FD6A8" w:rsidR="001A2872" w:rsidRDefault="001A2872" w:rsidP="001A2872">
      <w:r>
        <w:t xml:space="preserve">Various researches have predicted students' performance in terms of their future GPA and dropout possibility </w:t>
      </w:r>
      <w:r w:rsidR="004B56BC">
        <w:fldChar w:fldCharType="begin" w:fldLock="1"/>
      </w:r>
      <w:r w:rsidR="004B56BC">
        <w:instrText>ADDIN CSL_CITATION {"citationItems":[{"id":"ITEM-1","itemData":{"DOI":"10.1016/j.iheduc.2018.02.002","ISSN":"10967516","abstract":"An increasing number of higher education institutions have deployed learning management systems (LMSs) to support learning and teaching processes. Accordingly, data-driven research has been conducted to understand the impact of student participation within these systems on student outcomes. However, most research has focused on small samples or has used variables that are expensive to measure, which limits its generalizability. This article presents a prediction model based on low-cost variables and a sophisticated algorithm, to predict early which students attending large classes (with more than 50 enrollments) who are at risk of failing a course. Therefore, it will enable instructors and educational managers to carry out early interventions to prevent course failure. The results overperform other approaches in terms of accuracy, cost, and generalization. Moreover, LMS usage information improved the model by up to 12.28% in terms of root-mean-square error, enabling better early identification of at-risk students.","author":[{"dropping-particle":"","family":"Sandoval","given":"Augusto","non-dropping-particle":"","parse-names":false,"suffix":""},{"dropping-particle":"","family":"Gonzalez","given":"Carlos","non-dropping-particle":"","parse-names":false,"suffix":""},{"dropping-particle":"","family":"Alarcon","given":"Rosa","non-dropping-particle":"","parse-names":false,"suffix":""},{"dropping-particle":"","family":"Pichara","given":"Karim","non-dropping-particle":"","parse-names":false,"suffix":""},{"dropping-particle":"","family":"Montenegro","given":"Maximiliano","non-dropping-particle":"","parse-names":false,"suffix":""}],"container-title":"Internet and Higher Education","id":"ITEM-1","issue":"February","issued":{"date-parts":[["2018"]]},"page":"76-89","publisher":"Elsevier","title":"Centralized student performance prediction in large courses based on low-cost variables in an institutional context","type":"article-journal","volume":"37"},"uris":["http://www.mendeley.com/documents/?uuid=9414b376-fe3a-486a-81a9-9cc9c6ddc695"]}],"mendeley":{"formattedCitation":"(Sandoval et al., 2018)","plainTextFormattedCitation":"(Sandoval et al., 2018)","previouslyFormattedCitation":"(Sandoval et al., 2018)"},"properties":{"noteIndex":0},"schema":"https://github.com/citation-style-language/schema/raw/master/csl-citation.json"}</w:instrText>
      </w:r>
      <w:r w:rsidR="004B56BC">
        <w:fldChar w:fldCharType="separate"/>
      </w:r>
      <w:r w:rsidR="004B56BC" w:rsidRPr="004B56BC">
        <w:rPr>
          <w:noProof/>
        </w:rPr>
        <w:t>(Sandoval et al., 2018)</w:t>
      </w:r>
      <w:r w:rsidR="004B56BC">
        <w:fldChar w:fldCharType="end"/>
      </w:r>
      <w:r>
        <w:t xml:space="preserve">. Still, it is imperative to consider some other key factors affecting students' performance and propose strategies that the institution could take to improve such circumstances. This research aspires to apply some previous research techniques and dives deeper into </w:t>
      </w:r>
      <w:r w:rsidR="000D1EFC">
        <w:t>analysing</w:t>
      </w:r>
      <w:r>
        <w:t xml:space="preserve"> some critical underlying factors that could affect student performance.</w:t>
      </w:r>
    </w:p>
    <w:p w14:paraId="75029BC1" w14:textId="77777777" w:rsidR="001A2872" w:rsidRPr="001A2872" w:rsidRDefault="001A2872" w:rsidP="001A2872"/>
    <w:p w14:paraId="6A72CFAE" w14:textId="25CD4B7A" w:rsidR="00083B68" w:rsidRPr="004B56BC" w:rsidRDefault="00083B68" w:rsidP="00325F09">
      <w:pPr>
        <w:pStyle w:val="Heading2"/>
      </w:pPr>
      <w:bookmarkStart w:id="102" w:name="_Toc64977638"/>
      <w:bookmarkStart w:id="103" w:name="_Toc79142342"/>
      <w:bookmarkStart w:id="104" w:name="_Toc79411308"/>
      <w:bookmarkStart w:id="105" w:name="_Toc79535173"/>
      <w:bookmarkStart w:id="106" w:name="_Toc79535889"/>
      <w:bookmarkStart w:id="107" w:name="_Toc79536135"/>
      <w:bookmarkStart w:id="108" w:name="_Toc79536263"/>
      <w:bookmarkStart w:id="109" w:name="_Toc79536637"/>
      <w:bookmarkStart w:id="110" w:name="_Toc79578883"/>
      <w:bookmarkStart w:id="111" w:name="_Toc79579051"/>
      <w:r w:rsidRPr="004B56BC">
        <w:t>AIM AND OBJECTIVE</w:t>
      </w:r>
      <w:r w:rsidR="00054392">
        <w:t>S</w:t>
      </w:r>
      <w:r w:rsidRPr="004B56BC">
        <w:t xml:space="preserve"> OF </w:t>
      </w:r>
      <w:r w:rsidR="009B3B53">
        <w:t xml:space="preserve">THE </w:t>
      </w:r>
      <w:r w:rsidRPr="004B56BC">
        <w:t>STUDY</w:t>
      </w:r>
      <w:bookmarkEnd w:id="102"/>
      <w:bookmarkEnd w:id="103"/>
      <w:bookmarkEnd w:id="104"/>
      <w:bookmarkEnd w:id="105"/>
      <w:bookmarkEnd w:id="106"/>
      <w:bookmarkEnd w:id="107"/>
      <w:bookmarkEnd w:id="108"/>
      <w:bookmarkEnd w:id="109"/>
      <w:bookmarkEnd w:id="110"/>
      <w:bookmarkEnd w:id="111"/>
    </w:p>
    <w:p w14:paraId="21B8B328" w14:textId="50418A76" w:rsidR="00416E12" w:rsidRDefault="00416E12" w:rsidP="00416E12">
      <w:r w:rsidRPr="00416E12">
        <w:t>The study aims to explore data mining techniques to discover interesting patterns in students</w:t>
      </w:r>
      <w:r w:rsidR="00B31086">
        <w:t>'</w:t>
      </w:r>
      <w:r w:rsidRPr="00416E12">
        <w:t xml:space="preserve"> academic performance with an interactive system.</w:t>
      </w:r>
    </w:p>
    <w:p w14:paraId="29FAFA79" w14:textId="77DAD8B6" w:rsidR="001A2872" w:rsidRDefault="001A2872" w:rsidP="00416E12">
      <w:r>
        <w:t>The objectives necessary to achieve this aim include:</w:t>
      </w:r>
      <w:r>
        <w:tab/>
      </w:r>
    </w:p>
    <w:p w14:paraId="1C67C81B" w14:textId="61EAA254" w:rsidR="001A2872" w:rsidRDefault="001A2872" w:rsidP="00A859DE">
      <w:pPr>
        <w:pStyle w:val="ListParagraph"/>
        <w:numPr>
          <w:ilvl w:val="0"/>
          <w:numId w:val="3"/>
        </w:numPr>
      </w:pPr>
      <w:r>
        <w:t>To gather and store all the required dataset</w:t>
      </w:r>
      <w:r w:rsidR="00B31086">
        <w:t>s</w:t>
      </w:r>
      <w:r>
        <w:t xml:space="preserve"> needed for the analysis.</w:t>
      </w:r>
    </w:p>
    <w:p w14:paraId="5474669C" w14:textId="42C72987" w:rsidR="001A2872" w:rsidRDefault="001A2872" w:rsidP="00A859DE">
      <w:pPr>
        <w:pStyle w:val="ListParagraph"/>
        <w:numPr>
          <w:ilvl w:val="0"/>
          <w:numId w:val="3"/>
        </w:numPr>
      </w:pPr>
      <w:r>
        <w:t xml:space="preserve">To </w:t>
      </w:r>
      <w:r w:rsidR="00B31086">
        <w:t>pre-process</w:t>
      </w:r>
      <w:r>
        <w:t xml:space="preserve"> the dataset and carry out descriptive analytics on the dataset.</w:t>
      </w:r>
    </w:p>
    <w:p w14:paraId="10914E5C" w14:textId="48F73A08" w:rsidR="001A2872" w:rsidRDefault="001A2872" w:rsidP="00A859DE">
      <w:pPr>
        <w:pStyle w:val="ListParagraph"/>
        <w:numPr>
          <w:ilvl w:val="0"/>
          <w:numId w:val="3"/>
        </w:numPr>
      </w:pPr>
      <w:r>
        <w:t>To investigate the effect of gender on student performance.</w:t>
      </w:r>
    </w:p>
    <w:p w14:paraId="3177D12D" w14:textId="01624C4F" w:rsidR="001A2872" w:rsidRDefault="001A2872" w:rsidP="00A859DE">
      <w:pPr>
        <w:pStyle w:val="ListParagraph"/>
        <w:numPr>
          <w:ilvl w:val="0"/>
          <w:numId w:val="3"/>
        </w:numPr>
      </w:pPr>
      <w:r>
        <w:t>To examine the predictive impact of student capacity, course structure, course nature and course curriculum broadness on overall performance.</w:t>
      </w:r>
    </w:p>
    <w:p w14:paraId="5CA07633" w14:textId="4FD55A6A" w:rsidR="001A2872" w:rsidRDefault="001A2872" w:rsidP="00A859DE">
      <w:pPr>
        <w:pStyle w:val="ListParagraph"/>
        <w:numPr>
          <w:ilvl w:val="0"/>
          <w:numId w:val="3"/>
        </w:numPr>
      </w:pPr>
      <w:r>
        <w:lastRenderedPageBreak/>
        <w:t>To establish an associative relationship between students</w:t>
      </w:r>
      <w:r w:rsidR="00181D35">
        <w:t>'</w:t>
      </w:r>
      <w:r>
        <w:t xml:space="preserve"> failed courses and between students</w:t>
      </w:r>
      <w:r w:rsidR="00181D35">
        <w:t>'</w:t>
      </w:r>
      <w:r>
        <w:t xml:space="preserve"> pass grades.</w:t>
      </w:r>
    </w:p>
    <w:p w14:paraId="46FA7F35" w14:textId="2618C7C0" w:rsidR="00054392" w:rsidRDefault="00054392" w:rsidP="00A859DE">
      <w:pPr>
        <w:pStyle w:val="ListParagraph"/>
        <w:numPr>
          <w:ilvl w:val="0"/>
          <w:numId w:val="3"/>
        </w:numPr>
      </w:pPr>
      <w:r w:rsidRPr="00054392">
        <w:t>To group students based on their performance.</w:t>
      </w:r>
    </w:p>
    <w:p w14:paraId="5A6FAC0B" w14:textId="77777777" w:rsidR="009B3B53" w:rsidRDefault="009B3B53" w:rsidP="009B3B53">
      <w:pPr>
        <w:pStyle w:val="ListParagraph"/>
        <w:numPr>
          <w:ilvl w:val="0"/>
          <w:numId w:val="3"/>
        </w:numPr>
      </w:pPr>
      <w:r>
        <w:t>To develop an interactive interface for the data analytic process.</w:t>
      </w:r>
    </w:p>
    <w:p w14:paraId="5E5689E6" w14:textId="574F8D80" w:rsidR="001A2872" w:rsidRDefault="001A2872" w:rsidP="001A2872">
      <w:pPr>
        <w:pStyle w:val="ListParagraph"/>
        <w:ind w:left="1080"/>
      </w:pPr>
    </w:p>
    <w:p w14:paraId="21F453C6" w14:textId="77777777" w:rsidR="009F12DB" w:rsidRPr="001A2872" w:rsidRDefault="009F12DB" w:rsidP="001A2872">
      <w:pPr>
        <w:pStyle w:val="ListParagraph"/>
        <w:ind w:left="1080"/>
      </w:pPr>
    </w:p>
    <w:p w14:paraId="32BE71AB" w14:textId="02A38129" w:rsidR="00757E9E" w:rsidRPr="004B56BC" w:rsidRDefault="00757E9E" w:rsidP="00325F09">
      <w:pPr>
        <w:pStyle w:val="Heading2"/>
      </w:pPr>
      <w:bookmarkStart w:id="112" w:name="_Toc64977640"/>
      <w:bookmarkStart w:id="113" w:name="_Toc79142343"/>
      <w:bookmarkStart w:id="114" w:name="_Toc79411309"/>
      <w:bookmarkStart w:id="115" w:name="_Toc79535174"/>
      <w:bookmarkStart w:id="116" w:name="_Toc79535890"/>
      <w:bookmarkStart w:id="117" w:name="_Toc79536136"/>
      <w:bookmarkStart w:id="118" w:name="_Toc79536264"/>
      <w:bookmarkStart w:id="119" w:name="_Toc79536638"/>
      <w:bookmarkStart w:id="120" w:name="_Toc79578884"/>
      <w:bookmarkStart w:id="121" w:name="_Toc79579052"/>
      <w:r w:rsidRPr="004B56BC">
        <w:t>METHODOLOGY</w:t>
      </w:r>
      <w:bookmarkEnd w:id="112"/>
      <w:bookmarkEnd w:id="113"/>
      <w:bookmarkEnd w:id="114"/>
      <w:bookmarkEnd w:id="115"/>
      <w:bookmarkEnd w:id="116"/>
      <w:bookmarkEnd w:id="117"/>
      <w:bookmarkEnd w:id="118"/>
      <w:bookmarkEnd w:id="119"/>
      <w:bookmarkEnd w:id="120"/>
      <w:bookmarkEnd w:id="121"/>
    </w:p>
    <w:p w14:paraId="0663C7B6" w14:textId="77777777" w:rsidR="001A2872" w:rsidRDefault="001A2872" w:rsidP="001A2872">
      <w:bookmarkStart w:id="122" w:name="_Toc64977639"/>
      <w:r>
        <w:t>This research study would follow a defined methodology which includes:</w:t>
      </w:r>
    </w:p>
    <w:p w14:paraId="3CF13216" w14:textId="591D1B0E" w:rsidR="001A2872" w:rsidRPr="00CB0638" w:rsidRDefault="00054392" w:rsidP="00A859DE">
      <w:pPr>
        <w:pStyle w:val="ListParagraph"/>
        <w:numPr>
          <w:ilvl w:val="0"/>
          <w:numId w:val="4"/>
        </w:numPr>
      </w:pPr>
      <w:r w:rsidRPr="00CB0638">
        <w:t xml:space="preserve">Academic and demographic data of students was obtained from the Department of Computer and Information Science, Covenant University. Expert opinion on course details from the </w:t>
      </w:r>
      <w:r w:rsidR="009F12DB" w:rsidRPr="00CB0638">
        <w:t>department</w:t>
      </w:r>
      <w:r w:rsidR="00B31086" w:rsidRPr="00CB0638">
        <w:t>'</w:t>
      </w:r>
      <w:r w:rsidR="009F12DB" w:rsidRPr="00CB0638">
        <w:t>s lecturers and final year students.</w:t>
      </w:r>
    </w:p>
    <w:p w14:paraId="0C1B4CD6" w14:textId="7A95C2CC" w:rsidR="001A2872" w:rsidRPr="00CB0638" w:rsidRDefault="001A2872" w:rsidP="00A859DE">
      <w:pPr>
        <w:pStyle w:val="ListParagraph"/>
        <w:numPr>
          <w:ilvl w:val="0"/>
          <w:numId w:val="4"/>
        </w:numPr>
      </w:pPr>
      <w:r w:rsidRPr="00CB0638">
        <w:t>Visuali</w:t>
      </w:r>
      <w:r w:rsidR="00B31086" w:rsidRPr="00CB0638">
        <w:t>s</w:t>
      </w:r>
      <w:r w:rsidRPr="00CB0638">
        <w:t xml:space="preserve">ations approach with </w:t>
      </w:r>
      <w:r w:rsidR="009F12DB" w:rsidRPr="00CB0638">
        <w:t>h</w:t>
      </w:r>
      <w:r w:rsidRPr="00CB0638">
        <w:t xml:space="preserve">istogram, bar chart, </w:t>
      </w:r>
      <w:r w:rsidR="009F12DB" w:rsidRPr="00CB0638">
        <w:t>distribution</w:t>
      </w:r>
      <w:r w:rsidRPr="00CB0638">
        <w:t xml:space="preserve"> </w:t>
      </w:r>
      <w:r w:rsidR="009F12DB" w:rsidRPr="00CB0638">
        <w:t>plot,</w:t>
      </w:r>
      <w:r w:rsidRPr="00CB0638">
        <w:t xml:space="preserve"> and </w:t>
      </w:r>
      <w:r w:rsidR="009F12DB" w:rsidRPr="00CB0638">
        <w:t>b</w:t>
      </w:r>
      <w:r w:rsidRPr="00CB0638">
        <w:t xml:space="preserve">ox plot </w:t>
      </w:r>
      <w:r w:rsidR="00DF1C58">
        <w:t>were</w:t>
      </w:r>
      <w:r w:rsidRPr="00CB0638">
        <w:t xml:space="preserve"> used for descriptive analytics. Python programming will be used for necessary implementation.</w:t>
      </w:r>
    </w:p>
    <w:p w14:paraId="0E5F753A" w14:textId="7F846651" w:rsidR="001A2872" w:rsidRPr="00CB0638" w:rsidRDefault="009F12DB" w:rsidP="00A859DE">
      <w:pPr>
        <w:pStyle w:val="ListParagraph"/>
        <w:numPr>
          <w:ilvl w:val="0"/>
          <w:numId w:val="4"/>
        </w:numPr>
      </w:pPr>
      <w:r w:rsidRPr="00CB0638">
        <w:t>Visual plots such as bar charts and box plots would be used to examine the effect of gender on performance</w:t>
      </w:r>
      <w:r w:rsidR="00B31086" w:rsidRPr="00CB0638">
        <w:t>,</w:t>
      </w:r>
      <w:r w:rsidRPr="00CB0638">
        <w:t xml:space="preserve"> and this t</w:t>
      </w:r>
      <w:r w:rsidR="001A2872" w:rsidRPr="00CB0638">
        <w:t>ask w</w:t>
      </w:r>
      <w:r w:rsidR="00CB0638">
        <w:t>as</w:t>
      </w:r>
      <w:r w:rsidR="001A2872" w:rsidRPr="00CB0638">
        <w:t xml:space="preserve"> implemented using Python programming.</w:t>
      </w:r>
    </w:p>
    <w:p w14:paraId="7F20F07B" w14:textId="729C14CA" w:rsidR="001A2872" w:rsidRPr="00CB0638" w:rsidRDefault="00C06D83" w:rsidP="00A859DE">
      <w:pPr>
        <w:pStyle w:val="ListParagraph"/>
        <w:numPr>
          <w:ilvl w:val="0"/>
          <w:numId w:val="4"/>
        </w:numPr>
      </w:pPr>
      <w:r w:rsidRPr="00CB0638">
        <w:t xml:space="preserve">An associative algorithm, </w:t>
      </w:r>
      <w:r w:rsidR="00B31086" w:rsidRPr="00CB0638">
        <w:t xml:space="preserve">the </w:t>
      </w:r>
      <w:r w:rsidRPr="00CB0638">
        <w:t>Apriori</w:t>
      </w:r>
      <w:r w:rsidR="001A2872" w:rsidRPr="00CB0638">
        <w:t xml:space="preserve"> model</w:t>
      </w:r>
      <w:r w:rsidR="00B31086" w:rsidRPr="00CB0638">
        <w:t>,</w:t>
      </w:r>
      <w:r w:rsidR="001A2872" w:rsidRPr="00CB0638">
        <w:t xml:space="preserve"> w</w:t>
      </w:r>
      <w:r w:rsidR="00CB0638">
        <w:t>as</w:t>
      </w:r>
      <w:r w:rsidR="001A2872" w:rsidRPr="00CB0638">
        <w:t xml:space="preserve"> used to investigate the predictive impact</w:t>
      </w:r>
      <w:r w:rsidR="009F12DB" w:rsidRPr="00CB0638">
        <w:t xml:space="preserve"> on</w:t>
      </w:r>
      <w:r w:rsidR="00B31086" w:rsidRPr="00CB0638">
        <w:t>-</w:t>
      </w:r>
      <w:r w:rsidR="009F12DB" w:rsidRPr="00CB0638">
        <w:t>course performance</w:t>
      </w:r>
      <w:r w:rsidR="001A2872" w:rsidRPr="00CB0638">
        <w:t>.</w:t>
      </w:r>
    </w:p>
    <w:p w14:paraId="2DB6AAA7" w14:textId="625C3641" w:rsidR="001A2872" w:rsidRPr="00CB0638" w:rsidRDefault="001A2872" w:rsidP="00A859DE">
      <w:pPr>
        <w:pStyle w:val="ListParagraph"/>
        <w:numPr>
          <w:ilvl w:val="0"/>
          <w:numId w:val="4"/>
        </w:numPr>
      </w:pPr>
      <w:r w:rsidRPr="00CB0638">
        <w:t>Use</w:t>
      </w:r>
      <w:r w:rsidR="00CB0638">
        <w:t xml:space="preserve"> of</w:t>
      </w:r>
      <w:r w:rsidRPr="00CB0638">
        <w:t xml:space="preserve"> descriptive analytics and an associative algorithm (Apriori algorithm) to determine the relationship between students who failed and passed courses and their grades.</w:t>
      </w:r>
    </w:p>
    <w:p w14:paraId="19950023" w14:textId="26424365" w:rsidR="00054392" w:rsidRPr="00CB0638" w:rsidRDefault="00B31086" w:rsidP="00A859DE">
      <w:pPr>
        <w:pStyle w:val="ListParagraph"/>
        <w:numPr>
          <w:ilvl w:val="0"/>
          <w:numId w:val="4"/>
        </w:numPr>
      </w:pPr>
      <w:r w:rsidRPr="00CB0638">
        <w:t>Use of K-Means clustering algorithm to cluster students using their raw scores.</w:t>
      </w:r>
    </w:p>
    <w:p w14:paraId="559EB79E" w14:textId="4E5CD087" w:rsidR="001A2872" w:rsidRPr="00CB0638" w:rsidRDefault="009B3B53" w:rsidP="00A859DE">
      <w:pPr>
        <w:pStyle w:val="ListParagraph"/>
        <w:numPr>
          <w:ilvl w:val="0"/>
          <w:numId w:val="4"/>
        </w:numPr>
      </w:pPr>
      <w:r w:rsidRPr="00CB0638">
        <w:t>The interface w</w:t>
      </w:r>
      <w:r w:rsidR="00CB0638">
        <w:t>as</w:t>
      </w:r>
      <w:r w:rsidRPr="00CB0638">
        <w:t xml:space="preserve"> designed using HTML, CSS, </w:t>
      </w:r>
      <w:r w:rsidR="009F12DB" w:rsidRPr="00CB0638">
        <w:t>JavaScript</w:t>
      </w:r>
      <w:r w:rsidRPr="00CB0638">
        <w:t>, and Django.</w:t>
      </w:r>
    </w:p>
    <w:p w14:paraId="3742262B" w14:textId="77777777" w:rsidR="00B9137A" w:rsidRPr="001A2872" w:rsidRDefault="00B9137A" w:rsidP="00B9137A">
      <w:pPr>
        <w:pStyle w:val="ListParagraph"/>
        <w:ind w:left="1080"/>
      </w:pPr>
    </w:p>
    <w:p w14:paraId="4F2548BE" w14:textId="3389B6B9" w:rsidR="00E5108F" w:rsidRPr="004B56BC" w:rsidRDefault="00A74914" w:rsidP="00325F09">
      <w:pPr>
        <w:pStyle w:val="Heading2"/>
      </w:pPr>
      <w:bookmarkStart w:id="123" w:name="_Toc79142344"/>
      <w:bookmarkStart w:id="124" w:name="_Toc79411310"/>
      <w:bookmarkStart w:id="125" w:name="_Toc79535175"/>
      <w:bookmarkStart w:id="126" w:name="_Toc79535891"/>
      <w:bookmarkStart w:id="127" w:name="_Toc79536137"/>
      <w:bookmarkStart w:id="128" w:name="_Toc79536265"/>
      <w:bookmarkStart w:id="129" w:name="_Toc79536639"/>
      <w:bookmarkStart w:id="130" w:name="_Toc79578885"/>
      <w:bookmarkStart w:id="131" w:name="_Toc79579053"/>
      <w:r w:rsidRPr="004B56BC">
        <w:t>SIGNIFICANCE OF THE STUDY</w:t>
      </w:r>
      <w:bookmarkEnd w:id="122"/>
      <w:bookmarkEnd w:id="123"/>
      <w:bookmarkEnd w:id="124"/>
      <w:bookmarkEnd w:id="125"/>
      <w:bookmarkEnd w:id="126"/>
      <w:bookmarkEnd w:id="127"/>
      <w:bookmarkEnd w:id="128"/>
      <w:bookmarkEnd w:id="129"/>
      <w:bookmarkEnd w:id="130"/>
      <w:bookmarkEnd w:id="131"/>
    </w:p>
    <w:p w14:paraId="0FAD9DBE" w14:textId="0B443F2B" w:rsidR="001A2872" w:rsidRDefault="001A2872" w:rsidP="001A2872">
      <w:r>
        <w:t>The study analy</w:t>
      </w:r>
      <w:r w:rsidR="00B31086">
        <w:t>s</w:t>
      </w:r>
      <w:r>
        <w:t>e</w:t>
      </w:r>
      <w:r w:rsidR="00CB0638">
        <w:t>s</w:t>
      </w:r>
      <w:r>
        <w:t xml:space="preserve"> student result data and conduct a thorough analysis of attributes that can potentially impact students' academic outcomes in the university by taking the course nature and students</w:t>
      </w:r>
      <w:r w:rsidR="00181D35">
        <w:t>'</w:t>
      </w:r>
      <w:r>
        <w:t xml:space="preserve"> gender into consideration.  </w:t>
      </w:r>
    </w:p>
    <w:p w14:paraId="12894457" w14:textId="77777777" w:rsidR="001A2872" w:rsidRDefault="001A2872" w:rsidP="001A2872"/>
    <w:p w14:paraId="370F6791" w14:textId="1EEE03C5" w:rsidR="001A2872" w:rsidRDefault="001A2872" w:rsidP="001A2872">
      <w:r>
        <w:lastRenderedPageBreak/>
        <w:t xml:space="preserve">It would provide an in-depth insight that would enable management to make effective decisions to assist a student in improving or maintaining </w:t>
      </w:r>
      <w:r w:rsidR="00B31086">
        <w:t>thei</w:t>
      </w:r>
      <w:r>
        <w:t>r academic performance. By this means, proper counselling and enlightening seminars can be hosted to guide students and drive them closer to their educational goals.</w:t>
      </w:r>
    </w:p>
    <w:p w14:paraId="4EAE8EAB" w14:textId="77777777" w:rsidR="004B56BC" w:rsidRDefault="004B56BC" w:rsidP="001A2872"/>
    <w:p w14:paraId="6504F4B9" w14:textId="71077699" w:rsidR="001A2872" w:rsidRDefault="001A2872" w:rsidP="001A2872">
      <w:r>
        <w:t>Results obtained from the study would also provide a</w:t>
      </w:r>
      <w:r w:rsidR="00B31086">
        <w:t xml:space="preserve"> practical</w:t>
      </w:r>
      <w:r>
        <w:t xml:space="preserve"> approach to the admission process of an institution by helping to </w:t>
      </w:r>
      <w:r w:rsidR="00B31086">
        <w:t>admit the right students selectively</w:t>
      </w:r>
      <w:r>
        <w:t>. This research also takes a dynamic approach by grouping and predicting students</w:t>
      </w:r>
      <w:r w:rsidR="00181D35">
        <w:t>'</w:t>
      </w:r>
      <w:r>
        <w:t xml:space="preserve"> performance based on their raw scores obtained rather than using a more general approach – CGPA.</w:t>
      </w:r>
    </w:p>
    <w:p w14:paraId="0A2D4F40" w14:textId="77777777" w:rsidR="001A2872" w:rsidRDefault="001A2872" w:rsidP="001A2872"/>
    <w:p w14:paraId="1000CF0C" w14:textId="4CD3260B" w:rsidR="001A2872" w:rsidRDefault="001A2872" w:rsidP="001A2872">
      <w:r>
        <w:t>Finally, this research would also educate on some machine learning algorithms and their effectiveness in predicting student performance and determining the existing relationships in student learning.</w:t>
      </w:r>
    </w:p>
    <w:p w14:paraId="5B675A0C" w14:textId="77777777" w:rsidR="001A2872" w:rsidRPr="001A2872" w:rsidRDefault="001A2872" w:rsidP="001A2872"/>
    <w:p w14:paraId="4B422178" w14:textId="7FBF1F60" w:rsidR="00083B68" w:rsidRPr="004B56BC" w:rsidRDefault="00083B68" w:rsidP="00325F09">
      <w:pPr>
        <w:pStyle w:val="Heading2"/>
      </w:pPr>
      <w:bookmarkStart w:id="132" w:name="_Toc64977641"/>
      <w:bookmarkStart w:id="133" w:name="_Toc79142345"/>
      <w:bookmarkStart w:id="134" w:name="_Toc79411311"/>
      <w:bookmarkStart w:id="135" w:name="_Toc79535176"/>
      <w:bookmarkStart w:id="136" w:name="_Toc79535892"/>
      <w:bookmarkStart w:id="137" w:name="_Toc79536138"/>
      <w:bookmarkStart w:id="138" w:name="_Toc79536266"/>
      <w:bookmarkStart w:id="139" w:name="_Toc79536640"/>
      <w:bookmarkStart w:id="140" w:name="_Toc79578886"/>
      <w:bookmarkStart w:id="141" w:name="_Toc79579054"/>
      <w:r w:rsidRPr="004B56BC">
        <w:t>LIMITATIONS OF THE STUDY</w:t>
      </w:r>
      <w:bookmarkEnd w:id="132"/>
      <w:bookmarkEnd w:id="133"/>
      <w:bookmarkEnd w:id="134"/>
      <w:bookmarkEnd w:id="135"/>
      <w:bookmarkEnd w:id="136"/>
      <w:bookmarkEnd w:id="137"/>
      <w:bookmarkEnd w:id="138"/>
      <w:bookmarkEnd w:id="139"/>
      <w:bookmarkEnd w:id="140"/>
      <w:bookmarkEnd w:id="141"/>
    </w:p>
    <w:p w14:paraId="52BACB7A" w14:textId="2EC4EC07" w:rsidR="00B9137A" w:rsidRDefault="00B9137A" w:rsidP="00B9137A">
      <w:r>
        <w:t>Many factors can influence student academic performance. This work focuses on using datasets of student biodata, grade scores, and course nature.</w:t>
      </w:r>
    </w:p>
    <w:p w14:paraId="539F8AA1" w14:textId="77777777" w:rsidR="004B40F8" w:rsidRDefault="004B40F8" w:rsidP="00B9137A"/>
    <w:p w14:paraId="6223AB52" w14:textId="584E96EC" w:rsidR="00B9137A" w:rsidRDefault="00B9137A" w:rsidP="00B9137A">
      <w:r>
        <w:t xml:space="preserve">The study will make use of data obtained from </w:t>
      </w:r>
      <w:r w:rsidR="007D3105">
        <w:t>the Department of Computer and Information Science</w:t>
      </w:r>
      <w:r>
        <w:t xml:space="preserve"> </w:t>
      </w:r>
      <w:r w:rsidR="007D3105">
        <w:t>in</w:t>
      </w:r>
      <w:r>
        <w:t xml:space="preserve"> Covenant University. This study does not consider other university departments and does not consider other socio-economic factors </w:t>
      </w:r>
      <w:r w:rsidR="00B31086">
        <w:t>affecting</w:t>
      </w:r>
      <w:r>
        <w:t xml:space="preserve"> student performance.</w:t>
      </w:r>
    </w:p>
    <w:p w14:paraId="7CFE5BB1" w14:textId="77777777" w:rsidR="00B9137A" w:rsidRPr="00B9137A" w:rsidRDefault="00B9137A" w:rsidP="00B9137A"/>
    <w:p w14:paraId="2E38B808" w14:textId="4B85E3FA" w:rsidR="00083B68" w:rsidRPr="004B56BC" w:rsidRDefault="00083B68" w:rsidP="00325F09">
      <w:pPr>
        <w:pStyle w:val="Heading2"/>
      </w:pPr>
      <w:bookmarkStart w:id="142" w:name="_Toc64977642"/>
      <w:bookmarkStart w:id="143" w:name="_Toc79142346"/>
      <w:bookmarkStart w:id="144" w:name="_Toc79411312"/>
      <w:bookmarkStart w:id="145" w:name="_Toc79535177"/>
      <w:bookmarkStart w:id="146" w:name="_Toc79535893"/>
      <w:bookmarkStart w:id="147" w:name="_Toc79536139"/>
      <w:bookmarkStart w:id="148" w:name="_Toc79536267"/>
      <w:bookmarkStart w:id="149" w:name="_Toc79536641"/>
      <w:bookmarkStart w:id="150" w:name="_Toc79578887"/>
      <w:bookmarkStart w:id="151" w:name="_Toc79579055"/>
      <w:r w:rsidRPr="004B56BC">
        <w:t>PROJECT ORGANI</w:t>
      </w:r>
      <w:r w:rsidR="00B31086">
        <w:t>S</w:t>
      </w:r>
      <w:r w:rsidRPr="004B56BC">
        <w:t>ATION</w:t>
      </w:r>
      <w:bookmarkEnd w:id="142"/>
      <w:bookmarkEnd w:id="143"/>
      <w:bookmarkEnd w:id="144"/>
      <w:bookmarkEnd w:id="145"/>
      <w:bookmarkEnd w:id="146"/>
      <w:bookmarkEnd w:id="147"/>
      <w:bookmarkEnd w:id="148"/>
      <w:bookmarkEnd w:id="149"/>
      <w:bookmarkEnd w:id="150"/>
      <w:bookmarkEnd w:id="151"/>
    </w:p>
    <w:p w14:paraId="3E21F548" w14:textId="5EBE7B8B" w:rsidR="00B9137A" w:rsidRPr="00B9137A" w:rsidRDefault="00B9137A" w:rsidP="00B9137A">
      <w:r>
        <w:t>Chapter One presents an overview of the project, the background information, problem statement, research objectives, significance, scope, and limitation of the study. Chapter Two discusses an overview of the literature on existing systems and principles.</w:t>
      </w:r>
      <w:r w:rsidR="004B40F8">
        <w:t xml:space="preserve"> </w:t>
      </w:r>
      <w:r>
        <w:t>Chapter Three describes the methodology in detail, the research design, data description, and analysis techniques. Chapter Four presents the results generated from the analysis. Chapter Five summari</w:t>
      </w:r>
      <w:r w:rsidR="00B31086">
        <w:t>s</w:t>
      </w:r>
      <w:r>
        <w:t>es the project, gives recommendations, suggestions, and conclusions.</w:t>
      </w:r>
    </w:p>
    <w:p w14:paraId="6E70F3E2" w14:textId="4C9679A9" w:rsidR="00C57EFF" w:rsidRDefault="00C57EFF">
      <w:pPr>
        <w:spacing w:after="160" w:line="259" w:lineRule="auto"/>
        <w:jc w:val="left"/>
        <w:rPr>
          <w:b/>
          <w:bCs/>
        </w:rPr>
      </w:pPr>
    </w:p>
    <w:p w14:paraId="43C6187E" w14:textId="77777777" w:rsidR="004B40F8" w:rsidRDefault="004B40F8">
      <w:pPr>
        <w:spacing w:after="160" w:line="259" w:lineRule="auto"/>
        <w:jc w:val="left"/>
        <w:rPr>
          <w:b/>
          <w:bCs/>
        </w:rPr>
      </w:pPr>
    </w:p>
    <w:p w14:paraId="6787C27A" w14:textId="7D5372C3" w:rsidR="007D3105" w:rsidRDefault="00C57EFF" w:rsidP="007D3105">
      <w:pPr>
        <w:pStyle w:val="Heading1"/>
      </w:pPr>
      <w:bookmarkStart w:id="152" w:name="_Toc79142347"/>
      <w:bookmarkStart w:id="153" w:name="_Toc79411313"/>
      <w:bookmarkStart w:id="154" w:name="_Toc79535178"/>
      <w:bookmarkStart w:id="155" w:name="_Toc79535894"/>
      <w:bookmarkStart w:id="156" w:name="_Toc79536140"/>
      <w:bookmarkStart w:id="157" w:name="_Toc79536268"/>
      <w:bookmarkStart w:id="158" w:name="_Toc79536642"/>
      <w:bookmarkStart w:id="159" w:name="_Toc79578888"/>
      <w:bookmarkStart w:id="160" w:name="_Toc79579056"/>
      <w:bookmarkStart w:id="161" w:name="_Toc64977643"/>
      <w:r>
        <w:lastRenderedPageBreak/>
        <w:t>CHAPTER TWO</w:t>
      </w:r>
      <w:bookmarkEnd w:id="152"/>
      <w:bookmarkEnd w:id="153"/>
      <w:bookmarkEnd w:id="154"/>
      <w:bookmarkEnd w:id="155"/>
      <w:bookmarkEnd w:id="156"/>
      <w:bookmarkEnd w:id="157"/>
      <w:bookmarkEnd w:id="158"/>
      <w:bookmarkEnd w:id="159"/>
      <w:bookmarkEnd w:id="160"/>
    </w:p>
    <w:p w14:paraId="0566ACC9" w14:textId="77777777" w:rsidR="000F1761" w:rsidRPr="000F1761" w:rsidRDefault="000F1761" w:rsidP="000F1761"/>
    <w:p w14:paraId="56098004" w14:textId="38E8B92C" w:rsidR="00C57EFF" w:rsidRDefault="00C57EFF" w:rsidP="00325F09">
      <w:pPr>
        <w:pStyle w:val="Heading1"/>
      </w:pPr>
      <w:bookmarkStart w:id="162" w:name="_Toc77531966"/>
      <w:bookmarkStart w:id="163" w:name="_Toc79142348"/>
      <w:bookmarkStart w:id="164" w:name="_Toc79411314"/>
      <w:bookmarkStart w:id="165" w:name="_Toc79535179"/>
      <w:bookmarkStart w:id="166" w:name="_Toc79535895"/>
      <w:bookmarkStart w:id="167" w:name="_Toc79536141"/>
      <w:bookmarkStart w:id="168" w:name="_Toc79536269"/>
      <w:bookmarkStart w:id="169" w:name="_Toc79536643"/>
      <w:bookmarkStart w:id="170" w:name="_Toc79578889"/>
      <w:bookmarkStart w:id="171" w:name="_Toc79579057"/>
      <w:r w:rsidRPr="00DE5C98">
        <w:t>LITERATURE</w:t>
      </w:r>
      <w:r>
        <w:t xml:space="preserve"> REVIEW</w:t>
      </w:r>
      <w:bookmarkEnd w:id="161"/>
      <w:bookmarkEnd w:id="162"/>
      <w:bookmarkEnd w:id="163"/>
      <w:bookmarkEnd w:id="164"/>
      <w:bookmarkEnd w:id="165"/>
      <w:bookmarkEnd w:id="166"/>
      <w:bookmarkEnd w:id="167"/>
      <w:bookmarkEnd w:id="168"/>
      <w:bookmarkEnd w:id="169"/>
      <w:bookmarkEnd w:id="170"/>
      <w:bookmarkEnd w:id="171"/>
    </w:p>
    <w:p w14:paraId="5314918B" w14:textId="77777777" w:rsidR="00BD37F6" w:rsidRPr="00BD37F6" w:rsidRDefault="00BD37F6" w:rsidP="00BD37F6"/>
    <w:p w14:paraId="2D7F62D7" w14:textId="77777777" w:rsidR="00662D2E" w:rsidRPr="00662D2E" w:rsidRDefault="00662D2E" w:rsidP="000B0C77">
      <w:pPr>
        <w:pStyle w:val="ListParagraph"/>
        <w:numPr>
          <w:ilvl w:val="0"/>
          <w:numId w:val="19"/>
        </w:numPr>
        <w:outlineLvl w:val="1"/>
        <w:rPr>
          <w:b/>
          <w:bCs/>
          <w:vanish/>
        </w:rPr>
      </w:pPr>
      <w:bookmarkStart w:id="172" w:name="_Toc79132210"/>
      <w:bookmarkStart w:id="173" w:name="_Toc79133792"/>
      <w:bookmarkStart w:id="174" w:name="_Toc79137055"/>
      <w:bookmarkStart w:id="175" w:name="_Toc79141615"/>
      <w:bookmarkStart w:id="176" w:name="_Toc79142098"/>
      <w:bookmarkStart w:id="177" w:name="_Toc79142231"/>
      <w:bookmarkStart w:id="178" w:name="_Toc79142349"/>
      <w:bookmarkStart w:id="179" w:name="_Toc79411315"/>
      <w:bookmarkStart w:id="180" w:name="_Toc79535180"/>
      <w:bookmarkStart w:id="181" w:name="_Toc79535896"/>
      <w:bookmarkStart w:id="182" w:name="_Toc79536142"/>
      <w:bookmarkStart w:id="183" w:name="_Toc79536270"/>
      <w:bookmarkStart w:id="184" w:name="_Toc79536644"/>
      <w:bookmarkStart w:id="185" w:name="_Toc79578192"/>
      <w:bookmarkStart w:id="186" w:name="_Toc79578437"/>
      <w:bookmarkStart w:id="187" w:name="_Toc79578555"/>
      <w:bookmarkStart w:id="188" w:name="_Toc79578689"/>
      <w:bookmarkStart w:id="189" w:name="_Toc79578890"/>
      <w:bookmarkStart w:id="190" w:name="_Toc79579058"/>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p>
    <w:p w14:paraId="0AD95298" w14:textId="77777777" w:rsidR="00662D2E" w:rsidRPr="00662D2E" w:rsidRDefault="00662D2E" w:rsidP="000B0C77">
      <w:pPr>
        <w:pStyle w:val="ListParagraph"/>
        <w:numPr>
          <w:ilvl w:val="0"/>
          <w:numId w:val="19"/>
        </w:numPr>
        <w:outlineLvl w:val="1"/>
        <w:rPr>
          <w:b/>
          <w:bCs/>
          <w:vanish/>
        </w:rPr>
      </w:pPr>
      <w:bookmarkStart w:id="191" w:name="_Toc79132211"/>
      <w:bookmarkStart w:id="192" w:name="_Toc79133793"/>
      <w:bookmarkStart w:id="193" w:name="_Toc79137056"/>
      <w:bookmarkStart w:id="194" w:name="_Toc79141616"/>
      <w:bookmarkStart w:id="195" w:name="_Toc79142099"/>
      <w:bookmarkStart w:id="196" w:name="_Toc79142232"/>
      <w:bookmarkStart w:id="197" w:name="_Toc79142350"/>
      <w:bookmarkStart w:id="198" w:name="_Toc79411316"/>
      <w:bookmarkStart w:id="199" w:name="_Toc79535181"/>
      <w:bookmarkStart w:id="200" w:name="_Toc79535897"/>
      <w:bookmarkStart w:id="201" w:name="_Toc79536143"/>
      <w:bookmarkStart w:id="202" w:name="_Toc79536271"/>
      <w:bookmarkStart w:id="203" w:name="_Toc79536645"/>
      <w:bookmarkStart w:id="204" w:name="_Toc79578193"/>
      <w:bookmarkStart w:id="205" w:name="_Toc79578438"/>
      <w:bookmarkStart w:id="206" w:name="_Toc79578556"/>
      <w:bookmarkStart w:id="207" w:name="_Toc79578690"/>
      <w:bookmarkStart w:id="208" w:name="_Toc79578891"/>
      <w:bookmarkStart w:id="209" w:name="_Toc79579059"/>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p>
    <w:p w14:paraId="392AF7C5" w14:textId="77777777" w:rsidR="00CE1FA7" w:rsidRPr="00CE1FA7" w:rsidRDefault="00CE1FA7" w:rsidP="00CE1FA7">
      <w:pPr>
        <w:pStyle w:val="ListParagraph"/>
        <w:numPr>
          <w:ilvl w:val="0"/>
          <w:numId w:val="26"/>
        </w:numPr>
        <w:jc w:val="left"/>
        <w:outlineLvl w:val="1"/>
        <w:rPr>
          <w:b/>
          <w:vanish/>
        </w:rPr>
      </w:pPr>
      <w:bookmarkStart w:id="210" w:name="_Toc79137057"/>
      <w:bookmarkStart w:id="211" w:name="_Toc79141617"/>
      <w:bookmarkStart w:id="212" w:name="_Toc79142100"/>
      <w:bookmarkStart w:id="213" w:name="_Toc79142233"/>
      <w:bookmarkStart w:id="214" w:name="_Toc79142351"/>
      <w:bookmarkStart w:id="215" w:name="_Toc79411317"/>
      <w:bookmarkStart w:id="216" w:name="_Toc79535182"/>
      <w:bookmarkStart w:id="217" w:name="_Toc79535898"/>
      <w:bookmarkStart w:id="218" w:name="_Toc79536144"/>
      <w:bookmarkStart w:id="219" w:name="_Toc79536272"/>
      <w:bookmarkStart w:id="220" w:name="_Toc79536646"/>
      <w:bookmarkStart w:id="221" w:name="_Toc79578194"/>
      <w:bookmarkStart w:id="222" w:name="_Toc79578439"/>
      <w:bookmarkStart w:id="223" w:name="_Toc79578557"/>
      <w:bookmarkStart w:id="224" w:name="_Toc79578691"/>
      <w:bookmarkStart w:id="225" w:name="_Toc79578892"/>
      <w:bookmarkStart w:id="226" w:name="_Toc79579060"/>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p>
    <w:p w14:paraId="45EF791E" w14:textId="77777777" w:rsidR="00CE1FA7" w:rsidRPr="00CE1FA7" w:rsidRDefault="00CE1FA7" w:rsidP="00CE1FA7">
      <w:pPr>
        <w:pStyle w:val="ListParagraph"/>
        <w:numPr>
          <w:ilvl w:val="0"/>
          <w:numId w:val="6"/>
        </w:numPr>
        <w:jc w:val="left"/>
        <w:outlineLvl w:val="1"/>
        <w:rPr>
          <w:b/>
          <w:vanish/>
        </w:rPr>
      </w:pPr>
      <w:bookmarkStart w:id="227" w:name="_Toc79137058"/>
      <w:bookmarkStart w:id="228" w:name="_Toc79141618"/>
      <w:bookmarkStart w:id="229" w:name="_Toc79142101"/>
      <w:bookmarkStart w:id="230" w:name="_Toc79142234"/>
      <w:bookmarkStart w:id="231" w:name="_Toc79142352"/>
      <w:bookmarkStart w:id="232" w:name="_Toc79411318"/>
      <w:bookmarkStart w:id="233" w:name="_Toc79535183"/>
      <w:bookmarkStart w:id="234" w:name="_Toc79535899"/>
      <w:bookmarkStart w:id="235" w:name="_Toc79536145"/>
      <w:bookmarkStart w:id="236" w:name="_Toc79536273"/>
      <w:bookmarkStart w:id="237" w:name="_Toc79536647"/>
      <w:bookmarkStart w:id="238" w:name="_Toc79578195"/>
      <w:bookmarkStart w:id="239" w:name="_Toc79578440"/>
      <w:bookmarkStart w:id="240" w:name="_Toc79578558"/>
      <w:bookmarkStart w:id="241" w:name="_Toc79578692"/>
      <w:bookmarkStart w:id="242" w:name="_Toc79578893"/>
      <w:bookmarkStart w:id="243" w:name="_Toc79579061"/>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p>
    <w:p w14:paraId="668A4ED3" w14:textId="77777777" w:rsidR="001E0808" w:rsidRPr="001E0808" w:rsidRDefault="001E0808" w:rsidP="001E0808">
      <w:pPr>
        <w:pStyle w:val="ListParagraph"/>
        <w:numPr>
          <w:ilvl w:val="0"/>
          <w:numId w:val="27"/>
        </w:numPr>
        <w:jc w:val="left"/>
        <w:outlineLvl w:val="1"/>
        <w:rPr>
          <w:b/>
          <w:vanish/>
        </w:rPr>
      </w:pPr>
      <w:bookmarkStart w:id="244" w:name="_Toc79137059"/>
      <w:bookmarkStart w:id="245" w:name="_Toc79141619"/>
      <w:bookmarkStart w:id="246" w:name="_Toc79142102"/>
      <w:bookmarkStart w:id="247" w:name="_Toc79142235"/>
      <w:bookmarkStart w:id="248" w:name="_Toc79142353"/>
      <w:bookmarkStart w:id="249" w:name="_Toc79411319"/>
      <w:bookmarkStart w:id="250" w:name="_Toc79535184"/>
      <w:bookmarkStart w:id="251" w:name="_Toc79535900"/>
      <w:bookmarkStart w:id="252" w:name="_Toc79536146"/>
      <w:bookmarkStart w:id="253" w:name="_Toc79536274"/>
      <w:bookmarkStart w:id="254" w:name="_Toc79536648"/>
      <w:bookmarkStart w:id="255" w:name="_Toc79578196"/>
      <w:bookmarkStart w:id="256" w:name="_Toc79578441"/>
      <w:bookmarkStart w:id="257" w:name="_Toc79578559"/>
      <w:bookmarkStart w:id="258" w:name="_Toc79578693"/>
      <w:bookmarkStart w:id="259" w:name="_Toc79578894"/>
      <w:bookmarkStart w:id="260" w:name="_Toc79579062"/>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p>
    <w:p w14:paraId="327BF449" w14:textId="1C36348A" w:rsidR="002926A5" w:rsidRDefault="00DE5C98" w:rsidP="001E0808">
      <w:pPr>
        <w:pStyle w:val="Heading2"/>
      </w:pPr>
      <w:bookmarkStart w:id="261" w:name="_Toc79142354"/>
      <w:bookmarkStart w:id="262" w:name="_Toc79411320"/>
      <w:bookmarkStart w:id="263" w:name="_Toc79535185"/>
      <w:bookmarkStart w:id="264" w:name="_Toc79535901"/>
      <w:bookmarkStart w:id="265" w:name="_Toc79536147"/>
      <w:bookmarkStart w:id="266" w:name="_Toc79536275"/>
      <w:bookmarkStart w:id="267" w:name="_Toc79536649"/>
      <w:bookmarkStart w:id="268" w:name="_Toc79578895"/>
      <w:bookmarkStart w:id="269" w:name="_Toc79579063"/>
      <w:r>
        <w:t>INTRODUCTION</w:t>
      </w:r>
      <w:bookmarkEnd w:id="261"/>
      <w:bookmarkEnd w:id="262"/>
      <w:bookmarkEnd w:id="263"/>
      <w:bookmarkEnd w:id="264"/>
      <w:bookmarkEnd w:id="265"/>
      <w:bookmarkEnd w:id="266"/>
      <w:bookmarkEnd w:id="267"/>
      <w:bookmarkEnd w:id="268"/>
      <w:bookmarkEnd w:id="269"/>
    </w:p>
    <w:p w14:paraId="76FCB8B8" w14:textId="046504F6" w:rsidR="00B9137A" w:rsidRDefault="00B9137A" w:rsidP="00B9137A">
      <w:r>
        <w:t xml:space="preserve">In this modern age, educational data has become a valuable resource that contributes significantly to society's overall well-being. To stay afloat, educational institutions must use EDM to improve the quality of education in their institution. To do this, various studies have combined different variables, approaches, and algorithms to forecast student academic success. </w:t>
      </w:r>
    </w:p>
    <w:p w14:paraId="584771CA" w14:textId="77777777" w:rsidR="00B9137A" w:rsidRDefault="00B9137A" w:rsidP="00B9137A"/>
    <w:p w14:paraId="241384C1" w14:textId="6C608346" w:rsidR="00B9137A" w:rsidRDefault="00B9137A" w:rsidP="00B9137A">
      <w:r>
        <w:t xml:space="preserve">This chapter gives an overview of concepts related to data mining and education data mining. It reviews existing works of literature of other researchers, focusing on their aim, data used, methodology, findings, limitations, and areas for future study. Finally, it </w:t>
      </w:r>
      <w:r w:rsidR="00B31086">
        <w:t>summarises</w:t>
      </w:r>
      <w:r>
        <w:t xml:space="preserve"> </w:t>
      </w:r>
      <w:r w:rsidR="00B31086">
        <w:t>result</w:t>
      </w:r>
      <w:r>
        <w:t>s from the reviewed works of literature and proposes a new directive.</w:t>
      </w:r>
    </w:p>
    <w:p w14:paraId="0CB40D3A" w14:textId="77777777" w:rsidR="00B9137A" w:rsidRPr="00B9137A" w:rsidRDefault="00B9137A" w:rsidP="00B9137A"/>
    <w:p w14:paraId="7E83DB9B" w14:textId="66097951" w:rsidR="00C57EFF" w:rsidRPr="004B56BC" w:rsidRDefault="00B9137A" w:rsidP="00325F09">
      <w:pPr>
        <w:pStyle w:val="Heading2"/>
      </w:pPr>
      <w:bookmarkStart w:id="270" w:name="_Toc79142355"/>
      <w:bookmarkStart w:id="271" w:name="_Toc79411321"/>
      <w:bookmarkStart w:id="272" w:name="_Toc79535186"/>
      <w:bookmarkStart w:id="273" w:name="_Toc79535902"/>
      <w:bookmarkStart w:id="274" w:name="_Toc79536148"/>
      <w:bookmarkStart w:id="275" w:name="_Toc79536276"/>
      <w:bookmarkStart w:id="276" w:name="_Toc79536650"/>
      <w:bookmarkStart w:id="277" w:name="_Toc79578896"/>
      <w:bookmarkStart w:id="278" w:name="_Toc79579064"/>
      <w:r w:rsidRPr="004B56BC">
        <w:t>DATA MINING</w:t>
      </w:r>
      <w:bookmarkEnd w:id="270"/>
      <w:bookmarkEnd w:id="271"/>
      <w:bookmarkEnd w:id="272"/>
      <w:bookmarkEnd w:id="273"/>
      <w:bookmarkEnd w:id="274"/>
      <w:bookmarkEnd w:id="275"/>
      <w:bookmarkEnd w:id="276"/>
      <w:bookmarkEnd w:id="277"/>
      <w:bookmarkEnd w:id="278"/>
    </w:p>
    <w:p w14:paraId="4CBAD0EC" w14:textId="4D98F529" w:rsidR="00B9137A" w:rsidRDefault="00B9137A" w:rsidP="00B9137A">
      <w:r>
        <w:t xml:space="preserve">The evolution of information technology has led to a vast increase in data (structured and unstructured) made available every day </w:t>
      </w:r>
      <w:r>
        <w:fldChar w:fldCharType="begin" w:fldLock="1"/>
      </w:r>
      <w:r>
        <w:instrText>ADDIN CSL_CITATION {"citationItems":[{"id":"ITEM-1","itemData":{"author":[{"dropping-particle":"","family":"Baradwaj","given":"Brijesh Kumar","non-dropping-particle":"","parse-names":false,"suffix":""},{"dropping-particle":"","family":"Saurabh","given":"Pal","non-dropping-particle":"","parse-names":false,"suffix":""}],"id":"ITEM-1","issue":"6","issued":{"date-parts":[["2011"]]},"page":"63-69","title":"Mining Educational Data to Analyze Students ‟ Performance","type":"article-journal","volume":"2"},"uris":["http://www.mendeley.com/documents/?uuid=9bd89ecf-2f7e-4372-9d24-4068ad4bdbdc"]}],"mendeley":{"formattedCitation":"(Baradwaj &amp; Saurabh, 2011)","plainTextFormattedCitation":"(Baradwaj &amp; Saurabh, 2011)","previouslyFormattedCitation":"(Baradwaj &amp; Saurabh, 2011)"},"properties":{"noteIndex":0},"schema":"https://github.com/citation-style-language/schema/raw/master/csl-citation.json"}</w:instrText>
      </w:r>
      <w:r>
        <w:fldChar w:fldCharType="separate"/>
      </w:r>
      <w:r w:rsidRPr="004D57DC">
        <w:rPr>
          <w:noProof/>
        </w:rPr>
        <w:t>(Baradwaj &amp; Saurabh, 2011)</w:t>
      </w:r>
      <w:r>
        <w:fldChar w:fldCharType="end"/>
      </w:r>
      <w:r>
        <w:t>. There has become an urgent need to analy</w:t>
      </w:r>
      <w:r w:rsidR="00B31086">
        <w:t>s</w:t>
      </w:r>
      <w:r>
        <w:t xml:space="preserve">e useful information and extract meaningful patterns from the data. The term </w:t>
      </w:r>
      <w:r w:rsidR="00181D35">
        <w:t>'</w:t>
      </w:r>
      <w:r>
        <w:t>data mining</w:t>
      </w:r>
      <w:r w:rsidR="00181D35">
        <w:t>'</w:t>
      </w:r>
      <w:r>
        <w:t xml:space="preserve"> is a misnomer because it fails to accurately capture the purpose of the word, which should be to mine knowledge from data </w:t>
      </w:r>
      <w:r>
        <w:fldChar w:fldCharType="begin" w:fldLock="1"/>
      </w:r>
      <w:r>
        <w:instrText>ADDIN CSL_CITATION {"citationItems":[{"id":"ITEM-1","itemData":{"author":[{"dropping-particle":"","family":"Kamber","given":"Micheline","non-dropping-particle":"","parse-names":false,"suffix":""},{"dropping-particle":"","family":"Pei","given":"Jian","non-dropping-particle":"","parse-names":false,"suffix":""},{"dropping-particle":"","family":"Han","given":"Jiawei","non-dropping-particle":"","parse-names":false,"suffix":""}],"id":"ITEM-1","issued":{"date-parts":[["2012"]]},"title":"Data Mining : Concepts and Techniques Third Edition","type":"book"},"uris":["http://www.mendeley.com/documents/?uuid=cc8ac87a-d247-4968-b2cf-eb870415e44b"]}],"mendeley":{"formattedCitation":"(Kamber et al., 2012)","plainTextFormattedCitation":"(Kamber et al., 2012)","previouslyFormattedCitation":"(Kamber et al., 2012)"},"properties":{"noteIndex":0},"schema":"https://github.com/citation-style-language/schema/raw/master/csl-citation.json"}</w:instrText>
      </w:r>
      <w:r>
        <w:fldChar w:fldCharType="separate"/>
      </w:r>
      <w:r w:rsidRPr="00D05B28">
        <w:rPr>
          <w:noProof/>
        </w:rPr>
        <w:t>(Kamber et al., 2012)</w:t>
      </w:r>
      <w:r>
        <w:fldChar w:fldCharType="end"/>
      </w:r>
      <w:r>
        <w:t>. Thus, data mining's primary goal is to extract information from a data set and transform it into an understandable format for further use and predictions.</w:t>
      </w:r>
    </w:p>
    <w:p w14:paraId="35EDDAC2" w14:textId="77777777" w:rsidR="00B9137A" w:rsidRDefault="00B9137A" w:rsidP="00B9137A"/>
    <w:p w14:paraId="00EE02F9" w14:textId="4FFB8A31" w:rsidR="00B9137A" w:rsidRDefault="00B9137A" w:rsidP="00B9137A">
      <w:r>
        <w:t xml:space="preserve">Data mining is the process of </w:t>
      </w:r>
      <w:r w:rsidR="00B31086">
        <w:t>analysing</w:t>
      </w:r>
      <w:r>
        <w:t xml:space="preserve"> large amounts of data to discover trends, insights and predict an outcome or target. It is an interdisciplinary field that uses statistics, machine learning, and Artificial Intelligence (AI) to analy</w:t>
      </w:r>
      <w:r w:rsidR="00B31086">
        <w:t>s</w:t>
      </w:r>
      <w:r>
        <w:t xml:space="preserve">e data and forecast future events. Data mining turns an extensive collection of data into knowledge. It is often used interchangeably with the term </w:t>
      </w:r>
      <w:r w:rsidRPr="009F117F">
        <w:t>Kno</w:t>
      </w:r>
      <w:r>
        <w:t xml:space="preserve">wledge Discovery in Data (KDD) since it is a core part of the knowledge discovery process </w:t>
      </w:r>
      <w:r>
        <w:fldChar w:fldCharType="begin" w:fldLock="1"/>
      </w:r>
      <w:r>
        <w:instrText>ADDIN CSL_CITATION {"citationItems":[{"id":"ITEM-1","itemData":{"author":[{"dropping-particle":"","family":"Kamber","given":"Micheline","non-dropping-particle":"","parse-names":false,"suffix":""},{"dropping-particle":"","family":"Pei","given":"Jian","non-dropping-particle":"","parse-names":false,"suffix":""},{"dropping-particle":"","family":"Han","given":"Jiawei","non-dropping-particle":"","parse-names":false,"suffix":""}],"id":"ITEM-1","issued":{"date-parts":[["2012"]]},"title":"Data Mining : Concepts and Techniques Third Edition","type":"book"},"uris":["http://www.mendeley.com/documents/?uuid=cc8ac87a-d247-4968-b2cf-eb870415e44b"]}],"mendeley":{"formattedCitation":"(Kamber et al., 2012)","plainTextFormattedCitation":"(Kamber et al., 2012)","previouslyFormattedCitation":"(Kamber et al., 2012)"},"properties":{"noteIndex":0},"schema":"https://github.com/citation-style-language/schema/raw/master/csl-citation.json"}</w:instrText>
      </w:r>
      <w:r>
        <w:fldChar w:fldCharType="separate"/>
      </w:r>
      <w:r w:rsidRPr="00CF74B5">
        <w:rPr>
          <w:noProof/>
        </w:rPr>
        <w:t>(Kamber et al., 2012)</w:t>
      </w:r>
      <w:r>
        <w:fldChar w:fldCharType="end"/>
      </w:r>
      <w:r>
        <w:t>. Figure 2.1 shows the KDD process.</w:t>
      </w:r>
    </w:p>
    <w:p w14:paraId="7B5EE7F6" w14:textId="77777777" w:rsidR="00B31086" w:rsidRDefault="00B31086" w:rsidP="00B9137A"/>
    <w:p w14:paraId="45F4AA4D" w14:textId="77777777" w:rsidR="00B9137A" w:rsidRDefault="00B9137A" w:rsidP="00B9137A">
      <w:r>
        <w:t>Data mining has been applied in various domains, including retailing, banking, medical, insurance, education, customer relationship management, transportation, telecommunications, and criminal investigation.</w:t>
      </w:r>
    </w:p>
    <w:p w14:paraId="56362D61" w14:textId="77777777" w:rsidR="00B9137A" w:rsidRDefault="00B9137A" w:rsidP="00B9137A"/>
    <w:p w14:paraId="5F696641" w14:textId="77777777" w:rsidR="0027421F" w:rsidRDefault="00B9137A" w:rsidP="0027421F">
      <w:pPr>
        <w:keepNext/>
        <w:jc w:val="center"/>
      </w:pPr>
      <w:r>
        <w:rPr>
          <w:noProof/>
          <w:lang w:val="en-US"/>
        </w:rPr>
        <w:drawing>
          <wp:inline distT="0" distB="0" distL="0" distR="0" wp14:anchorId="7685BD36" wp14:editId="03B8C252">
            <wp:extent cx="5096281" cy="3261136"/>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110513" cy="3270243"/>
                    </a:xfrm>
                    <a:prstGeom prst="rect">
                      <a:avLst/>
                    </a:prstGeom>
                  </pic:spPr>
                </pic:pic>
              </a:graphicData>
            </a:graphic>
          </wp:inline>
        </w:drawing>
      </w:r>
    </w:p>
    <w:p w14:paraId="0552C462" w14:textId="108CC510" w:rsidR="00E110CA" w:rsidRPr="0027421F" w:rsidRDefault="0027421F" w:rsidP="00696052">
      <w:pPr>
        <w:pStyle w:val="Caption"/>
      </w:pPr>
      <w:bookmarkStart w:id="279" w:name="_Toc77532250"/>
      <w:bookmarkStart w:id="280" w:name="_Toc77532324"/>
      <w:bookmarkStart w:id="281" w:name="_Toc78530350"/>
      <w:bookmarkStart w:id="282" w:name="_Toc79131661"/>
      <w:bookmarkStart w:id="283" w:name="_Toc79531988"/>
      <w:bookmarkStart w:id="284" w:name="_Toc79534655"/>
      <w:bookmarkStart w:id="285" w:name="_Toc79650244"/>
      <w:bookmarkStart w:id="286" w:name="_Toc79650716"/>
      <w:r w:rsidRPr="0027421F">
        <w:t>Figure</w:t>
      </w:r>
      <w:r w:rsidR="00F74748">
        <w:t xml:space="preserve"> 2</w:t>
      </w:r>
      <w:r w:rsidR="00710223">
        <w:t>.</w:t>
      </w:r>
      <w:r w:rsidR="00710223">
        <w:fldChar w:fldCharType="begin"/>
      </w:r>
      <w:r w:rsidR="00710223">
        <w:instrText xml:space="preserve"> SEQ Figure \* ARABIC \s 1 </w:instrText>
      </w:r>
      <w:r w:rsidR="00710223">
        <w:fldChar w:fldCharType="separate"/>
      </w:r>
      <w:r w:rsidR="006A14C1">
        <w:rPr>
          <w:noProof/>
        </w:rPr>
        <w:t>1</w:t>
      </w:r>
      <w:r w:rsidR="00710223">
        <w:fldChar w:fldCharType="end"/>
      </w:r>
      <w:r w:rsidRPr="0027421F">
        <w:t xml:space="preserve"> KDD Process </w:t>
      </w:r>
      <w:r w:rsidRPr="0027421F">
        <w:fldChar w:fldCharType="begin" w:fldLock="1"/>
      </w:r>
      <w:r w:rsidR="00887668">
        <w:instrText>ADDIN CSL_CITATION {"citationItems":[{"id":"ITEM-1","itemData":{"author":[{"dropping-particle":"","family":"Kamber","given":"Micheline","non-dropping-particle":"","parse-names":false,"suffix":""},{"dropping-particle":"","family":"Pei","given":"Jian","non-dropping-particle":"","parse-names":false,"suffix":""},{"dropping-particle":"","family":"Han","given":"Jiawei","non-dropping-particle":"","parse-names":false,"suffix":""}],"id":"ITEM-1","issued":{"date-parts":[["2012"]]},"title":"Data Mining : Concepts and Techniques Third Edition","type":"book"},"uris":["http://www.mendeley.com/documents/?uuid=cc8ac87a-d247-4968-b2cf-eb870415e44b"]}],"mendeley":{"formattedCitation":"(Kamber et al., 2012)","plainTextFormattedCitation":"(Kamber et al., 2012)","previouslyFormattedCitation":"(Kamber et al., 2012)"},"properties":{"noteIndex":0},"schema":"https://github.com/citation-style-language/schema/raw/master/csl-citation.json"}</w:instrText>
      </w:r>
      <w:r w:rsidRPr="0027421F">
        <w:fldChar w:fldCharType="separate"/>
      </w:r>
      <w:r w:rsidRPr="0027421F">
        <w:rPr>
          <w:noProof/>
        </w:rPr>
        <w:t>(Kamber et al., 2012)</w:t>
      </w:r>
      <w:bookmarkEnd w:id="279"/>
      <w:bookmarkEnd w:id="280"/>
      <w:bookmarkEnd w:id="281"/>
      <w:bookmarkEnd w:id="282"/>
      <w:bookmarkEnd w:id="283"/>
      <w:bookmarkEnd w:id="284"/>
      <w:bookmarkEnd w:id="285"/>
      <w:bookmarkEnd w:id="286"/>
      <w:r w:rsidRPr="0027421F">
        <w:fldChar w:fldCharType="end"/>
      </w:r>
    </w:p>
    <w:p w14:paraId="7267667C" w14:textId="77777777" w:rsidR="00B9137A" w:rsidRDefault="00B9137A" w:rsidP="00B9137A"/>
    <w:p w14:paraId="03D3A4AD" w14:textId="3DB5E440" w:rsidR="00B9137A" w:rsidRDefault="00B9137A" w:rsidP="00B9137A">
      <w:r>
        <w:t xml:space="preserve">In the banking domain, </w:t>
      </w:r>
      <w:r>
        <w:fldChar w:fldCharType="begin" w:fldLock="1"/>
      </w:r>
      <w:r w:rsidR="00031E65">
        <w:instrText>ADDIN CSL_CITATION {"citationItems":[{"id":"ITEM-1","itemData":{"DOI":"10.1016/j.eswa.2010.04.044","ISSN":"09574174","abstract":"Detecting and identifying any phishing websites in real-time, particularly for e-banking, is really a complex and dynamic problem involving many factors and criteria. Because of the subjective considerations and the ambiguities involved in the detection, fuzzy data mining techniques can be an effective tool in assessing and identifying phishing websites for e-banking since it offers a more natural way of dealing with quality factors rather than exact values. In this paper, we present novel approach to overcome the 'fuzziness' in the e-banking phishing website assessment and propose an intelligent resilient and effective model for detecting e-banking phishing websites. The proposed model is based on fuzzy logic combined with data mining algorithms to characterize the e-banking phishing website factors and to investigate its techniques by classifying the phishing types and defining six e-banking phishing website attack criteria's with a layer structure. Our experimental results showed the significance and importance of the e-banking phishing website criteria (URL &amp; Domain Identity) represented by layer one and the various influence of the phishing characteristic on the final e-banking phishing website rate. © 2010 Elsevier Ltd. All rights reserved.","author":[{"dropping-particle":"","family":"Aburrous","given":"Maher","non-dropping-particle":"","parse-names":false,"suffix":""},{"dropping-particle":"","family":"Hossain","given":"M. A.","non-dropping-particle":"","parse-names":false,"suffix":""},{"dropping-particle":"","family":"Dahal","given":"Keshav","non-dropping-particle":"","parse-names":false,"suffix":""},{"dropping-particle":"","family":"Thabtah","given":"F.","non-dropping-particle":"","parse-names":false,"suffix":""}],"container-title":"Expert Systems with Applications","id":"ITEM-1","issue":"12","issued":{"date-parts":[["2010"]]},"page":"7913-7921","publisher":"Elsevier Ltd","title":"Intelligent phishing detection system for e-banking using fuzzy data mining","type":"article-journal","volume":"37"},"uris":["http://www.mendeley.com/documents/?uuid=4c0390a2-bb9b-4a98-a9e9-80fd35005715"]}],"mendeley":{"formattedCitation":"(Aburrous et al., 2010)","manualFormatting":"Aburrous et al. (2010)","plainTextFormattedCitation":"(Aburrous et al., 2010)","previouslyFormattedCitation":"(Aburrous et al., 2010)"},"properties":{"noteIndex":0},"schema":"https://github.com/citation-style-language/schema/raw/master/csl-citation.json"}</w:instrText>
      </w:r>
      <w:r>
        <w:fldChar w:fldCharType="separate"/>
      </w:r>
      <w:r w:rsidRPr="008A429C">
        <w:rPr>
          <w:noProof/>
        </w:rPr>
        <w:t xml:space="preserve">Aburrous et al. </w:t>
      </w:r>
      <w:r w:rsidR="00CA2130">
        <w:rPr>
          <w:noProof/>
        </w:rPr>
        <w:t>(</w:t>
      </w:r>
      <w:r w:rsidRPr="008A429C">
        <w:rPr>
          <w:noProof/>
        </w:rPr>
        <w:t>2010)</w:t>
      </w:r>
      <w:r>
        <w:fldChar w:fldCharType="end"/>
      </w:r>
      <w:r>
        <w:t xml:space="preserve"> </w:t>
      </w:r>
      <w:r w:rsidR="00216A58" w:rsidRPr="00216A58">
        <w:t>proposes a methodology for identifying e-banking phishing websites that is intelligent, robust, and competitive.</w:t>
      </w:r>
      <w:r>
        <w:t xml:space="preserve"> Data mining algorithms alongside fuzzy logic were combined to identify the factors and strategies that constitute the phishing website. A final risk rating of 72% accuracy was obtained. </w:t>
      </w:r>
      <w:r>
        <w:fldChar w:fldCharType="begin" w:fldLock="1"/>
      </w:r>
      <w:r w:rsidR="008A2D5D">
        <w:instrText>ADDIN CSL_CITATION {"citationItems":[{"id":"ITEM-1","itemData":{"DOI":"10.1016/j.eswa.2013.03.010","author":[{"dropping-particle":"","family":"Liébana-cabanillas","given":"F","non-dropping-particle":"","parse-names":false,"suffix":""},{"dropping-particle":"","family":"Nogueras","given":"R","non-dropping-particle":"","parse-names":false,"suffix":""},{"dropping-particle":"","family":"Herrera","given":"L J","non-dropping-particle":"","parse-names":false,"suffix":""},{"dropping-particle":"","family":"Guillén","given":"A","non-dropping-particle":"","parse-names":false,"suffix":""}],"id":"ITEM-1","issued":{"date-parts":[["2013"]]},"page":"5439-5447","title":"Expert Systems with Applications Analysing user trust in electronic banking using data mining methods","type":"article-journal","volume":"40"},"uris":["http://www.mendeley.com/documents/?uuid=5d86ce3c-9da9-4faf-8601-d323ac6bbe5a"]}],"mendeley":{"formattedCitation":"(Liébana-cabanillas et al., 2013)","manualFormatting":"Liébana-cabanillas et al., (2013)","plainTextFormattedCitation":"(Liébana-cabanillas et al., 2013)","previouslyFormattedCitation":"(Liébana-cabanillas et al., 2013)"},"properties":{"noteIndex":0},"schema":"https://github.com/citation-style-language/schema/raw/master/csl-citation.json"}</w:instrText>
      </w:r>
      <w:r>
        <w:fldChar w:fldCharType="separate"/>
      </w:r>
      <w:r w:rsidRPr="00FA410D">
        <w:rPr>
          <w:noProof/>
        </w:rPr>
        <w:t>Liébana-cabanillas et al</w:t>
      </w:r>
      <w:r w:rsidR="00031E65">
        <w:rPr>
          <w:noProof/>
        </w:rPr>
        <w:t>.</w:t>
      </w:r>
      <w:r w:rsidRPr="00FA410D">
        <w:rPr>
          <w:noProof/>
        </w:rPr>
        <w:t xml:space="preserve"> </w:t>
      </w:r>
      <w:r w:rsidR="00F64A3C">
        <w:rPr>
          <w:noProof/>
        </w:rPr>
        <w:t>(</w:t>
      </w:r>
      <w:r w:rsidRPr="00FA410D">
        <w:rPr>
          <w:noProof/>
        </w:rPr>
        <w:t>2013)</w:t>
      </w:r>
      <w:r>
        <w:fldChar w:fldCharType="end"/>
      </w:r>
      <w:r>
        <w:t xml:space="preserve"> examined various techniques for assessing variables that are vital for predicting possible levels of confidence among e-banking users. The best method for variable selection was obtained using Mutual Information alongside K-NN. </w:t>
      </w:r>
      <w:r>
        <w:fldChar w:fldCharType="begin" w:fldLock="1"/>
      </w:r>
      <w:r w:rsidR="00B20989">
        <w:instrText>ADDIN CSL_CITATION {"citationItems":[{"id":"ITEM-1","itemData":{"DOI":"10.1016/j.matpr.2020.12.460","ISSN":"22147853","author":[{"dropping-particle":"","family":"Nagpal","given":"Tanya","non-dropping-particle":"","parse-names":false,"suffix":""},{"dropping-particle":"","family":"Mishra","given":"Mridula","non-dropping-particle":"","parse-names":false,"suffix":""}],"container-title":"Materials Today: Proceedings","id":"ITEM-1","issue":"xxxx","issued":{"date-parts":[["2021"]]},"publisher":"Elsevier Ltd","title":"Analyzing Human Resource Practices For Decision Making in Banking Sector using HR analytics","type":"article-journal"},"uris":["http://www.mendeley.com/documents/?uuid=264ecfb5-bb4e-45fb-bb55-20febc61887f"]}],"mendeley":{"formattedCitation":"(Nagpal &amp; Mishra, 2021)","manualFormatting":"Nagpal and Mishra (2021)","plainTextFormattedCitation":"(Nagpal &amp; Mishra, 2021)","previouslyFormattedCitation":"(Nagpal &amp; Mishra, 2021)"},"properties":{"noteIndex":0},"schema":"https://github.com/citation-style-language/schema/raw/master/csl-citation.json"}</w:instrText>
      </w:r>
      <w:r>
        <w:fldChar w:fldCharType="separate"/>
      </w:r>
      <w:r w:rsidRPr="00A50089">
        <w:rPr>
          <w:noProof/>
        </w:rPr>
        <w:t xml:space="preserve">Nagpal </w:t>
      </w:r>
      <w:r w:rsidR="00F64A3C">
        <w:rPr>
          <w:noProof/>
        </w:rPr>
        <w:t>and</w:t>
      </w:r>
      <w:r w:rsidRPr="00A50089">
        <w:rPr>
          <w:noProof/>
        </w:rPr>
        <w:t xml:space="preserve"> Mishra</w:t>
      </w:r>
      <w:r w:rsidR="00B20989">
        <w:rPr>
          <w:noProof/>
        </w:rPr>
        <w:t xml:space="preserve"> </w:t>
      </w:r>
      <w:r w:rsidR="00F64A3C">
        <w:rPr>
          <w:noProof/>
        </w:rPr>
        <w:t>(</w:t>
      </w:r>
      <w:r w:rsidRPr="00A50089">
        <w:rPr>
          <w:noProof/>
        </w:rPr>
        <w:t>2021)</w:t>
      </w:r>
      <w:r>
        <w:fldChar w:fldCharType="end"/>
      </w:r>
      <w:r>
        <w:t xml:space="preserve"> evaluated the </w:t>
      </w:r>
      <w:r w:rsidR="00583BD5">
        <w:t xml:space="preserve">need for and importance </w:t>
      </w:r>
      <w:r w:rsidR="00B31086">
        <w:t>of HR</w:t>
      </w:r>
      <w:r>
        <w:t xml:space="preserve"> analytics for making decisions in the banking sector. Questionnaires were distributed to bank managers of private and public banks, and analytics results indicated that most banks preferred HR analytics for smarter business judgments. </w:t>
      </w:r>
    </w:p>
    <w:p w14:paraId="5E61A2F5" w14:textId="77777777" w:rsidR="00275A8E" w:rsidRDefault="00275A8E" w:rsidP="00B9137A"/>
    <w:p w14:paraId="69613D9D" w14:textId="215D86CE" w:rsidR="00B9137A" w:rsidRDefault="00B9137A" w:rsidP="00B9137A">
      <w:r w:rsidRPr="00D21244">
        <w:t>Various approaches to classify</w:t>
      </w:r>
      <w:r>
        <w:t>ing procedures, forecasting patient categories, and administering</w:t>
      </w:r>
      <w:r w:rsidRPr="00D21244">
        <w:t xml:space="preserve"> the best remedy have significantly improved the healthcare field.</w:t>
      </w:r>
      <w:r>
        <w:t xml:space="preserve"> </w:t>
      </w:r>
      <w:r>
        <w:fldChar w:fldCharType="begin" w:fldLock="1"/>
      </w:r>
      <w:r w:rsidR="008A2D5D">
        <w:instrText>ADDIN CSL_CITATION {"citationItems":[{"id":"ITEM-1","itemData":{"DOI":"10.1016/j.imr.2020.100436","ISSN":"2213-4220","author":[{"dropping-particle":"","family":"Lee","given":"Donghun","non-dropping-particle":"","parse-names":false,"suffix":""},{"dropping-particle":"","family":"Park","given":"Hyo-min","non-dropping-particle":"","parse-names":false,"suffix":""},{"dropping-particle":"","family":"Jung","given":"Won-mo","non-dropping-particle":"","parse-names":false,"suffix":""},{"dropping-particle":"","family":"Chae","given":"Younbyoung","non-dropping-particle":"","parse-names":false,"suffix":""}],"container-title":"Integrative Medicine Research","id":"ITEM-1","issue":"4","issued":{"date-parts":[["2020"]]},"page":"100436","publisher":"Korea Institute of Oriental Medicine","title":"Integrative Medicine Research Identification of candidate medicinal herbs for skincare via data mining of the classic Donguibogam text on Korean medicine","type":"article-journal","volume":"9"},"uris":["http://www.mendeley.com/documents/?uuid=da1daef6-104f-4b59-84f1-2ba5aaf1814c"]}],"mendeley":{"formattedCitation":"(Lee et al., 2020)","manualFormatting":"Lee et al., (2020)","plainTextFormattedCitation":"(Lee et al., 2020)","previouslyFormattedCitation":"(Lee et al., 2020)"},"properties":{"noteIndex":0},"schema":"https://github.com/citation-style-language/schema/raw/master/csl-citation.json"}</w:instrText>
      </w:r>
      <w:r>
        <w:fldChar w:fldCharType="separate"/>
      </w:r>
      <w:r w:rsidRPr="00592776">
        <w:rPr>
          <w:noProof/>
        </w:rPr>
        <w:t xml:space="preserve">Lee et al. </w:t>
      </w:r>
      <w:r w:rsidR="00F64A3C">
        <w:rPr>
          <w:noProof/>
        </w:rPr>
        <w:t>(</w:t>
      </w:r>
      <w:r w:rsidRPr="00592776">
        <w:rPr>
          <w:noProof/>
        </w:rPr>
        <w:t>2020)</w:t>
      </w:r>
      <w:r>
        <w:fldChar w:fldCharType="end"/>
      </w:r>
      <w:r>
        <w:t xml:space="preserve"> applied data mining to explore the relationships between medicinal herbs and skin-related keywords from the </w:t>
      </w:r>
      <w:r w:rsidRPr="0048120F">
        <w:t>Donguibogam</w:t>
      </w:r>
      <w:r>
        <w:t xml:space="preserve"> text applied to 626 medicinal herbs. They were able to provide a detailed description of 52 medicinal herbs for skincare. </w:t>
      </w:r>
      <w:r>
        <w:fldChar w:fldCharType="begin" w:fldLock="1"/>
      </w:r>
      <w:r w:rsidR="008A2D5D">
        <w:instrText>ADDIN CSL_CITATION {"citationItems":[{"id":"ITEM-1","itemData":{"abstract":"Knowledge discovery in databases has established its success rate in various prominent fields such as e-business, marketing, retail and medical. Medical data mining has great potency for exploring the out of sight patterns in the respective medical data sets. This paper intends to provide a survey of current techniques of knowledge discovery in databases using data mining techniques that are in use today for the classification of Parkinson Disease. Parkinson Disease is a chronic malady of the central nervous system where the key indications can be captivated from the Mentation, Activities of Daily Life (ADL), Motor Examination and Complications of Therapy. The speech symptom which is an ADL is a common ground for the progress of the disease. The dataset for the disease is acquired from UCI, an online repository of large data sets. A comparative study on different classification methods is carried out to this dataset by applying the feature relevance analysis and the Accuracy Analysis to come up with the best classification rule. Also the intention is to sieve the data such that the healthy and people with Parkinson will be correctly classified.","author":[{"dropping-particle":"","family":"Ramani","given":"R. Geetha","non-dropping-particle":"","parse-names":false,"suffix":""},{"dropping-particle":"","family":"Sivagami","given":"G.","non-dropping-particle":"","parse-names":false,"suffix":""}],"container-title":"International Journal of Computer Applications","id":"ITEM-1","issue":"9","issued":{"date-parts":[["2011"]]},"page":"17-22","title":"Parkinson Disease classification using data mining algorithms","type":"article-journal","volume":"32"},"uris":["http://www.mendeley.com/documents/?uuid=0dc6cc92-7623-4487-a9ed-27b68043e504"]}],"mendeley":{"formattedCitation":"(Ramani &amp; Sivagami, 2011)","manualFormatting":"Ramani and Sivagami, (2011)","plainTextFormattedCitation":"(Ramani &amp; Sivagami, 2011)","previouslyFormattedCitation":"(Ramani &amp; Sivagami, 2011)"},"properties":{"noteIndex":0},"schema":"https://github.com/citation-style-language/schema/raw/master/csl-citation.json"}</w:instrText>
      </w:r>
      <w:r>
        <w:fldChar w:fldCharType="separate"/>
      </w:r>
      <w:r w:rsidRPr="00546682">
        <w:rPr>
          <w:noProof/>
        </w:rPr>
        <w:t xml:space="preserve">Ramani </w:t>
      </w:r>
      <w:r w:rsidR="00F64A3C">
        <w:rPr>
          <w:noProof/>
        </w:rPr>
        <w:t>and</w:t>
      </w:r>
      <w:r w:rsidRPr="00546682">
        <w:rPr>
          <w:noProof/>
        </w:rPr>
        <w:t xml:space="preserve"> Sivagami </w:t>
      </w:r>
      <w:r w:rsidR="00F64A3C">
        <w:rPr>
          <w:noProof/>
        </w:rPr>
        <w:t>(</w:t>
      </w:r>
      <w:r w:rsidRPr="00546682">
        <w:rPr>
          <w:noProof/>
        </w:rPr>
        <w:t>2011)</w:t>
      </w:r>
      <w:r>
        <w:fldChar w:fldCharType="end"/>
      </w:r>
      <w:r>
        <w:t xml:space="preserve"> conducted a survey with the aid of data mining algorithms to discover techniques for classifying Parkinson's disease. Feature relevance analysis was carried out, and various classification algorithms were modelled on the data set. The Random Tree classifier emerged as the best model. </w:t>
      </w:r>
      <w:r>
        <w:fldChar w:fldCharType="begin" w:fldLock="1"/>
      </w:r>
      <w:r w:rsidR="008A2D5D">
        <w:instrText>ADDIN CSL_CITATION {"citationItems":[{"id":"ITEM-1","itemData":{"DOI":"10.1016/j.compeleceng.2018.05.014","ISSN":"00457906","abstract":"As people's average life expectancy has significantly improved, the prevalence of dementia among elderly people has increased. The symptoms of dementia might influence patients’ interpersonal relationships and their ability to work. This study was based on the nationwide dataset applied from the National Health Insurance program of Taiwan, and two types of medication ingredients, which are constantly prescribed for dementia patients, were used for case selection. This study included 5041 case patients and 13,902 control patients who were matched with age, gender, and index date. Using logistic regression, the current study has identified the comorbid associations between dementia and various kinds of illnesses. Advanced stratification analyses revealed that some comorbid illnesses associated with dementia only exists in subgroups of patients with specific age, gender, or prescription for dementia drugs. The mined characteristics would be helpful in managing patients with dementia.","author":[{"dropping-particle":"","family":"Chen","given":"Pei Hua","non-dropping-particle":"","parse-names":false,"suffix":""},{"dropping-particle":"","family":"Yang","given":"Fu Yi","non-dropping-particle":"","parse-names":false,"suffix":""},{"dropping-particle":"","family":"Lee","given":"Ding Dar","non-dropping-particle":"","parse-names":false,"suffix":""},{"dropping-particle":"","family":"Yang","given":"Meng Han","non-dropping-particle":"","parse-names":false,"suffix":""}],"container-title":"Computers and Electrical Engineering","id":"ITEM-1","issue":"June","issued":{"date-parts":[["2018"]]},"page":"12-20","publisher":"Elsevier","title":"Data mining the comorbid associations between dementia and various kinds of illnesses using a medicine database","type":"article-journal","volume":"70"},"uris":["http://www.mendeley.com/documents/?uuid=bc0c5ded-e8b9-471c-b83b-dd6be330673f"]}],"mendeley":{"formattedCitation":"(P. H. Chen et al., 2018)","manualFormatting":"Chen et al., (2018)","plainTextFormattedCitation":"(P. H. Chen et al., 2018)","previouslyFormattedCitation":"(P. H. Chen et al., 2018)"},"properties":{"noteIndex":0},"schema":"https://github.com/citation-style-language/schema/raw/master/csl-citation.json"}</w:instrText>
      </w:r>
      <w:r>
        <w:fldChar w:fldCharType="separate"/>
      </w:r>
      <w:r w:rsidRPr="00ED3AA3">
        <w:rPr>
          <w:noProof/>
        </w:rPr>
        <w:t xml:space="preserve">Chen et al. </w:t>
      </w:r>
      <w:r w:rsidR="00F64A3C">
        <w:rPr>
          <w:noProof/>
        </w:rPr>
        <w:t>(</w:t>
      </w:r>
      <w:r w:rsidRPr="00ED3AA3">
        <w:rPr>
          <w:noProof/>
        </w:rPr>
        <w:t>2018)</w:t>
      </w:r>
      <w:r>
        <w:fldChar w:fldCharType="end"/>
      </w:r>
      <w:r>
        <w:t xml:space="preserve"> </w:t>
      </w:r>
      <w:r w:rsidRPr="00527AE0">
        <w:t>used logistic regression to perform a case study to determine the associations between dementia and varying illnesses. Patients were divided into case</w:t>
      </w:r>
      <w:r w:rsidR="00B31086">
        <w:t xml:space="preserve"> </w:t>
      </w:r>
      <w:r w:rsidRPr="00527AE0">
        <w:t>patients (those prescribed specific dementia medications) and control patients (those who had no history of dementia diagnosis or medication orders for dementia drugs)</w:t>
      </w:r>
      <w:r>
        <w:t>. T</w:t>
      </w:r>
      <w:r w:rsidRPr="00527AE0">
        <w:t xml:space="preserve">he data was </w:t>
      </w:r>
      <w:r w:rsidR="00B31086" w:rsidRPr="00527AE0">
        <w:t>analysed</w:t>
      </w:r>
      <w:r w:rsidRPr="00527AE0">
        <w:t xml:space="preserve"> using a logistic regression model. </w:t>
      </w:r>
      <w:r>
        <w:t>The result of the analysis identified other illnesses that were associated with dementia patients of a specific demographic.</w:t>
      </w:r>
    </w:p>
    <w:p w14:paraId="528595C9" w14:textId="77777777" w:rsidR="00B9137A" w:rsidRDefault="00B9137A" w:rsidP="00B9137A"/>
    <w:p w14:paraId="69D0337B" w14:textId="21778211" w:rsidR="00B9137A" w:rsidRDefault="00B9137A" w:rsidP="00B9137A">
      <w:r>
        <w:t>Customer relationship management</w:t>
      </w:r>
      <w:r w:rsidRPr="00455BEE">
        <w:t>, according to Swift (2001), is a</w:t>
      </w:r>
      <w:r>
        <w:t>n</w:t>
      </w:r>
      <w:r w:rsidRPr="00455BEE">
        <w:t xml:space="preserve"> "enterprise approach to recogni</w:t>
      </w:r>
      <w:r w:rsidR="00B31086">
        <w:t>s</w:t>
      </w:r>
      <w:r w:rsidRPr="00455BEE">
        <w:t xml:space="preserve">ing and manipulating customer </w:t>
      </w:r>
      <w:r w:rsidR="00B31086" w:rsidRPr="00455BEE">
        <w:t>behaviour</w:t>
      </w:r>
      <w:r w:rsidRPr="00455BEE">
        <w:t xml:space="preserve"> through positive interactions to increase customer acquisition, retention, loyalty, and profitability."</w:t>
      </w:r>
      <w:r>
        <w:t xml:space="preserve"> </w:t>
      </w:r>
      <w:r>
        <w:fldChar w:fldCharType="begin" w:fldLock="1"/>
      </w:r>
      <w:r w:rsidR="00F64A3C">
        <w:instrText>ADDIN CSL_CITATION {"citationItems":[{"id":"ITEM-1","itemData":{"DOI":"10.1016/j.eswa.2013.07.053","ISSN":"09574174","abstract":"With the increase of living standards and the sustainable changing patterns of people's lives, nowadays, hairdressing services have been widely used by people. This paper adopts data mining techniques by combining self-organizing maps (SOM) and K-means methods to apply in RFM (recency, frequency, and monetary) model for a hair salon in Taiwan to segment customers and develop marketing strategies. The data mining techniques help identify four types of customers in this case, including loyal customers, potential customers, new customers and lost customers and develop unique marketing strategies for the four types of customers. © 2013 Elsevier Ltd. All rights reserved.","author":[{"dropping-particle":"","family":"Wei","given":"Jo Ting","non-dropping-particle":"","parse-names":false,"suffix":""},{"dropping-particle":"","family":"Lee","given":"Ming Chun","non-dropping-particle":"","parse-names":false,"suffix":""},{"dropping-particle":"","family":"Chen","given":"Hsuan Kai","non-dropping-particle":"","parse-names":false,"suffix":""},{"dropping-particle":"","family":"Wu","given":"Hsin Hung","non-dropping-particle":"","parse-names":false,"suffix":""}],"container-title":"Expert Systems with Applications","id":"ITEM-1","issue":"18","issued":{"date-parts":[["2013"]]},"page":"7513-7518","publisher":"Elsevier Ltd","title":"Customer relationship management in the hairdressing industry: An application of data mining techniques","type":"article-journal","volume":"40"},"uris":["http://www.mendeley.com/documents/?uuid=36079ba0-5d8f-4647-9a63-41142ef6a86d"]}],"mendeley":{"formattedCitation":"(Wei et al., 2013)","manualFormatting":"Wei et al., (2013)","plainTextFormattedCitation":"(Wei et al., 2013)","previouslyFormattedCitation":"(Wei et al., 2013)"},"properties":{"noteIndex":0},"schema":"https://github.com/citation-style-language/schema/raw/master/csl-citation.json"}</w:instrText>
      </w:r>
      <w:r>
        <w:fldChar w:fldCharType="separate"/>
      </w:r>
      <w:r w:rsidRPr="0021501E">
        <w:rPr>
          <w:noProof/>
        </w:rPr>
        <w:t xml:space="preserve">Wei et al. </w:t>
      </w:r>
      <w:r w:rsidR="00F64A3C">
        <w:rPr>
          <w:noProof/>
        </w:rPr>
        <w:t>(</w:t>
      </w:r>
      <w:r w:rsidRPr="0021501E">
        <w:rPr>
          <w:noProof/>
        </w:rPr>
        <w:t>2013)</w:t>
      </w:r>
      <w:r>
        <w:fldChar w:fldCharType="end"/>
      </w:r>
      <w:r>
        <w:t xml:space="preserve"> </w:t>
      </w:r>
      <w:r w:rsidRPr="0021501E">
        <w:t>utili</w:t>
      </w:r>
      <w:r w:rsidR="00B31086">
        <w:t>s</w:t>
      </w:r>
      <w:r w:rsidRPr="0021501E">
        <w:t>ed data mining techniques to segment customers and develop marketing strategies for a hair salon by integrating self-organi</w:t>
      </w:r>
      <w:r w:rsidR="00B31086">
        <w:t>s</w:t>
      </w:r>
      <w:r w:rsidRPr="0021501E">
        <w:t xml:space="preserve">ing maps (SOM) as well as K-means clustering in an RFM (recency, frequency, and monetary) model. They were able to formulate unique marketing strategies for the customers using the clustering model, which identified four different </w:t>
      </w:r>
      <w:r>
        <w:t>customer type</w:t>
      </w:r>
      <w:r w:rsidRPr="0021501E">
        <w:t>s.</w:t>
      </w:r>
      <w:r>
        <w:t xml:space="preserve"> </w:t>
      </w:r>
      <w:r>
        <w:fldChar w:fldCharType="begin" w:fldLock="1"/>
      </w:r>
      <w:r w:rsidR="008A2D5D">
        <w:instrText>ADDIN CSL_CITATION {"citationItems":[{"id":"ITEM-1","itemData":{"DOI":"10.1016/j.aei.2019.100969","ISSN":"14740346","abstract":"Previous studies mainly employed customer surveys to collect survey data for understanding customer preferences on products and developing customer preference models. In reality, customer preferences on products could change over time. Thus, the time series data of customer preferences under different time periods should be collected for the modelling of customer preferences. However, it is difficult to obtain the time series data based on customer surveys because of long survey time and substantial resources involved. In recent years, a large number of online customer reviews of products can be found on various websites, from which the time series data of customer preferences can be extracted easily. Some previous studies have attempted to analyse customer preferences on products based on online customer reviews. However, two issues were not addressed in previous studies which are the fuzziness of the sentiment expressed by customers existing in online reviews and the modelling of customer preferences based on the time series data obtained from online reviews. In this paper, a new methodology for dynamic modelling of customer preferences based on online customer reviews is proposed to address the two issues which mainly involves opinion mining and dynamic evolving neural-fuzzy inference system (DENFIS). Opinion mining is adopted to analyze online reviews and perform sentiment analysis on the reviews under different time periods. With the mined time series data and the product attribute settings of reviewed products, a DENFIS approach is introduced to perform the dynamic modelling of customer preferences. A case study is used to illustrate the proposed methodology. The results of validation tests indicate that the proposed DENFIS approach outperforms various adaptive neuro-fuzzy inference system (ANFIS) approaches in the dynamic modelling of customer preferences in terms of the mean relative error and variance of errors. In addition, the proposed DENFIS approach can provide both crisp and fuzzy outputs that cannot be realized by using existing ANFIS and conventional DENFIS approaches.","author":[{"dropping-particle":"","family":"Jiang","given":"Huimin","non-dropping-particle":"","parse-names":false,"suffix":""},{"dropping-particle":"","family":"Kwong","given":"C. K.","non-dropping-particle":"","parse-names":false,"suffix":""},{"dropping-particle":"","family":"Okudan Kremer","given":"G. E.","non-dropping-particle":"","parse-names":false,"suffix":""},{"dropping-particle":"","family":"Park","given":"W. Y.","non-dropping-particle":"","parse-names":false,"suffix":""}],"container-title":"Advanced Engineering Informatics","id":"ITEM-1","issue":"October 2018","issued":{"date-parts":[["2019"]]},"page":"100969","publisher":"Elsevier","title":"Dynamic modelling of customer preferences for product design using DENFIS and opinion mining","type":"article-journal","volume":"42"},"uris":["http://www.mendeley.com/documents/?uuid=28d84363-8dfb-4726-bc36-fc7e9aa2bcde"]}],"mendeley":{"formattedCitation":"(Jiang et al., 2019)","manualFormatting":"Jiang et al., (2019)","plainTextFormattedCitation":"(Jiang et al., 2019)","previouslyFormattedCitation":"(Jiang et al., 2019)"},"properties":{"noteIndex":0},"schema":"https://github.com/citation-style-language/schema/raw/master/csl-citation.json"}</w:instrText>
      </w:r>
      <w:r>
        <w:fldChar w:fldCharType="separate"/>
      </w:r>
      <w:r w:rsidRPr="00144A17">
        <w:rPr>
          <w:noProof/>
        </w:rPr>
        <w:t xml:space="preserve">Jiang et al. </w:t>
      </w:r>
      <w:r w:rsidR="00F64A3C">
        <w:rPr>
          <w:noProof/>
        </w:rPr>
        <w:t>(</w:t>
      </w:r>
      <w:r w:rsidRPr="00144A17">
        <w:rPr>
          <w:noProof/>
        </w:rPr>
        <w:t>2019)</w:t>
      </w:r>
      <w:r>
        <w:fldChar w:fldCharType="end"/>
      </w:r>
      <w:r>
        <w:t xml:space="preserve"> introduces a DENFIS (</w:t>
      </w:r>
      <w:r w:rsidRPr="006B071A">
        <w:t>dynamic evolving neural-fuzzy inference system</w:t>
      </w:r>
      <w:r>
        <w:t xml:space="preserve">) alongside opinion mining to dynamically model customer preferences using time series data based on online customer reviews. </w:t>
      </w:r>
      <w:r>
        <w:fldChar w:fldCharType="begin" w:fldLock="1"/>
      </w:r>
      <w:r w:rsidR="008A2D5D">
        <w:instrText>ADDIN CSL_CITATION {"citationItems":[{"id":"ITEM-1","itemData":{"DOI":"10.1016/j.technovation.2020.102164","ISSN":"01664972","abstract":"As product development has recently emphasized user innovation, it should necessarily reflect customer-perceived value, as well as technological value itself. However, while previous studies for technology planning have focused on analyzing the potential of technology, they have not considered the customer-perceived value that technology can create in a new product. Therefore, this research suggests a new approach to assessing the level of technology and evaluating R&amp;D projects, by investigating customer-perceived value on technology through the use of the structural equation model and opinion mining. For this, the assessment framework is developed in terms of technology, product quality, and customer satisfaction, respectively, by investigating a variety of databases on each factor. The relationship between technology level and customer satisfaction is analyzed, using structural equation model and opinion mining. Based on the results, a strategy for technology development is established through gap analysis and simulation, after selecting and evaluating technologies that need to be developed. The proposed approach is applied to the real case of a moving system, in particular an automobile door, and we obtained that an R&amp;D project for hinge-related technology would be promising, enhancing the customer satisfaction. It can suggest a future direction for new technology development. This paper contributes to enhancing the efficiency of technology planning based on the customer-perceived value, enabling the launch of new R&amp;D projects.","author":[{"dropping-particle":"","family":"Yoon","given":"Byungun","non-dropping-particle":"","parse-names":false,"suffix":""},{"dropping-particle":"","family":"Jeong","given":"Yujin","non-dropping-particle":"","parse-names":false,"suffix":""},{"dropping-particle":"","family":"Lee","given":"Keeeun","non-dropping-particle":"","parse-names":false,"suffix":""},{"dropping-particle":"","family":"Lee","given":"Sungjoo","non-dropping-particle":"","parse-names":false,"suffix":""}],"container-title":"Technovation","id":"ITEM-1","issue":"August","issued":{"date-parts":[["2020"]]},"page":"102164","publisher":"Elsevier Ltd","title":"A systematic approach to prioritizing R&amp;D projects based on customer-perceived value using opinion mining","type":"article-journal","volume":"98"},"uris":["http://www.mendeley.com/documents/?uuid=4def4e95-65e4-4c54-b366-2e5cd2e23cdc"]}],"mendeley":{"formattedCitation":"(Yoon et al., 2020)","manualFormatting":"Yoon et al., (2020)","plainTextFormattedCitation":"(Yoon et al., 2020)","previouslyFormattedCitation":"(Yoon et al., 2020)"},"properties":{"noteIndex":0},"schema":"https://github.com/citation-style-language/schema/raw/master/csl-citation.json"}</w:instrText>
      </w:r>
      <w:r>
        <w:fldChar w:fldCharType="separate"/>
      </w:r>
      <w:r w:rsidRPr="00792746">
        <w:rPr>
          <w:noProof/>
        </w:rPr>
        <w:t xml:space="preserve">Yoon et al. </w:t>
      </w:r>
      <w:r w:rsidR="00F64A3C">
        <w:rPr>
          <w:noProof/>
        </w:rPr>
        <w:t>(</w:t>
      </w:r>
      <w:r w:rsidRPr="00792746">
        <w:rPr>
          <w:noProof/>
        </w:rPr>
        <w:t>2020)</w:t>
      </w:r>
      <w:r>
        <w:fldChar w:fldCharType="end"/>
      </w:r>
      <w:r>
        <w:t xml:space="preserve"> </w:t>
      </w:r>
      <w:r w:rsidRPr="00792746">
        <w:t xml:space="preserve">devised a method for evaluating customer feedback and applying it to technology creation strategy to improve a product's perceived value among customers. The study recommends using the Structural Equation Model analysis to determine </w:t>
      </w:r>
      <w:r>
        <w:t xml:space="preserve">the </w:t>
      </w:r>
      <w:r w:rsidR="00B31086">
        <w:t>automotive industry's technical level and consumer satisfaction</w:t>
      </w:r>
      <w:r w:rsidRPr="00792746">
        <w:t xml:space="preserve">, considering the </w:t>
      </w:r>
      <w:r>
        <w:t>moving system's characteristics</w:t>
      </w:r>
      <w:r w:rsidRPr="00792746">
        <w:t>.</w:t>
      </w:r>
    </w:p>
    <w:p w14:paraId="7353F25D" w14:textId="06AE3ED7" w:rsidR="00B9137A" w:rsidRDefault="00B9137A" w:rsidP="00B9137A">
      <w:r>
        <w:lastRenderedPageBreak/>
        <w:t xml:space="preserve">Data mining has also been applied extensively in the criminal investigation domain. </w:t>
      </w:r>
      <w:r w:rsidRPr="00F77022">
        <w:t xml:space="preserve">Fraud is a </w:t>
      </w:r>
      <w:r>
        <w:t>significant</w:t>
      </w:r>
      <w:r w:rsidRPr="00F77022">
        <w:t xml:space="preserve"> problem for merchants, particularly in the online sector.</w:t>
      </w:r>
      <w:r>
        <w:t xml:space="preserve"> </w:t>
      </w:r>
      <w:r>
        <w:fldChar w:fldCharType="begin" w:fldLock="1"/>
      </w:r>
      <w:r w:rsidR="008A2D5D">
        <w:instrText>ADDIN CSL_CITATION {"citationItems":[{"id":"ITEM-1","itemData":{"DOI":"10.1016/j.dss.2017.01.002","ISSN":"01679236","abstract":"Credit-card fraud leads to billions of dollars in losses for online merchants. With the development of machine learning algorithms, researchers have been finding increasingly sophisticated ways to detect fraud, but practical implementations are rarely reported. We describe the development and deployment of a fraud detection system in a large e-tail merchant. The paper explores the combination of manual and automatic classification, gives insights into the complete development process and compares different machine learning methods. The paper can thus help researchers and practitioners to design and implement data mining based systems for fraud detection or similar problems. This project has contributed not only with an automatic system, but also with insights to the fraud analysts for improving their manual revision process, which resulted in an overall superior performance.","author":[{"dropping-particle":"","family":"Carneiro","given":"Nuno","non-dropping-particle":"","parse-names":false,"suffix":""},{"dropping-particle":"","family":"Figueira","given":"Gonçalo","non-dropping-particle":"","parse-names":false,"suffix":""},{"dropping-particle":"","family":"Costa","given":"Miguel","non-dropping-particle":"","parse-names":false,"suffix":""}],"container-title":"Decision Support Systems","id":"ITEM-1","issued":{"date-parts":[["2017"]]},"page":"91-101","publisher":"Elsevier B.V.","title":"A data mining based system for credit-card fraud detection in e-tail","type":"article-journal","volume":"95"},"uris":["http://www.mendeley.com/documents/?uuid=0c5e6b0b-73b1-4a57-8a6a-63618ebca039"]}],"mendeley":{"formattedCitation":"(Carneiro et al., 2017)","manualFormatting":"Carneiro et al., (2017)","plainTextFormattedCitation":"(Carneiro et al., 2017)","previouslyFormattedCitation":"(Carneiro et al., 2017)"},"properties":{"noteIndex":0},"schema":"https://github.com/citation-style-language/schema/raw/master/csl-citation.json"}</w:instrText>
      </w:r>
      <w:r>
        <w:fldChar w:fldCharType="separate"/>
      </w:r>
      <w:r w:rsidRPr="00533E70">
        <w:rPr>
          <w:noProof/>
        </w:rPr>
        <w:t xml:space="preserve">Carneiro et al. </w:t>
      </w:r>
      <w:r w:rsidR="008A2D5D">
        <w:rPr>
          <w:noProof/>
        </w:rPr>
        <w:t>(</w:t>
      </w:r>
      <w:r w:rsidRPr="00533E70">
        <w:rPr>
          <w:noProof/>
        </w:rPr>
        <w:t>2017)</w:t>
      </w:r>
      <w:r>
        <w:fldChar w:fldCharType="end"/>
      </w:r>
      <w:r>
        <w:t xml:space="preserve"> developed</w:t>
      </w:r>
      <w:r w:rsidRPr="00533E70">
        <w:t xml:space="preserve"> and implement</w:t>
      </w:r>
      <w:r>
        <w:t>ed</w:t>
      </w:r>
      <w:r w:rsidRPr="00533E70">
        <w:t xml:space="preserve"> a fraud detection system in a </w:t>
      </w:r>
      <w:r>
        <w:t>major</w:t>
      </w:r>
      <w:r w:rsidRPr="00533E70">
        <w:t xml:space="preserve"> e-tail merchant</w:t>
      </w:r>
      <w:r>
        <w:t xml:space="preserve">. </w:t>
      </w:r>
      <w:r>
        <w:fldChar w:fldCharType="begin" w:fldLock="1"/>
      </w:r>
      <w:r w:rsidR="008A2D5D">
        <w:instrText>ADDIN CSL_CITATION {"citationItems":[{"id":"ITEM-1","itemData":{"DOI":"10.1016/j.dss.2010.08.006","ISSN":"01679236","abstract":"This paper presents a review of - and classification scheme for - the literature on the application of data mining techniques for the detection of financial fraud. Although financial fraud detection (FFD) is an emerging topic of great importance, a comprehensive literature review of the subject has yet to be carried out. This paper thus represents the first systematic, identifiable and comprehensive academic literature review of the data mining techniques that have been applied to FFD. 49 journal articles on the subject published between 1997 and 2008 was analyzed and classified into four categories of financial fraud (bank fraud, insurance fraud, securities and commodities fraud, and other related financial fraud) and six classes of data mining techniques (classification, regression, clustering, prediction, outlier detection, and visualization). The findings of this review clearly show that data mining techniques have been applied most extensively to the detection of insurance fraud, although corporate fraud and credit card fraud have also attracted a great deal of attention in recent years. In contrast, we find a distinct lack of research on mortgage fraud, money laundering, and securities and commodities fraud. The main data mining techniques used for FFD are logistic models, neural networks, the Bayesian belief network, and decision trees, all of which provide primary solutions to the problems inherent in the detection and classification of fraudulent data. This paper also addresses the gaps between FFD and the needs of the industry to encourage additional research on neglected topics, and concludes with several suggestions for further FFD research. © 2010 Published by Elsevier B.V. All rights reserved.","author":[{"dropping-particle":"","family":"Ngai","given":"E. W.T.","non-dropping-particle":"","parse-names":false,"suffix":""},{"dropping-particle":"","family":"Hu","given":"Yong","non-dropping-particle":"","parse-names":false,"suffix":""},{"dropping-particle":"","family":"Wong","given":"Y. H.","non-dropping-particle":"","parse-names":false,"suffix":""},{"dropping-particle":"","family":"Chen","given":"Yijun","non-dropping-particle":"","parse-names":false,"suffix":""},{"dropping-particle":"","family":"Sun","given":"Xin","non-dropping-particle":"","parse-names":false,"suffix":""}],"container-title":"Decision Support Systems","id":"ITEM-1","issue":"3","issued":{"date-parts":[["2011"]]},"page":"559-569","publisher":"Elsevier B.V.","title":"The application of data mining techniques in financial fraud detection: A classification framework and an academic review of literature","type":"article-journal","volume":"50"},"uris":["http://www.mendeley.com/documents/?uuid=7a312941-9744-4dc2-b7ec-01c9253bcc92"]}],"mendeley":{"formattedCitation":"(Ngai et al., 2011)","manualFormatting":"Ngai et al., (2011)","plainTextFormattedCitation":"(Ngai et al., 2011)","previouslyFormattedCitation":"(Ngai et al., 2011)"},"properties":{"noteIndex":0},"schema":"https://github.com/citation-style-language/schema/raw/master/csl-citation.json"}</w:instrText>
      </w:r>
      <w:r>
        <w:fldChar w:fldCharType="separate"/>
      </w:r>
      <w:r w:rsidRPr="000E5DCE">
        <w:rPr>
          <w:noProof/>
        </w:rPr>
        <w:t xml:space="preserve">Ngai et al. </w:t>
      </w:r>
      <w:r w:rsidR="008A2D5D">
        <w:rPr>
          <w:noProof/>
        </w:rPr>
        <w:t>(</w:t>
      </w:r>
      <w:r w:rsidRPr="000E5DCE">
        <w:rPr>
          <w:noProof/>
        </w:rPr>
        <w:t>2011)</w:t>
      </w:r>
      <w:r>
        <w:fldChar w:fldCharType="end"/>
      </w:r>
      <w:r>
        <w:t xml:space="preserve"> </w:t>
      </w:r>
      <w:r w:rsidRPr="00780F7F">
        <w:t>reviewed numerous literature</w:t>
      </w:r>
      <w:r>
        <w:t xml:space="preserve"> on financial fraud detection and listed four financial fraud techniques and</w:t>
      </w:r>
      <w:r w:rsidRPr="00780F7F">
        <w:t xml:space="preserve"> various data mining techniques for fraud detection.</w:t>
      </w:r>
      <w:r>
        <w:t xml:space="preserve"> </w:t>
      </w:r>
      <w:r>
        <w:fldChar w:fldCharType="begin" w:fldLock="1"/>
      </w:r>
      <w:r w:rsidR="008A2D5D">
        <w:instrText>ADDIN CSL_CITATION {"citationItems":[{"id":"ITEM-1","itemData":{"DOI":"10.1016/j.procs.2020.07.019","ISSN":"18770509","abstract":"In this type of explanation, strictly economic or criminal motives predominate: mainly the control of routes and places, and the punishment of desertion or treason. The precarious and fragmentary nature of the public discourse of drug traffickers as well as the preponderance of police narratives has concealed the strictly political dimension of \"criminal\" violence in Colombia. In pragmatic terms, organized crime and politics are more similar than we would like to assume. They have in common the objective of dominating territories, resources and populations; both tend to stand as a system of \"parasitic intermediation\". Both mafias and the state offer \"protection\" in exchange for payment of fees, reward loyalty and punish treason. It is the discursive acts that accompany violence and the series of institutional procedures in which they are registered that allow us to draw the line between the political and the criminal, the legitimate and the illegitimate, the just and the unjust. In Colombia, that border has lost clarity. In this study, an analysis of narco-messages found in banners, social networks and other databases is carried out by applying data mining, in order to propose a geospatial model through which it is possible to identify and geographically distribute the authors of the messages.","author":[{"dropping-particle":"","family":"Varela","given":"Noel","non-dropping-particle":"","parse-names":false,"suffix":""},{"dropping-particle":"","family":"Valega","given":"Jesús Arturo Gálvez","non-dropping-particle":"","parse-names":false,"suffix":""},{"dropping-particle":"","family":"Lezama","given":"Omar Bonerge Pineda","non-dropping-particle":"","parse-names":false,"suffix":""}],"container-title":"Procedia Computer Science","id":"ITEM-1","issued":{"date-parts":[["2020"]]},"page":"114-119","title":"Analysis of behavior of automatic learning algorithms to identify criminal messages","type":"article","volume":"175"},"uris":["http://www.mendeley.com/documents/?uuid=c2332605-c6c9-4e8d-821a-0828d14d82b3"]}],"mendeley":{"formattedCitation":"(Varela et al., 2020)","manualFormatting":"Varela et al., (2020)","plainTextFormattedCitation":"(Varela et al., 2020)","previouslyFormattedCitation":"(Varela et al., 2020)"},"properties":{"noteIndex":0},"schema":"https://github.com/citation-style-language/schema/raw/master/csl-citation.json"}</w:instrText>
      </w:r>
      <w:r>
        <w:fldChar w:fldCharType="separate"/>
      </w:r>
      <w:r w:rsidRPr="00F94DBB">
        <w:rPr>
          <w:noProof/>
        </w:rPr>
        <w:t xml:space="preserve">Varela et al. </w:t>
      </w:r>
      <w:r w:rsidR="008A2D5D">
        <w:rPr>
          <w:noProof/>
        </w:rPr>
        <w:t>(</w:t>
      </w:r>
      <w:r w:rsidRPr="00F94DBB">
        <w:rPr>
          <w:noProof/>
        </w:rPr>
        <w:t>2020)</w:t>
      </w:r>
      <w:r>
        <w:fldChar w:fldCharType="end"/>
      </w:r>
      <w:r>
        <w:t xml:space="preserve"> </w:t>
      </w:r>
      <w:r w:rsidRPr="003F5FDE">
        <w:t>use</w:t>
      </w:r>
      <w:r>
        <w:t>d</w:t>
      </w:r>
      <w:r w:rsidRPr="003F5FDE">
        <w:t xml:space="preserve"> data mining techniques to analy</w:t>
      </w:r>
      <w:r w:rsidR="00B31086">
        <w:t>s</w:t>
      </w:r>
      <w:r w:rsidRPr="003F5FDE">
        <w:t xml:space="preserve">e malicious messages </w:t>
      </w:r>
      <w:r>
        <w:t>in banners, media platforms, and other databases</w:t>
      </w:r>
      <w:r w:rsidRPr="003F5FDE">
        <w:t xml:space="preserve"> to propose a geospatial model to classify and systematically distribute the message's authors. They were able to classify suspected criminals by </w:t>
      </w:r>
      <w:r w:rsidR="00B31086" w:rsidRPr="003F5FDE">
        <w:t>analysing</w:t>
      </w:r>
      <w:r w:rsidRPr="003F5FDE">
        <w:t xml:space="preserve"> the</w:t>
      </w:r>
      <w:r>
        <w:t>se messages' content</w:t>
      </w:r>
      <w:r w:rsidRPr="003F5FDE">
        <w:t xml:space="preserve"> using natural language processing (NLP) and artificial intelligence (AI) techniques.</w:t>
      </w:r>
    </w:p>
    <w:p w14:paraId="4BCC960F" w14:textId="77777777" w:rsidR="00B9137A" w:rsidRPr="00B9137A" w:rsidRDefault="00B9137A" w:rsidP="00B9137A"/>
    <w:p w14:paraId="238CBE93" w14:textId="77206E2B" w:rsidR="00C57EFF" w:rsidRPr="004B56BC" w:rsidRDefault="00B9137A" w:rsidP="00325F09">
      <w:pPr>
        <w:pStyle w:val="Heading2"/>
      </w:pPr>
      <w:bookmarkStart w:id="287" w:name="_Toc79142356"/>
      <w:bookmarkStart w:id="288" w:name="_Toc79411322"/>
      <w:bookmarkStart w:id="289" w:name="_Toc79535187"/>
      <w:bookmarkStart w:id="290" w:name="_Toc79535903"/>
      <w:bookmarkStart w:id="291" w:name="_Toc79536149"/>
      <w:bookmarkStart w:id="292" w:name="_Toc79536277"/>
      <w:bookmarkStart w:id="293" w:name="_Toc79536651"/>
      <w:bookmarkStart w:id="294" w:name="_Toc79578897"/>
      <w:bookmarkStart w:id="295" w:name="_Toc79579065"/>
      <w:r w:rsidRPr="004B56BC">
        <w:t>DATA MINING TECHNIQUES</w:t>
      </w:r>
      <w:bookmarkEnd w:id="287"/>
      <w:bookmarkEnd w:id="288"/>
      <w:bookmarkEnd w:id="289"/>
      <w:bookmarkEnd w:id="290"/>
      <w:bookmarkEnd w:id="291"/>
      <w:bookmarkEnd w:id="292"/>
      <w:bookmarkEnd w:id="293"/>
      <w:bookmarkEnd w:id="294"/>
      <w:bookmarkEnd w:id="295"/>
    </w:p>
    <w:p w14:paraId="6A0EF79D" w14:textId="7A411F68" w:rsidR="00C365BF" w:rsidRDefault="00B31086" w:rsidP="00C365BF">
      <w:r>
        <w:t>Data mining incorporates techniques from various disciplines as a multidisciplinary field</w:t>
      </w:r>
      <w:r w:rsidR="00C365BF">
        <w:t>, including statistics, machine learning, database management systems, neural networks, rough sets, and visuali</w:t>
      </w:r>
      <w:r>
        <w:t>s</w:t>
      </w:r>
      <w:r w:rsidR="00C365BF">
        <w:t xml:space="preserve">ation </w:t>
      </w:r>
      <w:r w:rsidR="004B56BC">
        <w:fldChar w:fldCharType="begin" w:fldLock="1"/>
      </w:r>
      <w:r w:rsidR="004B56BC">
        <w:instrText>ADDIN CSL_CITATION {"citationItems":[{"id":"ITEM-1","itemData":{"DOI":"10.1109/45.624335","ISSN":"02786648","abstract":"Data mining is the process of identifying interesting patterns from large databases. It is the core part of the knowledge discovery in database (KDD) process. Tasks in data mining are classified into summarization, classification, clustering, association and trend analysis. Data mining techniques are adopted from many research areas including statistics, machine learning, database systems, neural networks, rough sets and visualization. The techniques have been applied successfully in many areas from business to science to sports.","author":[{"dropping-particle":"","family":"Fu","given":"Yongjian","non-dropping-particle":"","parse-names":false,"suffix":""}],"container-title":"IEEE Potentials","id":"ITEM-1","issue":"4","issued":{"date-parts":[["1997"]]},"page":"18-20","title":"Data mining","type":"article-journal","volume":"16"},"uris":["http://www.mendeley.com/documents/?uuid=7b3a5d51-39f4-4706-9926-5939cda6d07d"]}],"mendeley":{"formattedCitation":"(Fu, 1997)","plainTextFormattedCitation":"(Fu, 1997)","previouslyFormattedCitation":"(Fu, 1997)"},"properties":{"noteIndex":0},"schema":"https://github.com/citation-style-language/schema/raw/master/csl-citation.json"}</w:instrText>
      </w:r>
      <w:r w:rsidR="004B56BC">
        <w:fldChar w:fldCharType="separate"/>
      </w:r>
      <w:r w:rsidR="004B56BC" w:rsidRPr="004B56BC">
        <w:rPr>
          <w:noProof/>
        </w:rPr>
        <w:t>(Fu, 1997)</w:t>
      </w:r>
      <w:r w:rsidR="004B56BC">
        <w:fldChar w:fldCharType="end"/>
      </w:r>
      <w:r w:rsidR="00C365BF">
        <w:t xml:space="preserve">. </w:t>
      </w:r>
      <w:r>
        <w:t>Data mining tasks are divided into two groups based on the task at hand</w:t>
      </w:r>
      <w:r w:rsidR="00C365BF">
        <w:t>, which are descriptive and predictive tasks. Descriptive data mining aims to uncover trends in the data, while predictive data mining uses the existing data set to infer how a new data set would behave. Some of the data mining techniques include:</w:t>
      </w:r>
    </w:p>
    <w:p w14:paraId="5B3E3593" w14:textId="2E22EDD6" w:rsidR="00C365BF" w:rsidRDefault="00C365BF" w:rsidP="00A859DE">
      <w:pPr>
        <w:pStyle w:val="ListParagraph"/>
        <w:numPr>
          <w:ilvl w:val="0"/>
          <w:numId w:val="5"/>
        </w:numPr>
      </w:pPr>
      <w:r w:rsidRPr="00C365BF">
        <w:rPr>
          <w:b/>
          <w:bCs/>
        </w:rPr>
        <w:t>Classification:</w:t>
      </w:r>
      <w:r>
        <w:t xml:space="preserve"> this </w:t>
      </w:r>
      <w:r w:rsidR="00B31086">
        <w:t xml:space="preserve">is </w:t>
      </w:r>
      <w:r>
        <w:t xml:space="preserve">a machine learning technique that </w:t>
      </w:r>
      <w:r w:rsidR="008B753B" w:rsidRPr="008B753B">
        <w:t>separates the objects or variables in a data collection into pre-defined groups or classes. Its goal is to figure out what class an unlabelled data case belongs to. Linear programming, statistics, decision trees, and artificial neural networks are all used in data mining. Classification is a modelling approach for developing applications that can categorize items in a data collection into different categories.</w:t>
      </w:r>
      <w:r>
        <w:t xml:space="preserve"> Classification algorithms include Logistic Regression, Naïve Bayes, K-Nearest </w:t>
      </w:r>
      <w:r w:rsidR="00B31086">
        <w:t>Neighbour</w:t>
      </w:r>
      <w:r>
        <w:t>, Decision Trees, Random Forest, Support Vector Machine.</w:t>
      </w:r>
    </w:p>
    <w:p w14:paraId="78DEAAF0" w14:textId="77777777" w:rsidR="00B31086" w:rsidRDefault="00B31086" w:rsidP="00B31086">
      <w:pPr>
        <w:pStyle w:val="ListParagraph"/>
        <w:ind w:left="1080"/>
      </w:pPr>
    </w:p>
    <w:p w14:paraId="7C9A25AF" w14:textId="693A39D7" w:rsidR="00C365BF" w:rsidRDefault="00C365BF" w:rsidP="00A859DE">
      <w:pPr>
        <w:pStyle w:val="ListParagraph"/>
        <w:numPr>
          <w:ilvl w:val="0"/>
          <w:numId w:val="5"/>
        </w:numPr>
      </w:pPr>
      <w:r w:rsidRPr="00C365BF">
        <w:rPr>
          <w:b/>
          <w:bCs/>
        </w:rPr>
        <w:t>Clustering:</w:t>
      </w:r>
      <w:r>
        <w:t xml:space="preserve"> </w:t>
      </w:r>
      <w:r w:rsidR="00B31086" w:rsidRPr="00B31086">
        <w:t>this is an unsupervised machine learning algorithm that finds trends in the unlabelled data by grouping identical data points to the same cluster and different data points to other clusters.</w:t>
      </w:r>
      <w:r>
        <w:t xml:space="preserve"> Unlike classification that deals with pre-</w:t>
      </w:r>
      <w:r>
        <w:lastRenderedPageBreak/>
        <w:t>defined classes, clustering defines the class of a data point. Clustering uses visual methods to make data understandable. The objective is to maximi</w:t>
      </w:r>
      <w:r w:rsidR="00B31086">
        <w:t>s</w:t>
      </w:r>
      <w:r>
        <w:t xml:space="preserve">e intraclass similarity while reducing interclass similarity. </w:t>
      </w:r>
      <w:r w:rsidR="008B753B" w:rsidRPr="008B753B">
        <w:t>When common groupings in the data are unknown, the clustering approach is utilized, and it may also be used to minimize the size of the research region. There are two forms of cluster analysis: hierarchical clustering and non-hierarchical clustering. Single linkage, full linkage, average linkage, median, and Ward are hierarchical clustering approaches, whereas k-means, adaptive k-means, k-medoids, and fuzzy clustering are non-hierarchical clustering techniques</w:t>
      </w:r>
      <w:r w:rsidR="008B753B">
        <w:t xml:space="preserve"> </w:t>
      </w:r>
      <w:r w:rsidR="004B56BC">
        <w:fldChar w:fldCharType="begin" w:fldLock="1"/>
      </w:r>
      <w:r w:rsidR="004B56BC">
        <w:instrText>ADDIN CSL_CITATION {"citationItems":[{"id":"ITEM-1","itemData":{"DOI":"10.7763/IJCTE.2015.V7.923","author":[{"dropping-particle":"","family":"Abaidullah","given":"Anwar Muhammad","non-dropping-particle":"","parse-names":false,"suffix":""},{"dropping-particle":"","family":"Ahmed","given":"Naseer","non-dropping-particle":"","parse-names":false,"suffix":""},{"dropping-particle":"","family":"Ali","given":"Edriss","non-dropping-particle":"","parse-names":false,"suffix":""}],"id":"ITEM-1","issue":"1","issued":{"date-parts":[["2015"]]},"page":"16-20","title":"Identifying Hidden Patterns in Students ‟ Feedback through Cluster Analysis","type":"article-journal","volume":"7"},"uris":["http://www.mendeley.com/documents/?uuid=ee0d66f1-6de2-40d5-b829-38ae56719c83"]}],"mendeley":{"formattedCitation":"(Abaidullah et al., 2015)","plainTextFormattedCitation":"(Abaidullah et al., 2015)","previouslyFormattedCitation":"(Abaidullah et al., 2015)"},"properties":{"noteIndex":0},"schema":"https://github.com/citation-style-language/schema/raw/master/csl-citation.json"}</w:instrText>
      </w:r>
      <w:r w:rsidR="004B56BC">
        <w:fldChar w:fldCharType="separate"/>
      </w:r>
      <w:r w:rsidR="004B56BC" w:rsidRPr="004B56BC">
        <w:rPr>
          <w:noProof/>
        </w:rPr>
        <w:t>(Abaidullah et al., 2015)</w:t>
      </w:r>
      <w:r w:rsidR="004B56BC">
        <w:fldChar w:fldCharType="end"/>
      </w:r>
      <w:r>
        <w:t>. Some clustering algorithms include K-Means, Mean-Shift, Density-Based, Expectation-Maximization.</w:t>
      </w:r>
    </w:p>
    <w:p w14:paraId="5DC8C6F9" w14:textId="77777777" w:rsidR="00B31086" w:rsidRDefault="00B31086" w:rsidP="00B31086">
      <w:pPr>
        <w:pStyle w:val="ListParagraph"/>
        <w:ind w:left="1080"/>
      </w:pPr>
    </w:p>
    <w:p w14:paraId="40A4B03F" w14:textId="086D4F01" w:rsidR="00C365BF" w:rsidRDefault="00C365BF" w:rsidP="00A859DE">
      <w:pPr>
        <w:pStyle w:val="ListParagraph"/>
        <w:numPr>
          <w:ilvl w:val="0"/>
          <w:numId w:val="5"/>
        </w:numPr>
      </w:pPr>
      <w:r w:rsidRPr="00C365BF">
        <w:rPr>
          <w:b/>
          <w:bCs/>
        </w:rPr>
        <w:t xml:space="preserve">Prediction: </w:t>
      </w:r>
      <w:r>
        <w:t xml:space="preserve">This method forecasts missing or potential data by looking for trends in historical or current data values. It establishes a connection between one or more independent (previously determined) variables and dependent (yet to be chosen) variables. </w:t>
      </w:r>
      <w:r w:rsidR="008B753B" w:rsidRPr="008B753B">
        <w:t>Predictions are forecasts of what will occur in the future. For the output variable, the prediction model must contain limited labelled data. The labelled data provides some insight into the factors that need to be predicted. Prediction analysis methods include machine learning (regression, classification), artificial intelligence (neural networks), and descriptive analytics. Regression analysis is a data mining technique for calculating numerical estimations. Regression methods include linear regression, nonlinear regression, multivariate regression, and multivariate nonlinear regression.</w:t>
      </w:r>
    </w:p>
    <w:p w14:paraId="05FD062C" w14:textId="77777777" w:rsidR="00B31086" w:rsidRDefault="00B31086" w:rsidP="00B31086"/>
    <w:p w14:paraId="337A5105" w14:textId="084388D7" w:rsidR="00B31086" w:rsidRDefault="00C365BF" w:rsidP="00B31086">
      <w:pPr>
        <w:pStyle w:val="ListParagraph"/>
        <w:numPr>
          <w:ilvl w:val="0"/>
          <w:numId w:val="5"/>
        </w:numPr>
      </w:pPr>
      <w:r w:rsidRPr="00C365BF">
        <w:rPr>
          <w:b/>
          <w:bCs/>
        </w:rPr>
        <w:t xml:space="preserve">Association Rule: </w:t>
      </w:r>
      <w:r>
        <w:t xml:space="preserve">The term "association" refers to a data mining methodology related to statistics. It denotes a pattern based on a specific item's relationship to other things in the same transaction and identifies trends in events simultaneously. It is analogous to the machine learning principle of co-occurrence, in which the existence of one data-driven event suggests the probability. </w:t>
      </w:r>
      <w:r w:rsidR="00B31086">
        <w:t>Relationship mining aims to see whether one event triggers another by looking at the overlap between the two events in the data, which</w:t>
      </w:r>
      <w:r>
        <w:t xml:space="preserve"> can be done </w:t>
      </w:r>
      <w:r>
        <w:lastRenderedPageBreak/>
        <w:t>using if-then rules. Correlation is a mathematical term that is close to the concept of association. Market basket research, customer relationship management, medical diagnosis, and census data may benefit from association rules. Some association algorithms are Apriori, Eclat, and Frequent-Pattern growth (FP-growth).</w:t>
      </w:r>
    </w:p>
    <w:p w14:paraId="4CA673B3" w14:textId="77777777" w:rsidR="00B31086" w:rsidRDefault="00B31086" w:rsidP="00B31086"/>
    <w:p w14:paraId="68C0C023" w14:textId="38D8F598" w:rsidR="00C365BF" w:rsidRDefault="00C365BF" w:rsidP="00A859DE">
      <w:pPr>
        <w:pStyle w:val="ListParagraph"/>
        <w:numPr>
          <w:ilvl w:val="0"/>
          <w:numId w:val="5"/>
        </w:numPr>
      </w:pPr>
      <w:r w:rsidRPr="00C365BF">
        <w:rPr>
          <w:b/>
          <w:bCs/>
        </w:rPr>
        <w:t>Sequential Patterns</w:t>
      </w:r>
      <w:r>
        <w:t>: This data mining technique is based on uncovering a set of events that occur in a predetermined, sequential order. It is beneficial when mining transactional data. It can be very helpful in assisting companies in recommending new products to consumers to improve sales. The critical distinction between sequence pattern mining and association rule mining is that the former considers the time sequence. Time-series mining, which deals with time-series data over a specific period, is often closely related to sequential patterns.</w:t>
      </w:r>
    </w:p>
    <w:p w14:paraId="76529A30" w14:textId="77777777" w:rsidR="00B31086" w:rsidRDefault="00B31086" w:rsidP="00B31086"/>
    <w:p w14:paraId="322F4D00" w14:textId="15C94DBC" w:rsidR="00C365BF" w:rsidRPr="00C365BF" w:rsidRDefault="00C365BF" w:rsidP="00A859DE">
      <w:pPr>
        <w:pStyle w:val="ListParagraph"/>
        <w:numPr>
          <w:ilvl w:val="0"/>
          <w:numId w:val="5"/>
        </w:numPr>
      </w:pPr>
      <w:r w:rsidRPr="00C365BF">
        <w:rPr>
          <w:b/>
          <w:bCs/>
        </w:rPr>
        <w:t>Summari</w:t>
      </w:r>
      <w:r w:rsidR="00B31086">
        <w:rPr>
          <w:b/>
          <w:bCs/>
        </w:rPr>
        <w:t>s</w:t>
      </w:r>
      <w:r w:rsidRPr="00C365BF">
        <w:rPr>
          <w:b/>
          <w:bCs/>
        </w:rPr>
        <w:t>ation:</w:t>
      </w:r>
      <w:r>
        <w:t xml:space="preserve"> This deals with the generali</w:t>
      </w:r>
      <w:r w:rsidR="00B31086">
        <w:t>s</w:t>
      </w:r>
      <w:r>
        <w:t xml:space="preserve">ation of data. It is a </w:t>
      </w:r>
      <w:r w:rsidR="00B31086">
        <w:t>primary</w:t>
      </w:r>
      <w:r>
        <w:t xml:space="preserve"> data mining technique for finding a </w:t>
      </w:r>
      <w:r w:rsidR="00B31086">
        <w:t>concise</w:t>
      </w:r>
      <w:r>
        <w:t xml:space="preserve"> overview of a dataset. For exploratory data analysis, data visuali</w:t>
      </w:r>
      <w:r w:rsidR="00B31086">
        <w:t>s</w:t>
      </w:r>
      <w:r>
        <w:t>ation, and automated report production, simple summari</w:t>
      </w:r>
      <w:r w:rsidR="00B31086">
        <w:t>s</w:t>
      </w:r>
      <w:r>
        <w:t xml:space="preserve">ation methods such as tabulating the mean and standard deviations are frequently used </w:t>
      </w:r>
      <w:r w:rsidR="004B56BC">
        <w:fldChar w:fldCharType="begin" w:fldLock="1"/>
      </w:r>
      <w:r w:rsidR="00E110CA">
        <w:instrText>ADDIN CSL_CITATION {"citationItems":[{"id":"ITEM-1","itemData":{"abstract":"In this paper, we formulate the problem of summariza-tion of a dataset of transactions with categorical attributes as an optimization problem involving two objective functions -compaction gain and information loss. We propose metrics to characterize the output of any summarization algorithm. We investigate two approaches to address this problem. The first approach is an adaptation of clustering and the second approach makes use of frequent itemsets from the association analysis domain. We illustrate one application of summarization in the field of network data where we show how our technique can be effectively used to summarize network traffic into a compact but meaningful representation. Specifically, we evaluate our proposed algorithms on the 1998 DARPA Off-line Intrusion Detection Evaluation data and network data generated by SKAION Corp for the ARDA information assurance program.","author":[{"dropping-particle":"","family":"Chandola","given":"Varun","non-dropping-particle":"","parse-names":false,"suffix":""},{"dropping-particle":"","family":"Kumar","given":"Vipin","non-dropping-particle":"","parse-names":false,"suffix":""}],"id":"ITEM-1","issued":{"date-parts":[["2007"]]},"title":"Summarization-Compressing Data into an Informative Representation","type":"report"},"uris":["http://www.mendeley.com/documents/?uuid=a14e65fd-8556-32b7-a8e2-bc2cf1ce4ab9"]}],"mendeley":{"formattedCitation":"(Chandola &amp; Kumar, 2007)","plainTextFormattedCitation":"(Chandola &amp; Kumar, 2007)","previouslyFormattedCitation":"(Chandola &amp; Kumar, 2007)"},"properties":{"noteIndex":0},"schema":"https://github.com/citation-style-language/schema/raw/master/csl-citation.json"}</w:instrText>
      </w:r>
      <w:r w:rsidR="004B56BC">
        <w:fldChar w:fldCharType="separate"/>
      </w:r>
      <w:r w:rsidR="004B56BC" w:rsidRPr="004B56BC">
        <w:rPr>
          <w:noProof/>
        </w:rPr>
        <w:t>(Chandola &amp; Kumar, 2007)</w:t>
      </w:r>
      <w:r w:rsidR="004B56BC">
        <w:fldChar w:fldCharType="end"/>
      </w:r>
      <w:r>
        <w:t>. Summari</w:t>
      </w:r>
      <w:r w:rsidR="00B31086">
        <w:t>s</w:t>
      </w:r>
      <w:r>
        <w:t>ation aims to condense a large dataset into a smaller collection of patterns while preserving as much detail as possible.</w:t>
      </w:r>
      <w:r>
        <w:tab/>
        <w:t xml:space="preserve"> The four key areas to consider when summari</w:t>
      </w:r>
      <w:r w:rsidR="00B31086">
        <w:t>s</w:t>
      </w:r>
      <w:r>
        <w:t>ing are replication, centrality, dispersion, and shape.</w:t>
      </w:r>
    </w:p>
    <w:p w14:paraId="61B651B0" w14:textId="77777777" w:rsidR="00B9137A" w:rsidRPr="00B9137A" w:rsidRDefault="00B9137A" w:rsidP="00B9137A"/>
    <w:p w14:paraId="6977CB37" w14:textId="0819328B" w:rsidR="00C57EFF" w:rsidRPr="004B56BC" w:rsidRDefault="00C365BF" w:rsidP="00325F09">
      <w:pPr>
        <w:pStyle w:val="Heading2"/>
      </w:pPr>
      <w:bookmarkStart w:id="296" w:name="_Toc79142357"/>
      <w:bookmarkStart w:id="297" w:name="_Toc79411323"/>
      <w:bookmarkStart w:id="298" w:name="_Toc79535188"/>
      <w:bookmarkStart w:id="299" w:name="_Toc79535904"/>
      <w:bookmarkStart w:id="300" w:name="_Toc79536150"/>
      <w:bookmarkStart w:id="301" w:name="_Toc79536278"/>
      <w:bookmarkStart w:id="302" w:name="_Toc79536652"/>
      <w:bookmarkStart w:id="303" w:name="_Toc79578898"/>
      <w:bookmarkStart w:id="304" w:name="_Toc79579066"/>
      <w:r w:rsidRPr="004B56BC">
        <w:t>EDUCATION DATA MINING</w:t>
      </w:r>
      <w:bookmarkEnd w:id="296"/>
      <w:bookmarkEnd w:id="297"/>
      <w:bookmarkEnd w:id="298"/>
      <w:bookmarkEnd w:id="299"/>
      <w:bookmarkEnd w:id="300"/>
      <w:bookmarkEnd w:id="301"/>
      <w:bookmarkEnd w:id="302"/>
      <w:bookmarkEnd w:id="303"/>
      <w:bookmarkEnd w:id="304"/>
    </w:p>
    <w:p w14:paraId="121C23FA" w14:textId="39AFEB50" w:rsidR="004B56BC" w:rsidRDefault="004B56BC" w:rsidP="004B56BC">
      <w:r>
        <w:t xml:space="preserve">A significant problem faced by educational institutions is the rapid increase of data and the need to use this data to improve academic performance and making managerial decisions </w:t>
      </w:r>
      <w:r>
        <w:fldChar w:fldCharType="begin" w:fldLock="1"/>
      </w:r>
      <w:r>
        <w:instrText>ADDIN CSL_CITATION {"citationItems":[{"id":"ITEM-1","itemData":{"DOI":"10.7763/IJCTE.2015.V7.923","author":[{"dropping-particle":"","family":"Abaidullah","given":"Anwar Muhammad","non-dropping-particle":"","parse-names":false,"suffix":""},{"dropping-particle":"","family":"Ahmed","given":"Naseer","non-dropping-particle":"","parse-names":false,"suffix":""},{"dropping-particle":"","family":"Ali","given":"Edriss","non-dropping-particle":"","parse-names":false,"suffix":""}],"id":"ITEM-1","issue":"1","issued":{"date-parts":[["2015"]]},"page":"16-20","title":"Identifying Hidden Patterns in Students ‟ Feedback through Cluster Analysis","type":"article-journal","volume":"7"},"uris":["http://www.mendeley.com/documents/?uuid=ee0d66f1-6de2-40d5-b829-38ae56719c83"]},{"id":"ITEM-2","itemData":{"DOI":"10.15388/infedu.2008.03","ISSN":"16485831","abstract":"One of the biggest challenges that higher learning institutions face today is to improve the quality of managerial decisions. The managerial decision making process becomes more complex as the complexity of educational entities increase. Educational institute seeks more efficient technology to better manage and support decision making procedures or assist them to set new strategies and plan for a better management of the current processes. One way to effectively address the challenges for improving the quality is to provide new knowledge related to the educational processes and entities to the managerial system. This knowledge can be extracted from historical and operational data that reside in the educational organization's databases using the techniques of data mining technology. Data mining techniques are analytical tools that can be used to extract meaningful knowledge from large data sets. This paper presents the capabilities of data mining in the context of higher educational system by i) proposing an analytical guideline for higher education institutions to enhance their current decision processes, and ii) applying data mining techniques to discover new explicit knowledge which could be useful for the decision making processes. © 2008 Institute of Mathematics and Informatics, Vilnius.","author":[{"dropping-particle":"","family":"Delavari","given":"Naeimeh","non-dropping-particle":"","parse-names":false,"suffix":""},{"dropping-particle":"","family":"Phon-Amnuaisuk","given":"Somnuk","non-dropping-particle":"","parse-names":false,"suffix":""},{"dropping-particle":"","family":"Beikzadeh","given":"Mohammad Reza","non-dropping-particle":"","parse-names":false,"suffix":""}],"container-title":"Informatics in Education","id":"ITEM-2","issue":"1","issued":{"date-parts":[["2008"]]},"page":"31-54","title":"Data mining application in higher learning institutions","type":"article-journal","volume":"7"},"uris":["http://www.mendeley.com/documents/?uuid=1ec113e9-1caa-4c05-90bf-2bb40358a7f8"]}],"mendeley":{"formattedCitation":"(Abaidullah et al., 2015; Delavari et al., 2008)","plainTextFormattedCitation":"(Abaidullah et al., 2015; Delavari et al., 2008)","previouslyFormattedCitation":"(Abaidullah et al., 2015; Delavari et al., 2008)"},"properties":{"noteIndex":0},"schema":"https://github.com/citation-style-language/schema/raw/master/csl-citation.json"}</w:instrText>
      </w:r>
      <w:r>
        <w:fldChar w:fldCharType="separate"/>
      </w:r>
      <w:r w:rsidRPr="00D10F24">
        <w:rPr>
          <w:noProof/>
        </w:rPr>
        <w:t>(Abaidullah et al., 2015; Delavari et al., 2008)</w:t>
      </w:r>
      <w:r>
        <w:fldChar w:fldCharType="end"/>
      </w:r>
      <w:r>
        <w:t>.</w:t>
      </w:r>
      <w:r w:rsidRPr="00650DDC">
        <w:t xml:space="preserve"> </w:t>
      </w:r>
      <w:bookmarkStart w:id="305" w:name="_Hlk67609686"/>
      <w:r>
        <w:t xml:space="preserve">Educational Data Mining (EDM) is an emerging field that applies data mining techniques to educational data </w:t>
      </w:r>
      <w:r>
        <w:fldChar w:fldCharType="begin" w:fldLock="1"/>
      </w:r>
      <w:r>
        <w:instrText>ADDIN CSL_CITATION {"citationItems":[{"id":"ITEM-1","itemData":{"DOI":"10.1016/j.procs.2015.07.372","ISSN":"18770509","abstract":"Educational Data Mining field concentrate on Prediction more often as compare to generate exact results for future purpose. In order to keep a check on the changes occurring in curriculum patterns, a regular analysis is must of educational databases. This paper focus on identifying the slow learners among students and displaying it by a predictive data mining model using classification based algorithms. Real World data set from a high school is taken and filtration of desired potential variables is done using WEKA an Open Source Tool. The dataset of student academic records is tested and applied on various classification algorithms such as Multilayer Perception, Naïve Bayes, SMO, J48 and REPTree using WEKA an Open source tool. As a result, statistics are generated based on all classification algorithms and comparison of all five classifiers is also done in order to predict the accuracy and to find the best performing classification algorithm among all. In this paper, a knowledge flow model is also shown among all five classifiers. This paper showcases the importance of Prediction and Classification based data mining algorithms in the field of education and also presents some promising future lines.","author":[{"dropping-particle":"","family":"Kaur","given":"Parneet","non-dropping-particle":"","parse-names":false,"suffix":""},{"dropping-particle":"","family":"Singh","given":"Manpreet","non-dropping-particle":"","parse-names":false,"suffix":""},{"dropping-particle":"","family":"Josan","given":"Gurpreet Singh","non-dropping-particle":"","parse-names":false,"suffix":""}],"container-title":"Procedia Computer Science","id":"ITEM-1","issued":{"date-parts":[["2015"]]},"page":"500-508","publisher":"Elsevier Masson SAS","title":"Classification and Prediction Based Data Mining Algorithms to Predict Slow Learners in Education Sector","type":"article-journal","volume":"57"},"uris":["http://www.mendeley.com/documents/?uuid=f50c1f20-113d-4692-b0ee-93cbd7c0f3ab"]}],"mendeley":{"formattedCitation":"(P. Kaur et al., 2015)","manualFormatting":"(Kaur et al., 2015)","plainTextFormattedCitation":"(P. Kaur et al., 2015)","previouslyFormattedCitation":"(P. Kaur et al., 2015)"},"properties":{"noteIndex":0},"schema":"https://github.com/citation-style-language/schema/raw/master/csl-citation.json"}</w:instrText>
      </w:r>
      <w:r>
        <w:fldChar w:fldCharType="separate"/>
      </w:r>
      <w:r w:rsidRPr="00243E2B">
        <w:rPr>
          <w:noProof/>
        </w:rPr>
        <w:t>(Kaur et al., 2015)</w:t>
      </w:r>
      <w:r>
        <w:fldChar w:fldCharType="end"/>
      </w:r>
      <w:bookmarkEnd w:id="305"/>
      <w:r>
        <w:t xml:space="preserve">. It is concerned with creating strategies for investigating information from academic settings to provide formal education to students </w:t>
      </w:r>
      <w:r>
        <w:fldChar w:fldCharType="begin" w:fldLock="1"/>
      </w:r>
      <w:r>
        <w:instrText>ADDIN CSL_CITATION {"citationItems":[{"id":"ITEM-1","itemData":{"author":[{"dropping-particle":"","family":"Baradwaj","given":"Brijesh Kumar","non-dropping-particle":"","parse-names":false,"suffix":""},{"dropping-particle":"","family":"Saurabh","given":"Pal","non-dropping-particle":"","parse-names":false,"suffix":""}],"id":"ITEM-1","issue":"6","issued":{"date-parts":[["2011"]]},"page":"63-69","title":"Mining Educational Data to Analyze Students ‟ Performance","type":"article-journal","volume":"2"},"uris":["http://www.mendeley.com/documents/?uuid=9bd89ecf-2f7e-4372-9d24-4068ad4bdbdc"]}],"mendeley":{"formattedCitation":"(Baradwaj &amp; Saurabh, 2011)","plainTextFormattedCitation":"(Baradwaj &amp; Saurabh, 2011)","previouslyFormattedCitation":"(Baradwaj &amp; Saurabh, 2011)"},"properties":{"noteIndex":0},"schema":"https://github.com/citation-style-language/schema/raw/master/csl-citation.json"}</w:instrText>
      </w:r>
      <w:r>
        <w:fldChar w:fldCharType="separate"/>
      </w:r>
      <w:r w:rsidRPr="003115CA">
        <w:rPr>
          <w:noProof/>
        </w:rPr>
        <w:t>(Baradwaj &amp; Saurabh, 2011)</w:t>
      </w:r>
      <w:r>
        <w:fldChar w:fldCharType="end"/>
      </w:r>
      <w:r>
        <w:t xml:space="preserve">. EDM can be defined </w:t>
      </w:r>
      <w:r>
        <w:lastRenderedPageBreak/>
        <w:t xml:space="preserve">as applying traditional data mining techniques to educational data analysis to solve problems in the </w:t>
      </w:r>
      <w:r w:rsidR="00B31086">
        <w:t>academic</w:t>
      </w:r>
      <w:r>
        <w:t xml:space="preserve"> context </w:t>
      </w:r>
      <w:r>
        <w:fldChar w:fldCharType="begin" w:fldLock="1"/>
      </w:r>
      <w:r>
        <w:instrText>ADDIN CSL_CITATION {"citationItems":[{"id":"ITEM-1","itemData":{"ISBN":"2157-2100","ISSN":"21572100","abstract":"We review the history and current trends in the field of Educational Data Mining (EDM). We consider the methodological profile of research in the early years of EDM, compared to in 2008 and 2009, and discuss trends and shifts in the research conducted by this community. In particular, we discuss the increased emphasis on prediction, the emergence of work using existing models to make scientific discoveries (“discovery with models”), and the reduction in the frequency of relationship mining within the EDM community. We discuss two ways that researchers have attempted to categorize the diversity of research in educational data mining research, and review the types of research problems that these methods have been used to address. The most- cited papers in EDM between 1995 and 2005 are listed, and their influence on the EDM community (and beyond the EDM community) is discussed.","author":[{"dropping-particle":"","family":"Baker","given":"Ryan S J D","non-dropping-particle":"","parse-names":false,"suffix":""},{"dropping-particle":"","family":"Yacef","given":"Kalina","non-dropping-particle":"","parse-names":false,"suffix":""}],"container-title":"Journal of Educational Data Mining","id":"ITEM-1","issue":"1","issued":{"date-parts":[["2009"]]},"page":"3-16","title":"The State of Educational Data Mining in 2009 : A Review and Future Visions","type":"article-journal","volume":"1"},"uris":["http://www.mendeley.com/documents/?uuid=a40e0e94-0980-41e1-9b21-5bb6128785df"]}],"mendeley":{"formattedCitation":"(Baker &amp; Yacef, 2009)","plainTextFormattedCitation":"(Baker &amp; Yacef, 2009)","previouslyFormattedCitation":"(Baker &amp; Yacef, 2009)"},"properties":{"noteIndex":0},"schema":"https://github.com/citation-style-language/schema/raw/master/csl-citation.json"}</w:instrText>
      </w:r>
      <w:r>
        <w:fldChar w:fldCharType="separate"/>
      </w:r>
      <w:r w:rsidRPr="000E6607">
        <w:rPr>
          <w:noProof/>
        </w:rPr>
        <w:t>(Baker &amp; Yacef, 2009)</w:t>
      </w:r>
      <w:r>
        <w:fldChar w:fldCharType="end"/>
      </w:r>
      <w:r>
        <w:t xml:space="preserve">. </w:t>
      </w:r>
    </w:p>
    <w:p w14:paraId="5C9CEDBC" w14:textId="77777777" w:rsidR="004B56BC" w:rsidRDefault="004B56BC" w:rsidP="004B56BC">
      <w:pPr>
        <w:jc w:val="left"/>
      </w:pPr>
    </w:p>
    <w:p w14:paraId="0B591CD1" w14:textId="158832C4" w:rsidR="004B56BC" w:rsidRDefault="004B56BC" w:rsidP="004B56BC">
      <w:pPr>
        <w:jc w:val="left"/>
      </w:pPr>
      <w:r>
        <w:t>According to</w:t>
      </w:r>
      <w:r w:rsidR="008A2D5D">
        <w:t xml:space="preserve"> </w:t>
      </w:r>
      <w:r w:rsidR="008A2D5D">
        <w:fldChar w:fldCharType="begin" w:fldLock="1"/>
      </w:r>
      <w:r w:rsidR="008A2D5D">
        <w:instrText>ADDIN CSL_CITATION {"citationItems":[{"id":"ITEM-1","itemData":{"abstract":"The tools and techniques of data mining are being adopted by the industries to generate business intelligence for improving decision making. Education institutions are beginning to use data mining techniques for improving the services they provide and for increasing student grades and retention. This paper presents broad areas of applications in which educational data mining can be applied to e-learning. The application areas discussed in this paper are: 1) User modelling 2) User grouping or profiling 3) Domain modelling and 4) Trend analysis. A MathsTutor for school students of 6 th , 7th and 8 th grade is designed and implemented in 3 schools in Tamilnadu. The student data are taken for analysis for the above said areas. This helps teachers, policy makers, and administrators to understand how educational data mining work to support education related decision making.","author":[{"dropping-particle":"","family":"Prabha","given":"S Lakshmi","non-dropping-particle":"","parse-names":false,"suffix":""},{"dropping-particle":"","family":"Shanavas","given":"A R Mohamed","non-dropping-particle":"","parse-names":false,"suffix":""}],"container-title":"Operations Research and Applications: An International Journal (ORAJ)","id":"ITEM-1","issue":"1","issued":{"date-parts":[["2014"]]},"page":"23-29","title":"Educational Data Mining Applications","type":"article-journal","volume":"1"},"uris":["http://www.mendeley.com/documents/?uuid=9e506cc2-90b5-4e73-84c0-093d45da9de8"]}],"mendeley":{"formattedCitation":"(Prabha &amp; Shanavas, 2014)","manualFormatting":"Prabha and Shanavas, (2014)","plainTextFormattedCitation":"(Prabha &amp; Shanavas, 2014)"},"properties":{"noteIndex":0},"schema":"https://github.com/citation-style-language/schema/raw/master/csl-citation.json"}</w:instrText>
      </w:r>
      <w:r w:rsidR="008A2D5D">
        <w:fldChar w:fldCharType="separate"/>
      </w:r>
      <w:r w:rsidR="008A2D5D" w:rsidRPr="008A2D5D">
        <w:rPr>
          <w:noProof/>
        </w:rPr>
        <w:t xml:space="preserve">Prabha </w:t>
      </w:r>
      <w:r w:rsidR="008A2D5D">
        <w:rPr>
          <w:noProof/>
        </w:rPr>
        <w:t>and</w:t>
      </w:r>
      <w:r w:rsidR="008A2D5D" w:rsidRPr="008A2D5D">
        <w:rPr>
          <w:noProof/>
        </w:rPr>
        <w:t xml:space="preserve"> Shanavas </w:t>
      </w:r>
      <w:r w:rsidR="008A2D5D">
        <w:rPr>
          <w:noProof/>
        </w:rPr>
        <w:t>(</w:t>
      </w:r>
      <w:r w:rsidR="008A2D5D" w:rsidRPr="008A2D5D">
        <w:rPr>
          <w:noProof/>
        </w:rPr>
        <w:t>2014)</w:t>
      </w:r>
      <w:r w:rsidR="008A2D5D">
        <w:fldChar w:fldCharType="end"/>
      </w:r>
      <w:r w:rsidRPr="00E010B8">
        <w:t xml:space="preserve"> the following </w:t>
      </w:r>
      <w:r>
        <w:t xml:space="preserve">are defined </w:t>
      </w:r>
      <w:r w:rsidRPr="00E010B8">
        <w:t xml:space="preserve">as the goals of </w:t>
      </w:r>
      <w:r>
        <w:t>EDM</w:t>
      </w:r>
      <w:r w:rsidRPr="00E010B8">
        <w:t>:</w:t>
      </w:r>
    </w:p>
    <w:p w14:paraId="74B33765" w14:textId="77777777" w:rsidR="004B56BC" w:rsidRDefault="004B56BC" w:rsidP="000B0C77">
      <w:pPr>
        <w:pStyle w:val="ListParagraph"/>
        <w:numPr>
          <w:ilvl w:val="0"/>
          <w:numId w:val="10"/>
        </w:numPr>
      </w:pPr>
      <w:r>
        <w:t>Develop</w:t>
      </w:r>
      <w:r w:rsidRPr="00C027B2">
        <w:t xml:space="preserve"> student models that leverage detailed information such as students' experience, meta-cognition, motivation, and attitudes to predict students' potential learning actions.</w:t>
      </w:r>
    </w:p>
    <w:p w14:paraId="1A6103BF" w14:textId="77777777" w:rsidR="004B56BC" w:rsidRDefault="004B56BC" w:rsidP="000B0C77">
      <w:pPr>
        <w:pStyle w:val="ListParagraph"/>
        <w:numPr>
          <w:ilvl w:val="0"/>
          <w:numId w:val="10"/>
        </w:numPr>
      </w:pPr>
      <w:r>
        <w:t>To develop</w:t>
      </w:r>
      <w:r w:rsidRPr="00D47DDF">
        <w:t xml:space="preserve"> domain models that describe the material to be learned as well as the best instructional sequences.</w:t>
      </w:r>
    </w:p>
    <w:p w14:paraId="16D97927" w14:textId="77777777" w:rsidR="004B56BC" w:rsidRDefault="004B56BC" w:rsidP="000B0C77">
      <w:pPr>
        <w:pStyle w:val="ListParagraph"/>
        <w:numPr>
          <w:ilvl w:val="0"/>
          <w:numId w:val="10"/>
        </w:numPr>
      </w:pPr>
      <w:r>
        <w:t>To investigate</w:t>
      </w:r>
      <w:r w:rsidRPr="00FE222F">
        <w:t xml:space="preserve"> the effects of various types of pedagogical support that learning software can provide; and </w:t>
      </w:r>
    </w:p>
    <w:p w14:paraId="30097A93" w14:textId="77777777" w:rsidR="004B56BC" w:rsidRDefault="004B56BC" w:rsidP="000B0C77">
      <w:pPr>
        <w:pStyle w:val="ListParagraph"/>
        <w:numPr>
          <w:ilvl w:val="0"/>
          <w:numId w:val="10"/>
        </w:numPr>
      </w:pPr>
      <w:r>
        <w:t>To advance</w:t>
      </w:r>
      <w:r w:rsidRPr="00C55365">
        <w:t xml:space="preserve"> empirical data about learning and learners by developing computational models that combine student, software, and domain models.</w:t>
      </w:r>
    </w:p>
    <w:p w14:paraId="76B03616" w14:textId="77777777" w:rsidR="004B56BC" w:rsidRDefault="004B56BC" w:rsidP="004B56BC"/>
    <w:p w14:paraId="6117DE47" w14:textId="65AD691D" w:rsidR="004B56BC" w:rsidRDefault="004B56BC" w:rsidP="000C3265">
      <w:r>
        <w:t xml:space="preserve">There exists a wide range of applications for educational data mining. Some of them include the development of e-learning systems </w:t>
      </w:r>
      <w:r>
        <w:fldChar w:fldCharType="begin" w:fldLock="1"/>
      </w:r>
      <w:r>
        <w:instrText>ADDIN CSL_CITATION {"citationItems":[{"id":"ITEM-1","itemData":{"author":[{"dropping-particle":"","family":"Cantabella","given":"Magdalena","non-dropping-particle":"","parse-names":false,"suffix":""},{"dropping-particle":"","family":"Martínez-españa","given":"Raquel","non-dropping-particle":"","parse-names":false,"suffix":""},{"dropping-particle":"","family":"Ayuso","given":"Belén","non-dropping-particle":"","parse-names":false,"suffix":""},{"dropping-particle":"","family":"Yáñez","given":"Juan Antonio","non-dropping-particle":"","parse-names":false,"suffix":""}],"id":"ITEM-1","issued":{"date-parts":[["2018"]]},"page":"262-272","title":"Analysis of student behavior in learning management systems through a Big Data framework","type":"article-journal","volume":"90"},"uris":["http://www.mendeley.com/documents/?uuid=8726e9e8-2d24-4fa4-844f-7b0aba1eec8a"]},{"id":"ITEM-2","itemData":{"DOI":"10.1016/j.compedu.2013.10.009","ISSN":"03601315","abstract":"In today's open and dynamic learning environment, a significant percentage of students have a preference for flexible learning systems whereby they can reconcile their academic pursuits with their job responsibilities and family obligations. Non face-to-face educational models, like e-learning (electronic learning), evolved in order to offer such flexibility. E-learning systems have major strengths but also pose major challenges to the educational community. One such challenge is the large spatial and temporal gap between the teacher and student, which is an obstacle to student follow-up by teachers. The information generated by virtual learning systems sometimes overwhelms instructors who are unable to process the data without the support of special-purpose techniques and tools that are useful for analysing large dataflows. © 2013 Elsevier Ltd. All rights reserved.","author":[{"dropping-particle":"","family":"Lara","given":"Juan A.","non-dropping-particle":"","parse-names":false,"suffix":""},{"dropping-particle":"","family":"Lizcano","given":"David","non-dropping-particle":"","parse-names":false,"suffix":""},{"dropping-particle":"","family":"Martínez","given":"María A.","non-dropping-particle":"","parse-names":false,"suffix":""},{"dropping-particle":"","family":"Pazos","given":"Juan","non-dropping-particle":"","parse-names":false,"suffix":""},{"dropping-particle":"","family":"Riera","given":"Teresa","non-dropping-particle":"","parse-names":false,"suffix":""}],"container-title":"Computers and Education","id":"ITEM-2","issued":{"date-parts":[["2014"]]},"page":"23-36","publisher":"Elsevier Ltd","title":"A system for knowledge discovery in e-learning environments within the European Higher Education Area - Application to student data from Open University of Madrid, UDIMA","type":"article-journal","volume":"72"},"uris":["http://www.mendeley.com/documents/?uuid=3c9355e8-8371-410a-8072-eb1814f2bbe0"]},{"id":"ITEM-3","itemData":{"DOI":"10.1007/978-3-540-71974-8_8","ISBN":"9783540719731","ISSN":"1860949X","abstract":"This chapter aims to provide an up-to-date snapshot of the current state of research and applications of Data Mining methods in e-learning. The cross-fertilization of both areas is still in its infancy, and even academic references are scarce on the ground, although some leading education-related publications are already beginning to pay attention to this new field. In order to offer a reasonable organization of the available bibliographic information according to different criteria, firstly, and from the Data Mining practitioner point of view, references are organized according to the type of modeling techniques used, which include: Neural Networks, Genetic Algorithms, Clustering and Visualization Methods, Fuzzy Logic, Intelligent agents, and Inductive Reasoning, amongst others. From the same point of view, the information is organized according to the type of Data Mining problem dealt with: clustering, classification, prediction, etc. © 2007 Springer-Verlag Berlin Heidelberg.","author":[{"dropping-particle":"","family":"Castro","given":"Félix","non-dropping-particle":"","parse-names":false,"suffix":""},{"dropping-particle":"","family":"Vellido","given":"Alfredo","non-dropping-particle":"","parse-names":false,"suffix":""},{"dropping-particle":"","family":"Nebot","given":"Àngela","non-dropping-particle":"","parse-names":false,"suffix":""},{"dropping-particle":"","family":"Mugica","given":"Francisco","non-dropping-particle":"","parse-names":false,"suffix":""}],"container-title":"Studies in Computational Intelligence","id":"ITEM-3","issue":"2007","issued":{"date-parts":[["2007"]]},"page":"183-221","title":"Applying data mining techniques to e-learning problems","type":"article-journal","volume":"62"},"uris":["http://www.mendeley.com/documents/?uuid=bfca14ea-1c6b-4982-bcfd-f2fcf59a0abd"]}],"mendeley":{"formattedCitation":"(Cantabella et al., 2018; Castro et al., 2007; Lara et al., 2014)","plainTextFormattedCitation":"(Cantabella et al., 2018; Castro et al., 2007; Lara et al., 2014)","previouslyFormattedCitation":"(Cantabella et al., 2018; Castro et al., 2007; Lara et al., 2014)"},"properties":{"noteIndex":0},"schema":"https://github.com/citation-style-language/schema/raw/master/csl-citation.json"}</w:instrText>
      </w:r>
      <w:r>
        <w:fldChar w:fldCharType="separate"/>
      </w:r>
      <w:r w:rsidRPr="000B6EBA">
        <w:rPr>
          <w:noProof/>
        </w:rPr>
        <w:t>(Cantabella et al., 2018; Castro et al., 2007; Lara et al., 2014)</w:t>
      </w:r>
      <w:r>
        <w:fldChar w:fldCharType="end"/>
      </w:r>
      <w:r>
        <w:t xml:space="preserve">, student performance prediction </w:t>
      </w:r>
      <w:r>
        <w:fldChar w:fldCharType="begin" w:fldLock="1"/>
      </w:r>
      <w:r>
        <w:instrText>ADDIN CSL_CITATION {"citationItems":[{"id":"ITEM-1","itemData":{"DOI":"10.1016/j.procs.2015.07.372","ISSN":"18770509","abstract":"Educational Data Mining field concentrate on Prediction more often as compare to generate exact results for future purpose. In order to keep a check on the changes occurring in curriculum patterns, a regular analysis is must of educational databases. This paper focus on identifying the slow learners among students and displaying it by a predictive data mining model using classification based algorithms. Real World data set from a high school is taken and filtration of desired potential variables is done using WEKA an Open Source Tool. The dataset of student academic records is tested and applied on various classification algorithms such as Multilayer Perception, Naïve Bayes, SMO, J48 and REPTree using WEKA an Open source tool. As a result, statistics are generated based on all classification algorithms and comparison of all five classifiers is also done in order to predict the accuracy and to find the best performing classification algorithm among all. In this paper, a knowledge flow model is also shown among all five classifiers. This paper showcases the importance of Prediction and Classification based data mining algorithms in the field of education and also presents some promising future lines.","author":[{"dropping-particle":"","family":"Kaur","given":"Parneet","non-dropping-particle":"","parse-names":false,"suffix":""},{"dropping-particle":"","family":"Singh","given":"Manpreet","non-dropping-particle":"","parse-names":false,"suffix":""},{"dropping-particle":"","family":"Josan","given":"Gurpreet Singh","non-dropping-particle":"","parse-names":false,"suffix":""}],"container-title":"Procedia Computer Science","id":"ITEM-1","issued":{"date-parts":[["2015"]]},"page":"500-508","publisher":"Elsevier Masson SAS","title":"Classification and Prediction Based Data Mining Algorithms to Predict Slow Learners in Education Sector","type":"article-journal","volume":"57"},"uris":["http://www.mendeley.com/documents/?uuid=f50c1f20-113d-4692-b0ee-93cbd7c0f3ab"]},{"id":"ITEM-2","itemData":{"DOI":"10.1016/j.jbusres.2018.02.012","ISSN":"01482963","abstract":"In this article, we present a predictive analysis of the academic performance of students in public schools of the Federal District of Brazil during the school terms of 2015 and 2016. Initially, we performed a descriptive statistical analysis to gain insight from data. Subsequently, two datasets were obtained. The first dataset contains variables obtained prior to the start of the school year, and the second included academic variables collected two months after the semester began. Classification models based on the Gradient Boosting Machine (GBM) were created to predict academic outcomes of student performance at the end of the school year for each dataset. Results showed that, though the attributes ‘grades’ and ‘absences’ were the most relevant for predicting the end of the year academic outcomes of student performance, the analysis of demographic attributes reveals that ‘neighborhood’ ‘school’ and ‘age’ are also potential indicators of a student's academic success or failure.","author":[{"dropping-particle":"","family":"Fernandes","given":"Eduardo","non-dropping-particle":"","parse-names":false,"suffix":""},{"dropping-particle":"","family":"Holanda","given":"Maristela","non-dropping-particle":"","parse-names":false,"suffix":""},{"dropping-particle":"","family":"Victorino","given":"Marcio","non-dropping-particle":"","parse-names":false,"suffix":""},{"dropping-particle":"","family":"Borges","given":"Vinicius","non-dropping-particle":"","parse-names":false,"suffix":""},{"dropping-particle":"","family":"Carvalho","given":"Rommel","non-dropping-particle":"","parse-names":false,"suffix":""},{"dropping-particle":"Van","family":"Erven","given":"Gustavo","non-dropping-particle":"","parse-names":false,"suffix":""}],"container-title":"Journal of Business Research","id":"ITEM-2","issue":"August 2017","issued":{"date-parts":[["2019"]]},"page":"335-343","publisher":"Elsevier","title":"Educational data mining: Predictive analysis of academic performance of public school students in the capital of Brazil","type":"article-journal","volume":"94"},"uris":["http://www.mendeley.com/documents/?uuid=3cf20093-697b-4e3a-9405-e4f43f74535d"]},{"id":"ITEM-3","itemData":{"DOI":"10.3390/app10031042","ISSN":"20763417","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author":[{"dropping-particle":"","family":"Rastrollo-Guerrero","given":"Juan L.","non-dropping-particle":"","parse-names":false,"suffix":""},{"dropping-particle":"","family":"Gómez-Pulido","given":"Juan A.","non-dropping-particle":"","parse-names":false,"suffix":""},{"dropping-particle":"","family":"Durán-Domínguez","given":"Arturo","non-dropping-particle":"","parse-names":false,"suffix":""}],"container-title":"Applied Sciences (Switzerland)","id":"ITEM-3","issue":"3","issued":{"date-parts":[["2020"]]},"title":"Analyzing and predicting students' performance by means of machine learning: A review","type":"article-journal","volume":"10"},"uris":["http://www.mendeley.com/documents/?uuid=58b029be-5be9-4129-913f-207328c2dd68"]}],"mendeley":{"formattedCitation":"(Fernandes et al., 2019; P. Kaur et al., 2015; Rastrollo-Guerrero et al., 2020)","manualFormatting":"(Fernandes et al., 2019;  Kaur et al., 2015; Rastrollo-Guerrero et al., 2020)","plainTextFormattedCitation":"(Fernandes et al., 2019; P. Kaur et al., 2015; Rastrollo-Guerrero et al., 2020)","previouslyFormattedCitation":"(Fernandes et al., 2019; P. Kaur et al., 2015; Rastrollo-Guerrero et al., 2020)"},"properties":{"noteIndex":0},"schema":"https://github.com/citation-style-language/schema/raw/master/csl-citation.json"}</w:instrText>
      </w:r>
      <w:r>
        <w:fldChar w:fldCharType="separate"/>
      </w:r>
      <w:r w:rsidRPr="00243E2B">
        <w:rPr>
          <w:noProof/>
        </w:rPr>
        <w:t>(Fernandes et al., 2019;  Kaur et al., 2015; Rastrollo-Guerrero et al., 2020)</w:t>
      </w:r>
      <w:r>
        <w:fldChar w:fldCharType="end"/>
      </w:r>
      <w:r>
        <w:t>, pedagogical support</w:t>
      </w:r>
      <w:r w:rsidR="00031E65">
        <w:t xml:space="preserve"> </w:t>
      </w:r>
      <w:r>
        <w:t xml:space="preserve"> </w:t>
      </w:r>
      <w:r>
        <w:fldChar w:fldCharType="begin" w:fldLock="1"/>
      </w:r>
      <w:r>
        <w:instrText>ADDIN CSL_CITATION {"citationItems":[{"id":"ITEM-1","itemData":{"author":[{"dropping-particle":"","family":"Seufert Sabine, Christoph Meier, Matthias Soellner","given":"Roman Rietsche","non-dropping-particle":"","parse-names":false,"suffix":""}],"id":"ITEM-1","issued":{"date-parts":[["2019"]]},"title":"A Pedagogical Perspective on Big Data and Learning Analytics: A Conceptual Model for Digital Learning Support","type":"article-journal"},"uris":["http://www.mendeley.com/documents/?uuid=ee7fd5a3-313c-41b2-ab34-c113dd57d9ba"]}],"mendeley":{"formattedCitation":"(Seufert Sabine, Christoph Meier, Matthias Soellner, 2019)","plainTextFormattedCitation":"(Seufert Sabine, Christoph Meier, Matthias Soellner, 2019)","previouslyFormattedCitation":"(Seufert Sabine, Christoph Meier, Matthias Soellner, 2019)"},"properties":{"noteIndex":0},"schema":"https://github.com/citation-style-language/schema/raw/master/csl-citation.json"}</w:instrText>
      </w:r>
      <w:r>
        <w:fldChar w:fldCharType="separate"/>
      </w:r>
      <w:r w:rsidRPr="00AA4A5D">
        <w:rPr>
          <w:noProof/>
        </w:rPr>
        <w:t>(Seufert Sabine, Christoph Meier, Matthias Soellner, 2019)</w:t>
      </w:r>
      <w:r>
        <w:fldChar w:fldCharType="end"/>
      </w:r>
      <w:r>
        <w:t xml:space="preserve">, predicting slow learners </w:t>
      </w:r>
      <w:r>
        <w:fldChar w:fldCharType="begin" w:fldLock="1"/>
      </w:r>
      <w:r>
        <w:instrText>ADDIN CSL_CITATION {"citationItems":[{"id":"ITEM-1","itemData":{"ISSN":"1694-0784","abstract":"The performance in higher secondary school education in India is a turning point in the academic lives of all students. As this academic performance is influenced by many factors, it is essential to develop predictive data mining model for students' performance so as to identify the slow learners and study the influence of the dominant factors on their academic performance. In the present investigation, a survey cum experimental methodology was adopted to generate a database and it was constructed from a primary and a secondary source. While the primary data was collected from the regular students, the secondary data was gathered from the school and office of the Chief Educational Officer (CEO). A total of 1000 datasets of the year 2006 from five different schools in three different districts of Tamilnadu were collected. The raw data was preprocessed in terms of filling up missing values, transforming values in one form into another and relevant attribute/ variable selection. As a result, we had 772 student records, which were used for CHAID prediction model construction. A set of prediction rules were extracted from CHIAD prediction model and the efficiency of the generated CHIAD prediction model was found. The accuracy of the present model was compared with other model and it has been found to be satisfactory.","author":[{"dropping-particle":"","family":"Ramaswami","given":"M.","non-dropping-particle":"","parse-names":false,"suffix":""},{"dropping-particle":"","family":"Bhaskaran","given":"R.","non-dropping-particle":"","parse-names":false,"suffix":""}],"id":"ITEM-1","issue":"1","issued":{"date-parts":[["2010"]]},"page":"10-18","title":"A CHAID Based Performance Prediction Model in Educational Data Mining","type":"article-journal","volume":"7"},"uris":["http://www.mendeley.com/documents/?uuid=93566aba-6d1c-49a5-a8e6-8a83361b64e4"]},{"id":"ITEM-2","itemData":{"DOI":"10.1016/j.procs.2015.07.372","ISSN":"18770509","abstract":"Educational Data Mining field concentrate on Prediction more often as compare to generate exact results for future purpose. In order to keep a check on the changes occurring in curriculum patterns, a regular analysis is must of educational databases. This paper focus on identifying the slow learners among students and displaying it by a predictive data mining model using classification based algorithms. Real World data set from a high school is taken and filtration of desired potential variables is done using WEKA an Open Source Tool. The dataset of student academic records is tested and applied on various classification algorithms such as Multilayer Perception, Naïve Bayes, SMO, J48 and REPTree using WEKA an Open source tool. As a result, statistics are generated based on all classification algorithms and comparison of all five classifiers is also done in order to predict the accuracy and to find the best performing classification algorithm among all. In this paper, a knowledge flow model is also shown among all five classifiers. This paper showcases the importance of Prediction and Classification based data mining algorithms in the field of education and also presents some promising future lines.","author":[{"dropping-particle":"","family":"Kaur","given":"Parneet","non-dropping-particle":"","parse-names":false,"suffix":""},{"dropping-particle":"","family":"Singh","given":"Manpreet","non-dropping-particle":"","parse-names":false,"suffix":""},{"dropping-particle":"","family":"Josan","given":"Gurpreet Singh","non-dropping-particle":"","parse-names":false,"suffix":""}],"container-title":"Procedia Computer Science","id":"ITEM-2","issued":{"date-parts":[["2015"]]},"page":"500-508","publisher":"Elsevier Masson SAS","title":"Classification and Prediction Based Data Mining Algorithms to Predict Slow Learners in Education Sector","type":"article-journal","volume":"57"},"uris":["http://www.mendeley.com/documents/?uuid=f50c1f20-113d-4692-b0ee-93cbd7c0f3ab"]}],"mendeley":{"formattedCitation":"(P. Kaur et al., 2015; Ramaswami &amp; Bhaskaran, 2010)","manualFormatting":"(Kaur et al., 2015; Ramaswami &amp; Bhaskaran, 2010)","plainTextFormattedCitation":"(P. Kaur et al., 2015; Ramaswami &amp; Bhaskaran, 2010)","previouslyFormattedCitation":"(P. Kaur et al., 2015; Ramaswami &amp; Bhaskaran, 2010)"},"properties":{"noteIndex":0},"schema":"https://github.com/citation-style-language/schema/raw/master/csl-citation.json"}</w:instrText>
      </w:r>
      <w:r>
        <w:fldChar w:fldCharType="separate"/>
      </w:r>
      <w:r w:rsidRPr="00243E2B">
        <w:rPr>
          <w:noProof/>
        </w:rPr>
        <w:t>(Kaur et al., 2015; Ramaswami &amp; Bhaskaran, 2010)</w:t>
      </w:r>
      <w:r>
        <w:fldChar w:fldCharType="end"/>
      </w:r>
      <w:r>
        <w:t xml:space="preserve">, and educational clustering data </w:t>
      </w:r>
      <w:r>
        <w:fldChar w:fldCharType="begin" w:fldLock="1"/>
      </w:r>
      <w:r>
        <w:instrText>ADDIN CSL_CITATION {"citationItems":[{"id":"ITEM-1","itemData":{"DOI":"10.15388/infedu.2008.03","ISSN":"16485831","abstract":"One of the biggest challenges that higher learning institutions face today is to improve the quality of managerial decisions. The managerial decision making process becomes more complex as the complexity of educational entities increase. Educational institute seeks more efficient technology to better manage and support decision making procedures or assist them to set new strategies and plan for a better management of the current processes. One way to effectively address the challenges for improving the quality is to provide new knowledge related to the educational processes and entities to the managerial system. This knowledge can be extracted from historical and operational data that reside in the educational organization's databases using the techniques of data mining technology. Data mining techniques are analytical tools that can be used to extract meaningful knowledge from large data sets. This paper presents the capabilities of data mining in the context of higher educational system by i) proposing an analytical guideline for higher education institutions to enhance their current decision processes, and ii) applying data mining techniques to discover new explicit knowledge which could be useful for the decision making processes. © 2008 Institute of Mathematics and Informatics, Vilnius.","author":[{"dropping-particle":"","family":"Delavari","given":"Naeimeh","non-dropping-particle":"","parse-names":false,"suffix":""},{"dropping-particle":"","family":"Phon-Amnuaisuk","given":"Somnuk","non-dropping-particle":"","parse-names":false,"suffix":""},{"dropping-particle":"","family":"Beikzadeh","given":"Mohammad Reza","non-dropping-particle":"","parse-names":false,"suffix":""}],"container-title":"Informatics in Education","id":"ITEM-1","issue":"1","issued":{"date-parts":[["2008"]]},"page":"31-54","title":"Data mining application in higher learning institutions","type":"article-journal","volume":"7"},"uris":["http://www.mendeley.com/documents/?uuid=1ec113e9-1caa-4c05-90bf-2bb40358a7f8"]},{"id":"ITEM-2","itemData":{"DOI":"10.1007/978-3-540-71974-8_8","ISBN":"9783540719731","ISSN":"1860949X","abstract":"This chapter aims to provide an up-to-date snapshot of the current state of research and applications of Data Mining methods in e-learning. The cross-fertilization of both areas is still in its infancy, and even academic references are scarce on the ground, although some leading education-related publications are already beginning to pay attention to this new field. In order to offer a reasonable organization of the available bibliographic information according to different criteria, firstly, and from the Data Mining practitioner point of view, references are organized according to the type of modeling techniques used, which include: Neural Networks, Genetic Algorithms, Clustering and Visualization Methods, Fuzzy Logic, Intelligent agents, and Inductive Reasoning, amongst others. From the same point of view, the information is organized according to the type of Data Mining problem dealt with: clustering, classification, prediction, etc. © 2007 Springer-Verlag Berlin Heidelberg.","author":[{"dropping-particle":"","family":"Castro","given":"Félix","non-dropping-particle":"","parse-names":false,"suffix":""},{"dropping-particle":"","family":"Vellido","given":"Alfredo","non-dropping-particle":"","parse-names":false,"suffix":""},{"dropping-particle":"","family":"Nebot","given":"Àngela","non-dropping-particle":"","parse-names":false,"suffix":""},{"dropping-particle":"","family":"Mugica","given":"Francisco","non-dropping-particle":"","parse-names":false,"suffix":""}],"container-title":"Studies in Computational Intelligence","id":"ITEM-2","issue":"2007","issued":{"date-parts":[["2007"]]},"page":"183-221","title":"Applying data mining techniques to e-learning problems","type":"article-journal","volume":"62"},"uris":["http://www.mendeley.com/documents/?uuid=bfca14ea-1c6b-4982-bcfd-f2fcf59a0abd"]}],"mendeley":{"formattedCitation":"(Castro et al., 2007; Delavari et al., 2008)","plainTextFormattedCitation":"(Castro et al., 2007; Delavari et al., 2008)","previouslyFormattedCitation":"(Castro et al., 2007; Delavari et al., 2008)"},"properties":{"noteIndex":0},"schema":"https://github.com/citation-style-language/schema/raw/master/csl-citation.json"}</w:instrText>
      </w:r>
      <w:r>
        <w:fldChar w:fldCharType="separate"/>
      </w:r>
      <w:r w:rsidRPr="00EC5A30">
        <w:rPr>
          <w:noProof/>
        </w:rPr>
        <w:t>(Castro et al., 2007; Delavari et al., 2008)</w:t>
      </w:r>
      <w:r>
        <w:fldChar w:fldCharType="end"/>
      </w:r>
      <w:r>
        <w:t>.</w:t>
      </w:r>
    </w:p>
    <w:p w14:paraId="6C6AFF80" w14:textId="77777777" w:rsidR="00726B1B" w:rsidRDefault="00726B1B" w:rsidP="000C3265"/>
    <w:p w14:paraId="71149383" w14:textId="04982E77" w:rsidR="004B56BC" w:rsidRDefault="004B56BC" w:rsidP="004B56BC">
      <w:r>
        <w:fldChar w:fldCharType="begin" w:fldLock="1"/>
      </w:r>
      <w:r w:rsidR="00B20989">
        <w:instrText>ADDIN CSL_CITATION {"citationItems":[{"id":"ITEM-1","itemData":{"author":[{"dropping-particle":"","family":"Romero","given":"Cristóbal","non-dropping-particle":"","parse-names":false,"suffix":""},{"dropping-particle":"","family":"Ventura","given":"Sebastián","non-dropping-particle":"","parse-names":false,"suffix":""}],"container-title":"IEEE Transactions on Systems, Man, and Cybernetics, Part C (Applications and Reviews)","id":"ITEM-1","issued":{"date-parts":[["2010"]]},"title":"Educational Data Mining: A Review of the State of the Art","type":"article-journal"},"uris":["http://www.mendeley.com/documents/?uuid=db8e7bbe-d960-44e3-bf2b-5561d48aa9ac"]}],"mendeley":{"formattedCitation":"(Cristóbal Romero &amp; Ventura, 2010)","manualFormatting":"Romero and Ventura (2010)","plainTextFormattedCitation":"(Cristóbal Romero &amp; Ventura, 2010)","previouslyFormattedCitation":"(Cristóbal Romero &amp; Ventura, 2010)"},"properties":{"noteIndex":0},"schema":"https://github.com/citation-style-language/schema/raw/master/csl-citation.json"}</w:instrText>
      </w:r>
      <w:r>
        <w:fldChar w:fldCharType="separate"/>
      </w:r>
      <w:r w:rsidRPr="003F420D">
        <w:rPr>
          <w:noProof/>
        </w:rPr>
        <w:t xml:space="preserve">Romero </w:t>
      </w:r>
      <w:r w:rsidR="008A2D5D">
        <w:rPr>
          <w:noProof/>
        </w:rPr>
        <w:t>and</w:t>
      </w:r>
      <w:r w:rsidRPr="003F420D">
        <w:rPr>
          <w:noProof/>
        </w:rPr>
        <w:t xml:space="preserve"> Ventura </w:t>
      </w:r>
      <w:r w:rsidR="008A2D5D">
        <w:rPr>
          <w:noProof/>
        </w:rPr>
        <w:t>(</w:t>
      </w:r>
      <w:r w:rsidRPr="003F420D">
        <w:rPr>
          <w:noProof/>
        </w:rPr>
        <w:t>2010)</w:t>
      </w:r>
      <w:r>
        <w:fldChar w:fldCharType="end"/>
      </w:r>
      <w:r>
        <w:t xml:space="preserve"> </w:t>
      </w:r>
      <w:r w:rsidR="00726B1B" w:rsidRPr="00726B1B">
        <w:t>categorized the main applications that use educational data mining techniques as data analysis and visuali</w:t>
      </w:r>
      <w:r w:rsidR="00726B1B">
        <w:t>s</w:t>
      </w:r>
      <w:r w:rsidR="00726B1B" w:rsidRPr="00726B1B">
        <w:t>ation, feedback for instructors, student recommendations, predicting student performance, student modelling, detecting undesirable student behaviour, grouping students, social network analysis, developing concept maps, planning, scheduling, and courseware construction.</w:t>
      </w:r>
    </w:p>
    <w:p w14:paraId="3091978A" w14:textId="77777777" w:rsidR="00726B1B" w:rsidRDefault="00726B1B" w:rsidP="004B56BC"/>
    <w:p w14:paraId="3D6C0E7D" w14:textId="68A819FB" w:rsidR="004B56BC" w:rsidRDefault="004B56BC" w:rsidP="004B56BC">
      <w:r w:rsidRPr="00626E37">
        <w:t>EDM methods can help teachers and students develop their teaching and learning processes in the classroom, recogni</w:t>
      </w:r>
      <w:r w:rsidR="00B31086">
        <w:t>s</w:t>
      </w:r>
      <w:r w:rsidRPr="00626E37">
        <w:t xml:space="preserve">e at-risk students, adapt teaching </w:t>
      </w:r>
      <w:r>
        <w:t>strategi</w:t>
      </w:r>
      <w:r w:rsidRPr="00626E37">
        <w:t>es, and make recommendations.</w:t>
      </w:r>
      <w:r>
        <w:t xml:space="preserve"> The EDM techniques that are most widely used include classification (decision trees, logistic regression, Naïve Bayes, support vector machines, etc.), regression </w:t>
      </w:r>
      <w:r>
        <w:lastRenderedPageBreak/>
        <w:t xml:space="preserve">analysis, association rules (Apriori algorithm), clustering (k-means clustering, hierarchical-based clustering), neural networks (artificial neural network, </w:t>
      </w:r>
      <w:r w:rsidRPr="00A609B5">
        <w:t>convolutional neural network</w:t>
      </w:r>
      <w:r>
        <w:t>), discovery within models, and dimensionality reduction techniques.</w:t>
      </w:r>
    </w:p>
    <w:p w14:paraId="1584A2D3" w14:textId="77777777" w:rsidR="004B56BC" w:rsidRDefault="004B56BC" w:rsidP="004B56BC"/>
    <w:p w14:paraId="3580F57F" w14:textId="1B8B3F73" w:rsidR="00C365BF" w:rsidRPr="004B56BC" w:rsidRDefault="00C365BF" w:rsidP="00325F09">
      <w:pPr>
        <w:pStyle w:val="Heading2"/>
      </w:pPr>
      <w:bookmarkStart w:id="306" w:name="_Toc79142358"/>
      <w:bookmarkStart w:id="307" w:name="_Toc79411324"/>
      <w:bookmarkStart w:id="308" w:name="_Toc79535189"/>
      <w:bookmarkStart w:id="309" w:name="_Toc79535905"/>
      <w:bookmarkStart w:id="310" w:name="_Toc79536151"/>
      <w:bookmarkStart w:id="311" w:name="_Toc79536279"/>
      <w:bookmarkStart w:id="312" w:name="_Toc79536653"/>
      <w:bookmarkStart w:id="313" w:name="_Toc79578899"/>
      <w:bookmarkStart w:id="314" w:name="_Toc79579067"/>
      <w:r w:rsidRPr="004B56BC">
        <w:t>DESCRIPTIVE ANALYTICS</w:t>
      </w:r>
      <w:bookmarkEnd w:id="306"/>
      <w:bookmarkEnd w:id="307"/>
      <w:bookmarkEnd w:id="308"/>
      <w:bookmarkEnd w:id="309"/>
      <w:bookmarkEnd w:id="310"/>
      <w:bookmarkEnd w:id="311"/>
      <w:bookmarkEnd w:id="312"/>
      <w:bookmarkEnd w:id="313"/>
      <w:bookmarkEnd w:id="314"/>
    </w:p>
    <w:p w14:paraId="30D74230" w14:textId="7CF2D15F" w:rsidR="004B56BC" w:rsidRPr="00B43B86" w:rsidRDefault="004B56BC" w:rsidP="004B56BC">
      <w:r w:rsidRPr="00B43B86">
        <w:t>Descriptive analysis is one of the preliminary steps in data analysis, and it involves using maps, tables, and other suitable visuali</w:t>
      </w:r>
      <w:r w:rsidR="00B31086">
        <w:t>s</w:t>
      </w:r>
      <w:r w:rsidRPr="00B43B86">
        <w:t>ations to display or summari</w:t>
      </w:r>
      <w:r w:rsidR="00B31086">
        <w:t>s</w:t>
      </w:r>
      <w:r w:rsidRPr="00B43B86">
        <w:t>e data. Descriptive statistics are a collection of statistical methods used to summari</w:t>
      </w:r>
      <w:r w:rsidR="00B31086">
        <w:t>s</w:t>
      </w:r>
      <w:r w:rsidRPr="00B43B86">
        <w:t>e data gathered during an inquiry</w:t>
      </w:r>
      <w:r>
        <w:t xml:space="preserve"> </w:t>
      </w:r>
      <w:r>
        <w:fldChar w:fldCharType="begin" w:fldLock="1"/>
      </w:r>
      <w:r>
        <w:instrText>ADDIN CSL_CITATION {"citationItems":[{"id":"ITEM-1","itemData":{"DOI":"10.1016/j.jbusres.2018.02.012","ISSN":"01482963","abstract":"In this article, we present a predictive analysis of the academic performance of students in public schools of the Federal District of Brazil during the school terms of 2015 and 2016. Initially, we performed a descriptive statistical analysis to gain insight from data. Subsequently, two datasets were obtained. The first dataset contains variables obtained prior to the start of the school year, and the second included academic variables collected two months after the semester began. Classification models based on the Gradient Boosting Machine (GBM) were created to predict academic outcomes of student performance at the end of the school year for each dataset. Results showed that, though the attributes ‘grades’ and ‘absences’ were the most relevant for predicting the end of the year academic outcomes of student performance, the analysis of demographic attributes reveals that ‘neighborhood’ ‘school’ and ‘age’ are also potential indicators of a student's academic success or failure.","author":[{"dropping-particle":"","family":"Fernandes","given":"Eduardo","non-dropping-particle":"","parse-names":false,"suffix":""},{"dropping-particle":"","family":"Holanda","given":"Maristela","non-dropping-particle":"","parse-names":false,"suffix":""},{"dropping-particle":"","family":"Victorino","given":"Marcio","non-dropping-particle":"","parse-names":false,"suffix":""},{"dropping-particle":"","family":"Borges","given":"Vinicius","non-dropping-particle":"","parse-names":false,"suffix":""},{"dropping-particle":"","family":"Carvalho","given":"Rommel","non-dropping-particle":"","parse-names":false,"suffix":""},{"dropping-particle":"Van","family":"Erven","given":"Gustavo","non-dropping-particle":"","parse-names":false,"suffix":""}],"container-title":"Journal of Business Research","id":"ITEM-1","issue":"August 2017","issued":{"date-parts":[["2019"]]},"page":"335-343","publisher":"Elsevier","title":"Educational data mining: Predictive analysis of academic performance of public school students in the capital of Brazil","type":"article-journal","volume":"94"},"uris":["http://www.mendeley.com/documents/?uuid=3cf20093-697b-4e3a-9405-e4f43f74535d"]}],"mendeley":{"formattedCitation":"(Fernandes et al., 2019)","plainTextFormattedCitation":"(Fernandes et al., 2019)","previouslyFormattedCitation":"(Fernandes et al., 2019)"},"properties":{"noteIndex":0},"schema":"https://github.com/citation-style-language/schema/raw/master/csl-citation.json"}</w:instrText>
      </w:r>
      <w:r>
        <w:fldChar w:fldCharType="separate"/>
      </w:r>
      <w:r w:rsidRPr="000E5DCE">
        <w:rPr>
          <w:noProof/>
        </w:rPr>
        <w:t>(Fernandes et al., 2019)</w:t>
      </w:r>
      <w:r>
        <w:fldChar w:fldCharType="end"/>
      </w:r>
      <w:r>
        <w:t xml:space="preserve">. </w:t>
      </w:r>
      <w:r w:rsidRPr="00B43B86">
        <w:t>It aids in the generali</w:t>
      </w:r>
      <w:r w:rsidR="00B31086">
        <w:t>s</w:t>
      </w:r>
      <w:r w:rsidRPr="00B43B86">
        <w:t xml:space="preserve">ation of data distribution, </w:t>
      </w:r>
      <w:r w:rsidR="00B31086">
        <w:t>identifying attributes with outliers, and identifying</w:t>
      </w:r>
      <w:r w:rsidRPr="00B43B86">
        <w:t xml:space="preserve"> established relationships between variables. Descriptive analysis is an </w:t>
      </w:r>
      <w:r w:rsidR="00B31086">
        <w:t>essential</w:t>
      </w:r>
      <w:r w:rsidRPr="00B43B86">
        <w:t xml:space="preserve"> step in data mining because it allows users to get a quick overview of the dataset. After the model has been developed, this knowledge can be double-checked. Before constructing their model, numerous researchers have used descriptive analytics to extract trends from their dataset. The following are some examples of </w:t>
      </w:r>
      <w:r>
        <w:t xml:space="preserve">literature that have used </w:t>
      </w:r>
      <w:r w:rsidRPr="00B43B86">
        <w:t>descriptive analytics</w:t>
      </w:r>
      <w:r>
        <w:t xml:space="preserve"> in education</w:t>
      </w:r>
      <w:r w:rsidR="00B31086">
        <w:t>al</w:t>
      </w:r>
      <w:r>
        <w:t xml:space="preserve"> data mining</w:t>
      </w:r>
      <w:r w:rsidRPr="00B43B86">
        <w:t>.</w:t>
      </w:r>
    </w:p>
    <w:p w14:paraId="4D12E9B4" w14:textId="77777777" w:rsidR="004B56BC" w:rsidRDefault="004B56BC" w:rsidP="004B56BC"/>
    <w:p w14:paraId="699C760E" w14:textId="5D911491" w:rsidR="004B56BC" w:rsidRDefault="004B56BC" w:rsidP="004B56BC">
      <w:r>
        <w:fldChar w:fldCharType="begin" w:fldLock="1"/>
      </w:r>
      <w:r w:rsidR="00031E65">
        <w:instrText>ADDIN CSL_CITATION {"citationItems":[{"id":"ITEM-1","itemData":{"author":[{"dropping-particle":"","family":"Cantabella","given":"Magdalena","non-dropping-particle":"","parse-names":false,"suffix":""},{"dropping-particle":"","family":"Martínez-españa","given":"Raquel","non-dropping-particle":"","parse-names":false,"suffix":""},{"dropping-particle":"","family":"Ayuso","given":"Belén","non-dropping-particle":"","parse-names":false,"suffix":""},{"dropping-particle":"","family":"Yáñez","given":"Juan Antonio","non-dropping-particle":"","parse-names":false,"suffix":""}],"id":"ITEM-1","issued":{"date-parts":[["2018"]]},"page":"262-272","title":"Analysis of student behavior in learning management systems through a Big Data framework","type":"article-journal","volume":"90"},"uris":["http://www.mendeley.com/documents/?uuid=8726e9e8-2d24-4fa4-844f-7b0aba1eec8a"]}],"mendeley":{"formattedCitation":"(Cantabella et al., 2018)","manualFormatting":"Cantabella et al. (2018)","plainTextFormattedCitation":"(Cantabella et al., 2018)","previouslyFormattedCitation":"(Cantabella et al., 2018)"},"properties":{"noteIndex":0},"schema":"https://github.com/citation-style-language/schema/raw/master/csl-citation.json"}</w:instrText>
      </w:r>
      <w:r>
        <w:fldChar w:fldCharType="separate"/>
      </w:r>
      <w:r w:rsidRPr="000E5DCE">
        <w:rPr>
          <w:noProof/>
        </w:rPr>
        <w:t xml:space="preserve">Cantabella et al. </w:t>
      </w:r>
      <w:r w:rsidR="00B20989">
        <w:rPr>
          <w:noProof/>
        </w:rPr>
        <w:t>(</w:t>
      </w:r>
      <w:r w:rsidRPr="000E5DCE">
        <w:rPr>
          <w:noProof/>
        </w:rPr>
        <w:t>2018)</w:t>
      </w:r>
      <w:r>
        <w:fldChar w:fldCharType="end"/>
      </w:r>
      <w:r>
        <w:t xml:space="preserve"> </w:t>
      </w:r>
      <w:r w:rsidRPr="00B43B86">
        <w:t>used visuali</w:t>
      </w:r>
      <w:r w:rsidR="00B31086">
        <w:t>s</w:t>
      </w:r>
      <w:r w:rsidRPr="00B43B86">
        <w:t xml:space="preserve">ation to pinpoint an increase in student participation in a given year </w:t>
      </w:r>
      <w:r>
        <w:t>due to</w:t>
      </w:r>
      <w:r w:rsidRPr="00B43B86">
        <w:t xml:space="preserve"> </w:t>
      </w:r>
      <w:r w:rsidR="00B31086">
        <w:t>implementing</w:t>
      </w:r>
      <w:r w:rsidRPr="00B43B86">
        <w:t xml:space="preserve"> a new online learning method. Using </w:t>
      </w:r>
      <w:r>
        <w:t xml:space="preserve">a </w:t>
      </w:r>
      <w:r w:rsidRPr="00B43B86">
        <w:t xml:space="preserve">descriptive study, </w:t>
      </w:r>
      <w:r>
        <w:fldChar w:fldCharType="begin" w:fldLock="1"/>
      </w:r>
      <w:r w:rsidR="00B20989">
        <w:instrText>ADDIN CSL_CITATION {"citationItems":[{"id":"ITEM-1","itemData":{"DOI":"10.1016/j.jbusres.2018.02.012","ISSN":"01482963","abstract":"In this article, we present a predictive analysis of the academic performance of students in public schools of the Federal District of Brazil during the school terms of 2015 and 2016. Initially, we performed a descriptive statistical analysis to gain insight from data. Subsequently, two datasets were obtained. The first dataset contains variables obtained prior to the start of the school year, and the second included academic variables collected two months after the semester began. Classification models based on the Gradient Boosting Machine (GBM) were created to predict academic outcomes of student performance at the end of the school year for each dataset. Results showed that, though the attributes ‘grades’ and ‘absences’ were the most relevant for predicting the end of the year academic outcomes of student performance, the analysis of demographic attributes reveals that ‘neighborhood’ ‘school’ and ‘age’ are also potential indicators of a student's academic success or failure.","author":[{"dropping-particle":"","family":"Fernandes","given":"Eduardo","non-dropping-particle":"","parse-names":false,"suffix":""},{"dropping-particle":"","family":"Holanda","given":"Maristela","non-dropping-particle":"","parse-names":false,"suffix":""},{"dropping-particle":"","family":"Victorino","given":"Marcio","non-dropping-particle":"","parse-names":false,"suffix":""},{"dropping-particle":"","family":"Borges","given":"Vinicius","non-dropping-particle":"","parse-names":false,"suffix":""},{"dropping-particle":"","family":"Carvalho","given":"Rommel","non-dropping-particle":"","parse-names":false,"suffix":""},{"dropping-particle":"Van","family":"Erven","given":"Gustavo","non-dropping-particle":"","parse-names":false,"suffix":""}],"container-title":"Journal of Business Research","id":"ITEM-1","issue":"August 2017","issued":{"date-parts":[["2019"]]},"page":"335-343","publisher":"Elsevier","title":"Educational data mining: Predictive analysis of academic performance of public school students in the capital of Brazil","type":"article-journal","volume":"94"},"uris":["http://www.mendeley.com/documents/?uuid=3cf20093-697b-4e3a-9405-e4f43f74535d"]}],"mendeley":{"formattedCitation":"(Fernandes et al., 2019)","manualFormatting":"Fernandes et al., (2019)","plainTextFormattedCitation":"(Fernandes et al., 2019)","previouslyFormattedCitation":"(Fernandes et al., 2019)"},"properties":{"noteIndex":0},"schema":"https://github.com/citation-style-language/schema/raw/master/csl-citation.json"}</w:instrText>
      </w:r>
      <w:r>
        <w:fldChar w:fldCharType="separate"/>
      </w:r>
      <w:r w:rsidRPr="000E5DCE">
        <w:rPr>
          <w:noProof/>
        </w:rPr>
        <w:t xml:space="preserve">Fernandes et al. </w:t>
      </w:r>
      <w:r w:rsidR="00B20989">
        <w:rPr>
          <w:noProof/>
        </w:rPr>
        <w:t>(</w:t>
      </w:r>
      <w:r w:rsidRPr="000E5DCE">
        <w:rPr>
          <w:noProof/>
        </w:rPr>
        <w:t>2019)</w:t>
      </w:r>
      <w:r>
        <w:fldChar w:fldCharType="end"/>
      </w:r>
      <w:r>
        <w:t xml:space="preserve"> </w:t>
      </w:r>
      <w:r w:rsidRPr="00B43B86">
        <w:t>was able to visuali</w:t>
      </w:r>
      <w:r w:rsidR="00B31086">
        <w:t>s</w:t>
      </w:r>
      <w:r w:rsidRPr="00B43B86">
        <w:t xml:space="preserve">e a rise in the failure rate from 12.5168% in 2015 to 13.0854% in 2016. They were able to create a model to decrease the rate using this information.  </w:t>
      </w:r>
      <w:r>
        <w:fldChar w:fldCharType="begin" w:fldLock="1"/>
      </w:r>
      <w:r>
        <w:instrText>ADDIN CSL_CITATION {"citationItems":[{"id":"ITEM-1","itemData":{"DOI":"10.29196/jubpas.v27i1.2108","ISSN":"1992-0652","abstract":"The ultimate goal of any educational institution is offering the best educational experience and knowledge to the students. Identifying the students who need extra support and taking the appropriate actions to enhance their performance plays an important role in achieving that goal. In this research, four machine learning techniques have been used to build a classifier that can predict the performance of the students in a computer science subject that is offered by Al-Muthanna University (MU), College Of Humanities. The machine learning techniques include Artificial Neural Network, Naïve Bayes, Decision Tree, and Logistic Regression. This research pays extra attention to the effect of using the internet as a learning resource and the effect of the time spent by students on social networks on the students’ performance. These effects introduced by using features that measure whether the student uses the internet for learning and the time spent on the social networks by the students. The models have been compared using the ROC index performance measure and the classification accuracy. In addition, different measures have been computed such as the classification error, precision, recall, and the F measure. The dataset used to build the models is collected based on a survey given to the students and the students’ grade book. The ANN (fully connected feed forward multilayer ANN) model achieved the best performance that is equal to 0.807 and achieved the best classification accuracy that is equal to 77.04%. In addition, the decision tree model identified five factors as important factors which influence the performance of the students.","author":[{"dropping-particle":"","family":"Altabrawee","given":"Hussein","non-dropping-particle":"","parse-names":false,"suffix":""},{"dropping-particle":"","family":"Ali","given":"Osama Abdul Jaleel","non-dropping-particle":"","parse-names":false,"suffix":""},{"dropping-particle":"","family":"Ajmi","given":"Samir Qaisar","non-dropping-particle":"","parse-names":false,"suffix":""}],"container-title":"JOURNAL OF UNIVERSITY OF BABYLON for Pure and Applied Sciences","id":"ITEM-1","issue":"1","issued":{"date-parts":[["2019"]]},"page":"194-205","title":"Predicting Students’ Performance Using Machine Learning Techniques","type":"article-journal","volume":"27"},"uris":["http://www.mendeley.com/documents/?uuid=219739e3-305f-42d3-bf9d-a79c3ed0264e"]}],"mendeley":{"formattedCitation":"(Altabrawee et al., 2019)","plainTextFormattedCitation":"(Altabrawee et al., 2019)","previouslyFormattedCitation":"(Altabrawee et al., 2019)"},"properties":{"noteIndex":0},"schema":"https://github.com/citation-style-language/schema/raw/master/csl-citation.json"}</w:instrText>
      </w:r>
      <w:r>
        <w:fldChar w:fldCharType="separate"/>
      </w:r>
      <w:r w:rsidRPr="000E5DCE">
        <w:rPr>
          <w:noProof/>
        </w:rPr>
        <w:t xml:space="preserve">Altabrawee et al. </w:t>
      </w:r>
      <w:r w:rsidR="00B20989">
        <w:rPr>
          <w:noProof/>
        </w:rPr>
        <w:t>(</w:t>
      </w:r>
      <w:r w:rsidRPr="000E5DCE">
        <w:rPr>
          <w:noProof/>
        </w:rPr>
        <w:t>2019)</w:t>
      </w:r>
      <w:r>
        <w:fldChar w:fldCharType="end"/>
      </w:r>
      <w:r>
        <w:t xml:space="preserve"> </w:t>
      </w:r>
      <w:r w:rsidRPr="00B43B86">
        <w:t xml:space="preserve">was able to extract information from student data to determine the percentage of weak students who worked or were married. </w:t>
      </w:r>
      <w:r>
        <w:fldChar w:fldCharType="begin" w:fldLock="1"/>
      </w:r>
      <w:r>
        <w:instrText>ADDIN CSL_CITATION {"citationItems":[{"id":"ITEM-1","itemData":{"DOI":"10.1016/j.compedu.2016.02.006","ISSN":"03601315","abstract":"The use of Learning Management Systems has grown exponentially in the last several years and has come to have a strong effect on the teaching-learning process, particularly in higher education. The present study intends to examine students' asynchronous learning processes via an Educational Data Mining approach using data extracted from the Moodle logs of students who were grouped according to similar behaviors regarding effort, time spent working, and procrastination. The behaviors were then matched with different levels of achievement. First, the different patterns of students' involvement in the learning process in a Learning Management System were clustered. Second, the different variables selected from the Moodle records were studied to see if they were equally suitable for the configuration of student clusters. Third, the relationships between those patterns to students' final marks were examined. After analyzing the log data gathered from a Moodle 2.0 course in which 140 undergraduate students were enrolled, four different patterns of learning with different final marks were found. Additional results showed that there are variables more related to achievement and more suitable to group the students on the basis of which the different groups were characterized, namely, two Task Oriented Groups (socially or individually focused) and two Non Task Oriented Groups (procrastinators or non-procrastinators). These results have implications in the design of interventions for improving students' learning processes and achievement in LMSs.","author":[{"dropping-particle":"","family":"Cerezo","given":"Rebeca","non-dropping-particle":"","parse-names":false,"suffix":""},{"dropping-particle":"","family":"Sánchez-Santillán","given":"Miguel","non-dropping-particle":"","parse-names":false,"suffix":""},{"dropping-particle":"","family":"Paule-Ruiz","given":"M. Puerto","non-dropping-particle":"","parse-names":false,"suffix":""},{"dropping-particle":"","family":"Núñez","given":"J. Carlos","non-dropping-particle":"","parse-names":false,"suffix":""}],"container-title":"Computers and Education","id":"ITEM-1","issued":{"date-parts":[["2016"]]},"page":"42-54","title":"Students' LMS interaction patterns and their relationship with achievement: A case study in higher education","type":"article-journal","volume":"96"},"uris":["http://www.mendeley.com/documents/?uuid=d0d259e3-ae53-43c6-b394-8c4fba9db970"]}],"mendeley":{"formattedCitation":"(Cerezo et al., 2016)","plainTextFormattedCitation":"(Cerezo et al., 2016)","previouslyFormattedCitation":"(Cerezo et al., 2016)"},"properties":{"noteIndex":0},"schema":"https://github.com/citation-style-language/schema/raw/master/csl-citation.json"}</w:instrText>
      </w:r>
      <w:r>
        <w:fldChar w:fldCharType="separate"/>
      </w:r>
      <w:r w:rsidRPr="000E5DCE">
        <w:rPr>
          <w:noProof/>
        </w:rPr>
        <w:t>Cerezo et al.</w:t>
      </w:r>
      <w:r w:rsidR="00031E65">
        <w:rPr>
          <w:noProof/>
        </w:rPr>
        <w:t xml:space="preserve"> </w:t>
      </w:r>
      <w:r w:rsidR="00B20989">
        <w:rPr>
          <w:noProof/>
        </w:rPr>
        <w:t>(</w:t>
      </w:r>
      <w:r w:rsidRPr="000E5DCE">
        <w:rPr>
          <w:noProof/>
        </w:rPr>
        <w:t>2016)</w:t>
      </w:r>
      <w:r>
        <w:fldChar w:fldCharType="end"/>
      </w:r>
      <w:r>
        <w:t xml:space="preserve"> </w:t>
      </w:r>
      <w:r w:rsidRPr="00B43B86">
        <w:t xml:space="preserve">used descriptive analytics to assess the average age and percentage of females in the population </w:t>
      </w:r>
      <w:r>
        <w:t>before</w:t>
      </w:r>
      <w:r w:rsidRPr="00B43B86">
        <w:t xml:space="preserve"> conducting the analysis. Since schooling is optional for males and not intended for females in most parts of Northern Nigeria, </w:t>
      </w:r>
      <w:r>
        <w:fldChar w:fldCharType="begin" w:fldLock="1"/>
      </w:r>
      <w:r>
        <w:instrText>ADDIN CSL_CITATION {"citationItems":[{"id":"ITEM-1","itemData":{"DOI":"10.1016/j.sbspro.2015.02.296","ISSN":"18770428","abstract":"There is a growing awareness among researchers about the apparent variations in the academic performance of students in tertiary institutions. Although, many studies have employed traditional statistical methods in identifying the factors responsible for the disparity, the statistical tool for setting a yardstick is yet to be established. Machine learning techniques have been employed as a paradigm in the modeling of students’ academic performance in higher learning. However, they could be the springboard for improving prediction of students’ academic performance. This work therefore aimed at designing a framework of intelligent recommender system, based on background factors, which can predict students’ first year academic performance and recommend necessary actions for improvement.","author":[{"dropping-particle":"","family":"Goga","given":"Maria","non-dropping-particle":"","parse-names":false,"suffix":""},{"dropping-particle":"","family":"Kuyoro","given":"Shade","non-dropping-particle":"","parse-names":false,"suffix":""},{"dropping-particle":"","family":"Goga","given":"Nicolae","non-dropping-particle":"","parse-names":false,"suffix":""}],"container-title":"Procedia - Social and Behavioral Sciences","id":"ITEM-1","issue":"November 2014","issued":{"date-parts":[["2015"]]},"page":"1481-1488","publisher":"Elsevier B.V.","title":"A Recommender for Improving the Student Academic Performance","type":"article-journal","volume":"180"},"uris":["http://www.mendeley.com/documents/?uuid=f38370ea-0be3-49c0-b000-316340a49fa4"]}],"mendeley":{"formattedCitation":"(Goga et al., 2015)","plainTextFormattedCitation":"(Goga et al., 2015)","previouslyFormattedCitation":"(Goga et al., 2015)"},"properties":{"noteIndex":0},"schema":"https://github.com/citation-style-language/schema/raw/master/csl-citation.json"}</w:instrText>
      </w:r>
      <w:r>
        <w:fldChar w:fldCharType="separate"/>
      </w:r>
      <w:r w:rsidRPr="000E5DCE">
        <w:rPr>
          <w:noProof/>
        </w:rPr>
        <w:t xml:space="preserve">Goga et al. </w:t>
      </w:r>
      <w:r w:rsidR="00B20989">
        <w:rPr>
          <w:noProof/>
        </w:rPr>
        <w:t>(</w:t>
      </w:r>
      <w:r w:rsidRPr="000E5DCE">
        <w:rPr>
          <w:noProof/>
        </w:rPr>
        <w:t>2015)</w:t>
      </w:r>
      <w:r>
        <w:fldChar w:fldCharType="end"/>
      </w:r>
      <w:r>
        <w:t xml:space="preserve"> </w:t>
      </w:r>
      <w:r w:rsidRPr="00B43B86">
        <w:t>was able to identify the sparse distribution of data samples for students from that region.</w:t>
      </w:r>
      <w:r>
        <w:t xml:space="preserve"> </w:t>
      </w:r>
      <w:r>
        <w:fldChar w:fldCharType="begin" w:fldLock="1"/>
      </w:r>
      <w:r>
        <w:instrText>ADDIN CSL_CITATION {"citationItems":[{"id":"ITEM-1","itemData":{"ISBN":"9781626239777","author":[{"dropping-particle":"","family":"Popoola","given":"Segun I.","non-dropping-particle":"","parse-names":false,"suffix":""},{"dropping-particle":"","family":"Atayero","given":"Aderemi A.","non-dropping-particle":"","parse-names":false,"suffix":""},{"dropping-particle":"","family":"Badejo","given":"Joke A.","non-dropping-particle":"","parse-names":false,"suffix":""},{"dropping-particle":"","family":"John","given":"Temitope M.","non-dropping-particle":"","parse-names":false,"suffix":""},{"dropping-particle":"","family":"Odukoya","given":"Jonathan A.","non-dropping-particle":"","parse-names":false,"suffix":""},{"dropping-particle":"","family":"Omole","given":"David","non-dropping-particle":"","parse-names":false,"suffix":""}],"id":"ITEM-1","issued":{"date-parts":[["2018"]]},"title":"Learning Analytics for smart campus: Data on academic performances of engineering undergraduates in Nigerian private university","type":"article-journal"},"uris":["http://www.mendeley.com/documents/?uuid=ac6f840e-21d0-4d0d-9736-1d0408a4a703"]}],"mendeley":{"formattedCitation":"(Popoola et al., 2018)","plainTextFormattedCitation":"(Popoola et al., 2018)","previouslyFormattedCitation":"(Popoola et al., 2018)"},"properties":{"noteIndex":0},"schema":"https://github.com/citation-style-language/schema/raw/master/csl-citation.json"}</w:instrText>
      </w:r>
      <w:r>
        <w:fldChar w:fldCharType="separate"/>
      </w:r>
      <w:r w:rsidRPr="00F90C5F">
        <w:rPr>
          <w:noProof/>
        </w:rPr>
        <w:t xml:space="preserve">Popoola et al. </w:t>
      </w:r>
      <w:r w:rsidR="00B20989">
        <w:rPr>
          <w:noProof/>
        </w:rPr>
        <w:t>(</w:t>
      </w:r>
      <w:r w:rsidRPr="00F90C5F">
        <w:rPr>
          <w:noProof/>
        </w:rPr>
        <w:t>2018)</w:t>
      </w:r>
      <w:r>
        <w:fldChar w:fldCharType="end"/>
      </w:r>
      <w:r>
        <w:t xml:space="preserve"> used visuali</w:t>
      </w:r>
      <w:r w:rsidR="00B31086">
        <w:t>s</w:t>
      </w:r>
      <w:r>
        <w:t>ation charts (boxplots, histograms, comparison plots, pie chart</w:t>
      </w:r>
      <w:r w:rsidR="00B31086">
        <w:t>s</w:t>
      </w:r>
      <w:r>
        <w:t>) and Analysis of Variance (ANOVA) to visuali</w:t>
      </w:r>
      <w:r w:rsidR="00B31086">
        <w:t>s</w:t>
      </w:r>
      <w:r>
        <w:t>e the distribution and skewness of students</w:t>
      </w:r>
      <w:r w:rsidR="00181D35">
        <w:t>'</w:t>
      </w:r>
      <w:r>
        <w:t xml:space="preserve"> GPA and determine if there is a significant variation across all engineering disciplines.</w:t>
      </w:r>
    </w:p>
    <w:p w14:paraId="5CE5FD22" w14:textId="77777777" w:rsidR="00B20989" w:rsidRDefault="00B20989" w:rsidP="004B56BC"/>
    <w:p w14:paraId="3269E4DB" w14:textId="77777777" w:rsidR="004B56BC" w:rsidRDefault="004B56BC" w:rsidP="004B56BC"/>
    <w:p w14:paraId="79356D67" w14:textId="50E70FAF" w:rsidR="00C365BF" w:rsidRPr="004B56BC" w:rsidRDefault="00C365BF" w:rsidP="00325F09">
      <w:pPr>
        <w:pStyle w:val="Heading2"/>
      </w:pPr>
      <w:bookmarkStart w:id="315" w:name="_Toc79142359"/>
      <w:bookmarkStart w:id="316" w:name="_Toc79411325"/>
      <w:bookmarkStart w:id="317" w:name="_Toc79535190"/>
      <w:bookmarkStart w:id="318" w:name="_Toc79535906"/>
      <w:bookmarkStart w:id="319" w:name="_Toc79536152"/>
      <w:bookmarkStart w:id="320" w:name="_Toc79536280"/>
      <w:bookmarkStart w:id="321" w:name="_Toc79536654"/>
      <w:bookmarkStart w:id="322" w:name="_Toc79578900"/>
      <w:bookmarkStart w:id="323" w:name="_Toc79579068"/>
      <w:r w:rsidRPr="004B56BC">
        <w:lastRenderedPageBreak/>
        <w:t>STUDENT ACADEMIC PERFORMANCE</w:t>
      </w:r>
      <w:bookmarkEnd w:id="315"/>
      <w:bookmarkEnd w:id="316"/>
      <w:bookmarkEnd w:id="317"/>
      <w:bookmarkEnd w:id="318"/>
      <w:bookmarkEnd w:id="319"/>
      <w:bookmarkEnd w:id="320"/>
      <w:bookmarkEnd w:id="321"/>
      <w:bookmarkEnd w:id="322"/>
      <w:bookmarkEnd w:id="323"/>
    </w:p>
    <w:p w14:paraId="56B14126" w14:textId="1DAD4CC3" w:rsidR="00E110CA" w:rsidRDefault="00E110CA" w:rsidP="00E110CA">
      <w:r w:rsidRPr="009262C8">
        <w:t xml:space="preserve">A </w:t>
      </w:r>
      <w:r>
        <w:t>significant</w:t>
      </w:r>
      <w:r w:rsidRPr="009262C8">
        <w:t xml:space="preserve"> application of education data mining is in the prediction of student performance.</w:t>
      </w:r>
      <w:r>
        <w:t xml:space="preserve"> Student performance prediction can be used to predict students' final scores in a course, GPA, drop out/failure rate, success in a course, and at-risk students.</w:t>
      </w:r>
      <w:r w:rsidR="00B20989">
        <w:t xml:space="preserve"> </w:t>
      </w:r>
      <w:r w:rsidRPr="00FC0206">
        <w:t xml:space="preserve">Attributes and prediction methods are the two </w:t>
      </w:r>
      <w:r>
        <w:t xml:space="preserve">most </w:t>
      </w:r>
      <w:r w:rsidRPr="00FC0206">
        <w:t xml:space="preserve">prominent factors in predicting student </w:t>
      </w:r>
      <w:r>
        <w:t xml:space="preserve">performance </w:t>
      </w:r>
      <w:r>
        <w:fldChar w:fldCharType="begin" w:fldLock="1"/>
      </w:r>
      <w:r>
        <w:instrText>ADDIN CSL_CITATION {"citationItems":[{"id":"ITEM-1","itemData":{"DOI":"10.1016/j.procs.2015.12.157","ISSN":"18770509","abstract":"Predicting students performance becomes more challenging due to the large volume of data in educational databases. Currently in Malaysia, the lack of existing system to analyze and monitor the student progress and performance is not being addressed. There are two main reasons of why this is happening. First, the study on existing prediction methods is still insufficient to identify the most suitable methods for predicting the performance of students in Malaysian institutions. Second is due to the lack of investigations on the factors affecting students achievements in particular courses within Malaysian context. Therefore, a systematical literature review on predicting student performance by using data mining techniques is proposed to improve students achievements. The main objective of this paper is to provide an overview on the data mining techniques that have been used to predict students performance. This paper also focuses on how the prediction algorithm can be used to identify the most important attributes in a students data. We could actually improve students achievement and success more effectively in an efficient way using educational data mining techniques. It could bring the benefits and impacts to students, educators and academic institutions.","author":[{"dropping-particle":"","family":"Shahiri","given":"Amirah Mohamed","non-dropping-particle":"","parse-names":false,"suffix":""},{"dropping-particle":"","family":"Husain","given":"Wahidah","non-dropping-particle":"","parse-names":false,"suffix":""},{"dropping-particle":"","family":"Rashid","given":"Nur'Aini Abdul","non-dropping-particle":"","parse-names":false,"suffix":""}],"container-title":"Procedia Computer Science","id":"ITEM-1","issued":{"date-parts":[["2015"]]},"page":"414-422","publisher":"Elsevier Masson SAS","title":"A Review on Predicting Student's Performance Using Data Mining Techniques","type":"article-journal","volume":"72"},"uris":["http://www.mendeley.com/documents/?uuid=91976cd2-a001-48d0-97da-ca89aa22860b"]}],"mendeley":{"formattedCitation":"(Shahiri et al., 2015)","plainTextFormattedCitation":"(Shahiri et al., 2015)","previouslyFormattedCitation":"(Shahiri et al., 2015)"},"properties":{"noteIndex":0},"schema":"https://github.com/citation-style-language/schema/raw/master/csl-citation.json"}</w:instrText>
      </w:r>
      <w:r>
        <w:fldChar w:fldCharType="separate"/>
      </w:r>
      <w:r w:rsidRPr="00C96B73">
        <w:rPr>
          <w:noProof/>
        </w:rPr>
        <w:t>(Shahiri et al., 2015)</w:t>
      </w:r>
      <w:r>
        <w:fldChar w:fldCharType="end"/>
      </w:r>
      <w:r>
        <w:t>.</w:t>
      </w:r>
    </w:p>
    <w:p w14:paraId="691D3275" w14:textId="77777777" w:rsidR="00E110CA" w:rsidRDefault="00E110CA" w:rsidP="00E110CA"/>
    <w:p w14:paraId="2025A2AC" w14:textId="4FF403A6" w:rsidR="00E110CA" w:rsidRDefault="00E110CA" w:rsidP="00E110CA">
      <w:r w:rsidRPr="00A876DB">
        <w:t>The attributes could also be viewed as metrics through which performance can be evaluated. According to Kaur</w:t>
      </w:r>
      <w:r>
        <w:t xml:space="preserve"> (</w:t>
      </w:r>
      <w:r w:rsidRPr="00A876DB">
        <w:t xml:space="preserve">2015), student performance prediction entails predicting the unknown value of a variable that defines the student. </w:t>
      </w:r>
      <w:r>
        <w:t>Researchers have used various metric</w:t>
      </w:r>
      <w:r w:rsidRPr="00A876DB">
        <w:t>s to analy</w:t>
      </w:r>
      <w:r w:rsidR="00B31086">
        <w:t>s</w:t>
      </w:r>
      <w:r w:rsidRPr="00A876DB">
        <w:t>e student performance</w:t>
      </w:r>
      <w:r>
        <w:t xml:space="preserve"> </w:t>
      </w:r>
      <w:r w:rsidRPr="00A876DB">
        <w:t>prediction.</w:t>
      </w:r>
      <w:r>
        <w:t xml:space="preserve"> A prevalent one is students' Grade Point Average (GPA) and grades </w:t>
      </w:r>
      <w:r>
        <w:fldChar w:fldCharType="begin" w:fldLock="1"/>
      </w:r>
      <w:r>
        <w:instrText>ADDIN CSL_CITATION {"citationItems":[{"id":"ITEM-1","itemData":{"ISSN":"0975-4172","abstract":"Students’ academic performance is critical for educational institutions because strategic programs can be planned in improving or maintaining students’ performance during their period of studies in the institutions. The academic performance in this study is measured by their cumulative grade point average (CGPA) upon graduating. This study presents the work of data mining in predicting the drop out feature of students. This study applies decision tree technique to choose the best prediction and analysis. The list of students who are predicted as likely to drop out from college by data mining is then turned over to teachers and management for direct or indirect intervention.","author":[{"dropping-particle":"","family":"Quadri","given":"M","non-dropping-particle":"","parse-names":false,"suffix":""},{"dropping-particle":"","family":"Kalyankar","given":"Dnv","non-dropping-particle":"","parse-names":false,"suffix":""}],"container-title":"Global Journal of Computer","id":"ITEM-1","issue":"2","issued":{"date-parts":[["2010"]]},"page":"2-5","title":"Drop out feature of student data for academic performance using decision tree techniques","type":"article-journal","volume":"10"},"uris":["http://www.mendeley.com/documents/?uuid=0813e9d4-c96e-4d74-b01d-3314c7a70fa4"]},{"id":"ITEM-2","itemData":{"abstract":"Predicting students’ academic performance is critical for educational institutions because strategic programs can be planned in improving or maintaining students’ performance during their period of studies in the institutions. The performance of the academic performance in this study is measured by their cumulative grade point average (CGPA) upon graduating. In this study, the students’ demographic profile and the CGPA for the first semester of the undergraduate studies are used as the predictor variable for the students’ academic performance in the under-graduate degree program. Three predictive models have been developed using SAS Enterprise Miner, that are, artificial neural network, decision tree and linear regression. The result of this study shows that all of the three models produce more than 80% accuracy. It also shows that artificial neural network outperforms the other two models.","author":[{"dropping-particle":"","family":"Ibrahim","given":"Zaidah","non-dropping-particle":"","parse-names":false,"suffix":""},{"dropping-particle":"","family":"Rusli","given":"Daliela","non-dropping-particle":"","parse-names":false,"suffix":""}],"container-title":"Proceedings of the 21st Annual SAS Malaysia Forum","id":"ITEM-2","issue":"September","issued":{"date-parts":[["2007"]]},"page":"1-6","title":"Predicting Students’ Academic Performance: Comparing Artificial Neural Network, Decision tree And Linear Regression","type":"article-journal"},"uris":["http://www.mendeley.com/documents/?uuid=f46331dc-a2f8-48bc-b838-735e6b314d8d"]},{"id":"ITEM-3","itemData":{"DOI":"10.29196/jubpas.v27i1.2108","ISSN":"1992-0652","abstract":"The ultimate goal of any educational institution is offering the best educational experience and knowledge to the students. Identifying the students who need extra support and taking the appropriate actions to enhance their performance plays an important role in achieving that goal. In this research, four machine learning techniques have been used to build a classifier that can predict the performance of the students in a computer science subject that is offered by Al-Muthanna University (MU), College Of Humanities. The machine learning techniques include Artificial Neural Network, Naïve Bayes, Decision Tree, and Logistic Regression. This research pays extra attention to the effect of using the internet as a learning resource and the effect of the time spent by students on social networks on the students’ performance. These effects introduced by using features that measure whether the student uses the internet for learning and the time spent on the social networks by the students. The models have been compared using the ROC index performance measure and the classification accuracy. In addition, different measures have been computed such as the classification error, precision, recall, and the F measure. The dataset used to build the models is collected based on a survey given to the students and the students’ grade book. The ANN (fully connected feed forward multilayer ANN) model achieved the best performance that is equal to 0.807 and achieved the best classification accuracy that is equal to 77.04%. In addition, the decision tree model identified five factors as important factors which influence the performance of the students.","author":[{"dropping-particle":"","family":"Altabrawee","given":"Hussein","non-dropping-particle":"","parse-names":false,"suffix":""},{"dropping-particle":"","family":"Ali","given":"Osama Abdul Jaleel","non-dropping-particle":"","parse-names":false,"suffix":""},{"dropping-particle":"","family":"Ajmi","given":"Samir Qaisar","non-dropping-particle":"","parse-names":false,"suffix":""}],"container-title":"JOURNAL OF UNIVERSITY OF BABYLON for Pure and Applied Sciences","id":"ITEM-3","issue":"1","issued":{"date-parts":[["2019"]]},"page":"194-205","title":"Predicting Students’ Performance Using Machine Learning Techniques","type":"article-journal","volume":"27"},"uris":["http://www.mendeley.com/documents/?uuid=219739e3-305f-42d3-bf9d-a79c3ed0264e"]}],"mendeley":{"formattedCitation":"(Altabrawee et al., 2019; Ibrahim &amp; Rusli, 2007; Quadri &amp; Kalyankar, 2010)","plainTextFormattedCitation":"(Altabrawee et al., 2019; Ibrahim &amp; Rusli, 2007; Quadri &amp; Kalyankar, 2010)","previouslyFormattedCitation":"(Altabrawee et al., 2019; Ibrahim &amp; Rusli, 2007; Quadri &amp; Kalyankar, 2010)"},"properties":{"noteIndex":0},"schema":"https://github.com/citation-style-language/schema/raw/master/csl-citation.json"}</w:instrText>
      </w:r>
      <w:r>
        <w:fldChar w:fldCharType="separate"/>
      </w:r>
      <w:r w:rsidRPr="003B086E">
        <w:rPr>
          <w:noProof/>
        </w:rPr>
        <w:t>(Altabrawee et al., 2019; Ibrahim &amp; Rusli, 2007; Quadri &amp; Kalyankar, 2010)</w:t>
      </w:r>
      <w:r>
        <w:fldChar w:fldCharType="end"/>
      </w:r>
      <w:r>
        <w:t>. This metric is commonly used because most educational institutions in countries like Nigeria base the academic achievement of their students on their cumulative GPA (CGPA). Also, various analyses reveal grades/GPA as one of the most significant variables.</w:t>
      </w:r>
    </w:p>
    <w:p w14:paraId="5EDE771A" w14:textId="77777777" w:rsidR="00E110CA" w:rsidRDefault="00E110CA" w:rsidP="00E110CA"/>
    <w:p w14:paraId="28ADFE81" w14:textId="2870B018" w:rsidR="00E110CA" w:rsidRDefault="00E110CA" w:rsidP="00E110CA">
      <w:r>
        <w:t xml:space="preserve">Another variable frequently used is students' demographics </w:t>
      </w:r>
      <w:r>
        <w:fldChar w:fldCharType="begin" w:fldLock="1"/>
      </w:r>
      <w:r>
        <w:instrText>ADDIN CSL_CITATION {"citationItems":[{"id":"ITEM-1","itemData":{"DOI":"10.1016/j.jbusres.2018.02.012","ISSN":"01482963","abstract":"In this article, we present a predictive analysis of the academic performance of students in public schools of the Federal District of Brazil during the school terms of 2015 and 2016. Initially, we performed a descriptive statistical analysis to gain insight from data. Subsequently, two datasets were obtained. The first dataset contains variables obtained prior to the start of the school year, and the second included academic variables collected two months after the semester began. Classification models based on the Gradient Boosting Machine (GBM) were created to predict academic outcomes of student performance at the end of the school year for each dataset. Results showed that, though the attributes ‘grades’ and ‘absences’ were the most relevant for predicting the end of the year academic outcomes of student performance, the analysis of demographic attributes reveals that ‘neighborhood’ ‘school’ and ‘age’ are also potential indicators of a student's academic success or failure.","author":[{"dropping-particle":"","family":"Fernandes","given":"Eduardo","non-dropping-particle":"","parse-names":false,"suffix":""},{"dropping-particle":"","family":"Holanda","given":"Maristela","non-dropping-particle":"","parse-names":false,"suffix":""},{"dropping-particle":"","family":"Victorino","given":"Marcio","non-dropping-particle":"","parse-names":false,"suffix":""},{"dropping-particle":"","family":"Borges","given":"Vinicius","non-dropping-particle":"","parse-names":false,"suffix":""},{"dropping-particle":"","family":"Carvalho","given":"Rommel","non-dropping-particle":"","parse-names":false,"suffix":""},{"dropping-particle":"Van","family":"Erven","given":"Gustavo","non-dropping-particle":"","parse-names":false,"suffix":""}],"container-title":"Journal of Business Research","id":"ITEM-1","issue":"August 2017","issued":{"date-parts":[["2019"]]},"page":"335-343","publisher":"Elsevier","title":"Educational data mining: Predictive analysis of academic performance of public school students in the capital of Brazil","type":"article-journal","volume":"94"},"uris":["http://www.mendeley.com/documents/?uuid=3cf20093-697b-4e3a-9405-e4f43f74535d"]},{"id":"ITEM-2","itemData":{"abstract":"Predicting students’ academic performance is critical for educational institutions because strategic programs can be planned in improving or maintaining students’ performance during their period of studies in the institutions. The performance of the academic performance in this study is measured by their cumulative grade point average (CGPA) upon graduating. In this study, the students’ demographic profile and the CGPA for the first semester of the undergraduate studies are used as the predictor variable for the students’ academic performance in the under-graduate degree program. Three predictive models have been developed using SAS Enterprise Miner, that are, artificial neural network, decision tree and linear regression. The result of this study shows that all of the three models produce more than 80% accuracy. It also shows that artificial neural network outperforms the other two models.","author":[{"dropping-particle":"","family":"Ibrahim","given":"Zaidah","non-dropping-particle":"","parse-names":false,"suffix":""},{"dropping-particle":"","family":"Rusli","given":"Daliela","non-dropping-particle":"","parse-names":false,"suffix":""}],"container-title":"Proceedings of the 21st Annual SAS Malaysia Forum","id":"ITEM-2","issue":"September","issued":{"date-parts":[["2007"]]},"page":"1-6","title":"Predicting Students’ Academic Performance: Comparing Artificial Neural Network, Decision tree And Linear Regression","type":"article-journal"},"uris":["http://www.mendeley.com/documents/?uuid=f46331dc-a2f8-48bc-b838-735e6b314d8d"]}],"mendeley":{"formattedCitation":"(Fernandes et al., 2019; Ibrahim &amp; Rusli, 2007)","plainTextFormattedCitation":"(Fernandes et al., 2019; Ibrahim &amp; Rusli, 2007)","previouslyFormattedCitation":"(Fernandes et al., 2019; Ibrahim &amp; Rusli, 2007)"},"properties":{"noteIndex":0},"schema":"https://github.com/citation-style-language/schema/raw/master/csl-citation.json"}</w:instrText>
      </w:r>
      <w:r>
        <w:fldChar w:fldCharType="separate"/>
      </w:r>
      <w:r w:rsidRPr="00DD2BE2">
        <w:rPr>
          <w:noProof/>
        </w:rPr>
        <w:t>(Fernandes et al., 2019; Ibrahim &amp; Rusli, 2007)</w:t>
      </w:r>
      <w:r>
        <w:fldChar w:fldCharType="end"/>
      </w:r>
      <w:r>
        <w:t>. This includes age, family background, gender, race, marital status, education level, disabilities. The diverse demographics of students usually influence their academic performance.</w:t>
      </w:r>
      <w:r w:rsidR="00B20989">
        <w:t xml:space="preserve"> </w:t>
      </w:r>
      <w:r>
        <w:t xml:space="preserve">Other variables that have been used include extra-curricular activities students participate in, the high school background of a student, and psychometric factors such as student engagement, study </w:t>
      </w:r>
      <w:r w:rsidR="00B31086">
        <w:t>behaviour</w:t>
      </w:r>
      <w:r>
        <w:t xml:space="preserve">, and student interest </w:t>
      </w:r>
      <w:r>
        <w:fldChar w:fldCharType="begin" w:fldLock="1"/>
      </w:r>
      <w:r>
        <w:instrText>ADDIN CSL_CITATION {"citationItems":[{"id":"ITEM-1","itemData":{"author":[{"dropping-particle":"","family":"Cantabella","given":"Magdalena","non-dropping-particle":"","parse-names":false,"suffix":""},{"dropping-particle":"","family":"Martínez-españa","given":"Raquel","non-dropping-particle":"","parse-names":false,"suffix":""},{"dropping-particle":"","family":"Ayuso","given":"Belén","non-dropping-particle":"","parse-names":false,"suffix":""},{"dropping-particle":"","family":"Yáñez","given":"Juan Antonio","non-dropping-particle":"","parse-names":false,"suffix":""}],"id":"ITEM-1","issued":{"date-parts":[["2018"]]},"page":"262-272","title":"Analysis of student behavior in learning management systems through a Big Data framework","type":"article-journal","volume":"90"},"uris":["http://www.mendeley.com/documents/?uuid=8726e9e8-2d24-4fa4-844f-7b0aba1eec8a"]},{"id":"ITEM-2","itemData":{"DOI":"10.17275/per.18.4.5.1","ISSN":"2148-6123","abstract":"Despite the attention given to student retention for nearly half a century, college graduation and persistence rates have not improved in over two decades. Furthermore, time to degree rates suggest that it is taking more time to earn degrees. Consequently, there is a significant amount of individual and financial expense required to earn a college degree. Higher education has the responsibility to the society it serves to make postsecondary education a successful experience for students. Is higher education measuring up to meet the learning needs of society? The purpose of this paper was to examine academic success of today’s college students. It is important to know if students are graduating from college. Determining whether or not colleges and universities are meeting the learning needs is critical for higher education. This research study was an archival quantitative, data mining study using data from the Integrated Postsecondary Education Data System (IPEDS) of the National Center for Education Statistics. This study identified the graduation numbers during the years 2009 to 2014 according to available data at public, private, and for-profit 2-year and 4-year universities in the United States. Findings revealed that for-profit 2-year and 4-years institutions saw the greatest increase in institutions and students graduating from 2009 until 2014.","author":[{"dropping-particle":"","family":"Caruth","given":"Gail D.","non-dropping-particle":"","parse-names":false,"suffix":""}],"container-title":"Participatory Educational Research","id":"ITEM-2","issue":"1","issued":{"date-parts":[["2018"]]},"page":"17-30","title":"Student Engagement, Retention, and Motivation: Assessing Academic Success in Today’s College Students","type":"article-journal","volume":"5"},"uris":["http://www.mendeley.com/documents/?uuid=47a73b69-d22d-457f-ab08-5ed99c7975b8"]},{"id":"ITEM-3","itemData":{"DOI":"10.1155/2018/6347186","ISSN":"16875273","PMID":"30369946","abstract":"Several challenges are associated with e-learning systems, the most significant of which is the lack of student motivation in various course activities and for various course materials. In this study, we used machine learning (ML) algorithms to identify low-engagement students in a social science course at the Open University (OU) to assess the effect of engagement on student performance. The input variables of the study included highest education level, final results, score on the assessment, and the number of clicks on virtual learning environment (VLE) activities, which included dataplus, forumng, glossary, oucollaborate, oucontent, resources, subpages, homepage, and URL during the first course assessment. The output variable was the student level of engagement in the various activities. To predict low-engagement students, we applied several ML algorithms to the dataset. Using these algorithms, trained models were first obtained; then, the accuracy and kappa values of the models were compared. The results demonstrated that the J48, decision tree, JRIP, and gradient-boosted classifiers exhibited better performance in terms of the accuracy, kappa value, and recall compared to the other tested models. Based on these findings, we developed a dashboard to facilitate instructor at the OU. These models can easily be incorporated into VLE systems to help instructors evaluate student engagement during VLE courses with regard to different activities and materials and to provide additional interventions for students in advance of their final exam. Furthermore, this study examined the relationship between student engagement and the course assessment score.","author":[{"dropping-particle":"","family":"Hussain","given":"Mushtaq","non-dropping-particle":"","parse-names":false,"suffix":""},{"dropping-particle":"","family":"Zhu","given":"Wenhao","non-dropping-particle":"","parse-names":false,"suffix":""},{"dropping-particle":"","family":"Zhang","given":"Wu","non-dropping-particle":"","parse-names":false,"suffix":""},{"dropping-particle":"","family":"Abidi","given":"Syed Muhammad Raza","non-dropping-particle":"","parse-names":false,"suffix":""}],"container-title":"Computational Intelligence and Neuroscience","id":"ITEM-3","issued":{"date-parts":[["2018"]]},"title":"Student Engagement Predictions in an e-Learning System and Their Impact on Student Course Assessment Scores","type":"article-journal","volume":"2018"},"uris":["http://www.mendeley.com/documents/?uuid=e2e9faf3-acdc-489d-b02d-4719508b194d"]}],"mendeley":{"formattedCitation":"(Cantabella et al., 2018; Caruth, 2018; Hussain et al., 2018)","plainTextFormattedCitation":"(Cantabella et al., 2018; Caruth, 2018; Hussain et al., 2018)","previouslyFormattedCitation":"(Cantabella et al., 2018; Caruth, 2018; Hussain et al., 2018)"},"properties":{"noteIndex":0},"schema":"https://github.com/citation-style-language/schema/raw/master/csl-citation.json"}</w:instrText>
      </w:r>
      <w:r>
        <w:fldChar w:fldCharType="separate"/>
      </w:r>
      <w:r w:rsidRPr="008C6464">
        <w:rPr>
          <w:noProof/>
        </w:rPr>
        <w:t>(Cantabella et al., 2018; Caruth, 2018; Hussain et al., 2018)</w:t>
      </w:r>
      <w:r>
        <w:fldChar w:fldCharType="end"/>
      </w:r>
      <w:r>
        <w:t>.</w:t>
      </w:r>
    </w:p>
    <w:p w14:paraId="360964AB" w14:textId="77777777" w:rsidR="00E110CA" w:rsidRDefault="00E110CA" w:rsidP="00E110CA"/>
    <w:p w14:paraId="2167CABE" w14:textId="6418989F" w:rsidR="00E110CA" w:rsidRDefault="00E110CA" w:rsidP="00E110CA">
      <w:r w:rsidRPr="00CA56B0">
        <w:t>Predictive mode</w:t>
      </w:r>
      <w:r>
        <w:t>l</w:t>
      </w:r>
      <w:r w:rsidRPr="00CA56B0">
        <w:t>ling is commonly used to predict student performance. Prediction mode</w:t>
      </w:r>
      <w:r>
        <w:t>l</w:t>
      </w:r>
      <w:r w:rsidRPr="00CA56B0">
        <w:t>ling broadly entails classification, regression, and clustering.  Decision Trees</w:t>
      </w:r>
      <w:r>
        <w:t xml:space="preserve"> </w:t>
      </w:r>
      <w:r>
        <w:fldChar w:fldCharType="begin" w:fldLock="1"/>
      </w:r>
      <w:r>
        <w:instrText>ADDIN CSL_CITATION {"citationItems":[{"id":"ITEM-1","itemData":{"DOI":"10.29196/jubpas.v27i1.2108","ISSN":"1992-0652","abstract":"The ultimate goal of any educational institution is offering the best educational experience and knowledge to the students. Identifying the students who need extra support and taking the appropriate actions to enhance their performance plays an important role in achieving that goal. In this research, four machine learning techniques have been used to build a classifier that can predict the performance of the students in a computer science subject that is offered by Al-Muthanna University (MU), College Of Humanities. The machine learning techniques include Artificial Neural Network, Naïve Bayes, Decision Tree, and Logistic Regression. This research pays extra attention to the effect of using the internet as a learning resource and the effect of the time spent by students on social networks on the students’ performance. These effects introduced by using features that measure whether the student uses the internet for learning and the time spent on the social networks by the students. The models have been compared using the ROC index performance measure and the classification accuracy. In addition, different measures have been computed such as the classification error, precision, recall, and the F measure. The dataset used to build the models is collected based on a survey given to the students and the students’ grade book. The ANN (fully connected feed forward multilayer ANN) model achieved the best performance that is equal to 0.807 and achieved the best classification accuracy that is equal to 77.04%. In addition, the decision tree model identified five factors as important factors which influence the performance of the students.","author":[{"dropping-particle":"","family":"Altabrawee","given":"Hussein","non-dropping-particle":"","parse-names":false,"suffix":""},{"dropping-particle":"","family":"Ali","given":"Osama Abdul Jaleel","non-dropping-particle":"","parse-names":false,"suffix":""},{"dropping-particle":"","family":"Ajmi","given":"Samir Qaisar","non-dropping-particle":"","parse-names":false,"suffix":""}],"container-title":"JOURNAL OF UNIVERSITY OF BABYLON for Pure and Applied Sciences","id":"ITEM-1","issue":"1","issued":{"date-parts":[["2019"]]},"page":"194-205","title":"Predicting Students’ Performance Using Machine Learning Techniques","type":"article-journal","volume":"27"},"uris":["http://www.mendeley.com/documents/?uuid=219739e3-305f-42d3-bf9d-a79c3ed0264e"]},{"id":"ITEM-2","itemData":{"DOI":"10.1016/j.eswa.2012.02.112","ISSN":"09574174","abstract":"Understanding the factors that lead to success (or failure) of students at placement tests is an interesting and challenging problem. Since the centralized placement tests and future academic achievements are considered to be related concepts, analysis of the success factors behind placement tests may help understand and potentially improve academic achievement. In this study using a large and feature rich dataset from Secondary Education Transition System in Turkey we developed models to predict secondary education placement test results, and using sensitivity analysis on those prediction models we identified the most important predictors. The results showed that C5 decision tree algorithm is the best predictor with 95% accuracy on hold-out sample, followed by support vector machines (with an accuracy of 91%) and artificial neural networks (with an accuracy of 89%). Logistic regression models came out to be the least accurate of the four with and overall accuracy of 82%. The sensitivity analysis revealed that previous test experience, whether a student has a scholarship, student's number of siblings, previous years' grade point average are among the most important predictors of the placement test scores. © 2012 Elsevier Ltd. All rights reserved.","author":[{"dropping-particle":"","family":"Şen","given":"Baha","non-dropping-particle":"","parse-names":false,"suffix":""},{"dropping-particle":"","family":"Uçar","given":"Emine","non-dropping-particle":"","parse-names":false,"suffix":""},{"dropping-particle":"","family":"Delen","given":"Dursun","non-dropping-particle":"","parse-names":false,"suffix":""}],"container-title":"Expert Systems with Applications","id":"ITEM-2","issue":"10","issued":{"date-parts":[["2012"]]},"page":"9468-9476","title":"Predicting and analyzing secondary education placement-test scores: A data mining approach","type":"article-journal","volume":"39"},"uris":["http://www.mendeley.com/documents/?uuid=e13ac2cf-5b80-4dee-a272-b0521e04efb9"]},{"id":"ITEM-3","itemData":{"DOI":"10.1016/j.jbusres.2018.02.012","ISSN":"01482963","abstract":"In this article, we present a predictive analysis of the academic performance of students in public schools of the Federal District of Brazil during the school terms of 2015 and 2016. Initially, we performed a descriptive statistical analysis to gain insight from data. Subsequently, two datasets were obtained. The first dataset contains variables obtained prior to the start of the school year, and the second included academic variables collected two months after the semester began. Classification models based on the Gradient Boosting Machine (GBM) were created to predict academic outcomes of student performance at the end of the school year for each dataset. Results showed that, though the attributes ‘grades’ and ‘absences’ were the most relevant for predicting the end of the year academic outcomes of student performance, the analysis of demographic attributes reveals that ‘neighborhood’ ‘school’ and ‘age’ are also potential indicators of a student's academic success or failure.","author":[{"dropping-particle":"","family":"Fernandes","given":"Eduardo","non-dropping-particle":"","parse-names":false,"suffix":""},{"dropping-particle":"","family":"Holanda","given":"Maristela","non-dropping-particle":"","parse-names":false,"suffix":""},{"dropping-particle":"","family":"Victorino","given":"Marcio","non-dropping-particle":"","parse-names":false,"suffix":""},{"dropping-particle":"","family":"Borges","given":"Vinicius","non-dropping-particle":"","parse-names":false,"suffix":""},{"dropping-particle":"","family":"Carvalho","given":"Rommel","non-dropping-particle":"","parse-names":false,"suffix":""},{"dropping-particle":"Van","family":"Erven","given":"Gustavo","non-dropping-particle":"","parse-names":false,"suffix":""}],"container-title":"Journal of Business Research","id":"ITEM-3","issue":"August 2017","issued":{"date-parts":[["2019"]]},"page":"335-343","publisher":"Elsevier","title":"Educational data mining: Predictive analysis of academic performance of public school students in the capital of Brazil","type":"article-journal","volume":"94"},"uris":["http://www.mendeley.com/documents/?uuid=3cf20093-697b-4e3a-9405-e4f43f74535d"]}],"mendeley":{"formattedCitation":"(Altabrawee et al., 2019; Fernandes et al., 2019; Şen et al., 2012)","plainTextFormattedCitation":"(Altabrawee et al., 2019; Fernandes et al., 2019; Şen et al., 2012)","previouslyFormattedCitation":"(Altabrawee et al., 2019; Fernandes et al., 2019; Şen et al., 2012)"},"properties":{"noteIndex":0},"schema":"https://github.com/citation-style-language/schema/raw/master/csl-citation.json"}</w:instrText>
      </w:r>
      <w:r>
        <w:fldChar w:fldCharType="separate"/>
      </w:r>
      <w:r w:rsidRPr="00D74C95">
        <w:rPr>
          <w:noProof/>
        </w:rPr>
        <w:t>(Altabrawee et al., 2019; Fernandes et al., 2019; Şen et al., 2012)</w:t>
      </w:r>
      <w:r>
        <w:fldChar w:fldCharType="end"/>
      </w:r>
      <w:r w:rsidRPr="00CA56B0">
        <w:t xml:space="preserve">, </w:t>
      </w:r>
      <w:r>
        <w:t>Naïve</w:t>
      </w:r>
      <w:r w:rsidRPr="00CA56B0">
        <w:t xml:space="preserve"> Bayes</w:t>
      </w:r>
      <w:r>
        <w:t xml:space="preserve"> </w:t>
      </w:r>
      <w:r>
        <w:fldChar w:fldCharType="begin" w:fldLock="1"/>
      </w:r>
      <w:r>
        <w:instrText>ADDIN CSL_CITATION {"citationItems":[{"id":"ITEM-1","itemData":{"DOI":"10.3390/app10031042","ISSN":"20763417","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author":[{"dropping-particle":"","family":"Rastrollo-Guerrero","given":"Juan L.","non-dropping-particle":"","parse-names":false,"suffix":""},{"dropping-particle":"","family":"Gómez-Pulido","given":"Juan A.","non-dropping-particle":"","parse-names":false,"suffix":""},{"dropping-particle":"","family":"Durán-Domínguez","given":"Arturo","non-dropping-particle":"","parse-names":false,"suffix":""}],"container-title":"Applied Sciences (Switzerland)","id":"ITEM-1","issue":"3","issued":{"date-parts":[["2020"]]},"title":"Analyzing and predicting students' performance by means of machine learning: A review","type":"article-journal","volume":"10"},"uris":["http://www.mendeley.com/documents/?uuid=58b029be-5be9-4129-913f-207328c2dd68"]},{"id":"ITEM-2","itemData":{"DOI":"10.29196/jubpas.v27i1.2108","ISSN":"1992-0652","abstract":"The ultimate goal of any educational institution is offering the best educational experience and knowledge to the students. Identifying the students who need extra support and taking the appropriate actions to enhance their performance plays an important role in achieving that goal. In this research, four machine learning techniques have been used to build a classifier that can predict the performance of the students in a computer science subject that is offered by Al-Muthanna University (MU), College Of Humanities. The machine learning techniques include Artificial Neural Network, Naïve Bayes, Decision Tree, and Logistic Regression. This research pays extra attention to the effect of using the internet as a learning resource and the effect of the time spent by students on social networks on the students’ performance. These effects introduced by using features that measure whether the student uses the internet for learning and the time spent on the social networks by the students. The models have been compared using the ROC index performance measure and the classification accuracy. In addition, different measures have been computed such as the classification error, precision, recall, and the F measure. The dataset used to build the models is collected based on a survey given to the students and the students’ grade book. The ANN (fully connected feed forward multilayer ANN) model achieved the best performance that is equal to 0.807 and achieved the best classification accuracy that is equal to 77.04%. In addition, the decision tree model identified five factors as important factors which influence the performance of the students.","author":[{"dropping-particle":"","family":"Altabrawee","given":"Hussein","non-dropping-particle":"","parse-names":false,"suffix":""},{"dropping-particle":"","family":"Ali","given":"Osama Abdul Jaleel","non-dropping-particle":"","parse-names":false,"suffix":""},{"dropping-particle":"","family":"Ajmi","given":"Samir Qaisar","non-dropping-particle":"","parse-names":false,"suffix":""}],"container-title":"JOURNAL OF UNIVERSITY OF BABYLON for Pure and Applied Sciences","id":"ITEM-2","issue":"1","issued":{"date-parts":[["2019"]]},"page":"194-205","title":"Predicting Students’ Performance Using Machine Learning Techniques","type":"article-journal","volume":"27"},"uris":["http://www.mendeley.com/documents/?uuid=219739e3-305f-42d3-bf9d-a79c3ed0264e"]},{"id":"ITEM-3","itemData":{"DOI":"10.1016/j.procs.2015.12.157","ISSN":"18770509","abstract":"Predicting students performance becomes more challenging due to the large volume of data in educational databases. Currently in Malaysia, the lack of existing system to analyze and monitor the student progress and performance is not being addressed. There are two main reasons of why this is happening. First, the study on existing prediction methods is still insufficient to identify the most suitable methods for predicting the performance of students in Malaysian institutions. Second is due to the lack of investigations on the factors affecting students achievements in particular courses within Malaysian context. Therefore, a systematical literature review on predicting student performance by using data mining techniques is proposed to improve students achievements. The main objective of this paper is to provide an overview on the data mining techniques that have been used to predict students performance. This paper also focuses on how the prediction algorithm can be used to identify the most important attributes in a students data. We could actually improve students achievement and success more effectively in an efficient way using educational data mining techniques. It could bring the benefits and impacts to students, educators and academic institutions.","author":[{"dropping-particle":"","family":"Shahiri","given":"Amirah Mohamed","non-dropping-particle":"","parse-names":false,"suffix":""},{"dropping-particle":"","family":"Husain","given":"Wahidah","non-dropping-particle":"","parse-names":false,"suffix":""},{"dropping-particle":"","family":"Rashid","given":"Nur'Aini Abdul","non-dropping-particle":"","parse-names":false,"suffix":""}],"container-title":"Procedia Computer Science","id":"ITEM-3","issued":{"date-parts":[["2015"]]},"page":"414-422","publisher":"Elsevier Masson SAS","title":"A Review on Predicting Student's Performance Using Data Mining Techniques","type":"article-journal","volume":"72"},"uris":["http://www.mendeley.com/documents/?uuid=91976cd2-a001-48d0-97da-ca89aa22860b"]}],"mendeley":{"formattedCitation":"(Altabrawee et al., 2019; Rastrollo-Guerrero et al., 2020; Shahiri et al., 2015)","plainTextFormattedCitation":"(Altabrawee et al., 2019; Rastrollo-Guerrero et al., 2020; Shahiri et al., 2015)","previouslyFormattedCitation":"(Altabrawee et al., 2019; Rastrollo-Guerrero et al., 2020; Shahiri et al., 2015)"},"properties":{"noteIndex":0},"schema":"https://github.com/citation-style-language/schema/raw/master/csl-citation.json"}</w:instrText>
      </w:r>
      <w:r>
        <w:fldChar w:fldCharType="separate"/>
      </w:r>
      <w:r w:rsidRPr="00074D44">
        <w:rPr>
          <w:noProof/>
        </w:rPr>
        <w:t>(Altabrawee et al., 2019; Rastrollo-Guerrero et al., 2020; Shahiri et al., 2015)</w:t>
      </w:r>
      <w:r>
        <w:fldChar w:fldCharType="end"/>
      </w:r>
      <w:r w:rsidRPr="00CA56B0">
        <w:t>, Support Vector Machines</w:t>
      </w:r>
      <w:r>
        <w:t xml:space="preserve"> </w:t>
      </w:r>
      <w:r>
        <w:fldChar w:fldCharType="begin" w:fldLock="1"/>
      </w:r>
      <w:r>
        <w:instrText>ADDIN CSL_CITATION {"citationItems":[{"id":"ITEM-1","itemData":{"DOI":"10.1016/j.eswa.2012.02.112","ISSN":"09574174","abstract":"Understanding the factors that lead to success (or failure) of students at placement tests is an interesting and challenging problem. Since the centralized placement tests and future academic achievements are considered to be related concepts, analysis of the success factors behind placement tests may help understand and potentially improve academic achievement. In this study using a large and feature rich dataset from Secondary Education Transition System in Turkey we developed models to predict secondary education placement test results, and using sensitivity analysis on those prediction models we identified the most important predictors. The results showed that C5 decision tree algorithm is the best predictor with 95% accuracy on hold-out sample, followed by support vector machines (with an accuracy of 91%) and artificial neural networks (with an accuracy of 89%). Logistic regression models came out to be the least accurate of the four with and overall accuracy of 82%. The sensitivity analysis revealed that previous test experience, whether a student has a scholarship, student's number of siblings, previous years' grade point average are among the most important predictors of the placement test scores. © 2012 Elsevier Ltd. All rights reserved.","author":[{"dropping-particle":"","family":"Şen","given":"Baha","non-dropping-particle":"","parse-names":false,"suffix":""},{"dropping-particle":"","family":"Uçar","given":"Emine","non-dropping-particle":"","parse-names":false,"suffix":""},{"dropping-particle":"","family":"Delen","given":"Dursun","non-dropping-particle":"","parse-names":false,"suffix":""}],"container-title":"Expert Systems with Applications","id":"ITEM-1","issue":"10","issued":{"date-parts":[["2012"]]},"page":"9468-9476","title":"Predicting and analyzing secondary education placement-test scores: A data mining approach","type":"article-journal","volume":"39"},"uris":["http://www.mendeley.com/documents/?uuid=e13ac2cf-5b80-4dee-a272-b0521e04efb9"]},{"id":"ITEM-2","itemData":{"DOI":"10.1016/j.compedu.2019.103676","ISSN":"03601315","abstract":"Recent increase in the availability of learning data has given educational data mining an importance and momentum, in order to better understand and optimize the learning process and environments in which it occurs. The aim of this paper is to provide a comprehensive analysis and comparison of state of the art supervised machine learning techniques applied for solving the task of student exam performance prediction, i.e. discovering students at a “high risk” of dropping out from the course, and predicting their future achievements, such as for instance, the final exam scores. For both classification and regression tasks, the overall highest precision was obtained with artificial neural networks by feeding the student engagement data and past performance data, while the usage of demographic data did not show significant influence on the precision of predictions. To exploit the full potential of the student exam performance prediction, it was concluded that adequate data acquisition functionalities and the student interaction with the learning environment is a prerequisite to ensure sufficient amount of data for analysis.","author":[{"dropping-particle":"","family":"Tomasevic","given":"Nikola","non-dropping-particle":"","parse-names":false,"suffix":""},{"dropping-particle":"","family":"Gvozdenovic","given":"Nikola","non-dropping-particle":"","parse-names":false,"suffix":""},{"dropping-particle":"","family":"Vranes","given":"Sanja","non-dropping-particle":"","parse-names":false,"suffix":""}],"container-title":"Computers and Education","id":"ITEM-2","issue":"February 2019","issued":{"date-parts":[["2020"]]},"page":"103676","publisher":"Elsevier","title":"An overview and comparison of supervised data mining techniques for student exam performance prediction","type":"article-journal","volume":"143"},"uris":["http://www.mendeley.com/documents/?uuid=35638d0b-b0d5-4caf-bc91-38e6e2cf1d52"]}],"mendeley":{"formattedCitation":"(Şen et al., 2012; Tomasevic et al., 2020)","plainTextFormattedCitation":"(Şen et al., 2012; Tomasevic et al., 2020)","previouslyFormattedCitation":"(Şen et al., 2012; Tomasevic et al., 2020)"},"properties":{"noteIndex":0},"schema":"https://github.com/citation-style-language/schema/raw/master/csl-citation.json"}</w:instrText>
      </w:r>
      <w:r>
        <w:fldChar w:fldCharType="separate"/>
      </w:r>
      <w:r w:rsidRPr="00C25063">
        <w:rPr>
          <w:noProof/>
        </w:rPr>
        <w:t>(Şen et al., 2012; Tomasevic et al., 2020)</w:t>
      </w:r>
      <w:r>
        <w:fldChar w:fldCharType="end"/>
      </w:r>
      <w:r w:rsidRPr="00CA56B0">
        <w:t>, Logistic Regression</w:t>
      </w:r>
      <w:r>
        <w:t xml:space="preserve"> </w:t>
      </w:r>
      <w:r>
        <w:fldChar w:fldCharType="begin" w:fldLock="1"/>
      </w:r>
      <w:r>
        <w:instrText>ADDIN CSL_CITATION {"citationItems":[{"id":"ITEM-1","itemData":{"DOI":"10.1016/j.compeleceng.2018.05.014","ISSN":"00457906","abstract":"As people's average life expectancy has significantly improved, the prevalence of dementia among elderly people has increased. The symptoms of dementia might influence patients’ interpersonal relationships and their ability to work. This study was based on the nationwide dataset applied from the National Health Insurance program of Taiwan, and two types of medication ingredients, which are constantly prescribed for dementia patients, were used for case selection. This study included 5041 case patients and 13,902 control patients who were matched with age, gender, and index date. Using logistic regression, the current study has identified the comorbid associations between dementia and various kinds of illnesses. Advanced stratification analyses revealed that some comorbid illnesses associated with dementia only exists in subgroups of patients with specific age, gender, or prescription for dementia drugs. The mined characteristics would be helpful in managing patients with dementia.","author":[{"dropping-particle":"","family":"Chen","given":"Pei Hua","non-dropping-particle":"","parse-names":false,"suffix":""},{"dropping-particle":"","family":"Yang","given":"Fu Yi","non-dropping-particle":"","parse-names":false,"suffix":""},{"dropping-particle":"","family":"Lee","given":"Ding Dar","non-dropping-particle":"","parse-names":false,"suffix":""},{"dropping-particle":"","family":"Yang","given":"Meng Han","non-dropping-particle":"","parse-names":false,"suffix":""}],"container-title":"Computers and Electrical Engineering","id":"ITEM-1","issue":"June","issued":{"date-parts":[["2018"]]},"page":"12-20","publisher":"Elsevier","title":"Data mining the comorbid associations between dementia and various kinds of illnesses using a medicine database","type":"article-journal","volume":"70"},"uris":["http://www.mendeley.com/documents/?uuid=bc0c5ded-e8b9-471c-b83b-dd6be330673f"]},{"id":"ITEM-2","itemData":{"DOI":"10.29196/jubpas.v27i1.2108","ISSN":"1992-0652","abstract":"The ultimate goal of any educational institution is offering the best educational experience and knowledge to the students. Identifying the students who need extra support and taking the appropriate actions to enhance their performance plays an important role in achieving that goal. In this research, four machine learning techniques have been used to build a classifier that can predict the performance of the students in a computer science subject that is offered by Al-Muthanna University (MU), College Of Humanities. The machine learning techniques include Artificial Neural Network, Naïve Bayes, Decision Tree, and Logistic Regression. This research pays extra attention to the effect of using the internet as a learning resource and the effect of the time spent by students on social networks on the students’ performance. These effects introduced by using features that measure whether the student uses the internet for learning and the time spent on the social networks by the students. The models have been compared using the ROC index performance measure and the classification accuracy. In addition, different measures have been computed such as the classification error, precision, recall, and the F measure. The dataset used to build the models is collected based on a survey given to the students and the students’ grade book. The ANN (fully connected feed forward multilayer ANN) model achieved the best performance that is equal to 0.807 and achieved the best classification accuracy that is equal to 77.04%. In addition, the decision tree model identified five factors as important factors which influence the performance of the students.","author":[{"dropping-particle":"","family":"Altabrawee","given":"Hussein","non-dropping-particle":"","parse-names":false,"suffix":""},{"dropping-particle":"","family":"Ali","given":"Osama Abdul Jaleel","non-dropping-particle":"","parse-names":false,"suffix":""},{"dropping-particle":"","family":"Ajmi","given":"Samir Qaisar","non-dropping-particle":"","parse-names":false,"suffix":""}],"container-title":"JOURNAL OF UNIVERSITY OF BABYLON for Pure and Applied Sciences","id":"ITEM-2","issue":"1","issued":{"date-parts":[["2019"]]},"page":"194-205","title":"Predicting Students’ Performance Using Machine Learning Techniques","type":"article-journal","volume":"27"},"uris":["http://www.mendeley.com/documents/?uuid=219739e3-305f-42d3-bf9d-a79c3ed0264e"]},{"id":"ITEM-3","itemData":{"DOI":"10.1016/j.compedu.2019.103676","ISSN":"03601315","abstract":"Recent increase in the availability of learning data has given educational data mining an importance and momentum, in order to better understand and optimize the learning process and environments in which it occurs. The aim of this paper is to provide a comprehensive analysis and comparison of state of the art supervised machine learning techniques applied for solving the task of student exam performance prediction, i.e. discovering students at a “high risk” of dropping out from the course, and predicting their future achievements, such as for instance, the final exam scores. For both classification and regression tasks, the overall highest precision was obtained with artificial neural networks by feeding the student engagement data and past performance data, while the usage of demographic data did not show significant influence on the precision of predictions. To exploit the full potential of the student exam performance prediction, it was concluded that adequate data acquisition functionalities and the student interaction with the learning environment is a prerequisite to ensure sufficient amount of data for analysis.","author":[{"dropping-particle":"","family":"Tomasevic","given":"Nikola","non-dropping-particle":"","parse-names":false,"suffix":""},{"dropping-particle":"","family":"Gvozdenovic","given":"Nikola","non-dropping-particle":"","parse-names":false,"suffix":""},{"dropping-particle":"","family":"Vranes","given":"Sanja","non-dropping-particle":"","parse-names":false,"suffix":""}],"container-title":"Computers and Education","id":"ITEM-3","issue":"February 2019","issued":{"date-parts":[["2020"]]},"page":"103676","publisher":"Elsevier","title":"An overview and comparison of supervised data mining techniques for student exam performance prediction","type":"article-journal","volume":"143"},"uris":["http://www.mendeley.com/documents/?uuid=35638d0b-b0d5-4caf-bc91-38e6e2cf1d52"]}],"mendeley":{"formattedCitation":"(Altabrawee et al., 2019; P. H. Chen et al., 2018; Tomasevic et al., 2020)","plainTextFormattedCitation":"(Altabrawee et al., 2019; P. H. Chen et al., 2018; Tomasevic et al., 2020)","previouslyFormattedCitation":"(Altabrawee et al., 2019; P. H. Chen et al., 2018; Tomasevic et al., 2020)"},"properties":{"noteIndex":0},"schema":"https://github.com/citation-style-language/schema/raw/master/csl-citation.json"}</w:instrText>
      </w:r>
      <w:r>
        <w:fldChar w:fldCharType="separate"/>
      </w:r>
      <w:r w:rsidRPr="00ED3AA3">
        <w:rPr>
          <w:noProof/>
        </w:rPr>
        <w:t>(Altabrawee et al., 2019; P. H. Chen et al., 2018; Tomasevic et al., 2020)</w:t>
      </w:r>
      <w:r>
        <w:fldChar w:fldCharType="end"/>
      </w:r>
      <w:r w:rsidRPr="00CA56B0">
        <w:t>, Artificial Neural Networks</w:t>
      </w:r>
      <w:r>
        <w:t xml:space="preserve"> </w:t>
      </w:r>
      <w:r>
        <w:fldChar w:fldCharType="begin" w:fldLock="1"/>
      </w:r>
      <w:r>
        <w:instrText>ADDIN CSL_CITATION {"citationItems":[{"id":"ITEM-1","itemData":{"DOI":"10.3390/app10031042","ISSN":"20763417","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author":[{"dropping-particle":"","family":"Rastrollo-Guerrero","given":"Juan L.","non-dropping-particle":"","parse-names":false,"suffix":""},{"dropping-particle":"","family":"Gómez-Pulido","given":"Juan A.","non-dropping-particle":"","parse-names":false,"suffix":""},{"dropping-particle":"","family":"Durán-Domínguez","given":"Arturo","non-dropping-particle":"","parse-names":false,"suffix":""}],"container-title":"Applied Sciences (Switzerland)","id":"ITEM-1","issue":"3","issued":{"date-parts":[["2020"]]},"title":"Analyzing and predicting students' performance by means of machine learning: A review","type":"article-journal","volume":"10"},"uris":["http://www.mendeley.com/documents/?uuid=58b029be-5be9-4129-913f-207328c2dd68"]},{"id":"ITEM-2","itemData":{"DOI":"10.29196/jubpas.v27i1.2108","ISSN":"1992-0652","abstract":"The ultimate goal of any educational institution is offering the best educational experience and knowledge to the students. Identifying the students who need extra support and taking the appropriate actions to enhance their performance plays an important role in achieving that goal. In this research, four machine learning techniques have been used to build a classifier that can predict the performance of the students in a computer science subject that is offered by Al-Muthanna University (MU), College Of Humanities. The machine learning techniques include Artificial Neural Network, Naïve Bayes, Decision Tree, and Logistic Regression. This research pays extra attention to the effect of using the internet as a learning resource and the effect of the time spent by students on social networks on the students’ performance. These effects introduced by using features that measure whether the student uses the internet for learning and the time spent on the social networks by the students. The models have been compared using the ROC index performance measure and the classification accuracy. In addition, different measures have been computed such as the classification error, precision, recall, and the F measure. The dataset used to build the models is collected based on a survey given to the students and the students’ grade book. The ANN (fully connected feed forward multilayer ANN) model achieved the best performance that is equal to 0.807 and achieved the best classification accuracy that is equal to 77.04%. In addition, the decision tree model identified five factors as important factors which influence the performance of the students.","author":[{"dropping-particle":"","family":"Altabrawee","given":"Hussein","non-dropping-particle":"","parse-names":false,"suffix":""},{"dropping-particle":"","family":"Ali","given":"Osama Abdul Jaleel","non-dropping-particle":"","parse-names":false,"suffix":""},{"dropping-particle":"","family":"Ajmi","given":"Samir Qaisar","non-dropping-particle":"","parse-names":false,"suffix":""}],"container-title":"JOURNAL OF UNIVERSITY OF BABYLON for Pure and Applied Sciences","id":"ITEM-2","issue":"1","issued":{"date-parts":[["2019"]]},"page":"194-205","title":"Predicting Students’ Performance Using Machine Learning Techniques","type":"article-journal","volume":"27"},"uris":["http://www.mendeley.com/documents/?uuid=219739e3-305f-42d3-bf9d-a79c3ed0264e"]},{"id":"ITEM-3","itemData":{"DOI":"10.1016/j.eswa.2012.02.112","ISSN":"09574174","abstract":"Understanding the factors that lead to success (or failure) of students at placement tests is an interesting and challenging problem. Since the centralized placement tests and future academic achievements are considered to be related concepts, analysis of the success factors behind placement tests may help understand and potentially improve academic achievement. In this study using a large and feature rich dataset from Secondary Education Transition System in Turkey we developed models to predict secondary education placement test results, and using sensitivity analysis on those prediction models we identified the most important predictors. The results showed that C5 decision tree algorithm is the best predictor with 95% accuracy on hold-out sample, followed by support vector machines (with an accuracy of 91%) and artificial neural networks (with an accuracy of 89%). Logistic regression models came out to be the least accurate of the four with and overall accuracy of 82%. The sensitivity analysis revealed that previous test experience, whether a student has a scholarship, student's number of siblings, previous years' grade point average are among the most important predictors of the placement test scores. © 2012 Elsevier Ltd. All rights reserved.","author":[{"dropping-particle":"","family":"Şen","given":"Baha","non-dropping-particle":"","parse-names":false,"suffix":""},{"dropping-particle":"","family":"Uçar","given":"Emine","non-dropping-particle":"","parse-names":false,"suffix":""},{"dropping-particle":"","family":"Delen","given":"Dursun","non-dropping-particle":"","parse-names":false,"suffix":""}],"container-title":"Expert Systems with Applications","id":"ITEM-3","issue":"10","issued":{"date-parts":[["2012"]]},"page":"9468-9476","title":"Predicting and analyzing secondary education placement-test scores: A data mining approach","type":"article-journal","volume":"39"},"uris":["http://www.mendeley.com/documents/?uuid=e13ac2cf-5b80-4dee-a272-b0521e04efb9"]}],"mendeley":{"formattedCitation":"(Altabrawee et al., 2019; Rastrollo-Guerrero et al., 2020; Şen et al., 2012)","plainTextFormattedCitation":"(Altabrawee et al., 2019; Rastrollo-Guerrero et al., 2020; Şen et al., 2012)","previouslyFormattedCitation":"(Altabrawee et al., 2019; Rastrollo-Guerrero et al., 2020; Şen et al., 2012)"},"properties":{"noteIndex":0},"schema":"https://github.com/citation-style-language/schema/raw/master/csl-citation.json"}</w:instrText>
      </w:r>
      <w:r>
        <w:fldChar w:fldCharType="separate"/>
      </w:r>
      <w:r w:rsidRPr="00A814EF">
        <w:rPr>
          <w:noProof/>
        </w:rPr>
        <w:t>(Altabrawee et al., 2019; Rastrollo-Guerrero et al., 2020; Şen et al., 2012)</w:t>
      </w:r>
      <w:r>
        <w:fldChar w:fldCharType="end"/>
      </w:r>
      <w:r w:rsidRPr="00CA56B0">
        <w:t xml:space="preserve">, K-Nearest </w:t>
      </w:r>
      <w:r w:rsidR="00B31086" w:rsidRPr="00CA56B0">
        <w:t>Neighbour</w:t>
      </w:r>
      <w:r>
        <w:t xml:space="preserve"> </w:t>
      </w:r>
      <w:r>
        <w:lastRenderedPageBreak/>
        <w:fldChar w:fldCharType="begin" w:fldLock="1"/>
      </w:r>
      <w:r>
        <w:instrText>ADDIN CSL_CITATION {"citationItems":[{"id":"ITEM-1","itemData":{"DOI":"10.3390/app10031042","ISSN":"20763417","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author":[{"dropping-particle":"","family":"Rastrollo-Guerrero","given":"Juan L.","non-dropping-particle":"","parse-names":false,"suffix":""},{"dropping-particle":"","family":"Gómez-Pulido","given":"Juan A.","non-dropping-particle":"","parse-names":false,"suffix":""},{"dropping-particle":"","family":"Durán-Domínguez","given":"Arturo","non-dropping-particle":"","parse-names":false,"suffix":""}],"container-title":"Applied Sciences (Switzerland)","id":"ITEM-1","issue":"3","issued":{"date-parts":[["2020"]]},"title":"Analyzing and predicting students' performance by means of machine learning: A review","type":"article-journal","volume":"10"},"uris":["http://www.mendeley.com/documents/?uuid=58b029be-5be9-4129-913f-207328c2dd68"]},{"id":"ITEM-2","itemData":{"DOI":"10.29196/jubpas.v27i1.2108","ISSN":"1992-0652","abstract":"The ultimate goal of any educational institution is offering the best educational experience and knowledge to the students. Identifying the students who need extra support and taking the appropriate actions to enhance their performance plays an important role in achieving that goal. In this research, four machine learning techniques have been used to build a classifier that can predict the performance of the students in a computer science subject that is offered by Al-Muthanna University (MU), College Of Humanities. The machine learning techniques include Artificial Neural Network, Naïve Bayes, Decision Tree, and Logistic Regression. This research pays extra attention to the effect of using the internet as a learning resource and the effect of the time spent by students on social networks on the students’ performance. These effects introduced by using features that measure whether the student uses the internet for learning and the time spent on the social networks by the students. The models have been compared using the ROC index performance measure and the classification accuracy. In addition, different measures have been computed such as the classification error, precision, recall, and the F measure. The dataset used to build the models is collected based on a survey given to the students and the students’ grade book. The ANN (fully connected feed forward multilayer ANN) model achieved the best performance that is equal to 0.807 and achieved the best classification accuracy that is equal to 77.04%. In addition, the decision tree model identified five factors as important factors which influence the performance of the students.","author":[{"dropping-particle":"","family":"Altabrawee","given":"Hussein","non-dropping-particle":"","parse-names":false,"suffix":""},{"dropping-particle":"","family":"Ali","given":"Osama Abdul Jaleel","non-dropping-particle":"","parse-names":false,"suffix":""},{"dropping-particle":"","family":"Ajmi","given":"Samir Qaisar","non-dropping-particle":"","parse-names":false,"suffix":""}],"container-title":"JOURNAL OF UNIVERSITY OF BABYLON for Pure and Applied Sciences","id":"ITEM-2","issue":"1","issued":{"date-parts":[["2019"]]},"page":"194-205","title":"Predicting Students’ Performance Using Machine Learning Techniques","type":"article-journal","volume":"27"},"uris":["http://www.mendeley.com/documents/?uuid=219739e3-305f-42d3-bf9d-a79c3ed0264e"]},{"id":"ITEM-3","itemData":{"DOI":"10.1016/j.procs.2015.12.157","ISSN":"18770509","abstract":"Predicting students performance becomes more challenging due to the large volume of data in educational databases. Currently in Malaysia, the lack of existing system to analyze and monitor the student progress and performance is not being addressed. There are two main reasons of why this is happening. First, the study on existing prediction methods is still insufficient to identify the most suitable methods for predicting the performance of students in Malaysian institutions. Second is due to the lack of investigations on the factors affecting students achievements in particular courses within Malaysian context. Therefore, a systematical literature review on predicting student performance by using data mining techniques is proposed to improve students achievements. The main objective of this paper is to provide an overview on the data mining techniques that have been used to predict students performance. This paper also focuses on how the prediction algorithm can be used to identify the most important attributes in a students data. We could actually improve students achievement and success more effectively in an efficient way using educational data mining techniques. It could bring the benefits and impacts to students, educators and academic institutions.","author":[{"dropping-particle":"","family":"Shahiri","given":"Amirah Mohamed","non-dropping-particle":"","parse-names":false,"suffix":""},{"dropping-particle":"","family":"Husain","given":"Wahidah","non-dropping-particle":"","parse-names":false,"suffix":""},{"dropping-particle":"","family":"Rashid","given":"Nur'Aini Abdul","non-dropping-particle":"","parse-names":false,"suffix":""}],"container-title":"Procedia Computer Science","id":"ITEM-3","issued":{"date-parts":[["2015"]]},"page":"414-422","publisher":"Elsevier Masson SAS","title":"A Review on Predicting Student's Performance Using Data Mining Techniques","type":"article-journal","volume":"72"},"uris":["http://www.mendeley.com/documents/?uuid=91976cd2-a001-48d0-97da-ca89aa22860b"]},{"id":"ITEM-4","itemData":{"author":[{"dropping-particle":"","family":"Baradwaj","given":"Brijesh Kumar","non-dropping-particle":"","parse-names":false,"suffix":""},{"dropping-particle":"","family":"Saurabh","given":"Pal","non-dropping-particle":"","parse-names":false,"suffix":""}],"id":"ITEM-4","issue":"6","issued":{"date-parts":[["2011"]]},"page":"63-69","title":"Mining Educational Data to Analyze Students ‟ Performance","type":"article-journal","volume":"2"},"uris":["http://www.mendeley.com/documents/?uuid=9bd89ecf-2f7e-4372-9d24-4068ad4bdbdc"]}],"mendeley":{"formattedCitation":"(Altabrawee et al., 2019; Baradwaj &amp; Saurabh, 2011; Rastrollo-Guerrero et al., 2020; Shahiri et al., 2015)","plainTextFormattedCitation":"(Altabrawee et al., 2019; Baradwaj &amp; Saurabh, 2011; Rastrollo-Guerrero et al., 2020; Shahiri et al., 2015)","previouslyFormattedCitation":"(Altabrawee et al., 2019; Baradwaj &amp; Saurabh, 2011; Rastrollo-Guerrero et al., 2020; Shahiri et al., 2015)"},"properties":{"noteIndex":0},"schema":"https://github.com/citation-style-language/schema/raw/master/csl-citation.json"}</w:instrText>
      </w:r>
      <w:r>
        <w:fldChar w:fldCharType="separate"/>
      </w:r>
      <w:r w:rsidRPr="00F8412A">
        <w:rPr>
          <w:noProof/>
        </w:rPr>
        <w:t>(Altabrawee et al., 2019; Baradwaj &amp; Saurabh, 2011; Rastrollo-Guerrero et al., 2020; Shahiri et al., 2015)</w:t>
      </w:r>
      <w:r>
        <w:fldChar w:fldCharType="end"/>
      </w:r>
      <w:r w:rsidRPr="00CA56B0">
        <w:t>, Linear Regression</w:t>
      </w:r>
      <w:r>
        <w:t xml:space="preserve"> </w:t>
      </w:r>
      <w:r>
        <w:fldChar w:fldCharType="begin" w:fldLock="1"/>
      </w:r>
      <w:r>
        <w:instrText>ADDIN CSL_CITATION {"citationItems":[{"id":"ITEM-1","itemData":{"abstract":"Predicting students’ academic performance is critical for educational institutions because strategic programs can be planned in improving or maintaining students’ performance during their period of studies in the institutions. The performance of the academic performance in this study is measured by their cumulative grade point average (CGPA) upon graduating. In this study, the students’ demographic profile and the CGPA for the first semester of the undergraduate studies are used as the predictor variable for the students’ academic performance in the under-graduate degree program. Three predictive models have been developed using SAS Enterprise Miner, that are, artificial neural network, decision tree and linear regression. The result of this study shows that all of the three models produce more than 80% accuracy. It also shows that artificial neural network outperforms the other two models.","author":[{"dropping-particle":"","family":"Ibrahim","given":"Zaidah","non-dropping-particle":"","parse-names":false,"suffix":""},{"dropping-particle":"","family":"Rusli","given":"Daliela","non-dropping-particle":"","parse-names":false,"suffix":""}],"container-title":"Proceedings of the 21st Annual SAS Malaysia Forum","id":"ITEM-1","issue":"September","issued":{"date-parts":[["2007"]]},"page":"1-6","title":"Predicting Students’ Academic Performance: Comparing Artificial Neural Network, Decision tree And Linear Regression","type":"article-journal"},"uris":["http://www.mendeley.com/documents/?uuid=f46331dc-a2f8-48bc-b838-735e6b314d8d"]}],"mendeley":{"formattedCitation":"(Ibrahim &amp; Rusli, 2007)","plainTextFormattedCitation":"(Ibrahim &amp; Rusli, 2007)","previouslyFormattedCitation":"(Ibrahim &amp; Rusli, 2007)"},"properties":{"noteIndex":0},"schema":"https://github.com/citation-style-language/schema/raw/master/csl-citation.json"}</w:instrText>
      </w:r>
      <w:r>
        <w:fldChar w:fldCharType="separate"/>
      </w:r>
      <w:r w:rsidRPr="006B2012">
        <w:rPr>
          <w:noProof/>
        </w:rPr>
        <w:t>(Ibrahim &amp; Rusli, 2007)</w:t>
      </w:r>
      <w:r>
        <w:fldChar w:fldCharType="end"/>
      </w:r>
      <w:r w:rsidRPr="00CA56B0">
        <w:t>, and K-Means Clustering</w:t>
      </w:r>
      <w:r>
        <w:t xml:space="preserve"> </w:t>
      </w:r>
      <w:r>
        <w:fldChar w:fldCharType="begin" w:fldLock="1"/>
      </w:r>
      <w:r w:rsidR="00B20989">
        <w:instrText>ADDIN CSL_CITATION {"citationItems":[{"id":"ITEM-1","itemData":{"DOI":"10.7763/IJCTE.2015.V7.923","author":[{"dropping-particle":"","family":"Abaidullah","given":"Anwar Muhammad","non-dropping-particle":"","parse-names":false,"suffix":""},{"dropping-particle":"","family":"Ahmed","given":"Naseer","non-dropping-particle":"","parse-names":false,"suffix":""},{"dropping-particle":"","family":"Ali","given":"Edriss","non-dropping-particle":"","parse-names":false,"suffix":""}],"id":"ITEM-1","issue":"1","issued":{"date-parts":[["2015"]]},"page":"16-20","title":"Identifying Hidden Patterns in Students ‟ Feedback through Cluster Analysis","type":"article-journal","volume":"7"},"uris":["http://www.mendeley.com/documents/?uuid=ee0d66f1-6de2-40d5-b829-38ae56719c83"]},{"id":"ITEM-2","itemData":{"DOI":"10.15388/infedu.2008.03","ISSN":"16485831","abstract":"One of the biggest challenges that higher learning institutions face today is to improve the quality of managerial decisions. The managerial decision making process becomes more complex as the complexity of educational entities increase. Educational institute seeks more efficient technology to better manage and support decision making procedures or assist them to set new strategies and plan for a better management of the current processes. One way to effectively address the challenges for improving the quality is to provide new knowledge related to the educational processes and entities to the managerial system. This knowledge can be extracted from historical and operational data that reside in the educational organization's databases using the techniques of data mining technology. Data mining techniques are analytical tools that can be used to extract meaningful knowledge from large data sets. This paper presents the capabilities of data mining in the context of higher educational system by i) proposing an analytical guideline for higher education institutions to enhance their current decision processes, and ii) applying data mining techniques to discover new explicit knowledge which could be useful for the decision making processes. © 2008 Institute of Mathematics and Informatics, Vilnius.","author":[{"dropping-particle":"","family":"Delavari","given":"Naeimeh","non-dropping-particle":"","parse-names":false,"suffix":""},{"dropping-particle":"","family":"Phon-Amnuaisuk","given":"Somnuk","non-dropping-particle":"","parse-names":false,"suffix":""},{"dropping-particle":"","family":"Beikzadeh","given":"Mohammad Reza","non-dropping-particle":"","parse-names":false,"suffix":""}],"container-title":"Informatics in Education","id":"ITEM-2","issue":"1","issued":{"date-parts":[["2008"]]},"page":"31-54","title":"Data mining application in higher learning institutions","type":"article-journal","volume":"7"},"uris":["http://www.mendeley.com/documents/?uuid=1ec113e9-1caa-4c05-90bf-2bb40358a7f8"]},{"id":"ITEM-3","itemData":{"DOI":"10.17148/IJARCCE.2015.4492","abstract":"Data mining is the process of analysis of large amount of data to find out useful patterns and rules. Data mining is the process of taking information from a data set and convert it into an understandable and meaningful structure for further use. There are various techniques of data mining like classification, clustering, association rule mining etc. Each technique has its own importance according to his role. There are various applications of data mining in various fields like education, scientific and engineering, healthcare, business and many more. In this paper we will discuss basics of educational data mining. In this paper we will mainly focus on the applications of data mining in the field of education.","author":[{"dropping-particle":"","family":"Kaur","given":"Hardeep","non-dropping-particle":"","parse-names":false,"suffix":""}],"container-title":"India","id":"ITEM-3","issue":"4","issued":{"date-parts":[["2015"]]},"page":"409-412","title":"EDM: A Review of Applications of Data Mining in the Field of Education","type":"article-journal","volume":"4"},"uris":["http://www.mendeley.com/documents/?uuid=f00fba69-60ac-4975-9228-e12b4edd6842"]}],"mendeley":{"formattedCitation":"(Abaidullah et al., 2015; Delavari et al., 2008; H. Kaur, 2015)","manualFormatting":"(Abaidullah et al., 2015; Delavari et al., 2008; Kaur, 2015)","plainTextFormattedCitation":"(Abaidullah et al., 2015; Delavari et al., 2008; H. Kaur, 2015)","previouslyFormattedCitation":"(Abaidullah et al., 2015; Delavari et al., 2008; H. Kaur, 2015)"},"properties":{"noteIndex":0},"schema":"https://github.com/citation-style-language/schema/raw/master/csl-citation.json"}</w:instrText>
      </w:r>
      <w:r>
        <w:fldChar w:fldCharType="separate"/>
      </w:r>
      <w:r w:rsidRPr="00243E2B">
        <w:rPr>
          <w:noProof/>
        </w:rPr>
        <w:t>(Abaidullah et al., 2015; Delavari et al., 2008; Kaur, 2015)</w:t>
      </w:r>
      <w:r>
        <w:fldChar w:fldCharType="end"/>
      </w:r>
      <w:r w:rsidRPr="00CA56B0">
        <w:t xml:space="preserve"> are examples of predictive algorithms.</w:t>
      </w:r>
      <w:r>
        <w:t xml:space="preserve"> Classification is the most common predictive technique that researchers in this field have used. </w:t>
      </w:r>
      <w:r w:rsidRPr="000969A1">
        <w:t>The Apriori algorithm</w:t>
      </w:r>
      <w:r>
        <w:t xml:space="preserve"> </w:t>
      </w:r>
      <w:r>
        <w:fldChar w:fldCharType="begin" w:fldLock="1"/>
      </w:r>
      <w:r>
        <w:instrText>ADDIN CSL_CITATION {"citationItems":[{"id":"ITEM-1","itemData":{"DOI":"10.5120/ijca2016907857","author":[{"dropping-particle":"","family":"Banswal","given":"Ritu","non-dropping-particle":"","parse-names":false,"suffix":""},{"dropping-particle":"","family":"Madaan","given":"Vishu","non-dropping-particle":"","parse-names":false,"suffix":""}],"container-title":"International Journal of Computer Applications","id":"ITEM-1","issue":"3","issued":{"date-parts":[["2016"]]},"page":"12-17","title":"SPACS: Students’ Performance Analysis and Counseling System using Fuzzy logic and Association Rule Mining","type":"article-journal","volume":"134"},"uris":["http://www.mendeley.com/documents/?uuid=72008b36-551f-40e0-a988-12bc956a14d2"]},{"id":"ITEM-2","itemData":{"DOI":"10.1007/978-981-13-3648-5_4","ISBN":"9789811336478","ISSN":"18761119","abstract":"Knowledge extracted from educational data can be used by the educators to obtain insights about how the quality of teaching and learning must be improved, how the factors affect the performance of the students and how qualified students can be trained for the industry requirements. This research focuses on classifying a knowledge based system using a set of rules. The main purpose of the study is to analyze the most influencing attributes of the students for their module performance in tertiary education in Sri Lanka. The study has gathered data about students in a reputed degree awarding institute in Sri Lanka and used three different data mining algorithms to predict the influential factors and they have been evaluated for interestingness using objective oriented utility based method. Subsequently, age of the students, their family background with regard to parents’ occupations, average monthly income of the family, their English language fluency level and knowledge of Mathematics were identified as the interesting factors. The findings of this study will positively affect the future decisions made regarding the progress of the students’ performance, quality of the education process and the future of the education provider.","author":[{"dropping-particle":"","family":"Kasthuriarachchi","given":"K. T.S.","non-dropping-particle":"","parse-names":false,"suffix":""},{"dropping-particle":"","family":"Liyanage","given":"S. R.","non-dropping-particle":"","parse-names":false,"suffix":""}],"container-title":"Lecture Notes in Electrical Engineering","id":"ITEM-2","issue":"February","issued":{"date-parts":[["2019"]]},"page":"29-39","title":"Predicting Students’ Academic Performance Using Utility Based Educational Data Mining","type":"article-journal","volume":"542"},"uris":["http://www.mendeley.com/documents/?uuid=e8c16130-aec6-4006-8719-d69901c47765"]},{"id":"ITEM-3","itemData":{"author":[{"dropping-particle":"","family":"Cantabella","given":"Magdalena","non-dropping-particle":"","parse-names":false,"suffix":""},{"dropping-particle":"","family":"Martínez-españa","given":"Raquel","non-dropping-particle":"","parse-names":false,"suffix":""},{"dropping-particle":"","family":"Ayuso","given":"Belén","non-dropping-particle":"","parse-names":false,"suffix":""},{"dropping-particle":"","family":"Yáñez","given":"Juan Antonio","non-dropping-particle":"","parse-names":false,"suffix":""}],"id":"ITEM-3","issued":{"date-parts":[["2018"]]},"page":"262-272","title":"Analysis of student behavior in learning management systems through a Big Data framework","type":"article-journal","volume":"90"},"uris":["http://www.mendeley.com/documents/?uuid=8726e9e8-2d24-4fa4-844f-7b0aba1eec8a"]}],"mendeley":{"formattedCitation":"(Banswal &amp; Madaan, 2016; Cantabella et al., 2018; Kasthuriarachchi &amp; Liyanage, 2019)","plainTextFormattedCitation":"(Banswal &amp; Madaan, 2016; Cantabella et al., 2018; Kasthuriarachchi &amp; Liyanage, 2019)","previouslyFormattedCitation":"(Banswal &amp; Madaan, 2016; Cantabella et al., 2018; Kasthuriarachchi &amp; Liyanage, 2019)"},"properties":{"noteIndex":0},"schema":"https://github.com/citation-style-language/schema/raw/master/csl-citation.json"}</w:instrText>
      </w:r>
      <w:r>
        <w:fldChar w:fldCharType="separate"/>
      </w:r>
      <w:r w:rsidRPr="00227A48">
        <w:rPr>
          <w:noProof/>
        </w:rPr>
        <w:t>(Banswal &amp; Madaan, 2016; Cantabella et al., 2018; Kasthuriarachchi &amp; Liyanage, 2019)</w:t>
      </w:r>
      <w:r>
        <w:fldChar w:fldCharType="end"/>
      </w:r>
      <w:r w:rsidRPr="000969A1">
        <w:t xml:space="preserve"> is </w:t>
      </w:r>
      <w:r>
        <w:t>an</w:t>
      </w:r>
      <w:r w:rsidRPr="000969A1">
        <w:t xml:space="preserve"> association mining</w:t>
      </w:r>
      <w:r>
        <w:t xml:space="preserve"> algorithm</w:t>
      </w:r>
      <w:r w:rsidRPr="000969A1">
        <w:t xml:space="preserve">, which has also been used </w:t>
      </w:r>
      <w:r>
        <w:t>extensively</w:t>
      </w:r>
      <w:r w:rsidRPr="000969A1">
        <w:t> in education</w:t>
      </w:r>
      <w:r>
        <w:t>al</w:t>
      </w:r>
      <w:r w:rsidRPr="000969A1">
        <w:t xml:space="preserve"> data mining.</w:t>
      </w:r>
    </w:p>
    <w:p w14:paraId="56AD41AA" w14:textId="77777777" w:rsidR="00E110CA" w:rsidRDefault="00E110CA" w:rsidP="00E110CA"/>
    <w:p w14:paraId="34E2AD76" w14:textId="1ADE4E75" w:rsidR="00E110CA" w:rsidRDefault="00E110CA" w:rsidP="00325F09">
      <w:pPr>
        <w:pStyle w:val="Heading2"/>
      </w:pPr>
      <w:bookmarkStart w:id="324" w:name="_Toc79142360"/>
      <w:bookmarkStart w:id="325" w:name="_Toc79411326"/>
      <w:bookmarkStart w:id="326" w:name="_Toc79535191"/>
      <w:bookmarkStart w:id="327" w:name="_Toc79535907"/>
      <w:bookmarkStart w:id="328" w:name="_Toc79536153"/>
      <w:bookmarkStart w:id="329" w:name="_Toc79536281"/>
      <w:bookmarkStart w:id="330" w:name="_Toc79536655"/>
      <w:bookmarkStart w:id="331" w:name="_Toc79578901"/>
      <w:bookmarkStart w:id="332" w:name="_Toc79579069"/>
      <w:r>
        <w:t xml:space="preserve">STUDENT PERFORMANCE </w:t>
      </w:r>
      <w:r w:rsidR="009F12DB">
        <w:t>ANALYSIS</w:t>
      </w:r>
      <w:bookmarkEnd w:id="324"/>
      <w:bookmarkEnd w:id="325"/>
      <w:bookmarkEnd w:id="326"/>
      <w:bookmarkEnd w:id="327"/>
      <w:bookmarkEnd w:id="328"/>
      <w:bookmarkEnd w:id="329"/>
      <w:bookmarkEnd w:id="330"/>
      <w:bookmarkEnd w:id="331"/>
      <w:bookmarkEnd w:id="332"/>
    </w:p>
    <w:p w14:paraId="5D74B0D9" w14:textId="207DEF22" w:rsidR="009F12DB" w:rsidRDefault="009F12DB" w:rsidP="009F12DB">
      <w:r>
        <w:t xml:space="preserve">This section gives a brief review of some existing </w:t>
      </w:r>
      <w:r w:rsidR="00B31086">
        <w:t>works of literature</w:t>
      </w:r>
      <w:r>
        <w:t xml:space="preserve"> related to student academic performance. It highlights the aim, methodology, data, and findings of these works.</w:t>
      </w:r>
    </w:p>
    <w:p w14:paraId="791DB9B7" w14:textId="77777777" w:rsidR="009F12DB" w:rsidRPr="009F12DB" w:rsidRDefault="009F12DB" w:rsidP="009F12DB"/>
    <w:p w14:paraId="66298DDF" w14:textId="66A79005" w:rsidR="00B31086" w:rsidRDefault="00E110CA" w:rsidP="00E110CA">
      <w:r>
        <w:fldChar w:fldCharType="begin" w:fldLock="1"/>
      </w:r>
      <w:r>
        <w:instrText>ADDIN CSL_CITATION {"citationItems":[{"id":"ITEM-1","itemData":{"ISSN":"23318422","abstract":"One of the important measures of quality of education is the performance of students in the academic settings. Nowadays, abundant data is stored in educational institutions about students which can help to discover insight on how students are learning and how to improve their performance ahead of time using data mining techniques. In this paper, we developed a student performance prediction model that predicts the performance of high school students for the next semester for five courses. We modeled our prediction system as a multi-label classification task and used support vector machine (SVM), Random Forest (RF), K-nearest Neighbors (KNN), and Mult-layer perceptron (MLP) as base-classifiers to train our model. We further improved the performance of the prediction model using state-of-the-art partitioning schemes to divide the label space into smaller spaces and use Label Powerset (LP) transformation method to transform each labelset into a multi-class classification task. The proposed model achieved better performance in terms of different evaluation metrics when compared to other multi-label learning tasks such as binary relevance and classifier chains.","author":[{"dropping-particle":"","family":"Admasu","given":"Ephrem","non-dropping-particle":"","parse-names":false,"suffix":""},{"dropping-particle":"","family":"Teklay","given":"Abrahaley","non-dropping-particle":"","parse-names":false,"suffix":""}],"container-title":"arXiv","id":"ITEM-1","issued":{"date-parts":[["2019"]]},"page":"1-17","title":"Student Performance Prediction with Optimum Multilabel Ensemble Model","type":"article-journal"},"uris":["http://www.mendeley.com/documents/?uuid=aa426431-e0b7-439b-a5a2-218b8b254390"]}],"mendeley":{"formattedCitation":"(Admasu &amp; Teklay, 2019)","plainTextFormattedCitation":"(Admasu &amp; Teklay, 2019)","previouslyFormattedCitation":"(Admasu &amp; Teklay, 2019)"},"properties":{"noteIndex":0},"schema":"https://github.com/citation-style-language/schema/raw/master/csl-citation.json"}</w:instrText>
      </w:r>
      <w:r>
        <w:fldChar w:fldCharType="separate"/>
      </w:r>
      <w:r w:rsidRPr="00ED3AA3">
        <w:rPr>
          <w:noProof/>
        </w:rPr>
        <w:t xml:space="preserve">Admasu </w:t>
      </w:r>
      <w:r w:rsidR="00B20989">
        <w:rPr>
          <w:noProof/>
        </w:rPr>
        <w:t>and</w:t>
      </w:r>
      <w:r w:rsidRPr="00ED3AA3">
        <w:rPr>
          <w:noProof/>
        </w:rPr>
        <w:t xml:space="preserve"> Teklay </w:t>
      </w:r>
      <w:r w:rsidR="00B20989">
        <w:rPr>
          <w:noProof/>
        </w:rPr>
        <w:t>(</w:t>
      </w:r>
      <w:r w:rsidRPr="00ED3AA3">
        <w:rPr>
          <w:noProof/>
        </w:rPr>
        <w:t>2019)</w:t>
      </w:r>
      <w:r>
        <w:fldChar w:fldCharType="end"/>
      </w:r>
      <w:r>
        <w:t xml:space="preserve"> </w:t>
      </w:r>
      <w:r w:rsidRPr="00A975DD">
        <w:t xml:space="preserve">developed a performance prediction model for five high school courses to forecast students' grades for the following semester. The data was collected over three semesters; the first two semesters' scores were used as input variables, and the model estimated the third semester's outcome. To improve accuracy, they divided the labels into smaller spaces and used the Label Powerset (LP) transformation to convert the label sets to a multi-classification task. Three public high schools in Mekelle, Ethiopia, provided data. </w:t>
      </w:r>
    </w:p>
    <w:p w14:paraId="77254588" w14:textId="489890DA" w:rsidR="00E110CA" w:rsidRDefault="00E110CA" w:rsidP="00E110CA">
      <w:r w:rsidRPr="00A975DD">
        <w:t>In addition to their basic details (gender, age, and scores on the five courses), students were given questionnaires that included questions about their perceptions of education quality, legal guardians, family income, family educational history, tutorial, GPA in grade 10, parents' occupation, and students' perceptions of education. The data was divided into 70% and 30% training and testing sets, respectively. The training set is first broken up into smaller label sets using the Stochastic Block Model (SBM), a randomi</w:t>
      </w:r>
      <w:r w:rsidR="00B31086">
        <w:t>s</w:t>
      </w:r>
      <w:r w:rsidRPr="00A975DD">
        <w:t>ed partitioning algorithm called Randomi</w:t>
      </w:r>
      <w:r w:rsidR="00B31086">
        <w:t>s</w:t>
      </w:r>
      <w:r w:rsidRPr="00A975DD">
        <w:t xml:space="preserve">ed k labELset (RAkEL), and fast-greedy to overcome the LP transformation problem. LP is then used to convert the partitioned data from a multi-label classification to a single-label classification. The data is further fed into the machine learning algorithms; SVM, Random Forest (RF), KNN, and MLP. The majority voting rule is used to estimate the success of the individual labels. The model is evaluated using Hamming loss, Jaccard index, precision, and F1 micro and macro. </w:t>
      </w:r>
      <w:r>
        <w:t>Concerning</w:t>
      </w:r>
      <w:r w:rsidRPr="00A975DD">
        <w:t xml:space="preserve"> each </w:t>
      </w:r>
      <w:r w:rsidRPr="00A975DD">
        <w:lastRenderedPageBreak/>
        <w:t>partitioning algorithm, all base-level classifiers were assessed using the evaluation metrics. The SVM classifier performed best overall</w:t>
      </w:r>
      <w:r>
        <w:t>,</w:t>
      </w:r>
      <w:r w:rsidRPr="00A975DD">
        <w:t xml:space="preserve"> </w:t>
      </w:r>
      <w:r w:rsidR="00B31086">
        <w:t>main</w:t>
      </w:r>
      <w:r w:rsidRPr="00A975DD">
        <w:t xml:space="preserve">ly when fast-greedy and RAkEL partitioning schemes were used. The LP ensemble model was compared to binary significance and class chains, both types of problem transformation methods. In terms of evaluation metrics, the LP model outperformed them. </w:t>
      </w:r>
      <w:r w:rsidR="00B31086">
        <w:t>More training samples with higher label spaces can be used to model a multi-label ensemble model as future work</w:t>
      </w:r>
      <w:r w:rsidRPr="00A975DD">
        <w:t>.</w:t>
      </w:r>
    </w:p>
    <w:p w14:paraId="6BE95F0D" w14:textId="77777777" w:rsidR="00E110CA" w:rsidRDefault="00E110CA" w:rsidP="00E110CA"/>
    <w:p w14:paraId="72F05E3F" w14:textId="30E4D1CD" w:rsidR="00E110CA" w:rsidRDefault="00E110CA" w:rsidP="00E110CA">
      <w:r>
        <w:fldChar w:fldCharType="begin" w:fldLock="1"/>
      </w:r>
      <w:r>
        <w:instrText>ADDIN CSL_CITATION {"citationItems":[{"id":"ITEM-1","itemData":{"DOI":"10.1186/s41239-019-0160-3","ISSN":"1698-580X","abstract":"Prediction of student's performance became an urgent desire in most of educational entities and institutes. That is essential in order to help at-risk students and assure their retention, providing the excellent learning resources and experience, and improving the university's ranking and reputation. However, that might be difficult to be achieved for startup to mid-sized universities, especially those which are specialized in graduate and post graduate programs, and have small students' records for analysis. So, the main aim of this project is to prove the possibility of training and modeling a small dataset size and the feasibility of creating a prediction model with credible accuracy rate. This research explores as well the possibility of identifying the key indicators in the small dataset, which will be utilized in creating the prediction model, using visualization and clustering algorithms. Best indicators were fed into multiple machine learning algorithms to evaluate them for the most accurate model. Among the selected algorithms, the results proved the ability of clustering algorithm in identifying key indicators in small datasets. The main outcomes of this study have proved the efficiency of support vector machine and learning discriminant analysis algorithms in training small dataset size and in producing an acceptable classification's accuracy and reliability test rates.","author":[{"dropping-particle":"","family":"Abu Zohair","given":"Lubna Mahmoud","non-dropping-particle":"","parse-names":false,"suffix":""}],"container-title":"International Journal of Educational Technology in Higher Education","id":"ITEM-1","issue":"1","issued":{"date-parts":[["2019"]]},"publisher":"International Journal of Educational Technology in Higher Education","title":"Prediction of Student’s performance by modelling small dataset size","type":"article-journal","volume":"16"},"uris":["http://www.mendeley.com/documents/?uuid=e40cf57f-cc0d-4c15-abcc-18a8184df4c2"]}],"mendeley":{"formattedCitation":"(Abu Zohair, 2019)","plainTextFormattedCitation":"(Abu Zohair, 2019)","previouslyFormattedCitation":"(Abu Zohair, 2019)"},"properties":{"noteIndex":0},"schema":"https://github.com/citation-style-language/schema/raw/master/csl-citation.json"}</w:instrText>
      </w:r>
      <w:r>
        <w:fldChar w:fldCharType="separate"/>
      </w:r>
      <w:r w:rsidRPr="00ED3AA3">
        <w:rPr>
          <w:noProof/>
        </w:rPr>
        <w:t>Abu Zohair</w:t>
      </w:r>
      <w:r w:rsidR="00B20989">
        <w:rPr>
          <w:noProof/>
        </w:rPr>
        <w:t xml:space="preserve"> (</w:t>
      </w:r>
      <w:r w:rsidRPr="00ED3AA3">
        <w:rPr>
          <w:noProof/>
        </w:rPr>
        <w:t>2019)</w:t>
      </w:r>
      <w:r>
        <w:fldChar w:fldCharType="end"/>
      </w:r>
      <w:r>
        <w:t xml:space="preserve"> </w:t>
      </w:r>
      <w:r w:rsidRPr="00A975DD">
        <w:t>demonstrated the possibility of using small datasets from mid-sized/</w:t>
      </w:r>
      <w:r w:rsidR="00B31086" w:rsidRPr="00A975DD">
        <w:t>start-up</w:t>
      </w:r>
      <w:r w:rsidRPr="00A975DD">
        <w:t xml:space="preserve"> universities to build an accurate performance prediction model. The data used originated from the records of 50 recent graduates. Student ID, age, </w:t>
      </w:r>
      <w:r w:rsidR="00B31086" w:rsidRPr="00A975DD">
        <w:t>B.Sc.</w:t>
      </w:r>
      <w:r w:rsidRPr="00A975DD">
        <w:t xml:space="preserve"> degree, </w:t>
      </w:r>
      <w:r w:rsidR="00B31086" w:rsidRPr="00A975DD">
        <w:t>B.Sc.</w:t>
      </w:r>
      <w:r w:rsidRPr="00A975DD">
        <w:t xml:space="preserve"> grade, course names, course grades, and teacher names are among the attributes used. The dataset was further divided into two sets, one for all course grades with a 58.1% accuracy baseline and the other for the dissertation grade with a 60.5% accuracy baseline. </w:t>
      </w:r>
      <w:r w:rsidR="00B31086">
        <w:t>Microsoft Excel and Python were used for data preparation</w:t>
      </w:r>
      <w:r w:rsidRPr="00A975DD">
        <w:t>, and R studio was used to visuali</w:t>
      </w:r>
      <w:r w:rsidR="00B31086">
        <w:t>s</w:t>
      </w:r>
      <w:r w:rsidRPr="00A975DD">
        <w:t>e the dataset, normali</w:t>
      </w:r>
      <w:r w:rsidR="00B31086">
        <w:t>s</w:t>
      </w:r>
      <w:r w:rsidRPr="00A975DD">
        <w:t>e, and select variables. The machine learning algorithms demanded that all data types be translated to numeric. The classification algorithms used to train the model were Multiple Perceptron Artificial Neural Network (MLP-ANN), Naïve Bayes</w:t>
      </w:r>
      <w:r>
        <w:t xml:space="preserve"> </w:t>
      </w:r>
      <w:r w:rsidRPr="00A975DD">
        <w:t>(NB), Support Vector Machines</w:t>
      </w:r>
      <w:r>
        <w:t xml:space="preserve"> </w:t>
      </w:r>
      <w:r w:rsidRPr="00A975DD">
        <w:t xml:space="preserve">(SVM), K-Nearest </w:t>
      </w:r>
      <w:r w:rsidR="00B31086" w:rsidRPr="00A975DD">
        <w:t>Neighbour</w:t>
      </w:r>
      <w:r w:rsidRPr="00A975DD">
        <w:t xml:space="preserve"> (KNN), and LDA (Linear Discriminant Analysis). The accuracy metric and Cohen Kappa's coefficient are used to evaluate, and the validation method was Leave-One-Out-Cross Validation (LOOCV). The SVM model had the highest accuracy and Kappa coefficient in datasets 1 and 2, with values of (69.7%, 41.7%) and (76.3%, 37.4%), respectively. The LDA model's accuracy and kappa coefficients were 63.2% and 35.1% for dataset 1 and 71.1% and 44.7% for dataset 2. The study also found that identifying key attributes with limited datasets using visuali</w:t>
      </w:r>
      <w:r w:rsidR="00B31086">
        <w:t>s</w:t>
      </w:r>
      <w:r w:rsidRPr="00A975DD">
        <w:t>ation and clustering techniques was more effective than using complex classifiers. The study was confined since it relied solely on student administration results. The application of other variables that influence learning outcomes may be a topic for future research.</w:t>
      </w:r>
    </w:p>
    <w:p w14:paraId="0A5C7FB7" w14:textId="77777777" w:rsidR="00E110CA" w:rsidRDefault="00E110CA" w:rsidP="00E110CA"/>
    <w:p w14:paraId="199C4774" w14:textId="555173B2" w:rsidR="00E110CA" w:rsidRDefault="00E110CA" w:rsidP="00E110CA">
      <w:r w:rsidRPr="003708BD">
        <w:t xml:space="preserve">To anticipate the performance of students in their upcoming examination, </w:t>
      </w:r>
      <w:r>
        <w:fldChar w:fldCharType="begin" w:fldLock="1"/>
      </w:r>
      <w:r>
        <w:instrText>ADDIN CSL_CITATION {"citationItems":[{"id":"ITEM-1","itemData":{"DOI":"10.17265/2328-2223/2018.04.006","author":[{"dropping-particle":"","family":"Gatsheni","given":"Barnabas Ndlovu","non-dropping-particle":"","parse-names":false,"suffix":""},{"dropping-particle":"","family":"Katambwa","given":"Olga Ngala","non-dropping-particle":"","parse-names":false,"suffix":""}],"id":"ITEM-1","issued":{"date-parts":[["2018"]]},"page":"229-237","title":"The Design of Predictive Model for the Academic Performance of Students at University Based on Machine Learning","type":"article-journal","volume":"6"},"uris":["http://www.mendeley.com/documents/?uuid=2f850f9a-2eae-4aa3-889f-1cde73dd2158"]}],"mendeley":{"formattedCitation":"(Gatsheni &amp; Katambwa, 2018)","plainTextFormattedCitation":"(Gatsheni &amp; Katambwa, 2018)","previouslyFormattedCitation":"(Gatsheni &amp; Katambwa, 2018)"},"properties":{"noteIndex":0},"schema":"https://github.com/citation-style-language/schema/raw/master/csl-citation.json"}</w:instrText>
      </w:r>
      <w:r>
        <w:fldChar w:fldCharType="separate"/>
      </w:r>
      <w:r w:rsidRPr="00ED3AA3">
        <w:rPr>
          <w:noProof/>
        </w:rPr>
        <w:t xml:space="preserve">Gatsheni </w:t>
      </w:r>
      <w:r w:rsidR="00B20989">
        <w:rPr>
          <w:noProof/>
        </w:rPr>
        <w:t>and</w:t>
      </w:r>
      <w:r w:rsidRPr="00ED3AA3">
        <w:rPr>
          <w:noProof/>
        </w:rPr>
        <w:t xml:space="preserve"> Katambwa </w:t>
      </w:r>
      <w:r w:rsidR="00B20989">
        <w:rPr>
          <w:noProof/>
        </w:rPr>
        <w:t>(</w:t>
      </w:r>
      <w:r w:rsidRPr="00ED3AA3">
        <w:rPr>
          <w:noProof/>
        </w:rPr>
        <w:t>2018)</w:t>
      </w:r>
      <w:r>
        <w:fldChar w:fldCharType="end"/>
      </w:r>
      <w:r>
        <w:t xml:space="preserve"> </w:t>
      </w:r>
      <w:r w:rsidRPr="003708BD">
        <w:t>use three machine learning algorithms, SVM, Bayesian Networks, NB, MLP, and decision trees</w:t>
      </w:r>
      <w:r w:rsidR="00181D35">
        <w:t>'</w:t>
      </w:r>
      <w:r w:rsidRPr="003708BD">
        <w:t xml:space="preserve"> J48.  At the University of Johannesburg, questionnaires were used </w:t>
      </w:r>
      <w:r w:rsidRPr="003708BD">
        <w:lastRenderedPageBreak/>
        <w:t>to collect data on factors that could influence first-year students' results. The available data consisted of 247 records with five input variables (average matriculation performance, self-study, qualified lecturer, lecture attendance, and first</w:t>
      </w:r>
      <w:r>
        <w:t>-</w:t>
      </w:r>
      <w:r w:rsidRPr="003708BD">
        <w:t>semester average results). WEKA was used to build the predictive models, while accuracy and RMSE measured performance. Naïve Bayes had the highest classifier with an accuracy score of 75.3% and the lowest RMSE of 0.3555. The cost of the model</w:t>
      </w:r>
      <w:r w:rsidR="00B31086">
        <w:t>,</w:t>
      </w:r>
      <w:r w:rsidRPr="003708BD">
        <w:t xml:space="preserve"> which is a multiplication of the confusion and loss matrix</w:t>
      </w:r>
      <w:r w:rsidR="00B31086">
        <w:t>,</w:t>
      </w:r>
      <w:r w:rsidRPr="003708BD">
        <w:t xml:space="preserve"> was calculated. A confusion matrix is a table that shows the number of correctly and incorrectly predicted instances</w:t>
      </w:r>
      <w:r w:rsidR="00B31086">
        <w:t>,</w:t>
      </w:r>
      <w:r w:rsidRPr="003708BD">
        <w:t xml:space="preserve"> while a loss matrix defines penalties for getting the wrong answer. With Bayesian networks, Naïve Bayes, MLP, J48, and SVM</w:t>
      </w:r>
      <w:r w:rsidR="00B31086">
        <w:t>,</w:t>
      </w:r>
      <w:r w:rsidRPr="003708BD">
        <w:t xml:space="preserve"> a cost of 181, 163, 165, 180, and 139 w</w:t>
      </w:r>
      <w:r w:rsidR="00B31086">
        <w:t>ere obtained</w:t>
      </w:r>
      <w:r w:rsidRPr="003708BD">
        <w:t>. Hence, the SVM classifier with an accuracy of 72.87% is chosen as the best classifier because of its low cost. This model would help to improve the graduation rate of students in the university by identifying specific factors that affect their performance.</w:t>
      </w:r>
    </w:p>
    <w:p w14:paraId="1B6DFAEB" w14:textId="77777777" w:rsidR="00E110CA" w:rsidRDefault="00E110CA" w:rsidP="00E110CA"/>
    <w:bookmarkStart w:id="333" w:name="_Hlk67640072"/>
    <w:p w14:paraId="06C2571A" w14:textId="30D065C8" w:rsidR="00B31086" w:rsidRDefault="00E110CA" w:rsidP="00E110CA">
      <w:r>
        <w:fldChar w:fldCharType="begin" w:fldLock="1"/>
      </w:r>
      <w:r>
        <w:instrText>ADDIN CSL_CITATION {"citationItems":[{"id":"ITEM-1","itemData":{"DOI":"10.29196/jubpas.v27i1.2108","ISSN":"1992-0652","abstract":"The ultimate goal of any educational institution is offering the best educational experience and knowledge to the students. Identifying the students who need extra support and taking the appropriate actions to enhance their performance plays an important role in achieving that goal. In this research, four machine learning techniques have been used to build a classifier that can predict the performance of the students in a computer science subject that is offered by Al-Muthanna University (MU), College Of Humanities. The machine learning techniques include Artificial Neural Network, Naïve Bayes, Decision Tree, and Logistic Regression. This research pays extra attention to the effect of using the internet as a learning resource and the effect of the time spent by students on social networks on the students’ performance. These effects introduced by using features that measure whether the student uses the internet for learning and the time spent on the social networks by the students. The models have been compared using the ROC index performance measure and the classification accuracy. In addition, different measures have been computed such as the classification error, precision, recall, and the F measure. The dataset used to build the models is collected based on a survey given to the students and the students’ grade book. The ANN (fully connected feed forward multilayer ANN) model achieved the best performance that is equal to 0.807 and achieved the best classification accuracy that is equal to 77.04%. In addition, the decision tree model identified five factors as important factors which influence the performance of the students.","author":[{"dropping-particle":"","family":"Altabrawee","given":"Hussein","non-dropping-particle":"","parse-names":false,"suffix":""},{"dropping-particle":"","family":"Ali","given":"Osama Abdul Jaleel","non-dropping-particle":"","parse-names":false,"suffix":""},{"dropping-particle":"","family":"Ajmi","given":"Samir Qaisar","non-dropping-particle":"","parse-names":false,"suffix":""}],"container-title":"JOURNAL OF UNIVERSITY OF BABYLON for Pure and Applied Sciences","id":"ITEM-1","issue":"1","issued":{"date-parts":[["2019"]]},"page":"194-205","title":"Predicting Students’ Performance Using Machine Learning Techniques","type":"article-journal","volume":"27"},"uris":["http://www.mendeley.com/documents/?uuid=219739e3-305f-42d3-bf9d-a79c3ed0264e"]}],"mendeley":{"formattedCitation":"(Altabrawee et al., 2019)","plainTextFormattedCitation":"(Altabrawee et al., 2019)","previouslyFormattedCitation":"(Altabrawee et al., 2019)"},"properties":{"noteIndex":0},"schema":"https://github.com/citation-style-language/schema/raw/master/csl-citation.json"}</w:instrText>
      </w:r>
      <w:r>
        <w:fldChar w:fldCharType="separate"/>
      </w:r>
      <w:r w:rsidRPr="00ED3AA3">
        <w:rPr>
          <w:noProof/>
        </w:rPr>
        <w:t xml:space="preserve">Altabrawee et al. </w:t>
      </w:r>
      <w:r w:rsidR="00B20989">
        <w:rPr>
          <w:noProof/>
        </w:rPr>
        <w:t>(</w:t>
      </w:r>
      <w:r w:rsidRPr="00ED3AA3">
        <w:rPr>
          <w:noProof/>
        </w:rPr>
        <w:t>2019)</w:t>
      </w:r>
      <w:r>
        <w:fldChar w:fldCharType="end"/>
      </w:r>
      <w:r>
        <w:t xml:space="preserve"> </w:t>
      </w:r>
      <w:r w:rsidRPr="00A975DD">
        <w:t xml:space="preserve">worked on a research project to create an effective classifier that could predict students' academic performance in a computer science course at Al-Muthanna University's College of Humanities. The impact of internet-based learning and time spent on social media on student success is also explored in this study. The dataset was obtained from the </w:t>
      </w:r>
      <w:r w:rsidR="00B31086" w:rsidRPr="00A975DD">
        <w:t>Archaeology</w:t>
      </w:r>
      <w:r w:rsidRPr="00A975DD">
        <w:t xml:space="preserve"> and Sociology departments, College of Humanities at Al-Muthanna University from 2015 to 2016, and a survey </w:t>
      </w:r>
      <w:r w:rsidR="00B31086">
        <w:t xml:space="preserve">was </w:t>
      </w:r>
      <w:r w:rsidRPr="00A975DD">
        <w:t>filled by students. The dataset contains 161 records (76 male and 85 female) with 20 attributes categori</w:t>
      </w:r>
      <w:r w:rsidR="00B31086">
        <w:t>s</w:t>
      </w:r>
      <w:r w:rsidRPr="00A975DD">
        <w:t xml:space="preserve">ed into personal and lifestyle, studying style, family related, educational environment satisfaction, and student's grades. The predictors are department, gender, studying style, using the internet for study, using extra learning resources, interest in studying computer, computer experience, studying hours, family members education, family help in studying, educational environment satisfaction, has a job, accommodation, residence, married, sports participation, time spent on social media, computer grade course1, English grade course1, and final computer outcome as the target variable. The methodology included feature engineering to construct the students' dataset, data collection, data </w:t>
      </w:r>
      <w:r w:rsidR="00B31086" w:rsidRPr="00A975DD">
        <w:t>pre-processing</w:t>
      </w:r>
      <w:r w:rsidRPr="00A975DD">
        <w:t>, the development and evaluation of four machine learning models, and the best model to analy</w:t>
      </w:r>
      <w:r w:rsidR="00B31086">
        <w:t>s</w:t>
      </w:r>
      <w:r w:rsidRPr="00A975DD">
        <w:t xml:space="preserve">e the results. The machine learning models used were a fully connected feed-forward Artificial Neural Network, Naïve </w:t>
      </w:r>
      <w:r w:rsidRPr="00A975DD">
        <w:lastRenderedPageBreak/>
        <w:t>Bayes, Decision Tree, and Logistic Regression. Students were labe</w:t>
      </w:r>
      <w:r>
        <w:t>l</w:t>
      </w:r>
      <w:r w:rsidRPr="00A975DD">
        <w:t>led weak or good based on their final grades in the computer science subject. Weak students had a final grade of less than 60, while good students scored 60 and above. The dataset contained 75 good and 86 weak students.</w:t>
      </w:r>
    </w:p>
    <w:p w14:paraId="653FD1AD" w14:textId="2CAC9348" w:rsidR="00E110CA" w:rsidRDefault="00E110CA" w:rsidP="00E110CA">
      <w:r w:rsidRPr="00A975DD">
        <w:t xml:space="preserve">Weak students were given a positive value in the target variable since their identification was of more importance. RapidMiner studio was used to train, test, and validate the machine learning models (cross-validation). The ROC index, F-Measure, Precision, and Recall were used to assess the models. Overall, the Artificial Neural Network model was the </w:t>
      </w:r>
      <w:r w:rsidR="00406A7F">
        <w:t>+-</w:t>
      </w:r>
      <w:r w:rsidRPr="00A975DD">
        <w:t xml:space="preserve">most accurate (77.04), it had the highest ROC index (0.807), and the lowest classification error. The next best performer was the Decision Tree model with the second-highest recall, accuracy, and a ROC index of 0.762. Five key attributes were defined by the decision tree: computer grade-Course1, housing, interest in learning computers, satisfaction with the educational environment, and residency.  In this vein, the study found that </w:t>
      </w:r>
      <w:r w:rsidR="00B31086">
        <w:t>poor students' performance</w:t>
      </w:r>
      <w:r w:rsidRPr="00A975DD">
        <w:t xml:space="preserve"> can be improved by arranging extra sessions and lab work, offering better working conditions, and making topics more interesting.</w:t>
      </w:r>
    </w:p>
    <w:p w14:paraId="5C5BBE8D" w14:textId="77777777" w:rsidR="00E110CA" w:rsidRDefault="00E110CA" w:rsidP="00E110CA"/>
    <w:bookmarkEnd w:id="333"/>
    <w:p w14:paraId="46AA05DB" w14:textId="1D394E04" w:rsidR="00E110CA" w:rsidRDefault="00E110CA" w:rsidP="00E110CA">
      <w:r>
        <w:fldChar w:fldCharType="begin" w:fldLock="1"/>
      </w:r>
      <w:r w:rsidR="00B20989">
        <w:instrText>ADDIN CSL_CITATION {"citationItems":[{"id":"ITEM-1","itemData":{"DOI":"10.1016/j.procs.2015.07.372","ISSN":"18770509","abstract":"Educational Data Mining field concentrate on Prediction more often as compare to generate exact results for future purpose. In order to keep a check on the changes occurring in curriculum patterns, a regular analysis is must of educational databases. This paper focus on identifying the slow learners among students and displaying it by a predictive data mining model using classification based algorithms. Real World data set from a high school is taken and filtration of desired potential variables is done using WEKA an Open Source Tool. The dataset of student academic records is tested and applied on various classification algorithms such as Multilayer Perception, Naïve Bayes, SMO, J48 and REPTree using WEKA an Open source tool. As a result, statistics are generated based on all classification algorithms and comparison of all five classifiers is also done in order to predict the accuracy and to find the best performing classification algorithm among all. In this paper, a knowledge flow model is also shown among all five classifiers. This paper showcases the importance of Prediction and Classification based data mining algorithms in the field of education and also presents some promising future lines.","author":[{"dropping-particle":"","family":"Kaur","given":"Parneet","non-dropping-particle":"","parse-names":false,"suffix":""},{"dropping-particle":"","family":"Singh","given":"Manpreet","non-dropping-particle":"","parse-names":false,"suffix":""},{"dropping-particle":"","family":"Josan","given":"Gurpreet Singh","non-dropping-particle":"","parse-names":false,"suffix":""}],"container-title":"Procedia Computer Science","id":"ITEM-1","issued":{"date-parts":[["2015"]]},"page":"500-508","publisher":"Elsevier Masson SAS","title":"Classification and Prediction Based Data Mining Algorithms to Predict Slow Learners in Education Sector","type":"article-journal","volume":"57"},"uris":["http://www.mendeley.com/documents/?uuid=f50c1f20-113d-4692-b0ee-93cbd7c0f3ab"]}],"mendeley":{"formattedCitation":"(P. Kaur et al., 2015)","manualFormatting":"Kaur et al. (2015)","plainTextFormattedCitation":"(P. Kaur et al., 2015)","previouslyFormattedCitation":"(P. Kaur et al., 2015)"},"properties":{"noteIndex":0},"schema":"https://github.com/citation-style-language/schema/raw/master/csl-citation.json"}</w:instrText>
      </w:r>
      <w:r>
        <w:fldChar w:fldCharType="separate"/>
      </w:r>
      <w:r w:rsidRPr="00ED3AA3">
        <w:rPr>
          <w:noProof/>
        </w:rPr>
        <w:t xml:space="preserve">Kaur et al. </w:t>
      </w:r>
      <w:r w:rsidR="00B20989">
        <w:rPr>
          <w:noProof/>
        </w:rPr>
        <w:t>(</w:t>
      </w:r>
      <w:r w:rsidRPr="00ED3AA3">
        <w:rPr>
          <w:noProof/>
        </w:rPr>
        <w:t>2015)</w:t>
      </w:r>
      <w:r>
        <w:fldChar w:fldCharType="end"/>
      </w:r>
      <w:r>
        <w:t xml:space="preserve"> </w:t>
      </w:r>
      <w:r w:rsidRPr="00A975DD">
        <w:t xml:space="preserve">studied high school students' performance to identify slow learners and determine the best classifier for predicting performance. This research used the records of 152 students from a high school as a case study. The data were manually filtered, then transformed to a standard format, and used for variable selection using the Waikato Environment for Knowledge Analysis (WEKA) tool. Variables identified: sex, the institution at a high level, type of board, the medium of instruction, type of school, private tuition, area at the school level, students with mobile, students with computers at home, students having internet access, students' roll number, the internal grade of the student, attendance count, and whether qualified or not (target variable). The classifier used include Multilayer Perception (MLP), Naïve Bayes, Sequential Minimal Optimization (SMO), J48 (a decision tree algorithm), and Reduced Error Pruning Decision Tree (REPTree), and they were all implemented with the WEKA tool. Chi-Squared, Information Gain, Symmetrical Uncertainty, and Relief attributes are used to evaluate the classifiers. Multilayer Perception had the highest accuracy of 75% after implementing and evaluating the model, followed by J48 with 69.73%, SMO with 68.42%, REPTree with 67.76%, and Naïve Bayes with </w:t>
      </w:r>
      <w:r w:rsidRPr="00A975DD">
        <w:lastRenderedPageBreak/>
        <w:t xml:space="preserve">65.13%. As opposed to other classifiers, MLP ranked high with an F-Measure of 82%. </w:t>
      </w:r>
      <w:r w:rsidR="00B31086">
        <w:t>Other researchers can also use this model</w:t>
      </w:r>
      <w:r w:rsidRPr="00A975DD">
        <w:t xml:space="preserve"> in </w:t>
      </w:r>
      <w:r w:rsidR="00B31086">
        <w:t>different</w:t>
      </w:r>
      <w:r w:rsidRPr="00A975DD">
        <w:t xml:space="preserve"> fields such as sports, medicine, and the stock market. Learning and retention capabilities may be added to the model to boost </w:t>
      </w:r>
      <w:r>
        <w:t>their</w:t>
      </w:r>
      <w:r w:rsidRPr="00A975DD">
        <w:t xml:space="preserve"> accuracy.</w:t>
      </w:r>
    </w:p>
    <w:p w14:paraId="59077B74" w14:textId="77777777" w:rsidR="00B20989" w:rsidRDefault="00B20989" w:rsidP="00E110CA"/>
    <w:p w14:paraId="03AF8C36" w14:textId="3A72A0C2" w:rsidR="00E110CA" w:rsidRDefault="00E110CA" w:rsidP="00E110CA">
      <w:r>
        <w:fldChar w:fldCharType="begin" w:fldLock="1"/>
      </w:r>
      <w:r w:rsidR="00B20989">
        <w:instrText>ADDIN CSL_CITATION {"citationItems":[{"id":"ITEM-1","itemData":{"DOI":"10.2507/daaam.scibook.2009.11","ISBN":"9783901509681","ISSN":"17269679","abstract":"Importance of data collecting and storing is growing in engineering sectors. Conventional databases have been developed to integrated systems, but in terms of e-Manufacturing due to increasing amount of data feeds from smart dust sensor networks novel analysis methods are needed. Data mining implementation in production management and manufacturing as an alternative method is discussed in this paper. Integrating a data mining framework within the manufacturing information system will provide improved manufacturing decision making process and enhanced productivity.","author":[{"dropping-particle":"","family":"Abu-Oda","given":"Ghadeer S.","non-dropping-particle":"","parse-names":false,"suffix":""},{"dropping-particle":"","family":"El-Halees","given":"Alaa M.","non-dropping-particle":"","parse-names":false,"suffix":""}],"container-title":"International Journal of Data Mining &amp; Knowledge Management Process (IJDKP)","id":"ITEM-1","issue":"1","issued":{"date-parts":[["2015"]]},"page":"827-828","title":"DATA MINING IN HIGHER EDUCATION : UNIVERSITY STUDENT DROPOUT CASE STUDY","type":"article-journal","volume":"5"},"uris":["http://www.mendeley.com/documents/?uuid=7484a621-0aa7-4125-a62c-7d05f0f7bb41"]}],"mendeley":{"formattedCitation":"(Abu-Oda &amp; El-Halees, 2015)","manualFormatting":"Abu-Oda and El-Halees, (2015)","plainTextFormattedCitation":"(Abu-Oda &amp; El-Halees, 2015)","previouslyFormattedCitation":"(Abu-Oda &amp; El-Halees, 2015)"},"properties":{"noteIndex":0},"schema":"https://github.com/citation-style-language/schema/raw/master/csl-citation.json"}</w:instrText>
      </w:r>
      <w:r>
        <w:fldChar w:fldCharType="separate"/>
      </w:r>
      <w:r w:rsidRPr="00ED3AA3">
        <w:rPr>
          <w:noProof/>
        </w:rPr>
        <w:t xml:space="preserve">Abu-Oda </w:t>
      </w:r>
      <w:r w:rsidR="00B20989">
        <w:rPr>
          <w:noProof/>
        </w:rPr>
        <w:t>and</w:t>
      </w:r>
      <w:r w:rsidRPr="00ED3AA3">
        <w:rPr>
          <w:noProof/>
        </w:rPr>
        <w:t xml:space="preserve"> El-Halees </w:t>
      </w:r>
      <w:r w:rsidR="00B20989">
        <w:rPr>
          <w:noProof/>
        </w:rPr>
        <w:t>(</w:t>
      </w:r>
      <w:r w:rsidRPr="00ED3AA3">
        <w:rPr>
          <w:noProof/>
        </w:rPr>
        <w:t>2015)</w:t>
      </w:r>
      <w:r>
        <w:fldChar w:fldCharType="end"/>
      </w:r>
      <w:r>
        <w:t xml:space="preserve"> </w:t>
      </w:r>
      <w:r w:rsidRPr="006C3079">
        <w:t>also conducted research using data mining techniques to predict student success and dropout risk. Data was gathered from the ALAQSA university database, which contains 1290 records of computer students from 2005 to 2011. According to the visuali</w:t>
      </w:r>
      <w:r w:rsidR="00B31086">
        <w:t>s</w:t>
      </w:r>
      <w:r w:rsidRPr="006C3079">
        <w:t>ations, more than half of the students in the data set dropped out of their original major (computer science). The label variable is a categorical variable that specifies whether the student would graduate with a computer science major. Other variables for prediction are GPA, sex, average grade before university, region, and scores in the following courses: introduction to computer science, database, programming, algorithm analysis, logic design, and data structures I and II. They substituted missing values, used SMOTE to deal with data imbalances, and discreti</w:t>
      </w:r>
      <w:r w:rsidR="00B31086">
        <w:t>s</w:t>
      </w:r>
      <w:r w:rsidRPr="006C3079">
        <w:t>ed values into groups to prepare the data. Converting absolute column values into bins or ranges is the process of discreti</w:t>
      </w:r>
      <w:r w:rsidR="00B31086">
        <w:t>s</w:t>
      </w:r>
      <w:r w:rsidRPr="006C3079">
        <w:t xml:space="preserve">ing a value. This was done for the subject scores, average characteristics, and GPA. To accomplish this, upper limits of 100, 80, 70, 60, and 50 were substituted for the A-F range. The data is then divided into 60% and 30% training and testing sets, respectively. The model is developed using </w:t>
      </w:r>
      <w:r>
        <w:t xml:space="preserve">a </w:t>
      </w:r>
      <w:r w:rsidRPr="006C3079">
        <w:t xml:space="preserve">decision tree, </w:t>
      </w:r>
      <w:r>
        <w:t>N</w:t>
      </w:r>
      <w:r w:rsidRPr="006C3079">
        <w:t xml:space="preserve">aïve </w:t>
      </w:r>
      <w:r>
        <w:t>B</w:t>
      </w:r>
      <w:r w:rsidRPr="006C3079">
        <w:t xml:space="preserve">ayes, and FP-growth for association mining.   10-fold cross-validation is used to examine all models. The decision tree had 98.14%, </w:t>
      </w:r>
      <w:r>
        <w:t>N</w:t>
      </w:r>
      <w:r w:rsidRPr="006C3079">
        <w:t xml:space="preserve">aïve </w:t>
      </w:r>
      <w:r>
        <w:t>B</w:t>
      </w:r>
      <w:r w:rsidRPr="006C3079">
        <w:t xml:space="preserve">ayes had a 96%, and the FP-growth algorithm revealed patterns with a 95% accuracy. According to the findings, mastering digital design and algorithm analysis courses </w:t>
      </w:r>
      <w:r w:rsidR="00B31086">
        <w:t>significantly impacts</w:t>
      </w:r>
      <w:r w:rsidRPr="006C3079">
        <w:t xml:space="preserve"> predicting student persistence in their major and lowering the risk of dropping out.</w:t>
      </w:r>
    </w:p>
    <w:p w14:paraId="00A2AB71" w14:textId="77777777" w:rsidR="00E110CA" w:rsidRDefault="00E110CA" w:rsidP="00E110CA"/>
    <w:p w14:paraId="7B97CDE3" w14:textId="4856FB03" w:rsidR="00E110CA" w:rsidRDefault="00D369A8" w:rsidP="00E110CA">
      <w:r>
        <w:t xml:space="preserve">The </w:t>
      </w:r>
      <w:r w:rsidRPr="00A975DD">
        <w:t>research</w:t>
      </w:r>
      <w:r>
        <w:t xml:space="preserve"> of </w:t>
      </w:r>
      <w:r w:rsidR="00E110CA">
        <w:fldChar w:fldCharType="begin" w:fldLock="1"/>
      </w:r>
      <w:r w:rsidR="00E110CA">
        <w:instrText>ADDIN CSL_CITATION {"citationItems":[{"id":"ITEM-1","itemData":{"DOI":"10.1016/j.sbspro.2015.02.296","ISSN":"18770428","abstract":"There is a growing awareness among researchers about the apparent variations in the academic performance of students in tertiary institutions. Although, many studies have employed traditional statistical methods in identifying the factors responsible for the disparity, the statistical tool for setting a yardstick is yet to be established. Machine learning techniques have been employed as a paradigm in the modeling of students’ academic performance in higher learning. However, they could be the springboard for improving prediction of students’ academic performance. This work therefore aimed at designing a framework of intelligent recommender system, based on background factors, which can predict students’ first year academic performance and recommend necessary actions for improvement.","author":[{"dropping-particle":"","family":"Goga","given":"Maria","non-dropping-particle":"","parse-names":false,"suffix":""},{"dropping-particle":"","family":"Kuyoro","given":"Shade","non-dropping-particle":"","parse-names":false,"suffix":""},{"dropping-particle":"","family":"Goga","given":"Nicolae","non-dropping-particle":"","parse-names":false,"suffix":""}],"container-title":"Procedia - Social and Behavioral Sciences","id":"ITEM-1","issue":"November 2014","issued":{"date-parts":[["2015"]]},"page":"1481-1488","publisher":"Elsevier B.V.","title":"A Recommender for Improving the Student Academic Performance","type":"article-journal","volume":"180"},"uris":["http://www.mendeley.com/documents/?uuid=f38370ea-0be3-49c0-b000-316340a49fa4"]}],"mendeley":{"formattedCitation":"(Goga et al., 2015)","plainTextFormattedCitation":"(Goga et al., 2015)","previouslyFormattedCitation":"(Goga et al., 2015)"},"properties":{"noteIndex":0},"schema":"https://github.com/citation-style-language/schema/raw/master/csl-citation.json"}</w:instrText>
      </w:r>
      <w:r w:rsidR="00E110CA">
        <w:fldChar w:fldCharType="separate"/>
      </w:r>
      <w:r w:rsidR="00E110CA" w:rsidRPr="00ED3AA3">
        <w:rPr>
          <w:noProof/>
        </w:rPr>
        <w:t xml:space="preserve">Goga et al. </w:t>
      </w:r>
      <w:r w:rsidR="00B20989">
        <w:rPr>
          <w:noProof/>
        </w:rPr>
        <w:t>(</w:t>
      </w:r>
      <w:r w:rsidR="00E110CA" w:rsidRPr="00ED3AA3">
        <w:rPr>
          <w:noProof/>
        </w:rPr>
        <w:t>2015)</w:t>
      </w:r>
      <w:r w:rsidR="00E110CA">
        <w:fldChar w:fldCharType="end"/>
      </w:r>
      <w:r>
        <w:t xml:space="preserve"> </w:t>
      </w:r>
      <w:r w:rsidR="00E110CA" w:rsidRPr="00A975DD">
        <w:t xml:space="preserve">focused on using background factors to construct an intelligent recommender framework that could predict a student's first-year academic achievement. They hoped that </w:t>
      </w:r>
      <w:r w:rsidR="00B31086">
        <w:t>management would make better decisions about early intervention strategies for low-performing students using this as a guideline</w:t>
      </w:r>
      <w:r w:rsidR="00E110CA" w:rsidRPr="00A975DD">
        <w:t>. Data was obtained from Babcock University, Nigeria, from 2001 to 2010. Sixty-eight</w:t>
      </w:r>
      <w:r w:rsidR="00E110CA">
        <w:t xml:space="preserve">% </w:t>
      </w:r>
      <w:r w:rsidR="00E110CA" w:rsidRPr="00A975DD">
        <w:t>of the total population was selected at random. The variables chosen for mode</w:t>
      </w:r>
      <w:r w:rsidR="00E110CA">
        <w:t>l</w:t>
      </w:r>
      <w:r w:rsidR="00E110CA" w:rsidRPr="00A975DD">
        <w:t xml:space="preserve">ling included: age, </w:t>
      </w:r>
      <w:r w:rsidR="00E110CA" w:rsidRPr="00A975DD">
        <w:lastRenderedPageBreak/>
        <w:t xml:space="preserve">gender, parent's marital status, parent's educational level, parent's occupation, SSCE (Secondary School Certificate Examination Grade) score, UME (University Matriculation Examination) score, CGPA (Cumulative Grade Point Average) from the first year. Four respondents were given questionnaires, and they all agreed that family backgrounds play a significant role in a student's first-year success. It is stressed that a student's productivity is enabled by a harmonious home, while the reverse is associated with a disturbed mind and inevitably results in poor performance. The model is built using ten WEKA classification algorithms and multilayer perception. The ten classification algorithms are divided into two categories: induction algorithms, </w:t>
      </w:r>
      <w:r w:rsidR="00B31086">
        <w:t>including</w:t>
      </w:r>
      <w:r w:rsidR="00E110CA" w:rsidRPr="00A975DD">
        <w:t xml:space="preserve"> PART, OneR, Decision table, and JRip, and decision tree algorithms, which include REPTree, J48, Random Tree, Decision stump, and </w:t>
      </w:r>
      <w:r w:rsidR="00F74748" w:rsidRPr="00A975DD">
        <w:t>Random Forest</w:t>
      </w:r>
      <w:r w:rsidR="00E110CA" w:rsidRPr="00A975DD">
        <w:t xml:space="preserve">. The accuracy score was used to assess the classification models. The inductive algorithms performed worse than the decision tree algorithms (REPTree, J48, Random Tree, Decision stump, and </w:t>
      </w:r>
      <w:r w:rsidR="00F74748" w:rsidRPr="00A975DD">
        <w:t>Random Forest</w:t>
      </w:r>
      <w:r w:rsidR="00E110CA" w:rsidRPr="00A975DD">
        <w:t>), where the lowest accuracy was 96.78%. With an accuracy score of 99.908% for 10-fold cross-validation and 99.8205f% for the holdout process, the Random Forest classifier surpassed all other classifiers. The random tree was also used to construct a recommender system that could forecast first-year students' academic success and make suggestions for improved performance. A research extension will use a broader dataset to find rules that correctly simulate real-life scenarios and add more variables from college entry to boost the model's accuracy. The model created could be extended to other academic levels as well.</w:t>
      </w:r>
    </w:p>
    <w:p w14:paraId="09C27461" w14:textId="77777777" w:rsidR="00E110CA" w:rsidRDefault="00E110CA" w:rsidP="00E110CA"/>
    <w:p w14:paraId="03F77672" w14:textId="26F3B5E4" w:rsidR="00E110CA" w:rsidRDefault="00E110CA" w:rsidP="00E110CA">
      <w:r>
        <w:fldChar w:fldCharType="begin" w:fldLock="1"/>
      </w:r>
      <w:r w:rsidR="00D369A8">
        <w:instrText>ADDIN CSL_CITATION {"citationItems":[{"id":"ITEM-1","itemData":{"author":[{"dropping-particle":"","family":"Ünal","given":"Ferda","non-dropping-particle":"","parse-names":false,"suffix":""}],"container-title":"IntechOpen","id":"ITEM-1","issued":{"date-parts":[["2020"]]},"title":"Data Mining for Student Performance Prediction in Education","type":"article-journal"},"uris":["http://www.mendeley.com/documents/?uuid=7cd07e84-841c-4b1a-94fd-ce7b09c440fa"]}],"mendeley":{"formattedCitation":"(Ünal, 2020)","manualFormatting":"Ünal (2020)","plainTextFormattedCitation":"(Ünal, 2020)","previouslyFormattedCitation":"(Ünal, 2020)"},"properties":{"noteIndex":0},"schema":"https://github.com/citation-style-language/schema/raw/master/csl-citation.json"}</w:instrText>
      </w:r>
      <w:r>
        <w:fldChar w:fldCharType="separate"/>
      </w:r>
      <w:r w:rsidRPr="00ED3AA3">
        <w:rPr>
          <w:noProof/>
        </w:rPr>
        <w:t>Ünal</w:t>
      </w:r>
      <w:r w:rsidR="00D369A8">
        <w:rPr>
          <w:noProof/>
        </w:rPr>
        <w:t xml:space="preserve"> (</w:t>
      </w:r>
      <w:r w:rsidRPr="00ED3AA3">
        <w:rPr>
          <w:noProof/>
        </w:rPr>
        <w:t>2020)</w:t>
      </w:r>
      <w:r>
        <w:fldChar w:fldCharType="end"/>
      </w:r>
      <w:r>
        <w:t xml:space="preserve"> </w:t>
      </w:r>
      <w:r w:rsidRPr="00A975DD">
        <w:t xml:space="preserve">suggests three data mining techniques for predicting students' grades in Math and Portuguese classes. Decision trees, random forests, and </w:t>
      </w:r>
      <w:r>
        <w:t>N</w:t>
      </w:r>
      <w:r w:rsidRPr="00A975DD">
        <w:t xml:space="preserve">aïve </w:t>
      </w:r>
      <w:r>
        <w:t>B</w:t>
      </w:r>
      <w:r w:rsidRPr="00A975DD">
        <w:t xml:space="preserve">ayes are the algorithms proposed. Academic records and questionnaires provided to Portuguese high school students were used to collect data. School, age, sex, parents' status, mother and father's education status and occupation, nature of family relationships, family size, guardian, </w:t>
      </w:r>
      <w:r>
        <w:t xml:space="preserve">the </w:t>
      </w:r>
      <w:r w:rsidRPr="00A975DD">
        <w:t>reason for choosing the school, travel time from home to school, study time per week, amount of class failures, extra</w:t>
      </w:r>
      <w:r w:rsidR="00B31086">
        <w:t>-</w:t>
      </w:r>
      <w:r w:rsidRPr="00A975DD">
        <w:t>curricular activities, extra paid classes,  extra educational support, family educational support, internet access at home, nursery school attended</w:t>
      </w:r>
      <w:r>
        <w:t>,</w:t>
      </w:r>
      <w:r w:rsidRPr="00A975DD">
        <w:t xml:space="preserve"> if </w:t>
      </w:r>
      <w:r>
        <w:t xml:space="preserve">the </w:t>
      </w:r>
      <w:r w:rsidRPr="00A975DD">
        <w:t xml:space="preserve">student wants a higher education, romantic relationship, free time after school, going out with friends, alcohol consumption on weekends and workdays, number of school absences, </w:t>
      </w:r>
      <w:r>
        <w:lastRenderedPageBreak/>
        <w:t xml:space="preserve">the </w:t>
      </w:r>
      <w:r w:rsidRPr="00A975DD">
        <w:t xml:space="preserve">grade for </w:t>
      </w:r>
      <w:r>
        <w:t xml:space="preserve">the </w:t>
      </w:r>
      <w:r w:rsidRPr="00A975DD">
        <w:t xml:space="preserve">first period, </w:t>
      </w:r>
      <w:r>
        <w:t xml:space="preserve">the </w:t>
      </w:r>
      <w:r w:rsidRPr="00A975DD">
        <w:t xml:space="preserve">grade for </w:t>
      </w:r>
      <w:r>
        <w:t xml:space="preserve">the </w:t>
      </w:r>
      <w:r w:rsidRPr="00A975DD">
        <w:t xml:space="preserve">second period, and grade for </w:t>
      </w:r>
      <w:r>
        <w:t xml:space="preserve">the </w:t>
      </w:r>
      <w:r w:rsidRPr="00A975DD">
        <w:t>final period are the attributes used in this study. The final grade was separated into two categories: a five-level grading system (A, B, C, D, E) and a binary grading system (pass and fail). With accuracy scores of 73.5% and 93.07% for the Portuguese dataset, the random forest classifier outperformed the five-level and binary grading systems. With the Mathematics lesson dataset, the J48 decision tree classifier outperformed with a five-level grading system accuracy score of 73.42%</w:t>
      </w:r>
      <w:r w:rsidR="00B31086">
        <w:t>. In comparison,</w:t>
      </w:r>
      <w:r w:rsidRPr="00A975DD">
        <w:t xml:space="preserve"> random forest had the highest binary grading system accuracy score of 91.39%. The WEKA tool was used for feature selection and data </w:t>
      </w:r>
      <w:r w:rsidR="00B31086" w:rsidRPr="00A975DD">
        <w:t>pre-processing</w:t>
      </w:r>
      <w:r w:rsidRPr="00A975DD">
        <w:t xml:space="preserve">. The wrapper method was used instead of the filter method because it provides better performance. The accuracy score of the classifiers improved dramatically </w:t>
      </w:r>
      <w:r w:rsidR="00B31086" w:rsidRPr="00A975DD">
        <w:t>because of</w:t>
      </w:r>
      <w:r w:rsidRPr="00A975DD">
        <w:t xml:space="preserve"> this process. </w:t>
      </w:r>
      <w:r>
        <w:t>The r</w:t>
      </w:r>
      <w:r w:rsidRPr="00A975DD">
        <w:t>andom forest</w:t>
      </w:r>
      <w:r>
        <w:t xml:space="preserve"> model</w:t>
      </w:r>
      <w:r w:rsidRPr="00A975DD">
        <w:t xml:space="preserve"> has the highest overall accuracy score of 77.2% with the five-level grading system and 79.49% with the binary grading system on the Portuguese dataset. The J48 classifier had the highest accuracy of 79.49% with the five-level grading system on the mathematics dataset, while random forest outperformed with a binary grading system accuracy of 93.67%. When the wrapper approach is used, it can be deduced that the random forest classifier and binary grading scheme are the best overall among the others. </w:t>
      </w:r>
      <w:r w:rsidR="00B31086">
        <w:t>Future work might use the filter subset selection approach or different machine learning classification algorithms on the model</w:t>
      </w:r>
      <w:r w:rsidRPr="00A975DD">
        <w:t>.</w:t>
      </w:r>
    </w:p>
    <w:p w14:paraId="4787B8A6" w14:textId="77777777" w:rsidR="00E110CA" w:rsidRDefault="00E110CA" w:rsidP="00E110CA"/>
    <w:p w14:paraId="3CC38BDA" w14:textId="0AB3FCF4" w:rsidR="00E110CA" w:rsidRDefault="00E110CA" w:rsidP="00E110CA">
      <w:r>
        <w:fldChar w:fldCharType="begin" w:fldLock="1"/>
      </w:r>
      <w:r>
        <w:instrText>ADDIN CSL_CITATION {"citationItems":[{"id":"ITEM-1","itemData":{"DOI":"10.1016/j.iheduc.2018.02.002","ISSN":"10967516","abstract":"An increasing number of higher education institutions have deployed learning management systems (LMSs) to support learning and teaching processes. Accordingly, data-driven research has been conducted to understand the impact of student participation within these systems on student outcomes. However, most research has focused on small samples or has used variables that are expensive to measure, which limits its generalizability. This article presents a prediction model based on low-cost variables and a sophisticated algorithm, to predict early which students attending large classes (with more than 50 enrollments) who are at risk of failing a course. Therefore, it will enable instructors and educational managers to carry out early interventions to prevent course failure. The results overperform other approaches in terms of accuracy, cost, and generalization. Moreover, LMS usage information improved the model by up to 12.28% in terms of root-mean-square error, enabling better early identification of at-risk students.","author":[{"dropping-particle":"","family":"Sandoval","given":"Augusto","non-dropping-particle":"","parse-names":false,"suffix":""},{"dropping-particle":"","family":"Gonzalez","given":"Carlos","non-dropping-particle":"","parse-names":false,"suffix":""},{"dropping-particle":"","family":"Alarcon","given":"Rosa","non-dropping-particle":"","parse-names":false,"suffix":""},{"dropping-particle":"","family":"Pichara","given":"Karim","non-dropping-particle":"","parse-names":false,"suffix":""},{"dropping-particle":"","family":"Montenegro","given":"Maximiliano","non-dropping-particle":"","parse-names":false,"suffix":""}],"container-title":"Internet and Higher Education","id":"ITEM-1","issue":"February","issued":{"date-parts":[["2018"]]},"page":"76-89","publisher":"Elsevier","title":"Centralized student performance prediction in large courses based on low-cost variables in an institutional context","type":"article-journal","volume":"37"},"uris":["http://www.mendeley.com/documents/?uuid=9414b376-fe3a-486a-81a9-9cc9c6ddc695"]}],"mendeley":{"formattedCitation":"(Sandoval et al., 2018)","plainTextFormattedCitation":"(Sandoval et al., 2018)","previouslyFormattedCitation":"(Sandoval et al., 2018)"},"properties":{"noteIndex":0},"schema":"https://github.com/citation-style-language/schema/raw/master/csl-citation.json"}</w:instrText>
      </w:r>
      <w:r>
        <w:fldChar w:fldCharType="separate"/>
      </w:r>
      <w:r w:rsidRPr="00ED3AA3">
        <w:rPr>
          <w:noProof/>
        </w:rPr>
        <w:t>Sandoval et al.</w:t>
      </w:r>
      <w:r w:rsidR="00D369A8">
        <w:rPr>
          <w:noProof/>
        </w:rPr>
        <w:t xml:space="preserve"> (</w:t>
      </w:r>
      <w:r w:rsidRPr="00ED3AA3">
        <w:rPr>
          <w:noProof/>
        </w:rPr>
        <w:t>2018)</w:t>
      </w:r>
      <w:r>
        <w:fldChar w:fldCharType="end"/>
      </w:r>
      <w:r>
        <w:t xml:space="preserve"> </w:t>
      </w:r>
      <w:r w:rsidRPr="00A975DD">
        <w:t>proposes an approach to at-risk student prediction that uses low-cost variables and an advanced algorithm. Low-cost variables in this context denote variables that do not necessitate active effort to collect data. There were 119,366 records left after reviewing the initial data from 21,314 undergraduate students. An LMS source, SAKAI, which stores each user's activity log</w:t>
      </w:r>
      <w:r w:rsidR="00B31086">
        <w:t>,</w:t>
      </w:r>
      <w:r w:rsidRPr="00A975DD">
        <w:t xml:space="preserve"> had 27,339,752 records, and an organi</w:t>
      </w:r>
      <w:r w:rsidR="00B31086">
        <w:t>s</w:t>
      </w:r>
      <w:r w:rsidRPr="00A975DD">
        <w:t>ational information system, DARA, which stores students' demographic information a</w:t>
      </w:r>
      <w:r w:rsidR="00B31086">
        <w:t>nd</w:t>
      </w:r>
      <w:r w:rsidRPr="00A975DD">
        <w:t xml:space="preserve"> academic records</w:t>
      </w:r>
      <w:r w:rsidR="00B31086">
        <w:t>,</w:t>
      </w:r>
      <w:r w:rsidRPr="00A975DD">
        <w:t xml:space="preserve"> had 386,573 records. These data were collected over three semesters and then compiled into a database. The data was re-modified to get rid of all inconsistencies in the format. Due to the high dependence between instructor and courses, the CGPA and LMS usage variables were modified using a z-score transformation. This yielded a total of 36 variables, 25 from the LMS and 11 from the DARA. The final variables include gender, age, private/state funding, high school CGPA, language and mathematics score in university </w:t>
      </w:r>
      <w:r w:rsidRPr="00A975DD">
        <w:lastRenderedPageBreak/>
        <w:t>selection exams, university, career duration in semester, total course credits, number of semesters enrolled, university CGPA, resource, web and syllabus item accessed and downloaded, messages read, message composed and sent, message reply sent and forwarded, quiz submitted, assignment submission read, assignment revised, section read with lesson builder tool, forum topic accessed and response created, new chat message, poll vote entered and poll vote results, news feed accessed, wiki section read and page revised, profile preferences updated and added, profile privacy settings changed, personal preferences entry created, and final grade as the dependent variable. The data was further split into three classes. Large Courses was the first group, which included more than fifty students and at least one LMS interaction. There were 119,366 records found. The second group, Large Top 20%, is a subset of the first and contains data from the top 20% of large courses as well as average student LMS use. This resulted in a total of 19,232 records. The third and final group, Large Top 10%, is a subset of the second and includes data from the top 10% of large courses a</w:t>
      </w:r>
      <w:r w:rsidR="00B31086">
        <w:t>nd</w:t>
      </w:r>
      <w:r w:rsidRPr="00A975DD">
        <w:t xml:space="preserve"> average student LMS use. This had a total of 9,925 records. Linear regression (LR), robust linear regression (RLR), and random forest (RF) were the prediction algorithms used. A 10-fold cross</w:t>
      </w:r>
      <w:r>
        <w:t>-</w:t>
      </w:r>
      <w:r w:rsidRPr="00A975DD">
        <w:t xml:space="preserve">validation score, adjusted R2, Root Mean Square Error (RMSE), Mean Absolute Error (MAE), Average prediction Accuracy (APA), and Percentage Accurate Predictions (PAP) were the error metrics used. The most </w:t>
      </w:r>
      <w:r w:rsidR="00B31086">
        <w:t>critical</w:t>
      </w:r>
      <w:r w:rsidRPr="00A975DD">
        <w:t xml:space="preserve"> variables in the study were the students' school CGPA. The random forest classifier performed better than the rest</w:t>
      </w:r>
      <w:r w:rsidR="00B31086">
        <w:t>,</w:t>
      </w:r>
      <w:r w:rsidRPr="00A975DD">
        <w:t xml:space="preserve"> with an overall precision of 89.5% in the Large Top 10% and Large Top 20%, and 91.9% in the Large Courses category. The research is confined to the institution where it was conducted. It recommends that LMS systems be used in other educational institutions, as well as the use of other prediction algorithms such as SVM and neural networks.</w:t>
      </w:r>
    </w:p>
    <w:p w14:paraId="34D8F1FA" w14:textId="77777777" w:rsidR="00E110CA" w:rsidRPr="00A975DD" w:rsidRDefault="00E110CA" w:rsidP="00E110CA"/>
    <w:p w14:paraId="01C7DE1D" w14:textId="36D0F86C" w:rsidR="00E110CA" w:rsidRDefault="00E110CA" w:rsidP="00E110CA">
      <w:r>
        <w:fldChar w:fldCharType="begin" w:fldLock="1"/>
      </w:r>
      <w:r>
        <w:instrText>ADDIN CSL_CITATION {"citationItems":[{"id":"ITEM-1","itemData":{"DOI":"10.1016/j.jbusres.2018.02.012","ISSN":"01482963","abstract":"In this article, we present a predictive analysis of the academic performance of students in public schools of the Federal District of Brazil during the school terms of 2015 and 2016. Initially, we performed a descriptive statistical analysis to gain insight from data. Subsequently, two datasets were obtained. The first dataset contains variables obtained prior to the start of the school year, and the second included academic variables collected two months after the semester began. Classification models based on the Gradient Boosting Machine (GBM) were created to predict academic outcomes of student performance at the end of the school year for each dataset. Results showed that, though the attributes ‘grades’ and ‘absences’ were the most relevant for predicting the end of the year academic outcomes of student performance, the analysis of demographic attributes reveals that ‘neighborhood’ ‘school’ and ‘age’ are also potential indicators of a student's academic success or failure.","author":[{"dropping-particle":"","family":"Fernandes","given":"Eduardo","non-dropping-particle":"","parse-names":false,"suffix":""},{"dropping-particle":"","family":"Holanda","given":"Maristela","non-dropping-particle":"","parse-names":false,"suffix":""},{"dropping-particle":"","family":"Victorino","given":"Marcio","non-dropping-particle":"","parse-names":false,"suffix":""},{"dropping-particle":"","family":"Borges","given":"Vinicius","non-dropping-particle":"","parse-names":false,"suffix":""},{"dropping-particle":"","family":"Carvalho","given":"Rommel","non-dropping-particle":"","parse-names":false,"suffix":""},{"dropping-particle":"Van","family":"Erven","given":"Gustavo","non-dropping-particle":"","parse-names":false,"suffix":""}],"container-title":"Journal of Business Research","id":"ITEM-1","issue":"August 2017","issued":{"date-parts":[["2019"]]},"page":"335-343","publisher":"Elsevier","title":"Educational data mining: Predictive analysis of academic performance of public school students in the capital of Brazil","type":"article-journal","volume":"94"},"uris":["http://www.mendeley.com/documents/?uuid=3cf20093-697b-4e3a-9405-e4f43f74535d"]}],"mendeley":{"formattedCitation":"(Fernandes et al., 2019)","plainTextFormattedCitation":"(Fernandes et al., 2019)","previouslyFormattedCitation":"(Fernandes et al., 2019)"},"properties":{"noteIndex":0},"schema":"https://github.com/citation-style-language/schema/raw/master/csl-citation.json"}</w:instrText>
      </w:r>
      <w:r>
        <w:fldChar w:fldCharType="separate"/>
      </w:r>
      <w:r w:rsidRPr="00ED3AA3">
        <w:rPr>
          <w:noProof/>
        </w:rPr>
        <w:t>Fernandes et al.</w:t>
      </w:r>
      <w:r w:rsidR="00D369A8">
        <w:rPr>
          <w:noProof/>
        </w:rPr>
        <w:t xml:space="preserve"> (</w:t>
      </w:r>
      <w:r w:rsidRPr="00ED3AA3">
        <w:rPr>
          <w:noProof/>
        </w:rPr>
        <w:t>2019)</w:t>
      </w:r>
      <w:r>
        <w:fldChar w:fldCharType="end"/>
      </w:r>
      <w:r>
        <w:t xml:space="preserve"> used predictive analytics to analy</w:t>
      </w:r>
      <w:r w:rsidR="00B31086">
        <w:t>s</w:t>
      </w:r>
      <w:r>
        <w:t xml:space="preserve">e public school students' academic performance in Brazil to provide information to school administrators (teachers and guidance counsellors) to make effective educated decisions and appropriately allocate educational resources. The goal was to help third-year high school students increase their academic performance to graduate and pursue further education. The dataset was obtained from a </w:t>
      </w:r>
      <w:r w:rsidR="00B31086">
        <w:t>State Department of Education repository</w:t>
      </w:r>
      <w:r>
        <w:t xml:space="preserve"> of the Federal District of Brazil from 2015 </w:t>
      </w:r>
      <w:r>
        <w:lastRenderedPageBreak/>
        <w:t>to 2016. On 17 variables in the data collection, ranging from the students' personal, social, and geographic information to academic results, quantitative information on nominal data and the average numerical data were used. T</w:t>
      </w:r>
      <w:r w:rsidR="00B31086">
        <w:t>wo categories of datasets were</w:t>
      </w:r>
      <w:r>
        <w:t xml:space="preserve"> used: the first (DS-I) contained variables collected before the academic year. The second (DS-II) includes academic variables collected two months into the semester. Descriptive analytics showed that the failure rate had risen from 12.5168% in 2015 to 13.0854% in 2016, and one of the main goals was to put in place measures that would prevent this from happening again. The data mining research followed a standard cross-industry standard method (CRISP-DM). A Gradient Boost Machine (GBM) classifier was used with the H2O algorithm and a boosting technique to improve the two classification models (CM-I and CM-II) on the two datasets. The 2015-2016 ROC curve for CM-I was 0.943076, and the validation data was 0.936658, indicating a strong rate of sensitivity success. The most critical variables that influence student academic performance are 'neighbourhood,' 'school,' 'city,' and 'age,' according to feature selection. In 2015-2016, the ROC value for CM-II was 0.989298, and after validation, it was 0.895314, which also indicated sensitivity success. Students' grades, subject</w:t>
      </w:r>
      <w:r w:rsidR="00B31086">
        <w:t>s</w:t>
      </w:r>
      <w:r>
        <w:t xml:space="preserve">, and students' absence had a more substantial impact on variable selection than other variables. Other data mining techniques and the </w:t>
      </w:r>
      <w:r w:rsidR="00B31086">
        <w:t>effe</w:t>
      </w:r>
      <w:r>
        <w:t>ct of other variables that can influence student results may be investigated in future studies. The research methodology can also be applied in the State Department of Education of the Federal District and higher education institutions.</w:t>
      </w:r>
    </w:p>
    <w:p w14:paraId="6BA0AD4A" w14:textId="77777777" w:rsidR="00E110CA" w:rsidRDefault="00E110CA" w:rsidP="00E110CA"/>
    <w:p w14:paraId="0E24D6EA" w14:textId="61A7F806" w:rsidR="00E110CA" w:rsidRDefault="00E110CA" w:rsidP="00E110CA">
      <w:r w:rsidRPr="00587C4F">
        <w:t xml:space="preserve">To boost the accuracy of academic achievement prediction models, </w:t>
      </w:r>
      <w:r>
        <w:fldChar w:fldCharType="begin" w:fldLock="1"/>
      </w:r>
      <w:r>
        <w:instrText>ADDIN CSL_CITATION {"citationItems":[{"id":"ITEM-1","itemData":{"DOI":"10.1016/j.compeleceng.2020.106903","ISSN":"00457906","abstract":"Students’ success has recently become a primary strategic objective for most institutions of higher education. With budget cuts and increasing operational costs, academic institutions are paying more attention to sustaining students’ enrollment in their programs without compromising rigor and quality of education. With the scientific advancements in Big Data Analytics and Machine Learning, universities are increasingly relying on data to predict students’ performance. Many initiatives and research projects addressed the use of students’ behavioral and academic data to classify students and predict their future performance using advanced statistics and Machine Learning. To allow for early intervention, this paper proposes the use of Automated Machine Learning to enhance the accuracy of predicting student performance using data available prior to the start of the academic program.","author":[{"dropping-particle":"","family":"Zeineddine","given":"Hassan","non-dropping-particle":"","parse-names":false,"suffix":""},{"dropping-particle":"","family":"Braendle","given":"Udo","non-dropping-particle":"","parse-names":false,"suffix":""},{"dropping-particle":"","family":"Farah","given":"Assaad","non-dropping-particle":"","parse-names":false,"suffix":""}],"container-title":"Computers and Electrical Engineering","id":"ITEM-1","issue":"October 2019","issued":{"date-parts":[["2021"]]},"page":"106903","publisher":"Elsevier Ltd","title":"Enhancing prediction of student success: Automated machine learning approach","type":"article-journal","volume":"89"},"uris":["http://www.mendeley.com/documents/?uuid=b59feda5-1e33-46cd-9316-fb636e10fac0"]}],"mendeley":{"formattedCitation":"(Zeineddine et al., 2021)","plainTextFormattedCitation":"(Zeineddine et al., 2021)","previouslyFormattedCitation":"(Zeineddine et al., 2021)"},"properties":{"noteIndex":0},"schema":"https://github.com/citation-style-language/schema/raw/master/csl-citation.json"}</w:instrText>
      </w:r>
      <w:r>
        <w:fldChar w:fldCharType="separate"/>
      </w:r>
      <w:r w:rsidRPr="00ED3AA3">
        <w:rPr>
          <w:noProof/>
        </w:rPr>
        <w:t xml:space="preserve">Zeineddine et al. </w:t>
      </w:r>
      <w:r w:rsidR="00D369A8">
        <w:rPr>
          <w:noProof/>
        </w:rPr>
        <w:t>(</w:t>
      </w:r>
      <w:r w:rsidRPr="00ED3AA3">
        <w:rPr>
          <w:noProof/>
        </w:rPr>
        <w:t>2021)</w:t>
      </w:r>
      <w:r>
        <w:fldChar w:fldCharType="end"/>
      </w:r>
      <w:r>
        <w:t xml:space="preserve"> </w:t>
      </w:r>
      <w:r w:rsidRPr="00587C4F">
        <w:t xml:space="preserve">suggests an automated machine learning approach. The data was gathered from several </w:t>
      </w:r>
      <w:r w:rsidR="00B31086">
        <w:t>educational</w:t>
      </w:r>
      <w:r w:rsidRPr="00587C4F">
        <w:t xml:space="preserve"> institutions in the United Arab Emirates. </w:t>
      </w:r>
      <w:r>
        <w:t>The p</w:t>
      </w:r>
      <w:r w:rsidRPr="00587C4F">
        <w:t>rogram, school system, race, gender, age group, scholarship status, transfer status, accept</w:t>
      </w:r>
      <w:r>
        <w:t>ance</w:t>
      </w:r>
      <w:r w:rsidRPr="00587C4F">
        <w:t xml:space="preserve"> on probation, student lives in the dorm, course load, </w:t>
      </w:r>
      <w:r w:rsidR="00B31086" w:rsidRPr="00587C4F">
        <w:t>Maths</w:t>
      </w:r>
      <w:r w:rsidR="00B31086">
        <w:t>'</w:t>
      </w:r>
      <w:r w:rsidR="00B31086" w:rsidRPr="00587C4F">
        <w:t>s</w:t>
      </w:r>
      <w:r w:rsidRPr="00587C4F">
        <w:t xml:space="preserve"> level, and English level are among the predictor variables used. The students' result, a categorical variable depicted </w:t>
      </w:r>
      <w:r w:rsidR="00F74748">
        <w:t xml:space="preserve">with </w:t>
      </w:r>
      <w:r w:rsidR="00B31086">
        <w:t xml:space="preserve">a </w:t>
      </w:r>
      <w:r w:rsidR="00F74748">
        <w:t>pass</w:t>
      </w:r>
      <w:r w:rsidRPr="00587C4F">
        <w:t xml:space="preserve"> or fail, was the target variable. The data included 1014 students who were doing well and 477 students struggling, suggesting that the data was unbalanced. Synthetic Minority Oversampling Technique (SMOTE) was chosen to balance the dataset by adding extra data points to the training set to solve this problem. An ensemble model is a set of prediction algorithms that produces a </w:t>
      </w:r>
      <w:r w:rsidRPr="00587C4F">
        <w:lastRenderedPageBreak/>
        <w:t xml:space="preserve">higher level of accuracy. To build this model, the classifiers were chosen </w:t>
      </w:r>
      <w:bookmarkStart w:id="334" w:name="_Hlk67630735"/>
      <w:r w:rsidRPr="00587C4F">
        <w:t>using the Auto-Weka search algorithm with the hyper-parameter optimi</w:t>
      </w:r>
      <w:r w:rsidR="00B31086">
        <w:t>s</w:t>
      </w:r>
      <w:r w:rsidRPr="00587C4F">
        <w:t xml:space="preserve">ation option from the AutoML tool. Artificial Neural Network, K-Nearest </w:t>
      </w:r>
      <w:r w:rsidR="00B31086" w:rsidRPr="00587C4F">
        <w:t>Neighbours</w:t>
      </w:r>
      <w:r w:rsidRPr="00587C4F">
        <w:t>, K-Means Clustering, Naive Bayes, Support Vector Machine, Logistic Regression, and Decision Tree were chosen</w:t>
      </w:r>
      <w:bookmarkEnd w:id="334"/>
      <w:r w:rsidRPr="00587C4F">
        <w:t>. T</w:t>
      </w:r>
      <w:r w:rsidR="00B31086">
        <w:t>he ensemble model is trained on 90% of the dataset and tested on the remaining 10% using a 10-fold cross-validation technique to determine accuracy</w:t>
      </w:r>
      <w:r w:rsidRPr="00587C4F">
        <w:t>. The kappa coefficient, which shows how well two variables agree, was also calculated. The ensemble model was the most accurate, with an overall accuracy of 75.9% and a kappa coefficient of 0.5, higher than other individual classifiers. This indicates that using an ensemble model with a balanced dataset would almost certainly result in more reliable results. Psychographic variables may be used in future studies to visuali</w:t>
      </w:r>
      <w:r w:rsidR="00B31086">
        <w:t>s</w:t>
      </w:r>
      <w:r w:rsidRPr="00587C4F">
        <w:t>e the model's effect</w:t>
      </w:r>
      <w:r>
        <w:t>iveness</w:t>
      </w:r>
      <w:r w:rsidRPr="00587C4F">
        <w:t>. Students' career progress could also be predicted using auto-generated ensemble models.</w:t>
      </w:r>
    </w:p>
    <w:p w14:paraId="3655901F" w14:textId="77777777" w:rsidR="00E110CA" w:rsidRDefault="00E110CA" w:rsidP="00E110CA"/>
    <w:bookmarkStart w:id="335" w:name="_Hlk67635961"/>
    <w:p w14:paraId="0B86C92F" w14:textId="72372BA6" w:rsidR="00E110CA" w:rsidRDefault="00E110CA" w:rsidP="00E110CA">
      <w:r>
        <w:fldChar w:fldCharType="begin" w:fldLock="1"/>
      </w:r>
      <w:r w:rsidR="00D369A8">
        <w:instrText>ADDIN CSL_CITATION {"citationItems":[{"id":"ITEM-1","itemData":{"DOI":"10.14569/IJACSA.2020.0110886","ISSN":"21565570","abstract":"Student performance prediction is one of the most concerning issues in the field of education and training, especially educational data mining. The prediction supports students to select courses and design appropriate study plans for themselves. Moreover, student performance prediction enables lecturers as well as educational managers to indicate what students should be monitored and supported to complete their programs with the best results. These supports can reduce formal warnings and expulsions from universities due to students' poor performance. This study proposes a method to predict student performance using various deep learning techniques. Also, we analyze and present several techniques for data pre-processing (e.g., Quantile Transforms and MinMax Scaler) before fetching them into well-known deep learning models such as Long Short Term Memory (LSTM) and Convolutional Neural Networks (CNN) to do prediction tasks. Experiments are built on 16 datasets related to numerous different majors with appropriately four million samples collected from the student information system of a Vietnamese multidisciplinary university. Results show that the proposed method provides good prediction results, especially when using data transformation. The results are feasible for applying to practical cases.","author":[{"dropping-particle":"","family":"Dien","given":"Tran Thanh","non-dropping-particle":"","parse-names":false,"suffix":""},{"dropping-particle":"","family":"Luu","given":"Sang Hoai","non-dropping-particle":"","parse-names":false,"suffix":""},{"dropping-particle":"","family":"Thanh-Hai","given":"Nguyen","non-dropping-particle":"","parse-names":false,"suffix":""},{"dropping-particle":"","family":"Thai-Nghe","given":"Nguyen","non-dropping-particle":"","parse-names":false,"suffix":""}],"container-title":"International Journal of Advanced Computer Science and Applications","id":"ITEM-1","issue":"8","issued":{"date-parts":[["2020"]]},"page":"711-721","title":"Deep learning with data transformation and factor analysis for student performance prediction","type":"article-journal","volume":"11"},"uris":["http://www.mendeley.com/documents/?uuid=0b9af707-21e2-437d-a317-bd5b32122c35"]}],"mendeley":{"formattedCitation":"(Dien et al., 2020)","manualFormatting":"Dien et al. (2020)","plainTextFormattedCitation":"(Dien et al., 2020)","previouslyFormattedCitation":"(Dien et al., 2020)"},"properties":{"noteIndex":0},"schema":"https://github.com/citation-style-language/schema/raw/master/csl-citation.json"}</w:instrText>
      </w:r>
      <w:r>
        <w:fldChar w:fldCharType="separate"/>
      </w:r>
      <w:r w:rsidRPr="00ED3AA3">
        <w:rPr>
          <w:noProof/>
        </w:rPr>
        <w:t>Dien et al.</w:t>
      </w:r>
      <w:r w:rsidR="00D369A8">
        <w:rPr>
          <w:noProof/>
        </w:rPr>
        <w:t xml:space="preserve"> (</w:t>
      </w:r>
      <w:r w:rsidRPr="00ED3AA3">
        <w:rPr>
          <w:noProof/>
        </w:rPr>
        <w:t>2020)</w:t>
      </w:r>
      <w:r>
        <w:fldChar w:fldCharType="end"/>
      </w:r>
      <w:r w:rsidR="00D369A8">
        <w:t xml:space="preserve"> </w:t>
      </w:r>
      <w:r w:rsidRPr="00587C4F">
        <w:t xml:space="preserve">takes a deep learning approach to student performance prediction.  They also suggest data pre-processing strategies before feeding </w:t>
      </w:r>
      <w:r w:rsidR="00B31086">
        <w:t>them</w:t>
      </w:r>
      <w:r w:rsidRPr="00587C4F">
        <w:t xml:space="preserve"> to deep learning models. Can Thao University in Vietnam provided data from 16 academic units between 2007 and 2019. There are 3,828,879 records, 4,699 subjects, and 83,993 students in the data collected. After that, the data is pre-processed to delete any unwanted occurrence before being separated into training and testing sets. </w:t>
      </w:r>
      <w:r w:rsidR="00B31086">
        <w:t>Data from 2007 to 2016 is used for training</w:t>
      </w:r>
      <w:r w:rsidRPr="00587C4F">
        <w:t>, while data from 2017 to 2019 is used for evaluation. Predictor variables are selected based on results from previous research</w:t>
      </w:r>
      <w:r w:rsidR="00B31086">
        <w:t>,</w:t>
      </w:r>
      <w:r w:rsidRPr="00587C4F">
        <w:t xml:space="preserve"> and they are: CGPA of courses passed in previous and preceded semesters, course ID, credits earned, English marks for three</w:t>
      </w:r>
      <w:r>
        <w:t>-</w:t>
      </w:r>
      <w:r w:rsidRPr="00587C4F">
        <w:t xml:space="preserve">level, entrance marks for three courses, entrance year, faculty, </w:t>
      </w:r>
      <w:r>
        <w:t xml:space="preserve">the </w:t>
      </w:r>
      <w:r w:rsidRPr="00587C4F">
        <w:t xml:space="preserve">field of study, GPA of courses in </w:t>
      </w:r>
      <w:r>
        <w:t xml:space="preserve">a </w:t>
      </w:r>
      <w:r w:rsidRPr="00587C4F">
        <w:t xml:space="preserve">preceded semester, high school, lecturer ID, mark recorded time, semester, number of credits, and student ID. Variables are transformed </w:t>
      </w:r>
      <w:r>
        <w:t>in</w:t>
      </w:r>
      <w:r w:rsidRPr="00587C4F">
        <w:t>to an acceptable range using Quantile Transformation (QTF) and MinMaxScaler (MMS). The model was trained using two deep learning methods, convolutional neural network (CN1D) and Long Short Term Memory (LSTM), a</w:t>
      </w:r>
      <w:r w:rsidR="00B31086">
        <w:t>nd</w:t>
      </w:r>
      <w:r w:rsidRPr="00587C4F">
        <w:t xml:space="preserve"> a linear regression algorithm. The epoch patience for the deep learning models was set to 5, and the linear regression model was evaluated using RMSE and MAE. To boost efficiency even further, two optimi</w:t>
      </w:r>
      <w:r w:rsidR="00B31086">
        <w:t>s</w:t>
      </w:r>
      <w:r w:rsidRPr="00587C4F">
        <w:t xml:space="preserve">er functions, Adam and RMSprop, are applied to the models. Factor analysis with Pearson correlation coefficient reveals that CGPA and </w:t>
      </w:r>
      <w:r w:rsidRPr="00587C4F">
        <w:lastRenderedPageBreak/>
        <w:t xml:space="preserve">Course ID have the highest effect on the target variable, while Student ID had a negative </w:t>
      </w:r>
      <w:r w:rsidR="00B31086">
        <w:t>impa</w:t>
      </w:r>
      <w:r w:rsidRPr="00587C4F">
        <w:t>ct. Other advanced methods may be used in future research to enhance performance.</w:t>
      </w:r>
    </w:p>
    <w:p w14:paraId="4CE0D455" w14:textId="77777777" w:rsidR="00E110CA" w:rsidRDefault="00E110CA" w:rsidP="00E110CA"/>
    <w:bookmarkEnd w:id="335"/>
    <w:p w14:paraId="683EACEC" w14:textId="34BDC076" w:rsidR="00E110CA" w:rsidRDefault="00E110CA" w:rsidP="00E110CA">
      <w:r>
        <w:fldChar w:fldCharType="begin" w:fldLock="1"/>
      </w:r>
      <w:r w:rsidR="00D369A8">
        <w:instrText>ADDIN CSL_CITATION {"citationItems":[{"id":"ITEM-1","itemData":{"DOI":"10.18608/JLA.2020.72.1","ISSN":"19297750","abstract":"Predictive analytics in higher education has become increasingly popular in recent years with the growing availability of educational big data. Particularly, a wealth of student activity data is available from learning management systems (LMSs) in most academic institutions. However, previous investigations into predictive analytics in higher education using LMS activity data did not adequatelyaccommodate student behaviours in the form of time series. In this study, we have applied a deep learning approach — long short-term memory (LSTM) networks — to analyze student online temporal behaviours using their LMS data for the early prediction of course performance. To reveal the potential of the deep learning approach in predictive analytics, we compared LSTM networks with eight conventional machine-learning classifiers in terms of the prediction performance as measured by the area under the ROC (receiver operating characteristic) curve (AUC) scores. Results indicate that using the deep learning approach, time series information about click frequencies successfully provided early detection of at-risk students with moderate prediction accuracy. In addition, the deep learning approach showed higher prediction performance and stronger generalizability than the machine learning classifiers.","author":[{"dropping-particle":"","family":"Chen","given":"Fu","non-dropping-particle":"","parse-names":false,"suffix":""},{"dropping-particle":"","family":"Cui","given":"Ying","non-dropping-particle":"","parse-names":false,"suffix":""}],"container-title":"Journal of Learning Analytics","id":"ITEM-1","issue":"2","issued":{"date-parts":[["2020"]]},"page":"1-17","title":"Utilizing student time series behaviour in learning management systems for early prediction of course performance","type":"article-journal","volume":"7"},"uris":["http://www.mendeley.com/documents/?uuid=9138d6c4-42cd-44f4-a9a3-f94efcaa3131"]}],"mendeley":{"formattedCitation":"(F. Chen &amp; Cui, 2020)","manualFormatting":"Chen and Cui (2020)","plainTextFormattedCitation":"(F. Chen &amp; Cui, 2020)","previouslyFormattedCitation":"(F. Chen &amp; Cui, 2020)"},"properties":{"noteIndex":0},"schema":"https://github.com/citation-style-language/schema/raw/master/csl-citation.json"}</w:instrText>
      </w:r>
      <w:r>
        <w:fldChar w:fldCharType="separate"/>
      </w:r>
      <w:r w:rsidRPr="00ED3AA3">
        <w:rPr>
          <w:noProof/>
        </w:rPr>
        <w:t xml:space="preserve">Chen </w:t>
      </w:r>
      <w:r w:rsidR="00D369A8">
        <w:rPr>
          <w:noProof/>
        </w:rPr>
        <w:t>and</w:t>
      </w:r>
      <w:r w:rsidRPr="00ED3AA3">
        <w:rPr>
          <w:noProof/>
        </w:rPr>
        <w:t xml:space="preserve"> Cui</w:t>
      </w:r>
      <w:r w:rsidR="00D369A8">
        <w:rPr>
          <w:noProof/>
        </w:rPr>
        <w:t xml:space="preserve"> (</w:t>
      </w:r>
      <w:r w:rsidRPr="00ED3AA3">
        <w:rPr>
          <w:noProof/>
        </w:rPr>
        <w:t>2020)</w:t>
      </w:r>
      <w:r>
        <w:fldChar w:fldCharType="end"/>
      </w:r>
      <w:r>
        <w:t xml:space="preserve"> </w:t>
      </w:r>
      <w:r w:rsidRPr="00587C4F">
        <w:t>also</w:t>
      </w:r>
      <w:r>
        <w:t>,</w:t>
      </w:r>
      <w:r w:rsidRPr="00587C4F">
        <w:t xml:space="preserve"> use</w:t>
      </w:r>
      <w:r w:rsidR="00031E65">
        <w:t>d</w:t>
      </w:r>
      <w:r w:rsidRPr="00587C4F">
        <w:t xml:space="preserve"> LSTM to analy</w:t>
      </w:r>
      <w:r w:rsidR="00B31086">
        <w:t>s</w:t>
      </w:r>
      <w:r w:rsidRPr="00587C4F">
        <w:t>e student behavio</w:t>
      </w:r>
      <w:r>
        <w:t>u</w:t>
      </w:r>
      <w:r w:rsidRPr="00587C4F">
        <w:t xml:space="preserve">r in a time-series format when using an LMS.  In the LMS, dependencies between student regular click frequencies were used to generate time-series data. They went </w:t>
      </w:r>
      <w:r w:rsidR="00B31086">
        <w:t>the</w:t>
      </w:r>
      <w:r w:rsidRPr="00587C4F">
        <w:t xml:space="preserve"> extra mile by contrasting the LSTM network with eight other machine learning classifiers. The LMS data was collected over two semesters at a Canadian university. There were 141 and 527 students in the first and second semesters, respectively. The model was trained with 72% of the data from semester </w:t>
      </w:r>
      <w:r w:rsidR="00B31086">
        <w:t>two</w:t>
      </w:r>
      <w:r w:rsidRPr="00587C4F">
        <w:t xml:space="preserve"> and tested with the remaining 28%. The model is also designed to </w:t>
      </w:r>
      <w:r w:rsidR="00B31086">
        <w:t>test</w:t>
      </w:r>
      <w:r w:rsidRPr="00587C4F">
        <w:t xml:space="preserve"> all data samples from semester 1 to determine the model's generali</w:t>
      </w:r>
      <w:r w:rsidR="00B31086">
        <w:t>s</w:t>
      </w:r>
      <w:r w:rsidRPr="00587C4F">
        <w:t xml:space="preserve">ation. At-risk students were described as those who would receive a final grade of C+ or lower in this report. SMOTE was also used to deal with the training data's imbalance. Because of its indifference to unbalanced datasets, the Area Under the Curve (AUC) was used </w:t>
      </w:r>
      <w:r w:rsidR="00B31086">
        <w:t>to evaluate</w:t>
      </w:r>
      <w:r w:rsidRPr="00587C4F">
        <w:t xml:space="preserve"> LSTM and traditional classifiers. Neural Networks (NN), LR, Nave Bayes (NB), SVM, DT, KNN, RF, and gradient boosting machine (GBM) were the generic classifiers used in the analysis. Ten function variables relating to the use of the Moodle platform were identified, with the remaining 11 variables relating to modules used by course instructors. After that, weak variables were removed using Recursive Feature Elimination (RFE), resulting in seven final variables (five from RFE and two from other models). For hyper-parameter tuning, 10-fold cross</w:t>
      </w:r>
      <w:r>
        <w:t>-</w:t>
      </w:r>
      <w:r w:rsidRPr="00587C4F">
        <w:t xml:space="preserve">validation was used. Out of the other classifiers, NN, SVM, KNN, and RF performed the best overall, but the LSTM network still outperformed them all. The study was constrained by the fact that it only used a small dataset. Future analysis should look at how to deal with </w:t>
      </w:r>
      <w:r>
        <w:t xml:space="preserve">the </w:t>
      </w:r>
      <w:r w:rsidRPr="00587C4F">
        <w:t xml:space="preserve">class imbalance in </w:t>
      </w:r>
      <w:r w:rsidR="00B31086">
        <w:t xml:space="preserve">the </w:t>
      </w:r>
      <w:r w:rsidRPr="00587C4F">
        <w:t>LSTM review.</w:t>
      </w:r>
    </w:p>
    <w:p w14:paraId="477CD717" w14:textId="77777777" w:rsidR="00E110CA" w:rsidRPr="00BB043C" w:rsidRDefault="00E110CA" w:rsidP="00E110CA"/>
    <w:p w14:paraId="3829AEC6" w14:textId="20B6AF0B" w:rsidR="00C365BF" w:rsidRPr="004B56BC" w:rsidRDefault="00C365BF" w:rsidP="00325F09">
      <w:pPr>
        <w:pStyle w:val="Heading2"/>
      </w:pPr>
      <w:bookmarkStart w:id="336" w:name="_Toc79142361"/>
      <w:bookmarkStart w:id="337" w:name="_Toc79411327"/>
      <w:bookmarkStart w:id="338" w:name="_Toc79535192"/>
      <w:bookmarkStart w:id="339" w:name="_Toc79535908"/>
      <w:bookmarkStart w:id="340" w:name="_Toc79536154"/>
      <w:bookmarkStart w:id="341" w:name="_Toc79536282"/>
      <w:bookmarkStart w:id="342" w:name="_Toc79536656"/>
      <w:bookmarkStart w:id="343" w:name="_Toc79578902"/>
      <w:bookmarkStart w:id="344" w:name="_Toc79579070"/>
      <w:r w:rsidRPr="004B56BC">
        <w:t>SUMMARY</w:t>
      </w:r>
      <w:bookmarkEnd w:id="336"/>
      <w:bookmarkEnd w:id="337"/>
      <w:bookmarkEnd w:id="338"/>
      <w:bookmarkEnd w:id="339"/>
      <w:bookmarkEnd w:id="340"/>
      <w:bookmarkEnd w:id="341"/>
      <w:bookmarkEnd w:id="342"/>
      <w:bookmarkEnd w:id="343"/>
      <w:bookmarkEnd w:id="344"/>
    </w:p>
    <w:p w14:paraId="1B65F2B2" w14:textId="041F85B3" w:rsidR="00A252E5" w:rsidRPr="00A252E5" w:rsidRDefault="00A252E5" w:rsidP="00A252E5">
      <w:r w:rsidRPr="00A252E5">
        <w:t xml:space="preserve">Although extensive reviews have been carried out at different times using different indicators, there is still room for improvement and </w:t>
      </w:r>
      <w:r w:rsidR="00B31086">
        <w:t xml:space="preserve">the </w:t>
      </w:r>
      <w:r w:rsidRPr="00A252E5">
        <w:t xml:space="preserve">development of more efficient models. The reviews of existing literature and methods have shown that the outcome of a prediction model hinges heavily on the data available and environmental factors in place in </w:t>
      </w:r>
      <w:r w:rsidRPr="00A252E5">
        <w:lastRenderedPageBreak/>
        <w:t xml:space="preserve">the institution. Hence, there would always be a need to explore the right combination of attributes that would accurately capture </w:t>
      </w:r>
      <w:r w:rsidR="00B31086">
        <w:t>students' learning outcome</w:t>
      </w:r>
      <w:r w:rsidRPr="00A252E5">
        <w:t>.</w:t>
      </w:r>
    </w:p>
    <w:p w14:paraId="28CDBDE6" w14:textId="70B7136A" w:rsidR="00C57EFF" w:rsidRDefault="00C57EFF" w:rsidP="00FE7DD8">
      <w:pPr>
        <w:pStyle w:val="ListParagraph"/>
        <w:ind w:left="360"/>
        <w:rPr>
          <w:b/>
          <w:bCs/>
        </w:rPr>
      </w:pPr>
    </w:p>
    <w:p w14:paraId="3A70C07F" w14:textId="77777777" w:rsidR="00C57EFF" w:rsidRDefault="00C57EFF">
      <w:pPr>
        <w:spacing w:after="160" w:line="259" w:lineRule="auto"/>
        <w:jc w:val="left"/>
        <w:rPr>
          <w:b/>
          <w:bCs/>
        </w:rPr>
      </w:pPr>
      <w:r>
        <w:rPr>
          <w:b/>
          <w:bCs/>
        </w:rPr>
        <w:br w:type="page"/>
      </w:r>
    </w:p>
    <w:p w14:paraId="0E436A39" w14:textId="4EFF5DEE" w:rsidR="00C57EFF" w:rsidRDefault="00C57EFF" w:rsidP="008B4732">
      <w:pPr>
        <w:pStyle w:val="Heading1"/>
      </w:pPr>
      <w:bookmarkStart w:id="345" w:name="_Toc64977648"/>
      <w:bookmarkStart w:id="346" w:name="_Toc79142362"/>
      <w:bookmarkStart w:id="347" w:name="_Toc79411328"/>
      <w:bookmarkStart w:id="348" w:name="_Toc79535193"/>
      <w:bookmarkStart w:id="349" w:name="_Toc79535909"/>
      <w:bookmarkStart w:id="350" w:name="_Toc79536155"/>
      <w:bookmarkStart w:id="351" w:name="_Toc79536283"/>
      <w:bookmarkStart w:id="352" w:name="_Toc79536657"/>
      <w:bookmarkStart w:id="353" w:name="_Toc79578903"/>
      <w:bookmarkStart w:id="354" w:name="_Toc79579071"/>
      <w:r>
        <w:lastRenderedPageBreak/>
        <w:t>CHAPTER THREE</w:t>
      </w:r>
      <w:bookmarkEnd w:id="345"/>
      <w:bookmarkEnd w:id="346"/>
      <w:bookmarkEnd w:id="347"/>
      <w:bookmarkEnd w:id="348"/>
      <w:bookmarkEnd w:id="349"/>
      <w:bookmarkEnd w:id="350"/>
      <w:bookmarkEnd w:id="351"/>
      <w:bookmarkEnd w:id="352"/>
      <w:bookmarkEnd w:id="353"/>
      <w:bookmarkEnd w:id="354"/>
    </w:p>
    <w:p w14:paraId="35C3552B" w14:textId="77777777" w:rsidR="000F1761" w:rsidRPr="000F1761" w:rsidRDefault="000F1761" w:rsidP="000F1761"/>
    <w:p w14:paraId="42802A69" w14:textId="74C07929" w:rsidR="000C3265" w:rsidRDefault="000C3265" w:rsidP="00325F09">
      <w:pPr>
        <w:pStyle w:val="Heading1"/>
      </w:pPr>
      <w:bookmarkStart w:id="355" w:name="_Toc77531976"/>
      <w:bookmarkStart w:id="356" w:name="_Toc79142363"/>
      <w:bookmarkStart w:id="357" w:name="_Toc79411329"/>
      <w:bookmarkStart w:id="358" w:name="_Toc79535194"/>
      <w:bookmarkStart w:id="359" w:name="_Toc79535910"/>
      <w:bookmarkStart w:id="360" w:name="_Toc79536156"/>
      <w:bookmarkStart w:id="361" w:name="_Toc79536284"/>
      <w:bookmarkStart w:id="362" w:name="_Toc79536658"/>
      <w:bookmarkStart w:id="363" w:name="_Toc79578904"/>
      <w:bookmarkStart w:id="364" w:name="_Toc79579072"/>
      <w:r>
        <w:t>RESEARCH DESIGN</w:t>
      </w:r>
      <w:bookmarkEnd w:id="355"/>
      <w:bookmarkEnd w:id="356"/>
      <w:bookmarkEnd w:id="357"/>
      <w:bookmarkEnd w:id="358"/>
      <w:bookmarkEnd w:id="359"/>
      <w:bookmarkEnd w:id="360"/>
      <w:bookmarkEnd w:id="361"/>
      <w:bookmarkEnd w:id="362"/>
      <w:bookmarkEnd w:id="363"/>
      <w:bookmarkEnd w:id="364"/>
    </w:p>
    <w:p w14:paraId="16F520EB" w14:textId="77777777" w:rsidR="00BD37F6" w:rsidRPr="00BD37F6" w:rsidRDefault="00BD37F6" w:rsidP="00BD37F6"/>
    <w:p w14:paraId="072E3CA4" w14:textId="77777777" w:rsidR="00CE1FA7" w:rsidRPr="00CE1FA7" w:rsidRDefault="00CE1FA7" w:rsidP="00CE1FA7">
      <w:pPr>
        <w:pStyle w:val="ListParagraph"/>
        <w:numPr>
          <w:ilvl w:val="0"/>
          <w:numId w:val="26"/>
        </w:numPr>
        <w:jc w:val="left"/>
        <w:outlineLvl w:val="1"/>
        <w:rPr>
          <w:b/>
          <w:vanish/>
        </w:rPr>
      </w:pPr>
      <w:bookmarkStart w:id="365" w:name="_Toc79137070"/>
      <w:bookmarkStart w:id="366" w:name="_Toc79141630"/>
      <w:bookmarkStart w:id="367" w:name="_Toc79142113"/>
      <w:bookmarkStart w:id="368" w:name="_Toc79142246"/>
      <w:bookmarkStart w:id="369" w:name="_Toc79142364"/>
      <w:bookmarkStart w:id="370" w:name="_Toc79411330"/>
      <w:bookmarkStart w:id="371" w:name="_Toc79535195"/>
      <w:bookmarkStart w:id="372" w:name="_Toc79535911"/>
      <w:bookmarkStart w:id="373" w:name="_Toc79536157"/>
      <w:bookmarkStart w:id="374" w:name="_Toc79536285"/>
      <w:bookmarkStart w:id="375" w:name="_Toc79536659"/>
      <w:bookmarkStart w:id="376" w:name="_Toc79578207"/>
      <w:bookmarkStart w:id="377" w:name="_Toc79578452"/>
      <w:bookmarkStart w:id="378" w:name="_Toc79578570"/>
      <w:bookmarkStart w:id="379" w:name="_Toc79578704"/>
      <w:bookmarkStart w:id="380" w:name="_Toc79578905"/>
      <w:bookmarkStart w:id="381" w:name="_Toc79579073"/>
      <w:bookmarkStart w:id="382" w:name="_Toc64977649"/>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p>
    <w:p w14:paraId="22438004" w14:textId="77777777" w:rsidR="00CE1FA7" w:rsidRPr="00CE1FA7" w:rsidRDefault="00CE1FA7" w:rsidP="00CE1FA7">
      <w:pPr>
        <w:pStyle w:val="ListParagraph"/>
        <w:numPr>
          <w:ilvl w:val="0"/>
          <w:numId w:val="6"/>
        </w:numPr>
        <w:jc w:val="left"/>
        <w:outlineLvl w:val="1"/>
        <w:rPr>
          <w:b/>
          <w:vanish/>
        </w:rPr>
      </w:pPr>
      <w:bookmarkStart w:id="383" w:name="_Toc79137071"/>
      <w:bookmarkStart w:id="384" w:name="_Toc79141631"/>
      <w:bookmarkStart w:id="385" w:name="_Toc79142114"/>
      <w:bookmarkStart w:id="386" w:name="_Toc79142247"/>
      <w:bookmarkStart w:id="387" w:name="_Toc79142365"/>
      <w:bookmarkStart w:id="388" w:name="_Toc79411331"/>
      <w:bookmarkStart w:id="389" w:name="_Toc79535196"/>
      <w:bookmarkStart w:id="390" w:name="_Toc79535912"/>
      <w:bookmarkStart w:id="391" w:name="_Toc79536158"/>
      <w:bookmarkStart w:id="392" w:name="_Toc79536286"/>
      <w:bookmarkStart w:id="393" w:name="_Toc79536660"/>
      <w:bookmarkStart w:id="394" w:name="_Toc79578208"/>
      <w:bookmarkStart w:id="395" w:name="_Toc79578453"/>
      <w:bookmarkStart w:id="396" w:name="_Toc79578571"/>
      <w:bookmarkStart w:id="397" w:name="_Toc79578705"/>
      <w:bookmarkStart w:id="398" w:name="_Toc79578906"/>
      <w:bookmarkStart w:id="399" w:name="_Toc79579074"/>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p>
    <w:p w14:paraId="4B4F5E32" w14:textId="77777777" w:rsidR="001E0808" w:rsidRPr="001E0808" w:rsidRDefault="001E0808" w:rsidP="001E0808">
      <w:pPr>
        <w:pStyle w:val="ListParagraph"/>
        <w:numPr>
          <w:ilvl w:val="0"/>
          <w:numId w:val="27"/>
        </w:numPr>
        <w:jc w:val="left"/>
        <w:outlineLvl w:val="1"/>
        <w:rPr>
          <w:b/>
          <w:vanish/>
        </w:rPr>
      </w:pPr>
      <w:bookmarkStart w:id="400" w:name="_Toc79137072"/>
      <w:bookmarkStart w:id="401" w:name="_Toc79141632"/>
      <w:bookmarkStart w:id="402" w:name="_Toc79142115"/>
      <w:bookmarkStart w:id="403" w:name="_Toc79142248"/>
      <w:bookmarkStart w:id="404" w:name="_Toc79142366"/>
      <w:bookmarkStart w:id="405" w:name="_Toc79411332"/>
      <w:bookmarkStart w:id="406" w:name="_Toc79535197"/>
      <w:bookmarkStart w:id="407" w:name="_Toc79535913"/>
      <w:bookmarkStart w:id="408" w:name="_Toc79536159"/>
      <w:bookmarkStart w:id="409" w:name="_Toc79536287"/>
      <w:bookmarkStart w:id="410" w:name="_Toc79536661"/>
      <w:bookmarkStart w:id="411" w:name="_Toc79578209"/>
      <w:bookmarkStart w:id="412" w:name="_Toc79578454"/>
      <w:bookmarkStart w:id="413" w:name="_Toc79578572"/>
      <w:bookmarkStart w:id="414" w:name="_Toc79578706"/>
      <w:bookmarkStart w:id="415" w:name="_Toc79578907"/>
      <w:bookmarkStart w:id="416" w:name="_Toc79579075"/>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p>
    <w:p w14:paraId="4B4ED337" w14:textId="24F7A3B0" w:rsidR="00C57EFF" w:rsidRPr="00CE1FA7" w:rsidRDefault="00C57EFF" w:rsidP="001E0808">
      <w:pPr>
        <w:pStyle w:val="Heading2"/>
      </w:pPr>
      <w:bookmarkStart w:id="417" w:name="_Toc79142367"/>
      <w:bookmarkStart w:id="418" w:name="_Toc79411333"/>
      <w:bookmarkStart w:id="419" w:name="_Toc79535198"/>
      <w:bookmarkStart w:id="420" w:name="_Toc79535914"/>
      <w:bookmarkStart w:id="421" w:name="_Toc79536160"/>
      <w:bookmarkStart w:id="422" w:name="_Toc79536288"/>
      <w:bookmarkStart w:id="423" w:name="_Toc79536662"/>
      <w:bookmarkStart w:id="424" w:name="_Toc79578908"/>
      <w:bookmarkStart w:id="425" w:name="_Toc79579076"/>
      <w:r w:rsidRPr="00CE1FA7">
        <w:t>INTRODUCTION</w:t>
      </w:r>
      <w:bookmarkEnd w:id="382"/>
      <w:bookmarkEnd w:id="417"/>
      <w:bookmarkEnd w:id="418"/>
      <w:bookmarkEnd w:id="419"/>
      <w:bookmarkEnd w:id="420"/>
      <w:bookmarkEnd w:id="421"/>
      <w:bookmarkEnd w:id="422"/>
      <w:bookmarkEnd w:id="423"/>
      <w:bookmarkEnd w:id="424"/>
      <w:bookmarkEnd w:id="425"/>
    </w:p>
    <w:p w14:paraId="54BAD4C7" w14:textId="157DE873" w:rsidR="00A252E5" w:rsidRDefault="00A252E5" w:rsidP="00A252E5">
      <w:r>
        <w:t xml:space="preserve">This project aims to utilise data mining to realise various patterns in students' academic performance and develop an interactive web application that would </w:t>
      </w:r>
      <w:r w:rsidR="00B31086">
        <w:t>counsel effective decision-</w:t>
      </w:r>
      <w:r>
        <w:t>making.</w:t>
      </w:r>
    </w:p>
    <w:p w14:paraId="4EA82160" w14:textId="1A4B3CF3" w:rsidR="00A252E5" w:rsidRDefault="00A252E5" w:rsidP="00A252E5">
      <w:r>
        <w:t>This chapter discusses the system</w:t>
      </w:r>
      <w:r w:rsidR="00181D35">
        <w:t>'</w:t>
      </w:r>
      <w:r>
        <w:t>s design and components and the methodology and computational techniques adopted for this project.</w:t>
      </w:r>
    </w:p>
    <w:p w14:paraId="2DA70620" w14:textId="77777777" w:rsidR="00A252E5" w:rsidRPr="00A252E5" w:rsidRDefault="00A252E5" w:rsidP="00A252E5"/>
    <w:p w14:paraId="2A09BBE6" w14:textId="3FF997C8" w:rsidR="00C57EFF" w:rsidRPr="004B56BC" w:rsidRDefault="00A252E5" w:rsidP="00325F09">
      <w:pPr>
        <w:pStyle w:val="Heading2"/>
      </w:pPr>
      <w:bookmarkStart w:id="426" w:name="_Toc64977650"/>
      <w:bookmarkStart w:id="427" w:name="_Toc79142368"/>
      <w:bookmarkStart w:id="428" w:name="_Toc79411334"/>
      <w:bookmarkStart w:id="429" w:name="_Toc79535199"/>
      <w:bookmarkStart w:id="430" w:name="_Toc79535915"/>
      <w:bookmarkStart w:id="431" w:name="_Toc79536161"/>
      <w:bookmarkStart w:id="432" w:name="_Toc79536289"/>
      <w:bookmarkStart w:id="433" w:name="_Toc79536663"/>
      <w:bookmarkStart w:id="434" w:name="_Toc79578909"/>
      <w:bookmarkStart w:id="435" w:name="_Toc79579077"/>
      <w:r w:rsidRPr="004B56BC">
        <w:t>REQUIREMENT</w:t>
      </w:r>
      <w:r w:rsidR="00C57EFF" w:rsidRPr="004B56BC">
        <w:t xml:space="preserve"> ANALYSIS</w:t>
      </w:r>
      <w:bookmarkEnd w:id="426"/>
      <w:bookmarkEnd w:id="427"/>
      <w:bookmarkEnd w:id="428"/>
      <w:bookmarkEnd w:id="429"/>
      <w:bookmarkEnd w:id="430"/>
      <w:bookmarkEnd w:id="431"/>
      <w:bookmarkEnd w:id="432"/>
      <w:bookmarkEnd w:id="433"/>
      <w:bookmarkEnd w:id="434"/>
      <w:bookmarkEnd w:id="435"/>
    </w:p>
    <w:p w14:paraId="2E80A5F5" w14:textId="4BAE51A9" w:rsidR="00A252E5" w:rsidRDefault="00A252E5" w:rsidP="00A252E5">
      <w:r w:rsidRPr="00A252E5">
        <w:t>The features and behaviour of a system and its operational constraints are outlined in its requirements. It identifies the required functionality to meet the needs of the customer. The requirements for software systems are divided into functional and non-functional requirements, which will be explored further down.</w:t>
      </w:r>
    </w:p>
    <w:p w14:paraId="797F9F07" w14:textId="77777777" w:rsidR="00A252E5" w:rsidRPr="00A252E5" w:rsidRDefault="00A252E5" w:rsidP="00A252E5"/>
    <w:p w14:paraId="2BEFEE3E" w14:textId="77777777" w:rsidR="001E0808" w:rsidRPr="001E0808" w:rsidRDefault="001E0808" w:rsidP="001E0808">
      <w:pPr>
        <w:pStyle w:val="ListParagraph"/>
        <w:numPr>
          <w:ilvl w:val="0"/>
          <w:numId w:val="15"/>
        </w:numPr>
        <w:outlineLvl w:val="2"/>
        <w:rPr>
          <w:b/>
          <w:bCs/>
          <w:vanish/>
        </w:rPr>
      </w:pPr>
      <w:bookmarkStart w:id="436" w:name="_Toc79141635"/>
      <w:bookmarkStart w:id="437" w:name="_Toc79142118"/>
      <w:bookmarkStart w:id="438" w:name="_Toc79142251"/>
      <w:bookmarkStart w:id="439" w:name="_Toc79142369"/>
      <w:bookmarkStart w:id="440" w:name="_Toc79411335"/>
      <w:bookmarkStart w:id="441" w:name="_Toc79535200"/>
      <w:bookmarkStart w:id="442" w:name="_Toc79535916"/>
      <w:bookmarkStart w:id="443" w:name="_Toc79536162"/>
      <w:bookmarkStart w:id="444" w:name="_Toc79536290"/>
      <w:bookmarkStart w:id="445" w:name="_Toc79536664"/>
      <w:bookmarkStart w:id="446" w:name="_Toc79578212"/>
      <w:bookmarkStart w:id="447" w:name="_Toc79578457"/>
      <w:bookmarkStart w:id="448" w:name="_Toc79578575"/>
      <w:bookmarkStart w:id="449" w:name="_Toc79578709"/>
      <w:bookmarkStart w:id="450" w:name="_Toc79578910"/>
      <w:bookmarkStart w:id="451" w:name="_Toc79579078"/>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p>
    <w:p w14:paraId="6C8AB680" w14:textId="77777777" w:rsidR="001E0808" w:rsidRPr="001E0808" w:rsidRDefault="001E0808" w:rsidP="001E0808">
      <w:pPr>
        <w:pStyle w:val="ListParagraph"/>
        <w:numPr>
          <w:ilvl w:val="1"/>
          <w:numId w:val="15"/>
        </w:numPr>
        <w:outlineLvl w:val="2"/>
        <w:rPr>
          <w:b/>
          <w:bCs/>
          <w:vanish/>
        </w:rPr>
      </w:pPr>
      <w:bookmarkStart w:id="452" w:name="_Toc79141636"/>
      <w:bookmarkStart w:id="453" w:name="_Toc79142119"/>
      <w:bookmarkStart w:id="454" w:name="_Toc79142252"/>
      <w:bookmarkStart w:id="455" w:name="_Toc79142370"/>
      <w:bookmarkStart w:id="456" w:name="_Toc79411336"/>
      <w:bookmarkStart w:id="457" w:name="_Toc79535201"/>
      <w:bookmarkStart w:id="458" w:name="_Toc79535917"/>
      <w:bookmarkStart w:id="459" w:name="_Toc79536163"/>
      <w:bookmarkStart w:id="460" w:name="_Toc79536291"/>
      <w:bookmarkStart w:id="461" w:name="_Toc79536665"/>
      <w:bookmarkStart w:id="462" w:name="_Toc79578213"/>
      <w:bookmarkStart w:id="463" w:name="_Toc79578458"/>
      <w:bookmarkStart w:id="464" w:name="_Toc79578576"/>
      <w:bookmarkStart w:id="465" w:name="_Toc79578710"/>
      <w:bookmarkStart w:id="466" w:name="_Toc79578911"/>
      <w:bookmarkStart w:id="467" w:name="_Toc79579079"/>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p>
    <w:p w14:paraId="2886009E" w14:textId="77777777" w:rsidR="001E0808" w:rsidRPr="001E0808" w:rsidRDefault="001E0808" w:rsidP="001E0808">
      <w:pPr>
        <w:pStyle w:val="ListParagraph"/>
        <w:numPr>
          <w:ilvl w:val="1"/>
          <w:numId w:val="15"/>
        </w:numPr>
        <w:outlineLvl w:val="2"/>
        <w:rPr>
          <w:b/>
          <w:bCs/>
          <w:vanish/>
        </w:rPr>
      </w:pPr>
      <w:bookmarkStart w:id="468" w:name="_Toc79141637"/>
      <w:bookmarkStart w:id="469" w:name="_Toc79142120"/>
      <w:bookmarkStart w:id="470" w:name="_Toc79142253"/>
      <w:bookmarkStart w:id="471" w:name="_Toc79142371"/>
      <w:bookmarkStart w:id="472" w:name="_Toc79411337"/>
      <w:bookmarkStart w:id="473" w:name="_Toc79535202"/>
      <w:bookmarkStart w:id="474" w:name="_Toc79535918"/>
      <w:bookmarkStart w:id="475" w:name="_Toc79536164"/>
      <w:bookmarkStart w:id="476" w:name="_Toc79536292"/>
      <w:bookmarkStart w:id="477" w:name="_Toc79536666"/>
      <w:bookmarkStart w:id="478" w:name="_Toc79578214"/>
      <w:bookmarkStart w:id="479" w:name="_Toc79578459"/>
      <w:bookmarkStart w:id="480" w:name="_Toc79578577"/>
      <w:bookmarkStart w:id="481" w:name="_Toc79578711"/>
      <w:bookmarkStart w:id="482" w:name="_Toc79578912"/>
      <w:bookmarkStart w:id="483" w:name="_Toc79579080"/>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p>
    <w:p w14:paraId="2381376D" w14:textId="77777777" w:rsidR="00FD4AE6" w:rsidRPr="00FD4AE6" w:rsidRDefault="00FD4AE6" w:rsidP="00FD4AE6">
      <w:pPr>
        <w:pStyle w:val="ListParagraph"/>
        <w:numPr>
          <w:ilvl w:val="0"/>
          <w:numId w:val="28"/>
        </w:numPr>
        <w:outlineLvl w:val="2"/>
        <w:rPr>
          <w:b/>
          <w:bCs/>
          <w:vanish/>
        </w:rPr>
      </w:pPr>
      <w:bookmarkStart w:id="484" w:name="_Toc79141638"/>
      <w:bookmarkStart w:id="485" w:name="_Toc79142121"/>
      <w:bookmarkStart w:id="486" w:name="_Toc79142254"/>
      <w:bookmarkStart w:id="487" w:name="_Toc79142372"/>
      <w:bookmarkStart w:id="488" w:name="_Toc79411338"/>
      <w:bookmarkStart w:id="489" w:name="_Toc79535203"/>
      <w:bookmarkStart w:id="490" w:name="_Toc79535919"/>
      <w:bookmarkStart w:id="491" w:name="_Toc79536165"/>
      <w:bookmarkStart w:id="492" w:name="_Toc79536293"/>
      <w:bookmarkStart w:id="493" w:name="_Toc79536667"/>
      <w:bookmarkStart w:id="494" w:name="_Toc79578215"/>
      <w:bookmarkStart w:id="495" w:name="_Toc79578460"/>
      <w:bookmarkStart w:id="496" w:name="_Toc79578578"/>
      <w:bookmarkStart w:id="497" w:name="_Toc79578712"/>
      <w:bookmarkStart w:id="498" w:name="_Toc79578913"/>
      <w:bookmarkStart w:id="499" w:name="_Toc79579081"/>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p>
    <w:p w14:paraId="13963BE1" w14:textId="77777777" w:rsidR="00FD4AE6" w:rsidRPr="00FD4AE6" w:rsidRDefault="00FD4AE6" w:rsidP="00FD4AE6">
      <w:pPr>
        <w:pStyle w:val="ListParagraph"/>
        <w:numPr>
          <w:ilvl w:val="0"/>
          <w:numId w:val="28"/>
        </w:numPr>
        <w:outlineLvl w:val="2"/>
        <w:rPr>
          <w:b/>
          <w:bCs/>
          <w:vanish/>
        </w:rPr>
      </w:pPr>
      <w:bookmarkStart w:id="500" w:name="_Toc79141639"/>
      <w:bookmarkStart w:id="501" w:name="_Toc79142122"/>
      <w:bookmarkStart w:id="502" w:name="_Toc79142255"/>
      <w:bookmarkStart w:id="503" w:name="_Toc79142373"/>
      <w:bookmarkStart w:id="504" w:name="_Toc79411339"/>
      <w:bookmarkStart w:id="505" w:name="_Toc79535204"/>
      <w:bookmarkStart w:id="506" w:name="_Toc79535920"/>
      <w:bookmarkStart w:id="507" w:name="_Toc79536166"/>
      <w:bookmarkStart w:id="508" w:name="_Toc79536294"/>
      <w:bookmarkStart w:id="509" w:name="_Toc79536668"/>
      <w:bookmarkStart w:id="510" w:name="_Toc79578216"/>
      <w:bookmarkStart w:id="511" w:name="_Toc79578461"/>
      <w:bookmarkStart w:id="512" w:name="_Toc79578579"/>
      <w:bookmarkStart w:id="513" w:name="_Toc79578713"/>
      <w:bookmarkStart w:id="514" w:name="_Toc79578914"/>
      <w:bookmarkStart w:id="515" w:name="_Toc79579082"/>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p>
    <w:p w14:paraId="2DFCB5BA" w14:textId="77777777" w:rsidR="00FD4AE6" w:rsidRPr="00FD4AE6" w:rsidRDefault="00FD4AE6" w:rsidP="00FD4AE6">
      <w:pPr>
        <w:pStyle w:val="ListParagraph"/>
        <w:numPr>
          <w:ilvl w:val="0"/>
          <w:numId w:val="28"/>
        </w:numPr>
        <w:outlineLvl w:val="2"/>
        <w:rPr>
          <w:b/>
          <w:bCs/>
          <w:vanish/>
        </w:rPr>
      </w:pPr>
      <w:bookmarkStart w:id="516" w:name="_Toc79141640"/>
      <w:bookmarkStart w:id="517" w:name="_Toc79142123"/>
      <w:bookmarkStart w:id="518" w:name="_Toc79142256"/>
      <w:bookmarkStart w:id="519" w:name="_Toc79142374"/>
      <w:bookmarkStart w:id="520" w:name="_Toc79411340"/>
      <w:bookmarkStart w:id="521" w:name="_Toc79535205"/>
      <w:bookmarkStart w:id="522" w:name="_Toc79535921"/>
      <w:bookmarkStart w:id="523" w:name="_Toc79536167"/>
      <w:bookmarkStart w:id="524" w:name="_Toc79536295"/>
      <w:bookmarkStart w:id="525" w:name="_Toc79536669"/>
      <w:bookmarkStart w:id="526" w:name="_Toc79578217"/>
      <w:bookmarkStart w:id="527" w:name="_Toc79578462"/>
      <w:bookmarkStart w:id="528" w:name="_Toc79578580"/>
      <w:bookmarkStart w:id="529" w:name="_Toc79578714"/>
      <w:bookmarkStart w:id="530" w:name="_Toc79578915"/>
      <w:bookmarkStart w:id="531" w:name="_Toc79579083"/>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p>
    <w:p w14:paraId="3BAC984A" w14:textId="77777777" w:rsidR="00FD4AE6" w:rsidRPr="00FD4AE6" w:rsidRDefault="00FD4AE6" w:rsidP="00FD4AE6">
      <w:pPr>
        <w:pStyle w:val="ListParagraph"/>
        <w:numPr>
          <w:ilvl w:val="1"/>
          <w:numId w:val="28"/>
        </w:numPr>
        <w:outlineLvl w:val="2"/>
        <w:rPr>
          <w:b/>
          <w:bCs/>
          <w:vanish/>
        </w:rPr>
      </w:pPr>
      <w:bookmarkStart w:id="532" w:name="_Toc79141641"/>
      <w:bookmarkStart w:id="533" w:name="_Toc79142124"/>
      <w:bookmarkStart w:id="534" w:name="_Toc79142257"/>
      <w:bookmarkStart w:id="535" w:name="_Toc79142375"/>
      <w:bookmarkStart w:id="536" w:name="_Toc79411341"/>
      <w:bookmarkStart w:id="537" w:name="_Toc79535206"/>
      <w:bookmarkStart w:id="538" w:name="_Toc79535922"/>
      <w:bookmarkStart w:id="539" w:name="_Toc79536168"/>
      <w:bookmarkStart w:id="540" w:name="_Toc79536296"/>
      <w:bookmarkStart w:id="541" w:name="_Toc79536670"/>
      <w:bookmarkStart w:id="542" w:name="_Toc79578218"/>
      <w:bookmarkStart w:id="543" w:name="_Toc79578463"/>
      <w:bookmarkStart w:id="544" w:name="_Toc79578581"/>
      <w:bookmarkStart w:id="545" w:name="_Toc79578715"/>
      <w:bookmarkStart w:id="546" w:name="_Toc79578916"/>
      <w:bookmarkStart w:id="547" w:name="_Toc79579084"/>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p>
    <w:p w14:paraId="2C7B924E" w14:textId="77777777" w:rsidR="00FD4AE6" w:rsidRPr="00FD4AE6" w:rsidRDefault="00FD4AE6" w:rsidP="00FD4AE6">
      <w:pPr>
        <w:pStyle w:val="ListParagraph"/>
        <w:numPr>
          <w:ilvl w:val="1"/>
          <w:numId w:val="28"/>
        </w:numPr>
        <w:outlineLvl w:val="2"/>
        <w:rPr>
          <w:b/>
          <w:bCs/>
          <w:vanish/>
        </w:rPr>
      </w:pPr>
      <w:bookmarkStart w:id="548" w:name="_Toc79141642"/>
      <w:bookmarkStart w:id="549" w:name="_Toc79142125"/>
      <w:bookmarkStart w:id="550" w:name="_Toc79142258"/>
      <w:bookmarkStart w:id="551" w:name="_Toc79142376"/>
      <w:bookmarkStart w:id="552" w:name="_Toc79411342"/>
      <w:bookmarkStart w:id="553" w:name="_Toc79535207"/>
      <w:bookmarkStart w:id="554" w:name="_Toc79535923"/>
      <w:bookmarkStart w:id="555" w:name="_Toc79536169"/>
      <w:bookmarkStart w:id="556" w:name="_Toc79536297"/>
      <w:bookmarkStart w:id="557" w:name="_Toc79536671"/>
      <w:bookmarkStart w:id="558" w:name="_Toc79578219"/>
      <w:bookmarkStart w:id="559" w:name="_Toc79578464"/>
      <w:bookmarkStart w:id="560" w:name="_Toc79578582"/>
      <w:bookmarkStart w:id="561" w:name="_Toc79578716"/>
      <w:bookmarkStart w:id="562" w:name="_Toc79578917"/>
      <w:bookmarkStart w:id="563" w:name="_Toc79579085"/>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p>
    <w:p w14:paraId="49F22B9B" w14:textId="675B1683" w:rsidR="00A252E5" w:rsidRDefault="00A252E5" w:rsidP="00FD4AE6">
      <w:pPr>
        <w:pStyle w:val="Heading3"/>
      </w:pPr>
      <w:bookmarkStart w:id="564" w:name="_Toc79142377"/>
      <w:bookmarkStart w:id="565" w:name="_Toc79411343"/>
      <w:bookmarkStart w:id="566" w:name="_Toc79535208"/>
      <w:bookmarkStart w:id="567" w:name="_Toc79535924"/>
      <w:bookmarkStart w:id="568" w:name="_Toc79536170"/>
      <w:bookmarkStart w:id="569" w:name="_Toc79536298"/>
      <w:bookmarkStart w:id="570" w:name="_Toc79536672"/>
      <w:bookmarkStart w:id="571" w:name="_Toc79578918"/>
      <w:bookmarkStart w:id="572" w:name="_Toc79579086"/>
      <w:r>
        <w:t xml:space="preserve">Functional </w:t>
      </w:r>
      <w:r w:rsidRPr="00FD4AE6">
        <w:t>Requirement</w:t>
      </w:r>
      <w:bookmarkEnd w:id="564"/>
      <w:bookmarkEnd w:id="565"/>
      <w:bookmarkEnd w:id="566"/>
      <w:bookmarkEnd w:id="567"/>
      <w:bookmarkEnd w:id="568"/>
      <w:bookmarkEnd w:id="569"/>
      <w:bookmarkEnd w:id="570"/>
      <w:bookmarkEnd w:id="571"/>
      <w:bookmarkEnd w:id="572"/>
    </w:p>
    <w:p w14:paraId="3C4A5514" w14:textId="77777777" w:rsidR="00A252E5" w:rsidRDefault="00A252E5" w:rsidP="00A252E5">
      <w:r>
        <w:t>Functional requirements define a system's fundamental behaviour, which essentially entails what it should and should not do. It specifies the services that the software system must provide. The system's functional requirements also stipulate how it should respond in various situations.</w:t>
      </w:r>
    </w:p>
    <w:p w14:paraId="0AAEC220" w14:textId="77777777" w:rsidR="00A252E5" w:rsidRDefault="00A252E5" w:rsidP="00A252E5">
      <w:r>
        <w:t>The functional requirements for the system entail:</w:t>
      </w:r>
    </w:p>
    <w:p w14:paraId="6D5A01A4" w14:textId="3A2BA3C6" w:rsidR="00A252E5" w:rsidRDefault="00A252E5" w:rsidP="000B0C77">
      <w:pPr>
        <w:pStyle w:val="ListParagraph"/>
        <w:numPr>
          <w:ilvl w:val="0"/>
          <w:numId w:val="16"/>
        </w:numPr>
      </w:pPr>
      <w:r>
        <w:t>The system shall provide a format for all data uploads.</w:t>
      </w:r>
    </w:p>
    <w:p w14:paraId="30FDDD60" w14:textId="360EC198" w:rsidR="00A252E5" w:rsidRDefault="00A252E5" w:rsidP="000B0C77">
      <w:pPr>
        <w:pStyle w:val="ListParagraph"/>
        <w:numPr>
          <w:ilvl w:val="0"/>
          <w:numId w:val="16"/>
        </w:numPr>
      </w:pPr>
      <w:r>
        <w:t>The user shall be able to upload data of the student</w:t>
      </w:r>
      <w:r w:rsidR="00181D35">
        <w:t>'</w:t>
      </w:r>
      <w:r>
        <w:t>s results.</w:t>
      </w:r>
    </w:p>
    <w:p w14:paraId="16227BD4" w14:textId="67E617E3" w:rsidR="00A252E5" w:rsidRDefault="00A252E5" w:rsidP="000B0C77">
      <w:pPr>
        <w:pStyle w:val="ListParagraph"/>
        <w:numPr>
          <w:ilvl w:val="0"/>
          <w:numId w:val="16"/>
        </w:numPr>
      </w:pPr>
      <w:r>
        <w:t>The system shall process and analyse uploaded data.</w:t>
      </w:r>
    </w:p>
    <w:p w14:paraId="43F52039" w14:textId="4A4117A3" w:rsidR="00A252E5" w:rsidRDefault="00A252E5" w:rsidP="000B0C77">
      <w:pPr>
        <w:pStyle w:val="ListParagraph"/>
        <w:numPr>
          <w:ilvl w:val="0"/>
          <w:numId w:val="16"/>
        </w:numPr>
      </w:pPr>
      <w:r>
        <w:t>The user shall be able to interact with the system to generate an analysis of uploaded data.</w:t>
      </w:r>
    </w:p>
    <w:p w14:paraId="2DE20AFE" w14:textId="6877A02B" w:rsidR="00A252E5" w:rsidRDefault="00A252E5" w:rsidP="000B0C77">
      <w:pPr>
        <w:pStyle w:val="ListParagraph"/>
        <w:numPr>
          <w:ilvl w:val="0"/>
          <w:numId w:val="16"/>
        </w:numPr>
      </w:pPr>
      <w:r>
        <w:t>The system shall provide suitable visualisations in a dashboard view.</w:t>
      </w:r>
    </w:p>
    <w:p w14:paraId="53CC7569" w14:textId="0A72DDB9" w:rsidR="00A252E5" w:rsidRDefault="00A252E5" w:rsidP="000B0C77">
      <w:pPr>
        <w:pStyle w:val="ListParagraph"/>
        <w:numPr>
          <w:ilvl w:val="0"/>
          <w:numId w:val="16"/>
        </w:numPr>
      </w:pPr>
      <w:r>
        <w:t>The system shall provide information to support the decision-making process of the user.</w:t>
      </w:r>
    </w:p>
    <w:p w14:paraId="40416B23" w14:textId="78B6276F" w:rsidR="00A252E5" w:rsidRDefault="00A252E5" w:rsidP="000B0C77">
      <w:pPr>
        <w:pStyle w:val="ListParagraph"/>
        <w:numPr>
          <w:ilvl w:val="0"/>
          <w:numId w:val="16"/>
        </w:numPr>
      </w:pPr>
      <w:r>
        <w:lastRenderedPageBreak/>
        <w:t>The user shall be able to download the result of the data analysis.</w:t>
      </w:r>
    </w:p>
    <w:p w14:paraId="7F13B373" w14:textId="43BBFAF2" w:rsidR="00A252E5" w:rsidRDefault="00A252E5" w:rsidP="00A252E5">
      <w:pPr>
        <w:pStyle w:val="ListParagraph"/>
        <w:ind w:left="1080"/>
      </w:pPr>
    </w:p>
    <w:p w14:paraId="1D96F7EC" w14:textId="77777777" w:rsidR="00E110CA" w:rsidRPr="00A252E5" w:rsidRDefault="00E110CA" w:rsidP="00A252E5">
      <w:pPr>
        <w:pStyle w:val="ListParagraph"/>
        <w:ind w:left="1080"/>
      </w:pPr>
    </w:p>
    <w:p w14:paraId="6C7A2D18" w14:textId="29E4F13E" w:rsidR="00A252E5" w:rsidRDefault="00A252E5" w:rsidP="00FD4AE6">
      <w:pPr>
        <w:pStyle w:val="Heading3"/>
      </w:pPr>
      <w:bookmarkStart w:id="573" w:name="_Toc79142378"/>
      <w:bookmarkStart w:id="574" w:name="_Toc79411344"/>
      <w:bookmarkStart w:id="575" w:name="_Toc79535209"/>
      <w:bookmarkStart w:id="576" w:name="_Toc79535925"/>
      <w:bookmarkStart w:id="577" w:name="_Toc79536171"/>
      <w:bookmarkStart w:id="578" w:name="_Toc79536299"/>
      <w:bookmarkStart w:id="579" w:name="_Toc79536673"/>
      <w:bookmarkStart w:id="580" w:name="_Toc79578919"/>
      <w:bookmarkStart w:id="581" w:name="_Toc79579087"/>
      <w:r>
        <w:t xml:space="preserve">Non-Functional </w:t>
      </w:r>
      <w:r w:rsidRPr="00A252E5">
        <w:t>Requirement</w:t>
      </w:r>
      <w:bookmarkEnd w:id="573"/>
      <w:bookmarkEnd w:id="574"/>
      <w:bookmarkEnd w:id="575"/>
      <w:bookmarkEnd w:id="576"/>
      <w:bookmarkEnd w:id="577"/>
      <w:bookmarkEnd w:id="578"/>
      <w:bookmarkEnd w:id="579"/>
      <w:bookmarkEnd w:id="580"/>
      <w:bookmarkEnd w:id="581"/>
    </w:p>
    <w:p w14:paraId="167C3566" w14:textId="3E145B9A" w:rsidR="00A252E5" w:rsidRDefault="00A252E5" w:rsidP="00A252E5">
      <w:r>
        <w:t>Non-functional requirements are quality constraints the system must satisfy. They do not affect a system's core functionality because the</w:t>
      </w:r>
      <w:r w:rsidR="00B31086">
        <w:t>y</w:t>
      </w:r>
      <w:r>
        <w:t xml:space="preserve"> will continue to perform essential functions even if they are not present. They are, however, required because they describe system behaviour, features, and general qualities that influence the user experience.</w:t>
      </w:r>
    </w:p>
    <w:p w14:paraId="36193956" w14:textId="77777777" w:rsidR="00A252E5" w:rsidRDefault="00A252E5" w:rsidP="00A252E5">
      <w:r>
        <w:t>The non-functional requirements for the system entail:</w:t>
      </w:r>
    </w:p>
    <w:p w14:paraId="00B96353" w14:textId="42C0F21D" w:rsidR="00A252E5" w:rsidRDefault="00A252E5" w:rsidP="000B0C77">
      <w:pPr>
        <w:pStyle w:val="ListParagraph"/>
        <w:numPr>
          <w:ilvl w:val="0"/>
          <w:numId w:val="17"/>
        </w:numPr>
      </w:pPr>
      <w:r>
        <w:t>The visualisation dashboards should be interactive.</w:t>
      </w:r>
    </w:p>
    <w:p w14:paraId="63241AC7" w14:textId="4F7701F2" w:rsidR="00A252E5" w:rsidRDefault="00A252E5" w:rsidP="000B0C77">
      <w:pPr>
        <w:pStyle w:val="ListParagraph"/>
        <w:numPr>
          <w:ilvl w:val="0"/>
          <w:numId w:val="17"/>
        </w:numPr>
      </w:pPr>
      <w:r>
        <w:t>The uploaded data must be in the correct format.</w:t>
      </w:r>
    </w:p>
    <w:p w14:paraId="7B2423E6" w14:textId="537F8156" w:rsidR="00A252E5" w:rsidRDefault="00A252E5" w:rsidP="000B0C77">
      <w:pPr>
        <w:pStyle w:val="ListParagraph"/>
        <w:numPr>
          <w:ilvl w:val="0"/>
          <w:numId w:val="17"/>
        </w:numPr>
      </w:pPr>
      <w:r>
        <w:t>The website interface should be easy to navigate.</w:t>
      </w:r>
    </w:p>
    <w:p w14:paraId="4F07AA18" w14:textId="77777777" w:rsidR="00A252E5" w:rsidRPr="00A252E5" w:rsidRDefault="00A252E5" w:rsidP="00A252E5"/>
    <w:p w14:paraId="527A3501" w14:textId="6B8A8AAF" w:rsidR="00C57EFF" w:rsidRPr="004B56BC" w:rsidRDefault="00C57EFF" w:rsidP="00325F09">
      <w:pPr>
        <w:pStyle w:val="Heading2"/>
      </w:pPr>
      <w:bookmarkStart w:id="582" w:name="_Toc64977651"/>
      <w:bookmarkStart w:id="583" w:name="_Toc79142379"/>
      <w:bookmarkStart w:id="584" w:name="_Toc79411345"/>
      <w:bookmarkStart w:id="585" w:name="_Toc79535210"/>
      <w:bookmarkStart w:id="586" w:name="_Toc79535926"/>
      <w:bookmarkStart w:id="587" w:name="_Toc79536172"/>
      <w:bookmarkStart w:id="588" w:name="_Toc79536300"/>
      <w:bookmarkStart w:id="589" w:name="_Toc79536674"/>
      <w:bookmarkStart w:id="590" w:name="_Toc79578920"/>
      <w:bookmarkStart w:id="591" w:name="_Toc79579088"/>
      <w:r w:rsidRPr="004B56BC">
        <w:t>SYSTEM ARCHITECTURE</w:t>
      </w:r>
      <w:bookmarkEnd w:id="582"/>
      <w:bookmarkEnd w:id="583"/>
      <w:bookmarkEnd w:id="584"/>
      <w:bookmarkEnd w:id="585"/>
      <w:bookmarkEnd w:id="586"/>
      <w:bookmarkEnd w:id="587"/>
      <w:bookmarkEnd w:id="588"/>
      <w:bookmarkEnd w:id="589"/>
      <w:bookmarkEnd w:id="590"/>
      <w:bookmarkEnd w:id="591"/>
    </w:p>
    <w:p w14:paraId="573B2E46" w14:textId="77777777" w:rsidR="0016372C" w:rsidRDefault="0016372C" w:rsidP="0016372C">
      <w:r>
        <w:t>System architecture entails the structure of a software system. It is a formal approach to expressing the system model in an easy-to-understand manner.</w:t>
      </w:r>
    </w:p>
    <w:p w14:paraId="146B21CD" w14:textId="7346A7BD" w:rsidR="0016372C" w:rsidRDefault="007F11F8" w:rsidP="0016372C">
      <w:r>
        <w:t>The architecture</w:t>
      </w:r>
      <w:r w:rsidR="0016372C">
        <w:t xml:space="preserve"> design provides a detailed understanding of how the user will interact with the system. It also visually depicts the system, demonstrating the various components that will make up the system. </w:t>
      </w:r>
      <w:r w:rsidR="00416E12">
        <w:t>The system</w:t>
      </w:r>
      <w:r w:rsidR="0016372C">
        <w:t xml:space="preserve"> architecture consists of four fundamental elements:</w:t>
      </w:r>
    </w:p>
    <w:p w14:paraId="6CFC7E4D" w14:textId="735781CE" w:rsidR="0016372C" w:rsidRPr="0016372C" w:rsidRDefault="0016372C" w:rsidP="000B0C77">
      <w:pPr>
        <w:pStyle w:val="ListParagraph"/>
        <w:numPr>
          <w:ilvl w:val="0"/>
          <w:numId w:val="6"/>
        </w:numPr>
        <w:rPr>
          <w:b/>
          <w:bCs/>
        </w:rPr>
      </w:pPr>
      <w:r w:rsidRPr="0016372C">
        <w:rPr>
          <w:b/>
          <w:bCs/>
        </w:rPr>
        <w:t xml:space="preserve">Database: </w:t>
      </w:r>
      <w:r w:rsidRPr="0044217A">
        <w:t>This is an organi</w:t>
      </w:r>
      <w:r w:rsidR="00B31086">
        <w:t>s</w:t>
      </w:r>
      <w:r w:rsidRPr="0044217A">
        <w:t>ed collection of data that makes it simpler to access and analy</w:t>
      </w:r>
      <w:r w:rsidR="00B31086">
        <w:t>s</w:t>
      </w:r>
      <w:r w:rsidRPr="0044217A">
        <w:t xml:space="preserve">e. It could include data from </w:t>
      </w:r>
      <w:r w:rsidR="00B31086">
        <w:t>various</w:t>
      </w:r>
      <w:r w:rsidRPr="0044217A">
        <w:t xml:space="preserve"> sources, including company-wide data, data generated by various applications, and data gleaned from the internet. A decision support system's database could be a small database, a stand-alone system, or a huge data warehouse.</w:t>
      </w:r>
    </w:p>
    <w:p w14:paraId="2D863F18" w14:textId="64FE497B" w:rsidR="0016372C" w:rsidRPr="0016372C" w:rsidRDefault="0016372C" w:rsidP="000B0C77">
      <w:pPr>
        <w:pStyle w:val="ListParagraph"/>
        <w:numPr>
          <w:ilvl w:val="0"/>
          <w:numId w:val="6"/>
        </w:numPr>
        <w:rPr>
          <w:b/>
          <w:bCs/>
        </w:rPr>
      </w:pPr>
      <w:r w:rsidRPr="0016372C">
        <w:rPr>
          <w:b/>
          <w:bCs/>
        </w:rPr>
        <w:t xml:space="preserve">Model: </w:t>
      </w:r>
      <w:r w:rsidRPr="00B74950">
        <w:t>The model consists of several mathematical and analytical models used to assess and produce the appropriate information from complex data</w:t>
      </w:r>
      <w:r>
        <w:t>—t</w:t>
      </w:r>
      <w:r w:rsidRPr="00B74950">
        <w:t xml:space="preserve">he model aids in </w:t>
      </w:r>
      <w:r w:rsidR="00B31086">
        <w:t>executing</w:t>
      </w:r>
      <w:r w:rsidRPr="00B74950">
        <w:t xml:space="preserve"> analysis required for a specific sort of decision-making.</w:t>
      </w:r>
    </w:p>
    <w:p w14:paraId="122F3D95" w14:textId="77777777" w:rsidR="0016372C" w:rsidRPr="0016372C" w:rsidRDefault="0016372C" w:rsidP="000B0C77">
      <w:pPr>
        <w:pStyle w:val="ListParagraph"/>
        <w:numPr>
          <w:ilvl w:val="0"/>
          <w:numId w:val="6"/>
        </w:numPr>
        <w:rPr>
          <w:b/>
          <w:bCs/>
        </w:rPr>
      </w:pPr>
      <w:r w:rsidRPr="0016372C">
        <w:rPr>
          <w:b/>
          <w:bCs/>
        </w:rPr>
        <w:t xml:space="preserve">Knowledge system: </w:t>
      </w:r>
      <w:r w:rsidRPr="00B74950">
        <w:t>This subsystem gives information on how data is related to one another. It organi</w:t>
      </w:r>
      <w:r>
        <w:t>s</w:t>
      </w:r>
      <w:r w:rsidRPr="00B74950">
        <w:t>es information and presents decision-makers with different options for solving an issue. It also alerts decision-makers if there is a discrepancy between expected and actual results.</w:t>
      </w:r>
    </w:p>
    <w:p w14:paraId="395A4A02" w14:textId="4AABE996" w:rsidR="0016372C" w:rsidRDefault="0016372C" w:rsidP="000B0C77">
      <w:pPr>
        <w:pStyle w:val="ListParagraph"/>
        <w:numPr>
          <w:ilvl w:val="0"/>
          <w:numId w:val="6"/>
        </w:numPr>
      </w:pPr>
      <w:r w:rsidRPr="0016372C">
        <w:rPr>
          <w:b/>
          <w:bCs/>
        </w:rPr>
        <w:lastRenderedPageBreak/>
        <w:t xml:space="preserve">Graphical User Interface (GUI): </w:t>
      </w:r>
      <w:r w:rsidRPr="0044217A">
        <w:t xml:space="preserve">The (GUI) makes it easier for the </w:t>
      </w:r>
      <w:r w:rsidR="007F11F8">
        <w:t>system</w:t>
      </w:r>
      <w:r w:rsidRPr="0044217A">
        <w:t xml:space="preserve"> and its users to communicate. It includes text, tables, charts, and illustrations to present the conclusions of the study. The user can select the best option for seeing the results based on his requirements.</w:t>
      </w:r>
    </w:p>
    <w:p w14:paraId="57D5F023" w14:textId="789DF10C" w:rsidR="0016372C" w:rsidRDefault="0016372C" w:rsidP="0016372C">
      <w:r>
        <w:t xml:space="preserve">Figure 3.1 shows the architecture of </w:t>
      </w:r>
      <w:r w:rsidR="007F11F8">
        <w:t>the system</w:t>
      </w:r>
      <w:r>
        <w:t>.</w:t>
      </w:r>
    </w:p>
    <w:p w14:paraId="36F11DBB" w14:textId="77777777" w:rsidR="00710223" w:rsidRDefault="0016372C" w:rsidP="00710223">
      <w:pPr>
        <w:keepNext/>
        <w:jc w:val="center"/>
      </w:pPr>
      <w:r>
        <w:rPr>
          <w:noProof/>
          <w:lang w:val="en-US"/>
        </w:rPr>
        <mc:AlternateContent>
          <mc:Choice Requires="wps">
            <w:drawing>
              <wp:inline distT="0" distB="0" distL="0" distR="0" wp14:anchorId="6C618C54" wp14:editId="755161C8">
                <wp:extent cx="302260" cy="302260"/>
                <wp:effectExtent l="0" t="0" r="0" b="0"/>
                <wp:docPr id="13" name="Rectangle 1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226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72F8D249" id="Rectangle 13" o:spid="_x0000_s1026" style="width:23.8pt;height:2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" filled="f" stroked="f">
                <o:lock v:ext="edit" aspectratio="t"/>
                <w10:anchorlock/>
              </v:rect>
            </w:pict>
          </mc:Fallback>
        </mc:AlternateContent>
      </w:r>
      <w:r>
        <w:rPr>
          <w:noProof/>
          <w:lang w:val="en-US"/>
        </w:rPr>
        <w:drawing>
          <wp:inline distT="0" distB="0" distL="0" distR="0" wp14:anchorId="4E212BD1" wp14:editId="699ADBFF">
            <wp:extent cx="5327650" cy="3438525"/>
            <wp:effectExtent l="0" t="0" r="635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27650" cy="3438525"/>
                    </a:xfrm>
                    <a:prstGeom prst="rect">
                      <a:avLst/>
                    </a:prstGeom>
                    <a:noFill/>
                    <a:ln>
                      <a:noFill/>
                    </a:ln>
                  </pic:spPr>
                </pic:pic>
              </a:graphicData>
            </a:graphic>
          </wp:inline>
        </w:drawing>
      </w:r>
    </w:p>
    <w:p w14:paraId="3CF7424D" w14:textId="7B5213BD" w:rsidR="0016372C" w:rsidRPr="002C5225" w:rsidRDefault="00710223" w:rsidP="00696052">
      <w:pPr>
        <w:pStyle w:val="Caption"/>
      </w:pPr>
      <w:bookmarkStart w:id="592" w:name="_Toc78530351"/>
      <w:bookmarkStart w:id="593" w:name="_Toc79131662"/>
      <w:bookmarkStart w:id="594" w:name="_Toc79531989"/>
      <w:bookmarkStart w:id="595" w:name="_Toc79534656"/>
      <w:bookmarkStart w:id="596" w:name="_Toc79650245"/>
      <w:bookmarkStart w:id="597" w:name="_Toc79650717"/>
      <w:r>
        <w:t>Figure</w:t>
      </w:r>
      <w:r w:rsidR="00F74748">
        <w:t xml:space="preserve"> 3</w:t>
      </w:r>
      <w:r>
        <w:t>.</w:t>
      </w:r>
      <w:r>
        <w:fldChar w:fldCharType="begin"/>
      </w:r>
      <w:r>
        <w:instrText xml:space="preserve"> SEQ Figure \* ARABIC \s 1 </w:instrText>
      </w:r>
      <w:r>
        <w:fldChar w:fldCharType="separate"/>
      </w:r>
      <w:r w:rsidR="006A14C1">
        <w:rPr>
          <w:noProof/>
        </w:rPr>
        <w:t>1</w:t>
      </w:r>
      <w:r>
        <w:fldChar w:fldCharType="end"/>
      </w:r>
      <w:r w:rsidR="00F74748">
        <w:t xml:space="preserve">   </w:t>
      </w:r>
      <w:r>
        <w:t xml:space="preserve">Architecture of the system </w:t>
      </w:r>
      <w:r w:rsidR="00887668">
        <w:fldChar w:fldCharType="begin" w:fldLock="1"/>
      </w:r>
      <w:r w:rsidR="008A2D5D">
        <w:instrText>ADDIN CSL_CITATION {"citationItems":[{"id":"ITEM-1","itemData":{"DOI":"10.5772/16720","author":[{"dropping-particle":"","family":"Hujer","given":"Tomas","non-dropping-particle":"","parse-names":false,"suffix":""}],"container-title":"Efficient Decision Support Systems - Practice and Challenges From Current to Future","id":"ITEM-1","issued":{"date-parts":[["2011","9","9"]]},"publisher":"InTech","title":"Design and Development of a Compound DSS for Laboratory Research","type":"chapter"},"uris":["http://www.mendeley.com/documents/?uuid=f5c52459-b4d1-33c2-9352-47f03b212613"]}],"mendeley":{"formattedCitation":"(Hujer, 2011)","plainTextFormattedCitation":"(Hujer, 2011)","previouslyFormattedCitation":"(Hujer, 2011)"},"properties":{"noteIndex":0},"schema":"https://github.com/citation-style-language/schema/raw/master/csl-citation.json"}</w:instrText>
      </w:r>
      <w:r w:rsidR="00887668">
        <w:fldChar w:fldCharType="separate"/>
      </w:r>
      <w:r w:rsidR="00887668" w:rsidRPr="00887668">
        <w:rPr>
          <w:noProof/>
        </w:rPr>
        <w:t>(Hujer, 2011)</w:t>
      </w:r>
      <w:bookmarkEnd w:id="592"/>
      <w:bookmarkEnd w:id="593"/>
      <w:bookmarkEnd w:id="594"/>
      <w:bookmarkEnd w:id="595"/>
      <w:bookmarkEnd w:id="596"/>
      <w:bookmarkEnd w:id="597"/>
      <w:r w:rsidR="00887668">
        <w:fldChar w:fldCharType="end"/>
      </w:r>
    </w:p>
    <w:p w14:paraId="2447E214" w14:textId="77777777" w:rsidR="00710223" w:rsidRPr="00710223" w:rsidRDefault="00710223" w:rsidP="00710223"/>
    <w:p w14:paraId="35504806" w14:textId="460F9CFB" w:rsidR="00C57EFF" w:rsidRPr="004B56BC" w:rsidRDefault="00C57EFF" w:rsidP="00325F09">
      <w:pPr>
        <w:pStyle w:val="Heading2"/>
      </w:pPr>
      <w:bookmarkStart w:id="598" w:name="_Toc64977652"/>
      <w:bookmarkStart w:id="599" w:name="_Toc79142380"/>
      <w:bookmarkStart w:id="600" w:name="_Toc79411346"/>
      <w:bookmarkStart w:id="601" w:name="_Toc79535211"/>
      <w:bookmarkStart w:id="602" w:name="_Toc79535927"/>
      <w:bookmarkStart w:id="603" w:name="_Toc79536173"/>
      <w:bookmarkStart w:id="604" w:name="_Toc79536301"/>
      <w:bookmarkStart w:id="605" w:name="_Toc79536675"/>
      <w:bookmarkStart w:id="606" w:name="_Toc79578921"/>
      <w:bookmarkStart w:id="607" w:name="_Toc79579089"/>
      <w:r w:rsidRPr="004B56BC">
        <w:t>SYSTEM DESIGN</w:t>
      </w:r>
      <w:bookmarkEnd w:id="598"/>
      <w:bookmarkEnd w:id="599"/>
      <w:bookmarkEnd w:id="600"/>
      <w:bookmarkEnd w:id="601"/>
      <w:bookmarkEnd w:id="602"/>
      <w:bookmarkEnd w:id="603"/>
      <w:bookmarkEnd w:id="604"/>
      <w:bookmarkEnd w:id="605"/>
      <w:bookmarkEnd w:id="606"/>
      <w:bookmarkEnd w:id="607"/>
    </w:p>
    <w:p w14:paraId="31401A72" w14:textId="45B7ED11" w:rsidR="0017088F" w:rsidRDefault="0016372C" w:rsidP="0016372C">
      <w:r w:rsidRPr="0016372C">
        <w:t>The system design is based on the documented requirements. For this project, two specifications are required, which are the physical design and the logical design.</w:t>
      </w:r>
    </w:p>
    <w:p w14:paraId="3C0E8323" w14:textId="77777777" w:rsidR="00B20817" w:rsidRPr="0016372C" w:rsidRDefault="00B20817" w:rsidP="0016372C"/>
    <w:p w14:paraId="5BC90BEF" w14:textId="77777777" w:rsidR="001E0808" w:rsidRPr="001E0808" w:rsidRDefault="001E0808" w:rsidP="001E0808">
      <w:pPr>
        <w:pStyle w:val="ListParagraph"/>
        <w:numPr>
          <w:ilvl w:val="1"/>
          <w:numId w:val="15"/>
        </w:numPr>
        <w:outlineLvl w:val="2"/>
        <w:rPr>
          <w:b/>
          <w:bCs/>
          <w:vanish/>
        </w:rPr>
      </w:pPr>
      <w:bookmarkStart w:id="608" w:name="_Toc79141647"/>
      <w:bookmarkStart w:id="609" w:name="_Toc79142130"/>
      <w:bookmarkStart w:id="610" w:name="_Toc79142263"/>
      <w:bookmarkStart w:id="611" w:name="_Toc79142381"/>
      <w:bookmarkStart w:id="612" w:name="_Toc79411347"/>
      <w:bookmarkStart w:id="613" w:name="_Toc79535212"/>
      <w:bookmarkStart w:id="614" w:name="_Toc79535928"/>
      <w:bookmarkStart w:id="615" w:name="_Toc79536174"/>
      <w:bookmarkStart w:id="616" w:name="_Toc79536302"/>
      <w:bookmarkStart w:id="617" w:name="_Toc79536676"/>
      <w:bookmarkStart w:id="618" w:name="_Toc79578224"/>
      <w:bookmarkStart w:id="619" w:name="_Toc79578469"/>
      <w:bookmarkStart w:id="620" w:name="_Toc79578587"/>
      <w:bookmarkStart w:id="621" w:name="_Toc79578721"/>
      <w:bookmarkStart w:id="622" w:name="_Toc79578922"/>
      <w:bookmarkStart w:id="623" w:name="_Toc79579090"/>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p>
    <w:p w14:paraId="6A309799" w14:textId="77777777" w:rsidR="001E0808" w:rsidRPr="001E0808" w:rsidRDefault="001E0808" w:rsidP="001E0808">
      <w:pPr>
        <w:pStyle w:val="ListParagraph"/>
        <w:numPr>
          <w:ilvl w:val="1"/>
          <w:numId w:val="15"/>
        </w:numPr>
        <w:outlineLvl w:val="2"/>
        <w:rPr>
          <w:b/>
          <w:bCs/>
          <w:vanish/>
        </w:rPr>
      </w:pPr>
      <w:bookmarkStart w:id="624" w:name="_Toc79141648"/>
      <w:bookmarkStart w:id="625" w:name="_Toc79142131"/>
      <w:bookmarkStart w:id="626" w:name="_Toc79142264"/>
      <w:bookmarkStart w:id="627" w:name="_Toc79142382"/>
      <w:bookmarkStart w:id="628" w:name="_Toc79411348"/>
      <w:bookmarkStart w:id="629" w:name="_Toc79535213"/>
      <w:bookmarkStart w:id="630" w:name="_Toc79535929"/>
      <w:bookmarkStart w:id="631" w:name="_Toc79536175"/>
      <w:bookmarkStart w:id="632" w:name="_Toc79536303"/>
      <w:bookmarkStart w:id="633" w:name="_Toc79536677"/>
      <w:bookmarkStart w:id="634" w:name="_Toc79578225"/>
      <w:bookmarkStart w:id="635" w:name="_Toc79578470"/>
      <w:bookmarkStart w:id="636" w:name="_Toc79578588"/>
      <w:bookmarkStart w:id="637" w:name="_Toc79578722"/>
      <w:bookmarkStart w:id="638" w:name="_Toc79578923"/>
      <w:bookmarkStart w:id="639" w:name="_Toc79579091"/>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p>
    <w:p w14:paraId="085A35D6" w14:textId="77777777" w:rsidR="00FD4AE6" w:rsidRPr="00FD4AE6" w:rsidRDefault="00FD4AE6" w:rsidP="00FD4AE6">
      <w:pPr>
        <w:pStyle w:val="ListParagraph"/>
        <w:numPr>
          <w:ilvl w:val="1"/>
          <w:numId w:val="28"/>
        </w:numPr>
        <w:outlineLvl w:val="2"/>
        <w:rPr>
          <w:b/>
          <w:bCs/>
          <w:vanish/>
        </w:rPr>
      </w:pPr>
      <w:bookmarkStart w:id="640" w:name="_Toc79141649"/>
      <w:bookmarkStart w:id="641" w:name="_Toc79142132"/>
      <w:bookmarkStart w:id="642" w:name="_Toc79142265"/>
      <w:bookmarkStart w:id="643" w:name="_Toc79142383"/>
      <w:bookmarkStart w:id="644" w:name="_Toc79411349"/>
      <w:bookmarkStart w:id="645" w:name="_Toc79535214"/>
      <w:bookmarkStart w:id="646" w:name="_Toc79535930"/>
      <w:bookmarkStart w:id="647" w:name="_Toc79536176"/>
      <w:bookmarkStart w:id="648" w:name="_Toc79536304"/>
      <w:bookmarkStart w:id="649" w:name="_Toc79536678"/>
      <w:bookmarkStart w:id="650" w:name="_Toc79578226"/>
      <w:bookmarkStart w:id="651" w:name="_Toc79578471"/>
      <w:bookmarkStart w:id="652" w:name="_Toc79578589"/>
      <w:bookmarkStart w:id="653" w:name="_Toc79578723"/>
      <w:bookmarkStart w:id="654" w:name="_Toc79578924"/>
      <w:bookmarkStart w:id="655" w:name="_Toc79579092"/>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p>
    <w:p w14:paraId="554E8433" w14:textId="77777777" w:rsidR="00FD4AE6" w:rsidRPr="00FD4AE6" w:rsidRDefault="00FD4AE6" w:rsidP="00FD4AE6">
      <w:pPr>
        <w:pStyle w:val="ListParagraph"/>
        <w:numPr>
          <w:ilvl w:val="1"/>
          <w:numId w:val="28"/>
        </w:numPr>
        <w:outlineLvl w:val="2"/>
        <w:rPr>
          <w:b/>
          <w:bCs/>
          <w:vanish/>
        </w:rPr>
      </w:pPr>
      <w:bookmarkStart w:id="656" w:name="_Toc79141650"/>
      <w:bookmarkStart w:id="657" w:name="_Toc79142133"/>
      <w:bookmarkStart w:id="658" w:name="_Toc79142266"/>
      <w:bookmarkStart w:id="659" w:name="_Toc79142384"/>
      <w:bookmarkStart w:id="660" w:name="_Toc79411350"/>
      <w:bookmarkStart w:id="661" w:name="_Toc79535215"/>
      <w:bookmarkStart w:id="662" w:name="_Toc79535931"/>
      <w:bookmarkStart w:id="663" w:name="_Toc79536177"/>
      <w:bookmarkStart w:id="664" w:name="_Toc79536305"/>
      <w:bookmarkStart w:id="665" w:name="_Toc79536679"/>
      <w:bookmarkStart w:id="666" w:name="_Toc79578227"/>
      <w:bookmarkStart w:id="667" w:name="_Toc79578472"/>
      <w:bookmarkStart w:id="668" w:name="_Toc79578590"/>
      <w:bookmarkStart w:id="669" w:name="_Toc79578724"/>
      <w:bookmarkStart w:id="670" w:name="_Toc79578925"/>
      <w:bookmarkStart w:id="671" w:name="_Toc79579093"/>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p>
    <w:p w14:paraId="69D4BF9B" w14:textId="07D018A7" w:rsidR="00A252E5" w:rsidRPr="00E1087B" w:rsidRDefault="00A252E5" w:rsidP="00FD4AE6">
      <w:pPr>
        <w:pStyle w:val="Heading3"/>
      </w:pPr>
      <w:bookmarkStart w:id="672" w:name="_Toc79142385"/>
      <w:bookmarkStart w:id="673" w:name="_Toc79411351"/>
      <w:bookmarkStart w:id="674" w:name="_Toc79535216"/>
      <w:bookmarkStart w:id="675" w:name="_Toc79535932"/>
      <w:bookmarkStart w:id="676" w:name="_Toc79536178"/>
      <w:bookmarkStart w:id="677" w:name="_Toc79536306"/>
      <w:bookmarkStart w:id="678" w:name="_Toc79536680"/>
      <w:bookmarkStart w:id="679" w:name="_Toc79578926"/>
      <w:bookmarkStart w:id="680" w:name="_Toc79579094"/>
      <w:r w:rsidRPr="00E1087B">
        <w:t>Physical Design</w:t>
      </w:r>
      <w:bookmarkEnd w:id="672"/>
      <w:bookmarkEnd w:id="673"/>
      <w:bookmarkEnd w:id="674"/>
      <w:bookmarkEnd w:id="675"/>
      <w:bookmarkEnd w:id="676"/>
      <w:bookmarkEnd w:id="677"/>
      <w:bookmarkEnd w:id="678"/>
      <w:bookmarkEnd w:id="679"/>
      <w:bookmarkEnd w:id="680"/>
    </w:p>
    <w:p w14:paraId="5FA24784" w14:textId="77777777" w:rsidR="0016372C" w:rsidRDefault="0016372C" w:rsidP="0016372C">
      <w:r>
        <w:t>The physical design represents the physical elements of your software system. It has to do with the actual input and output operations of the system. It focuses on how data is input into a system, verified, processed, and outputted.</w:t>
      </w:r>
    </w:p>
    <w:p w14:paraId="340BF53D" w14:textId="5542DFB6" w:rsidR="00B20817" w:rsidRDefault="0016372C" w:rsidP="0016372C">
      <w:r>
        <w:lastRenderedPageBreak/>
        <w:t>It generates the functioning system by creating a design specification that specifies the functionality of the candidate system. User interfaces, procedures, and data are all part of its scope.</w:t>
      </w:r>
    </w:p>
    <w:p w14:paraId="3D7F7CFE" w14:textId="77777777" w:rsidR="00B20817" w:rsidRPr="00A252E5" w:rsidRDefault="00B20817" w:rsidP="0016372C"/>
    <w:p w14:paraId="71F3BA96" w14:textId="14D7D0F9" w:rsidR="00A252E5" w:rsidRDefault="00A252E5" w:rsidP="002530D5">
      <w:pPr>
        <w:pStyle w:val="Heading4"/>
      </w:pPr>
      <w:bookmarkStart w:id="681" w:name="_Toc79536179"/>
      <w:bookmarkStart w:id="682" w:name="_Toc79536681"/>
      <w:r w:rsidRPr="00A252E5">
        <w:t>Input Design</w:t>
      </w:r>
      <w:bookmarkEnd w:id="681"/>
      <w:bookmarkEnd w:id="682"/>
    </w:p>
    <w:p w14:paraId="7A5545A7" w14:textId="77777777" w:rsidR="0016372C" w:rsidRDefault="0016372C" w:rsidP="0016372C">
      <w:r>
        <w:t>The raw data that will be processed to produce output is known as input. The link between the information system and the user is the input design. A system input should be simple and easy to fill out, focusing on the user's attention. Input mechanisms facilitate the entry of data, both structured and unstructured, into the computer system.</w:t>
      </w:r>
    </w:p>
    <w:p w14:paraId="6EB613B3" w14:textId="162825ED" w:rsidR="0016372C" w:rsidRDefault="0016372C" w:rsidP="0016372C">
      <w:r>
        <w:t xml:space="preserve">The </w:t>
      </w:r>
      <w:r w:rsidR="00B31086">
        <w:t>proposed system input design aim</w:t>
      </w:r>
      <w:r>
        <w:t>s to capture accurate data f</w:t>
      </w:r>
      <w:r w:rsidR="00416E12">
        <w:t>rom the users</w:t>
      </w:r>
      <w:r>
        <w:t xml:space="preserve"> simply and straightforwardly. Textboxes</w:t>
      </w:r>
      <w:r w:rsidR="00416E12">
        <w:t xml:space="preserve"> and buttons are the </w:t>
      </w:r>
      <w:r w:rsidR="00B31086">
        <w:t>primary</w:t>
      </w:r>
      <w:r w:rsidR="00416E12">
        <w:t xml:space="preserve"> input mechanisms employed by the system to capture information from the users</w:t>
      </w:r>
    </w:p>
    <w:p w14:paraId="1D43B264" w14:textId="77777777" w:rsidR="0017088F" w:rsidRPr="00A252E5" w:rsidRDefault="0017088F" w:rsidP="0016372C"/>
    <w:p w14:paraId="65C4933C" w14:textId="77777777" w:rsidR="0016372C" w:rsidRDefault="00A252E5" w:rsidP="002530D5">
      <w:pPr>
        <w:pStyle w:val="Heading4"/>
      </w:pPr>
      <w:bookmarkStart w:id="683" w:name="_Toc79536180"/>
      <w:bookmarkStart w:id="684" w:name="_Toc79536682"/>
      <w:r w:rsidRPr="00A252E5">
        <w:t>Output Design</w:t>
      </w:r>
      <w:bookmarkEnd w:id="683"/>
      <w:bookmarkEnd w:id="684"/>
    </w:p>
    <w:p w14:paraId="5F0DA077" w14:textId="012D45F1" w:rsidR="00416E12" w:rsidRDefault="0016372C" w:rsidP="0016372C">
      <w:r w:rsidRPr="0016372C">
        <w:t xml:space="preserve">A system's output design is critical because it guarantees that information is presented to users </w:t>
      </w:r>
      <w:r w:rsidR="00B31086">
        <w:t>to</w:t>
      </w:r>
      <w:r w:rsidRPr="0016372C">
        <w:t xml:space="preserve"> comprehend </w:t>
      </w:r>
      <w:r w:rsidR="00B31086">
        <w:t xml:space="preserve">it </w:t>
      </w:r>
      <w:r w:rsidR="00416E12" w:rsidRPr="0016372C">
        <w:t>immediately</w:t>
      </w:r>
      <w:r w:rsidRPr="0016372C">
        <w:t>. During output design, developers determine the required outputs and the necessary output controls and report layout prototypes. The contact with the device is strengthened by an efficient and intelligent output design, which improves user decision-making. The primary output necessary to satisfy the standards is determined, and techniques for presenting information and reporting system results are chosen when developing the program output.</w:t>
      </w:r>
    </w:p>
    <w:p w14:paraId="1F6A2DB5" w14:textId="47684089" w:rsidR="0016372C" w:rsidRDefault="0016372C" w:rsidP="0016372C">
      <w:pPr>
        <w:rPr>
          <w:b/>
          <w:bCs/>
        </w:rPr>
      </w:pPr>
    </w:p>
    <w:p w14:paraId="0580A210" w14:textId="3738A29F" w:rsidR="0016372C" w:rsidRPr="00E1087B" w:rsidRDefault="0016372C" w:rsidP="00E1087B">
      <w:pPr>
        <w:pStyle w:val="Heading3"/>
      </w:pPr>
      <w:bookmarkStart w:id="685" w:name="_Toc79142386"/>
      <w:bookmarkStart w:id="686" w:name="_Toc79411352"/>
      <w:bookmarkStart w:id="687" w:name="_Toc79535217"/>
      <w:bookmarkStart w:id="688" w:name="_Toc79535933"/>
      <w:bookmarkStart w:id="689" w:name="_Toc79536181"/>
      <w:bookmarkStart w:id="690" w:name="_Toc79536307"/>
      <w:bookmarkStart w:id="691" w:name="_Toc79536683"/>
      <w:bookmarkStart w:id="692" w:name="_Toc79578927"/>
      <w:bookmarkStart w:id="693" w:name="_Toc79579095"/>
      <w:r w:rsidRPr="00E1087B">
        <w:t>Logical Design</w:t>
      </w:r>
      <w:bookmarkEnd w:id="685"/>
      <w:bookmarkEnd w:id="686"/>
      <w:bookmarkEnd w:id="687"/>
      <w:bookmarkEnd w:id="688"/>
      <w:bookmarkEnd w:id="689"/>
      <w:bookmarkEnd w:id="690"/>
      <w:bookmarkEnd w:id="691"/>
      <w:bookmarkEnd w:id="692"/>
      <w:bookmarkEnd w:id="693"/>
    </w:p>
    <w:p w14:paraId="12C38CA0" w14:textId="30FDF395" w:rsidR="0016372C" w:rsidRPr="00416E12" w:rsidRDefault="0016372C" w:rsidP="0016372C">
      <w:r w:rsidRPr="0016372C">
        <w:t xml:space="preserve">The logical design is a more abstract and intellectual approach to physical design. It does not concern itself with the physical implementation specifics but rather with the sorts of </w:t>
      </w:r>
      <w:r w:rsidR="00B31086">
        <w:t>required data</w:t>
      </w:r>
      <w:r w:rsidRPr="0016372C">
        <w:t xml:space="preserve">. The </w:t>
      </w:r>
      <w:r w:rsidR="00B31086">
        <w:t>logical design process</w:t>
      </w:r>
      <w:r w:rsidRPr="0016372C">
        <w:t xml:space="preserve"> is organi</w:t>
      </w:r>
      <w:r w:rsidR="00B31086">
        <w:t>s</w:t>
      </w:r>
      <w:r w:rsidRPr="0016372C">
        <w:t>ing data into a set of logical connections known as entities and attributes.</w:t>
      </w:r>
    </w:p>
    <w:p w14:paraId="31A48193" w14:textId="77777777" w:rsidR="001A3460" w:rsidRDefault="001A3460" w:rsidP="0016372C"/>
    <w:p w14:paraId="593D11B8" w14:textId="0EA4EFF5" w:rsidR="0016372C" w:rsidRDefault="0016372C" w:rsidP="002530D5">
      <w:pPr>
        <w:pStyle w:val="Heading4"/>
      </w:pPr>
      <w:bookmarkStart w:id="694" w:name="_Toc79536182"/>
      <w:bookmarkStart w:id="695" w:name="_Toc79536684"/>
      <w:r>
        <w:t>Use Case Diagram</w:t>
      </w:r>
      <w:bookmarkEnd w:id="694"/>
      <w:bookmarkEnd w:id="695"/>
    </w:p>
    <w:p w14:paraId="689644BF" w14:textId="6D111D89" w:rsidR="0016372C" w:rsidRDefault="0016372C" w:rsidP="0016372C">
      <w:r w:rsidRPr="0016372C">
        <w:t xml:space="preserve">A use case diagram is a behaviour diagram in Unified Modelling Language (UML) that helps to visualise the interactions between the system, other external systems, and various </w:t>
      </w:r>
      <w:r w:rsidRPr="0016372C">
        <w:lastRenderedPageBreak/>
        <w:t>users of the system under development. Actors and use cases are used to model the functioning of a system in use case diagrams. The diagram depicts the system, as well as relevant use cases and actors, and connects them. A use case diagram does not specify the sequence in which use cases are executed. Still, it is helpful in visualising the system's functional requirements, influencing design decisions and development priorities. The use case diagram for the system is shown in Fig 3.2.</w:t>
      </w:r>
    </w:p>
    <w:p w14:paraId="44A6EF41" w14:textId="77777777" w:rsidR="00F74748" w:rsidRDefault="00F74748" w:rsidP="0016372C"/>
    <w:p w14:paraId="68F10738" w14:textId="77777777" w:rsidR="00710223" w:rsidRDefault="005F5525" w:rsidP="00710223">
      <w:pPr>
        <w:keepNext/>
        <w:jc w:val="center"/>
      </w:pPr>
      <w:r>
        <w:rPr>
          <w:noProof/>
          <w:lang w:val="en-US"/>
        </w:rPr>
        <w:drawing>
          <wp:inline distT="0" distB="0" distL="0" distR="0" wp14:anchorId="4BDE68F1" wp14:editId="5EFB62FB">
            <wp:extent cx="3907693" cy="3539490"/>
            <wp:effectExtent l="0" t="0" r="0" b="381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rotWithShape="1">
                    <a:blip r:embed="rId14">
                      <a:extLst>
                        <a:ext uri="{28A0092B-C50C-407E-A947-70E740481C1C}">
                          <a14:useLocalDpi xmlns:a14="http://schemas.microsoft.com/office/drawing/2010/main" val="0"/>
                        </a:ext>
                      </a:extLst>
                    </a:blip>
                    <a:srcRect l="16088" t="8213" r="26563" b="45747"/>
                    <a:stretch/>
                  </pic:blipFill>
                  <pic:spPr bwMode="auto">
                    <a:xfrm>
                      <a:off x="0" y="0"/>
                      <a:ext cx="3911413" cy="3542859"/>
                    </a:xfrm>
                    <a:prstGeom prst="rect">
                      <a:avLst/>
                    </a:prstGeom>
                    <a:ln>
                      <a:noFill/>
                    </a:ln>
                    <a:extLst>
                      <a:ext uri="{53640926-AAD7-44D8-BBD7-CCE9431645EC}">
                        <a14:shadowObscured xmlns:a14="http://schemas.microsoft.com/office/drawing/2010/main"/>
                      </a:ext>
                    </a:extLst>
                  </pic:spPr>
                </pic:pic>
              </a:graphicData>
            </a:graphic>
          </wp:inline>
        </w:drawing>
      </w:r>
    </w:p>
    <w:p w14:paraId="7E490E92" w14:textId="30A1837C" w:rsidR="00E110CA" w:rsidRDefault="00710223" w:rsidP="00696052">
      <w:pPr>
        <w:pStyle w:val="Caption"/>
      </w:pPr>
      <w:bookmarkStart w:id="696" w:name="_Toc78530352"/>
      <w:bookmarkStart w:id="697" w:name="_Toc79131663"/>
      <w:bookmarkStart w:id="698" w:name="_Toc79531990"/>
      <w:bookmarkStart w:id="699" w:name="_Toc79534657"/>
      <w:bookmarkStart w:id="700" w:name="_Toc79650246"/>
      <w:bookmarkStart w:id="701" w:name="_Toc79650718"/>
      <w:r>
        <w:t>Figure</w:t>
      </w:r>
      <w:r w:rsidR="00F74748">
        <w:t xml:space="preserve"> 3</w:t>
      </w:r>
      <w:r>
        <w:t>.</w:t>
      </w:r>
      <w:r>
        <w:fldChar w:fldCharType="begin"/>
      </w:r>
      <w:r>
        <w:instrText xml:space="preserve"> SEQ Figure \* ARABIC \s 1 </w:instrText>
      </w:r>
      <w:r>
        <w:fldChar w:fldCharType="separate"/>
      </w:r>
      <w:r w:rsidR="006A14C1">
        <w:rPr>
          <w:noProof/>
        </w:rPr>
        <w:t>2</w:t>
      </w:r>
      <w:r>
        <w:fldChar w:fldCharType="end"/>
      </w:r>
      <w:r w:rsidR="00F74748">
        <w:t xml:space="preserve">   </w:t>
      </w:r>
      <w:r w:rsidRPr="0027421F">
        <w:t xml:space="preserve">Use Case diagram for the </w:t>
      </w:r>
      <w:r>
        <w:t>system</w:t>
      </w:r>
      <w:bookmarkEnd w:id="696"/>
      <w:bookmarkEnd w:id="697"/>
      <w:bookmarkEnd w:id="698"/>
      <w:bookmarkEnd w:id="699"/>
      <w:bookmarkEnd w:id="700"/>
      <w:bookmarkEnd w:id="701"/>
    </w:p>
    <w:p w14:paraId="30A9BC03" w14:textId="77777777" w:rsidR="0016372C" w:rsidRPr="0016372C" w:rsidRDefault="0016372C" w:rsidP="00710223"/>
    <w:p w14:paraId="4F667EBB" w14:textId="4342363F" w:rsidR="0016372C" w:rsidRDefault="0016372C" w:rsidP="002530D5">
      <w:pPr>
        <w:pStyle w:val="Heading4"/>
      </w:pPr>
      <w:bookmarkStart w:id="702" w:name="_Toc79536183"/>
      <w:bookmarkStart w:id="703" w:name="_Toc79536685"/>
      <w:r>
        <w:t>Activity Diagram</w:t>
      </w:r>
      <w:bookmarkEnd w:id="702"/>
      <w:bookmarkEnd w:id="703"/>
    </w:p>
    <w:p w14:paraId="3CBBD1DF" w14:textId="53356C66" w:rsidR="0016372C" w:rsidRDefault="0016372C" w:rsidP="0016372C">
      <w:r w:rsidRPr="0016372C">
        <w:t>An activity diagram is a different variety of behaviour diagrams that depicts the control flow in a system and relates to the stages involved in executing a use case. It visually presents a series of actions in a system. It is also known as an advanced flowchart that depicts the flow of information from one activity to the next. The activity diagram is used to record a system's dynamic behaviour and build the executable system using forward and reverse engineering approaches. The activity diagram for the system is shown in Fig 3.3</w:t>
      </w:r>
      <w:r>
        <w:t>.</w:t>
      </w:r>
    </w:p>
    <w:p w14:paraId="0DE16E45" w14:textId="77777777" w:rsidR="003122E7" w:rsidRDefault="0016372C" w:rsidP="003122E7">
      <w:pPr>
        <w:keepNext/>
        <w:jc w:val="center"/>
      </w:pPr>
      <w:r>
        <w:rPr>
          <w:noProof/>
          <w:lang w:val="en-US"/>
        </w:rPr>
        <w:lastRenderedPageBreak/>
        <w:drawing>
          <wp:inline distT="0" distB="0" distL="0" distR="0" wp14:anchorId="501F9227" wp14:editId="6636BD81">
            <wp:extent cx="4226257" cy="3674853"/>
            <wp:effectExtent l="0" t="0" r="3175"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41469" cy="3688080"/>
                    </a:xfrm>
                    <a:prstGeom prst="rect">
                      <a:avLst/>
                    </a:prstGeom>
                    <a:noFill/>
                    <a:ln>
                      <a:noFill/>
                    </a:ln>
                  </pic:spPr>
                </pic:pic>
              </a:graphicData>
            </a:graphic>
          </wp:inline>
        </w:drawing>
      </w:r>
    </w:p>
    <w:p w14:paraId="705567FE" w14:textId="197FCA29" w:rsidR="0016372C" w:rsidRPr="0027421F" w:rsidRDefault="003122E7" w:rsidP="00696052">
      <w:pPr>
        <w:pStyle w:val="Caption"/>
      </w:pPr>
      <w:bookmarkStart w:id="704" w:name="_Toc76984749"/>
      <w:bookmarkStart w:id="705" w:name="_Toc77532253"/>
      <w:bookmarkStart w:id="706" w:name="_Toc77532327"/>
      <w:bookmarkStart w:id="707" w:name="_Toc78530353"/>
      <w:bookmarkStart w:id="708" w:name="_Toc79131664"/>
      <w:bookmarkStart w:id="709" w:name="_Toc79531991"/>
      <w:bookmarkStart w:id="710" w:name="_Toc79534658"/>
      <w:bookmarkStart w:id="711" w:name="_Toc79650247"/>
      <w:bookmarkStart w:id="712" w:name="_Toc79650719"/>
      <w:r w:rsidRPr="0027421F">
        <w:t>Figur</w:t>
      </w:r>
      <w:r w:rsidR="00F74748">
        <w:t>e 3</w:t>
      </w:r>
      <w:r w:rsidR="00710223">
        <w:t>.</w:t>
      </w:r>
      <w:r w:rsidR="00710223">
        <w:fldChar w:fldCharType="begin"/>
      </w:r>
      <w:r w:rsidR="00710223">
        <w:instrText xml:space="preserve"> SEQ Figure \* ARABIC \s 1 </w:instrText>
      </w:r>
      <w:r w:rsidR="00710223">
        <w:fldChar w:fldCharType="separate"/>
      </w:r>
      <w:r w:rsidR="006A14C1">
        <w:rPr>
          <w:noProof/>
        </w:rPr>
        <w:t>3</w:t>
      </w:r>
      <w:r w:rsidR="00710223">
        <w:fldChar w:fldCharType="end"/>
      </w:r>
      <w:r w:rsidR="00F74748">
        <w:t xml:space="preserve">   </w:t>
      </w:r>
      <w:r w:rsidRPr="0027421F">
        <w:t xml:space="preserve">Activity diagram for the </w:t>
      </w:r>
      <w:bookmarkEnd w:id="704"/>
      <w:bookmarkEnd w:id="705"/>
      <w:bookmarkEnd w:id="706"/>
      <w:r w:rsidR="007F11F8">
        <w:t>system</w:t>
      </w:r>
      <w:bookmarkEnd w:id="707"/>
      <w:bookmarkEnd w:id="708"/>
      <w:bookmarkEnd w:id="709"/>
      <w:bookmarkEnd w:id="710"/>
      <w:bookmarkEnd w:id="711"/>
      <w:bookmarkEnd w:id="712"/>
    </w:p>
    <w:p w14:paraId="02960789" w14:textId="6031BA13" w:rsidR="0016372C" w:rsidRDefault="0016372C" w:rsidP="0016372C"/>
    <w:p w14:paraId="1D4DB4CE" w14:textId="61398514" w:rsidR="00680107" w:rsidRDefault="00680107" w:rsidP="00325F09">
      <w:pPr>
        <w:pStyle w:val="Heading2"/>
      </w:pPr>
      <w:bookmarkStart w:id="713" w:name="_Toc79142387"/>
      <w:bookmarkStart w:id="714" w:name="_Toc79411353"/>
      <w:bookmarkStart w:id="715" w:name="_Toc79535219"/>
      <w:bookmarkStart w:id="716" w:name="_Toc79535935"/>
      <w:bookmarkStart w:id="717" w:name="_Toc79536185"/>
      <w:bookmarkStart w:id="718" w:name="_Toc79536309"/>
      <w:bookmarkStart w:id="719" w:name="_Toc79536687"/>
      <w:bookmarkStart w:id="720" w:name="_Toc79578929"/>
      <w:bookmarkStart w:id="721" w:name="_Toc79579097"/>
      <w:r>
        <w:t>RESEARCH METHODOLOGY</w:t>
      </w:r>
      <w:bookmarkEnd w:id="713"/>
      <w:bookmarkEnd w:id="714"/>
      <w:bookmarkEnd w:id="715"/>
      <w:bookmarkEnd w:id="716"/>
      <w:bookmarkEnd w:id="717"/>
      <w:bookmarkEnd w:id="718"/>
      <w:bookmarkEnd w:id="719"/>
      <w:bookmarkEnd w:id="720"/>
      <w:bookmarkEnd w:id="721"/>
    </w:p>
    <w:p w14:paraId="76B32A07" w14:textId="3C4FDD66" w:rsidR="00680107" w:rsidRDefault="00680107" w:rsidP="00680107">
      <w:r>
        <w:t xml:space="preserve">This section outlines in detail the research methodology </w:t>
      </w:r>
      <w:r w:rsidR="00F74748">
        <w:t>workflow used in this project. First, it would outline the data collection process</w:t>
      </w:r>
      <w:r w:rsidR="00B31086">
        <w:t xml:space="preserve"> and then</w:t>
      </w:r>
      <w:r w:rsidR="00F74748">
        <w:t xml:space="preserve"> explain the data pre-processing and data analysis steps. Finally, the results would be interpreted. Figure 3.4 gives a graphical representation of the workflow.</w:t>
      </w:r>
    </w:p>
    <w:p w14:paraId="68E999AC" w14:textId="3987E7AE" w:rsidR="00F4022E" w:rsidRDefault="004C3BEA" w:rsidP="00F4022E">
      <w:pPr>
        <w:keepNext/>
        <w:jc w:val="center"/>
      </w:pPr>
      <w:r>
        <w:rPr>
          <w:noProof/>
          <w:lang w:val="en-US"/>
        </w:rPr>
        <w:lastRenderedPageBreak/>
        <w:drawing>
          <wp:inline distT="0" distB="0" distL="0" distR="0" wp14:anchorId="2DCFC997" wp14:editId="59F7007A">
            <wp:extent cx="4586778" cy="2726055"/>
            <wp:effectExtent l="0" t="0" r="444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pic:nvPicPr>
                  <pic:blipFill rotWithShape="1">
                    <a:blip r:embed="rId16">
                      <a:extLst>
                        <a:ext uri="{28A0092B-C50C-407E-A947-70E740481C1C}">
                          <a14:useLocalDpi xmlns:a14="http://schemas.microsoft.com/office/drawing/2010/main" val="0"/>
                        </a:ext>
                      </a:extLst>
                    </a:blip>
                    <a:srcRect l="11894" t="26122" r="51722" b="21876"/>
                    <a:stretch/>
                  </pic:blipFill>
                  <pic:spPr bwMode="auto">
                    <a:xfrm>
                      <a:off x="0" y="0"/>
                      <a:ext cx="4608050" cy="2738697"/>
                    </a:xfrm>
                    <a:prstGeom prst="rect">
                      <a:avLst/>
                    </a:prstGeom>
                    <a:ln>
                      <a:noFill/>
                    </a:ln>
                    <a:extLst>
                      <a:ext uri="{53640926-AAD7-44D8-BBD7-CCE9431645EC}">
                        <a14:shadowObscured xmlns:a14="http://schemas.microsoft.com/office/drawing/2010/main"/>
                      </a:ext>
                    </a:extLst>
                  </pic:spPr>
                </pic:pic>
              </a:graphicData>
            </a:graphic>
          </wp:inline>
        </w:drawing>
      </w:r>
    </w:p>
    <w:p w14:paraId="34ADCE2E" w14:textId="2F656BC5" w:rsidR="00F4022E" w:rsidRDefault="00F4022E" w:rsidP="00696052">
      <w:pPr>
        <w:pStyle w:val="Caption"/>
      </w:pPr>
      <w:bookmarkStart w:id="722" w:name="_Toc78530354"/>
      <w:bookmarkStart w:id="723" w:name="_Toc79131665"/>
      <w:bookmarkStart w:id="724" w:name="_Toc79531992"/>
      <w:bookmarkStart w:id="725" w:name="_Toc79534659"/>
      <w:bookmarkStart w:id="726" w:name="_Toc79650248"/>
      <w:bookmarkStart w:id="727" w:name="_Toc79650720"/>
      <w:r>
        <w:t xml:space="preserve">Figure </w:t>
      </w:r>
      <w:r w:rsidR="00F74748">
        <w:t>3</w:t>
      </w:r>
      <w:r w:rsidR="00710223">
        <w:t>.</w:t>
      </w:r>
      <w:r w:rsidR="00710223">
        <w:fldChar w:fldCharType="begin"/>
      </w:r>
      <w:r w:rsidR="00710223">
        <w:instrText xml:space="preserve"> SEQ Figure \* ARABIC \s 1 </w:instrText>
      </w:r>
      <w:r w:rsidR="00710223">
        <w:fldChar w:fldCharType="separate"/>
      </w:r>
      <w:r w:rsidR="006A14C1">
        <w:rPr>
          <w:noProof/>
        </w:rPr>
        <w:t>4</w:t>
      </w:r>
      <w:r w:rsidR="00710223">
        <w:fldChar w:fldCharType="end"/>
      </w:r>
      <w:r w:rsidR="00F74748">
        <w:t xml:space="preserve">   </w:t>
      </w:r>
      <w:r>
        <w:t xml:space="preserve">Research Methodology </w:t>
      </w:r>
      <w:r w:rsidR="00CD4C79">
        <w:t>Workflow</w:t>
      </w:r>
      <w:bookmarkEnd w:id="722"/>
      <w:bookmarkEnd w:id="723"/>
      <w:bookmarkEnd w:id="724"/>
      <w:bookmarkEnd w:id="725"/>
      <w:bookmarkEnd w:id="726"/>
      <w:bookmarkEnd w:id="727"/>
    </w:p>
    <w:p w14:paraId="5D8A41FC" w14:textId="77777777" w:rsidR="00F74748" w:rsidRPr="00F74748" w:rsidRDefault="00F74748" w:rsidP="00F74748"/>
    <w:p w14:paraId="34D525B5" w14:textId="77777777" w:rsidR="001E0808" w:rsidRPr="001E0808" w:rsidRDefault="001E0808" w:rsidP="001E0808">
      <w:pPr>
        <w:pStyle w:val="ListParagraph"/>
        <w:numPr>
          <w:ilvl w:val="1"/>
          <w:numId w:val="15"/>
        </w:numPr>
        <w:outlineLvl w:val="2"/>
        <w:rPr>
          <w:b/>
          <w:bCs/>
          <w:vanish/>
        </w:rPr>
      </w:pPr>
      <w:bookmarkStart w:id="728" w:name="_Toc79141654"/>
      <w:bookmarkStart w:id="729" w:name="_Toc79142137"/>
      <w:bookmarkStart w:id="730" w:name="_Toc79142270"/>
      <w:bookmarkStart w:id="731" w:name="_Toc79142388"/>
      <w:bookmarkStart w:id="732" w:name="_Toc79411354"/>
      <w:bookmarkStart w:id="733" w:name="_Toc79535220"/>
      <w:bookmarkStart w:id="734" w:name="_Toc79535936"/>
      <w:bookmarkStart w:id="735" w:name="_Toc79536186"/>
      <w:bookmarkStart w:id="736" w:name="_Toc79536310"/>
      <w:bookmarkStart w:id="737" w:name="_Toc79536688"/>
      <w:bookmarkStart w:id="738" w:name="_Toc79578232"/>
      <w:bookmarkStart w:id="739" w:name="_Toc79578477"/>
      <w:bookmarkStart w:id="740" w:name="_Toc79578599"/>
      <w:bookmarkStart w:id="741" w:name="_Toc79578733"/>
      <w:bookmarkStart w:id="742" w:name="_Toc79578930"/>
      <w:bookmarkStart w:id="743" w:name="_Toc79579098"/>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p>
    <w:p w14:paraId="34A499DD" w14:textId="77777777" w:rsidR="00FD4AE6" w:rsidRPr="00FD4AE6" w:rsidRDefault="00FD4AE6" w:rsidP="00FD4AE6">
      <w:pPr>
        <w:pStyle w:val="ListParagraph"/>
        <w:numPr>
          <w:ilvl w:val="1"/>
          <w:numId w:val="28"/>
        </w:numPr>
        <w:outlineLvl w:val="2"/>
        <w:rPr>
          <w:b/>
          <w:bCs/>
          <w:vanish/>
        </w:rPr>
      </w:pPr>
      <w:bookmarkStart w:id="744" w:name="_Toc79141655"/>
      <w:bookmarkStart w:id="745" w:name="_Toc79142138"/>
      <w:bookmarkStart w:id="746" w:name="_Toc79142271"/>
      <w:bookmarkStart w:id="747" w:name="_Toc79142389"/>
      <w:bookmarkStart w:id="748" w:name="_Toc79411355"/>
      <w:bookmarkStart w:id="749" w:name="_Toc79535221"/>
      <w:bookmarkStart w:id="750" w:name="_Toc79535937"/>
      <w:bookmarkStart w:id="751" w:name="_Toc79536187"/>
      <w:bookmarkStart w:id="752" w:name="_Toc79536311"/>
      <w:bookmarkStart w:id="753" w:name="_Toc79536689"/>
      <w:bookmarkStart w:id="754" w:name="_Toc79578233"/>
      <w:bookmarkStart w:id="755" w:name="_Toc79578478"/>
      <w:bookmarkStart w:id="756" w:name="_Toc79578600"/>
      <w:bookmarkStart w:id="757" w:name="_Toc79578734"/>
      <w:bookmarkStart w:id="758" w:name="_Toc79578931"/>
      <w:bookmarkStart w:id="759" w:name="_Toc79579099"/>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p>
    <w:p w14:paraId="6EBC5C6B" w14:textId="68E502AD" w:rsidR="0016372C" w:rsidRPr="00E1087B" w:rsidRDefault="004034AB" w:rsidP="00FD4AE6">
      <w:pPr>
        <w:pStyle w:val="Heading3"/>
      </w:pPr>
      <w:bookmarkStart w:id="760" w:name="_Toc79142390"/>
      <w:bookmarkStart w:id="761" w:name="_Toc79411356"/>
      <w:bookmarkStart w:id="762" w:name="_Toc79535222"/>
      <w:bookmarkStart w:id="763" w:name="_Toc79535938"/>
      <w:bookmarkStart w:id="764" w:name="_Toc79536188"/>
      <w:bookmarkStart w:id="765" w:name="_Toc79536312"/>
      <w:bookmarkStart w:id="766" w:name="_Toc79536690"/>
      <w:bookmarkStart w:id="767" w:name="_Toc79578932"/>
      <w:bookmarkStart w:id="768" w:name="_Toc79579100"/>
      <w:r w:rsidRPr="00E1087B">
        <w:t>Data Collection</w:t>
      </w:r>
      <w:bookmarkEnd w:id="760"/>
      <w:bookmarkEnd w:id="761"/>
      <w:bookmarkEnd w:id="762"/>
      <w:bookmarkEnd w:id="763"/>
      <w:bookmarkEnd w:id="764"/>
      <w:bookmarkEnd w:id="765"/>
      <w:bookmarkEnd w:id="766"/>
      <w:bookmarkEnd w:id="767"/>
      <w:bookmarkEnd w:id="768"/>
    </w:p>
    <w:p w14:paraId="68149A5B" w14:textId="77777777" w:rsidR="00F4022E" w:rsidRDefault="00F4022E" w:rsidP="00F4022E">
      <w:r>
        <w:t>The data for this project was obtained from the Department of Computer and Information Science at Covenant University, Nigeria. The data included examination records from the first semester in the 2020/2021 academic session. The attributes included demographic information as well as students' biodata and their examination results. The features in the dataset are: matric number (which has been hashed to protect students' identity), number of failed courses (N FAIL), failed courses, incomplete courses, scores of students' in each course (represented by the course code, e.g. MAT 212), total course weight  (TOT WTS), total unit (TOT UNIT), Grade Point Average (GPA), course weight from the previous semesters (PRE WTS), previous units (PRE UNIT), cumulative course weight  (CUMWTS), cumulative course units (CUMUNIT), Cumulative Grade Point Average (CGPA), and class (1</w:t>
      </w:r>
      <w:r w:rsidRPr="00F4022E">
        <w:rPr>
          <w:vertAlign w:val="superscript"/>
        </w:rPr>
        <w:t>st</w:t>
      </w:r>
      <w:r>
        <w:t>, 2:1, 2:2, and 3</w:t>
      </w:r>
      <w:r w:rsidRPr="00F4022E">
        <w:rPr>
          <w:vertAlign w:val="superscript"/>
        </w:rPr>
        <w:t>rd</w:t>
      </w:r>
      <w:r>
        <w:t xml:space="preserve"> class).</w:t>
      </w:r>
    </w:p>
    <w:p w14:paraId="7972721E" w14:textId="77777777" w:rsidR="00F4022E" w:rsidRDefault="00F4022E" w:rsidP="00F4022E"/>
    <w:p w14:paraId="3690D9AB" w14:textId="5EED54AA" w:rsidR="00F4022E" w:rsidRDefault="00F4022E" w:rsidP="00F4022E">
      <w:r>
        <w:t xml:space="preserve">A questionnaire was also used in the analysis. The questionnaire was distributed to 50 final year students and lecturers of the department. The questionnaire aimed to get expert feedback on the factors that could affect a student's performance in a course. The factors considered for this analysis are course structure (hard, moderate, or easy), course nature </w:t>
      </w:r>
      <w:r>
        <w:lastRenderedPageBreak/>
        <w:t xml:space="preserve">(mathematical, theoretical, abstract, programming, or practical), and curriculum broadness (extensive, moderate, or short). </w:t>
      </w:r>
      <w:r w:rsidR="000B3E0F">
        <w:t xml:space="preserve">Figure 3.5 shows a sample of the distributed questionnaire. </w:t>
      </w:r>
    </w:p>
    <w:p w14:paraId="735A69F2" w14:textId="77777777" w:rsidR="0016372C" w:rsidRDefault="0016372C" w:rsidP="0016372C"/>
    <w:p w14:paraId="087DBA43" w14:textId="77777777" w:rsidR="003122E7" w:rsidRDefault="0016372C" w:rsidP="003122E7">
      <w:pPr>
        <w:keepNext/>
        <w:jc w:val="center"/>
      </w:pPr>
      <w:r>
        <w:rPr>
          <w:noProof/>
          <w:lang w:val="en-US"/>
        </w:rPr>
        <w:drawing>
          <wp:inline distT="0" distB="0" distL="0" distR="0" wp14:anchorId="00561473" wp14:editId="015B29E4">
            <wp:extent cx="5857875" cy="329565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7">
                      <a:extLst>
                        <a:ext uri="{28A0092B-C50C-407E-A947-70E740481C1C}">
                          <a14:useLocalDpi xmlns:a14="http://schemas.microsoft.com/office/drawing/2010/main" val="0"/>
                        </a:ext>
                      </a:extLst>
                    </a:blip>
                    <a:srcRect l="11085" t="21306" r="12932" b="4600"/>
                    <a:stretch/>
                  </pic:blipFill>
                  <pic:spPr bwMode="auto">
                    <a:xfrm>
                      <a:off x="0" y="0"/>
                      <a:ext cx="5857875" cy="3295650"/>
                    </a:xfrm>
                    <a:prstGeom prst="rect">
                      <a:avLst/>
                    </a:prstGeom>
                    <a:ln>
                      <a:noFill/>
                    </a:ln>
                    <a:extLst>
                      <a:ext uri="{53640926-AAD7-44D8-BBD7-CCE9431645EC}">
                        <a14:shadowObscured xmlns:a14="http://schemas.microsoft.com/office/drawing/2010/main"/>
                      </a:ext>
                    </a:extLst>
                  </pic:spPr>
                </pic:pic>
              </a:graphicData>
            </a:graphic>
          </wp:inline>
        </w:drawing>
      </w:r>
    </w:p>
    <w:p w14:paraId="7B884EED" w14:textId="055B8E5D" w:rsidR="0016372C" w:rsidRDefault="003122E7" w:rsidP="00696052">
      <w:pPr>
        <w:pStyle w:val="Caption"/>
      </w:pPr>
      <w:bookmarkStart w:id="769" w:name="_Toc76984750"/>
      <w:bookmarkStart w:id="770" w:name="_Toc77532254"/>
      <w:bookmarkStart w:id="771" w:name="_Toc77532328"/>
      <w:bookmarkStart w:id="772" w:name="_Toc78530355"/>
      <w:bookmarkStart w:id="773" w:name="_Toc79131666"/>
      <w:bookmarkStart w:id="774" w:name="_Toc79531993"/>
      <w:bookmarkStart w:id="775" w:name="_Toc79534660"/>
      <w:bookmarkStart w:id="776" w:name="_Toc79650249"/>
      <w:bookmarkStart w:id="777" w:name="_Toc79650721"/>
      <w:r w:rsidRPr="0027421F">
        <w:t>Figure</w:t>
      </w:r>
      <w:r w:rsidR="000B3E0F">
        <w:t xml:space="preserve"> 3</w:t>
      </w:r>
      <w:r w:rsidR="00710223">
        <w:t>.</w:t>
      </w:r>
      <w:r w:rsidR="00710223">
        <w:fldChar w:fldCharType="begin"/>
      </w:r>
      <w:r w:rsidR="00710223">
        <w:instrText xml:space="preserve"> SEQ Figure \* ARABIC \s 1 </w:instrText>
      </w:r>
      <w:r w:rsidR="00710223">
        <w:fldChar w:fldCharType="separate"/>
      </w:r>
      <w:r w:rsidR="006A14C1">
        <w:rPr>
          <w:noProof/>
        </w:rPr>
        <w:t>5</w:t>
      </w:r>
      <w:r w:rsidR="00710223">
        <w:fldChar w:fldCharType="end"/>
      </w:r>
      <w:r w:rsidR="000B3E0F">
        <w:t xml:space="preserve">   </w:t>
      </w:r>
      <w:r w:rsidRPr="0027421F">
        <w:t>Sample questionnaire</w:t>
      </w:r>
      <w:bookmarkEnd w:id="769"/>
      <w:bookmarkEnd w:id="770"/>
      <w:bookmarkEnd w:id="771"/>
      <w:bookmarkEnd w:id="772"/>
      <w:bookmarkEnd w:id="773"/>
      <w:bookmarkEnd w:id="774"/>
      <w:bookmarkEnd w:id="775"/>
      <w:bookmarkEnd w:id="776"/>
      <w:bookmarkEnd w:id="777"/>
    </w:p>
    <w:p w14:paraId="5DCA3E18" w14:textId="77777777" w:rsidR="00CD4C79" w:rsidRPr="00CD4C79" w:rsidRDefault="00CD4C79" w:rsidP="00CD4C79"/>
    <w:p w14:paraId="61B9B383" w14:textId="5A16E372" w:rsidR="00F4022E" w:rsidRPr="00F4022E" w:rsidRDefault="00F4022E" w:rsidP="00F4022E">
      <w:r>
        <w:t xml:space="preserve">Student capacity and the overall course performance was also taken into consideration. This data was obtained from the department based on the 2020/2021 academic session </w:t>
      </w:r>
      <w:r w:rsidR="00E93AF3">
        <w:t>results</w:t>
      </w:r>
      <w:r>
        <w:t>. Student capacity deals with the number of students taking the course, and this was labelled low (less than or 15 students), average (between 16 and 70 students), or high (more than 70 students). The course performance attribute was based on the overall percentage of student's performance. For this analysis, course performance was 'good' if more than 50% of students got an 'A' or 'B' in the examination, and it was 'poor' if less than 15% got an 'A' or 'B'.</w:t>
      </w:r>
    </w:p>
    <w:p w14:paraId="7473B6F0" w14:textId="0CBB422E" w:rsidR="0016372C" w:rsidRDefault="0016372C" w:rsidP="0016372C">
      <w:pPr>
        <w:jc w:val="center"/>
      </w:pPr>
    </w:p>
    <w:p w14:paraId="76CFACD9" w14:textId="77777777" w:rsidR="00D369A8" w:rsidRPr="00E1087B" w:rsidRDefault="00D369A8" w:rsidP="00D369A8">
      <w:pPr>
        <w:pStyle w:val="Heading3"/>
      </w:pPr>
      <w:bookmarkStart w:id="778" w:name="_Toc79142391"/>
      <w:bookmarkStart w:id="779" w:name="_Toc79411357"/>
      <w:bookmarkStart w:id="780" w:name="_Toc79535218"/>
      <w:bookmarkStart w:id="781" w:name="_Toc79535934"/>
      <w:bookmarkStart w:id="782" w:name="_Toc79536184"/>
      <w:bookmarkStart w:id="783" w:name="_Toc79536308"/>
      <w:bookmarkStart w:id="784" w:name="_Toc79536686"/>
      <w:bookmarkStart w:id="785" w:name="_Toc79578928"/>
      <w:bookmarkStart w:id="786" w:name="_Toc79579096"/>
      <w:bookmarkStart w:id="787" w:name="_Toc79142392"/>
      <w:bookmarkStart w:id="788" w:name="_Toc79411358"/>
      <w:bookmarkStart w:id="789" w:name="_Toc79535223"/>
      <w:bookmarkStart w:id="790" w:name="_Toc79535939"/>
      <w:bookmarkStart w:id="791" w:name="_Toc79536189"/>
      <w:bookmarkStart w:id="792" w:name="_Toc79536313"/>
      <w:bookmarkStart w:id="793" w:name="_Toc79536691"/>
      <w:bookmarkStart w:id="794" w:name="_Toc79578933"/>
      <w:bookmarkStart w:id="795" w:name="_Toc79579101"/>
      <w:r w:rsidRPr="00E1087B">
        <w:t>Data Pre-Processing</w:t>
      </w:r>
      <w:bookmarkEnd w:id="778"/>
      <w:bookmarkEnd w:id="779"/>
      <w:bookmarkEnd w:id="780"/>
      <w:bookmarkEnd w:id="781"/>
      <w:bookmarkEnd w:id="782"/>
      <w:bookmarkEnd w:id="783"/>
      <w:bookmarkEnd w:id="784"/>
      <w:bookmarkEnd w:id="785"/>
      <w:bookmarkEnd w:id="786"/>
    </w:p>
    <w:p w14:paraId="1826E949" w14:textId="77777777" w:rsidR="00D369A8" w:rsidRDefault="00D369A8" w:rsidP="00D369A8">
      <w:r>
        <w:t>Data Pre-processing involves transforming the raw dataset into a form that is well-formatted and ready to be used. It entails transforming the data into the format that is required for modelling. It converts the raw data into a readable and understandable form. Steps involved in this process include:</w:t>
      </w:r>
    </w:p>
    <w:p w14:paraId="27D05117" w14:textId="77777777" w:rsidR="00D369A8" w:rsidRDefault="00D369A8" w:rsidP="00D369A8">
      <w:pPr>
        <w:pStyle w:val="ListParagraph"/>
        <w:ind w:left="360"/>
      </w:pPr>
    </w:p>
    <w:p w14:paraId="7DC3A257" w14:textId="77777777" w:rsidR="00D369A8" w:rsidRDefault="00D369A8" w:rsidP="00D369A8">
      <w:pPr>
        <w:pStyle w:val="ListParagraph"/>
        <w:numPr>
          <w:ilvl w:val="0"/>
          <w:numId w:val="7"/>
        </w:numPr>
      </w:pPr>
      <w:r>
        <w:rPr>
          <w:b/>
          <w:bCs/>
        </w:rPr>
        <w:t xml:space="preserve">Data Cleaning: </w:t>
      </w:r>
      <w:r>
        <w:t>This involves correcting and removing inaccurate records from a dataset. Data cleaning often involves handling missing data, which occurs when no data is stored for a variable. Including missing values in the analysis might lead to inaccurate conclusions from the data. Handling missing values can be done by:</w:t>
      </w:r>
    </w:p>
    <w:p w14:paraId="5537CC48" w14:textId="77777777" w:rsidR="00D369A8" w:rsidRDefault="00D369A8" w:rsidP="00D369A8">
      <w:pPr>
        <w:pStyle w:val="ListParagraph"/>
        <w:numPr>
          <w:ilvl w:val="1"/>
          <w:numId w:val="8"/>
        </w:numPr>
      </w:pPr>
      <w:r>
        <w:t>Ignoring the tuples, especially when the dataset is enormous, and the missing values are minimal.</w:t>
      </w:r>
    </w:p>
    <w:p w14:paraId="58A4B68E" w14:textId="77777777" w:rsidR="00D369A8" w:rsidRDefault="00D369A8" w:rsidP="00D369A8">
      <w:pPr>
        <w:pStyle w:val="ListParagraph"/>
        <w:numPr>
          <w:ilvl w:val="1"/>
          <w:numId w:val="8"/>
        </w:numPr>
      </w:pPr>
      <w:r>
        <w:t>Deleting a particular row where null values are more than 75%. This method is not very effective and is only recommended for a dataset with adequate samples.</w:t>
      </w:r>
    </w:p>
    <w:p w14:paraId="41FC3B9B" w14:textId="77777777" w:rsidR="00D369A8" w:rsidRDefault="00D369A8" w:rsidP="00D369A8">
      <w:pPr>
        <w:pStyle w:val="ListParagraph"/>
        <w:numPr>
          <w:ilvl w:val="1"/>
          <w:numId w:val="8"/>
        </w:numPr>
      </w:pPr>
      <w:r>
        <w:t>Filling the missing values. This can be done by inputting the mean, median, or mode of the missing feature.</w:t>
      </w:r>
    </w:p>
    <w:p w14:paraId="048770DE" w14:textId="77777777" w:rsidR="00D369A8" w:rsidRDefault="00D369A8" w:rsidP="00D369A8">
      <w:pPr>
        <w:pStyle w:val="ListParagraph"/>
        <w:ind w:left="1080"/>
      </w:pPr>
      <w:r w:rsidRPr="002E5AF1">
        <w:t xml:space="preserve">Missing data values in students' outcomes occurred in this study when no score was available because the student did not take the </w:t>
      </w:r>
      <w:r>
        <w:t>exam</w:t>
      </w:r>
      <w:r w:rsidRPr="002E5AF1">
        <w:t xml:space="preserve">, which may have occurred for </w:t>
      </w:r>
      <w:r>
        <w:t>various</w:t>
      </w:r>
      <w:r w:rsidRPr="002E5AF1">
        <w:t xml:space="preserve"> reasons, such as the course being an elective. In this situation, missing data were replaced with zero to guarantee that the student's performance was unaffected.</w:t>
      </w:r>
    </w:p>
    <w:p w14:paraId="5B01BA08" w14:textId="77777777" w:rsidR="00D369A8" w:rsidRDefault="00D369A8" w:rsidP="00D369A8">
      <w:pPr>
        <w:pStyle w:val="ListParagraph"/>
        <w:ind w:left="1080"/>
      </w:pPr>
    </w:p>
    <w:p w14:paraId="6C4AA663" w14:textId="77777777" w:rsidR="00D369A8" w:rsidRDefault="00D369A8" w:rsidP="00D369A8">
      <w:pPr>
        <w:pStyle w:val="ListParagraph"/>
        <w:numPr>
          <w:ilvl w:val="0"/>
          <w:numId w:val="7"/>
        </w:numPr>
      </w:pPr>
      <w:r>
        <w:rPr>
          <w:b/>
          <w:bCs/>
        </w:rPr>
        <w:t xml:space="preserve">Data Editing: </w:t>
      </w:r>
      <w:r>
        <w:t>this</w:t>
      </w:r>
      <w:r w:rsidRPr="004714C9">
        <w:t xml:space="preserve"> process </w:t>
      </w:r>
      <w:r>
        <w:t>involves r</w:t>
      </w:r>
      <w:r w:rsidRPr="004C3BEA">
        <w:t>eviewing and modifying acquired data, generally from a survey</w:t>
      </w:r>
      <w:r>
        <w:t>. It aids in the development of rules that eliminate data bias and provide consistent estimates, resulting in a credible analysis. This procedure can be carried out manually, with the use of a computer, or both.</w:t>
      </w:r>
    </w:p>
    <w:p w14:paraId="06DE09DF" w14:textId="0135E852" w:rsidR="00D369A8" w:rsidRDefault="00D369A8" w:rsidP="00D369A8">
      <w:pPr>
        <w:pStyle w:val="ListParagraph"/>
        <w:ind w:left="1080"/>
      </w:pPr>
      <w:r>
        <w:t>Data was modified in Excel and Python for the purpose of this study. Hashing students' matriculation numbers to disguise identification, converting students' scores to grades, and defining baselines for student capability and course performance are some of the vital editing made throughout this project.</w:t>
      </w:r>
    </w:p>
    <w:p w14:paraId="0F2D64B1" w14:textId="77777777" w:rsidR="00D369A8" w:rsidRDefault="00D369A8" w:rsidP="00D369A8">
      <w:pPr>
        <w:pStyle w:val="ListParagraph"/>
        <w:ind w:left="1080"/>
      </w:pPr>
    </w:p>
    <w:p w14:paraId="5B7C8203" w14:textId="77777777" w:rsidR="00D369A8" w:rsidRDefault="00D369A8" w:rsidP="00D369A8">
      <w:pPr>
        <w:pStyle w:val="ListParagraph"/>
        <w:numPr>
          <w:ilvl w:val="0"/>
          <w:numId w:val="7"/>
        </w:numPr>
      </w:pPr>
      <w:r w:rsidRPr="00293F8B">
        <w:rPr>
          <w:b/>
          <w:bCs/>
        </w:rPr>
        <w:t>Encoding Categorical Data:</w:t>
      </w:r>
      <w:r>
        <w:t xml:space="preserve"> Categorical data includes variables whose values are limited to a particular number of possible values, for example, gender, marital status. Some machine learning algorithms require only numerical values; </w:t>
      </w:r>
      <w:r>
        <w:lastRenderedPageBreak/>
        <w:t>hence it is necessary to encode these categorical variables to be included in the modelling phase and still retain their meaning.</w:t>
      </w:r>
    </w:p>
    <w:p w14:paraId="52949145" w14:textId="77777777" w:rsidR="00D369A8" w:rsidRDefault="00D369A8" w:rsidP="00D369A8">
      <w:pPr>
        <w:pStyle w:val="ListParagraph"/>
        <w:ind w:left="1080"/>
      </w:pPr>
    </w:p>
    <w:p w14:paraId="2895D84A" w14:textId="77777777" w:rsidR="00D369A8" w:rsidRDefault="00D369A8" w:rsidP="00D369A8">
      <w:pPr>
        <w:pStyle w:val="ListParagraph"/>
        <w:numPr>
          <w:ilvl w:val="0"/>
          <w:numId w:val="7"/>
        </w:numPr>
      </w:pPr>
      <w:r>
        <w:rPr>
          <w:b/>
          <w:bCs/>
        </w:rPr>
        <w:t>Data Transformation:</w:t>
      </w:r>
      <w:r>
        <w:t xml:space="preserve"> this involves changing the format and structure of the data. It is the process of converting data from its original form to the required format where it can be processed accordingly by the system or machine learning algorithm. To cluster students’ based on their performance, their scores were scaled to a defined range using Python’s sklearn StandardScaler() function. </w:t>
      </w:r>
    </w:p>
    <w:p w14:paraId="179748A8" w14:textId="77777777" w:rsidR="00D369A8" w:rsidRDefault="00D369A8" w:rsidP="00D369A8">
      <w:pPr>
        <w:pStyle w:val="ListParagraph"/>
        <w:ind w:left="1080"/>
      </w:pPr>
    </w:p>
    <w:p w14:paraId="21CB0A3C" w14:textId="77777777" w:rsidR="00D369A8" w:rsidRDefault="00D369A8" w:rsidP="00D369A8">
      <w:pPr>
        <w:pStyle w:val="ListParagraph"/>
        <w:numPr>
          <w:ilvl w:val="0"/>
          <w:numId w:val="7"/>
        </w:numPr>
      </w:pPr>
      <w:r w:rsidRPr="00293F8B">
        <w:rPr>
          <w:b/>
          <w:bCs/>
        </w:rPr>
        <w:t>Feature scaling:</w:t>
      </w:r>
      <w:r>
        <w:t xml:space="preserve"> This step marks the end of data pre-processing. It is a method used to limit variables to the same range to ensure that no variable dominates another. It allows variables to be compared on common grounds. The most common techniques used for feature scaling are normalisation and standardisation.</w:t>
      </w:r>
    </w:p>
    <w:p w14:paraId="055451EE" w14:textId="77777777" w:rsidR="00D369A8" w:rsidRDefault="00D369A8" w:rsidP="00D369A8"/>
    <w:p w14:paraId="58D9FE92" w14:textId="6207435D" w:rsidR="00293F8B" w:rsidRPr="00E1087B" w:rsidRDefault="00A90A8A" w:rsidP="00E1087B">
      <w:pPr>
        <w:pStyle w:val="Heading3"/>
      </w:pPr>
      <w:r w:rsidRPr="00E1087B">
        <w:t>Data Analysis</w:t>
      </w:r>
      <w:bookmarkEnd w:id="787"/>
      <w:bookmarkEnd w:id="788"/>
      <w:bookmarkEnd w:id="789"/>
      <w:bookmarkEnd w:id="790"/>
      <w:bookmarkEnd w:id="791"/>
      <w:bookmarkEnd w:id="792"/>
      <w:bookmarkEnd w:id="793"/>
      <w:bookmarkEnd w:id="794"/>
      <w:bookmarkEnd w:id="795"/>
    </w:p>
    <w:p w14:paraId="09FB23CC" w14:textId="3D7135BE" w:rsidR="00293F8B" w:rsidRDefault="004034AB" w:rsidP="00293F8B">
      <w:r>
        <w:t xml:space="preserve">Data analysis is a process of carefully examining the data </w:t>
      </w:r>
      <w:r w:rsidR="004B2DCA">
        <w:t>to discover</w:t>
      </w:r>
      <w:r>
        <w:t xml:space="preserve"> useful information. It involves applying statistical and logical techniques to describe and evaluate the data. For this study, the data analysis phase is divided into four steps which shall be discussed below.</w:t>
      </w:r>
    </w:p>
    <w:p w14:paraId="30D96049" w14:textId="77777777" w:rsidR="00293F8B" w:rsidRPr="00293F8B" w:rsidRDefault="00293F8B" w:rsidP="00293F8B"/>
    <w:p w14:paraId="0004B853" w14:textId="71AC1BE5" w:rsidR="004868C7" w:rsidRDefault="00293F8B" w:rsidP="002530D5">
      <w:pPr>
        <w:pStyle w:val="Heading4"/>
      </w:pPr>
      <w:bookmarkStart w:id="796" w:name="_Toc79536190"/>
      <w:bookmarkStart w:id="797" w:name="_Toc79536692"/>
      <w:r>
        <w:t>Descriptive Analytics</w:t>
      </w:r>
      <w:bookmarkEnd w:id="796"/>
      <w:bookmarkEnd w:id="797"/>
      <w:r>
        <w:t xml:space="preserve"> </w:t>
      </w:r>
    </w:p>
    <w:p w14:paraId="72D35D82" w14:textId="5A338D5A" w:rsidR="004868C7" w:rsidRDefault="004868C7" w:rsidP="004868C7">
      <w:r>
        <w:t xml:space="preserve">Descriptive analytics or statistics describes raw data and turns it into an interpretable format. It describes past occurrences and behaviours and shows how they might influence future outcomes. Descriptive analytics does not go beyond the </w:t>
      </w:r>
      <w:r w:rsidR="004B2DCA">
        <w:t>represented data</w:t>
      </w:r>
      <w:r>
        <w:t xml:space="preserve">; </w:t>
      </w:r>
      <w:r w:rsidR="004B2DCA">
        <w:t>instead,</w:t>
      </w:r>
      <w:r>
        <w:t xml:space="preserve"> it focuses on describing the available information at hand. To do this, descriptive analytics uses two techniques: data aggregation and data mining.</w:t>
      </w:r>
    </w:p>
    <w:p w14:paraId="31B72DA7" w14:textId="77777777" w:rsidR="004868C7" w:rsidRDefault="004868C7" w:rsidP="004868C7"/>
    <w:p w14:paraId="72B708A4" w14:textId="514912D9" w:rsidR="004868C7" w:rsidRDefault="004868C7" w:rsidP="004868C7">
      <w:r>
        <w:t>Data aggregation gathers all aspects of the data and represents it in a more summarised form which is easier for analysts to work it. At the same time, data mining searches the data for meaningful patterns and representations</w:t>
      </w:r>
    </w:p>
    <w:p w14:paraId="7B64DF60" w14:textId="0157599A" w:rsidR="004868C7" w:rsidRDefault="004868C7" w:rsidP="004868C7"/>
    <w:p w14:paraId="0F15220B" w14:textId="645B8A8A" w:rsidR="004868C7" w:rsidRDefault="004B2DCA" w:rsidP="004868C7">
      <w:r>
        <w:lastRenderedPageBreak/>
        <w:t>T</w:t>
      </w:r>
      <w:r w:rsidR="004868C7">
        <w:t xml:space="preserve">his analysis </w:t>
      </w:r>
      <w:r w:rsidR="00842568">
        <w:t>was</w:t>
      </w:r>
      <w:r w:rsidR="004868C7">
        <w:t xml:space="preserve"> described using Pandas </w:t>
      </w:r>
      <w:r w:rsidR="00E93AF3">
        <w:t>describe (</w:t>
      </w:r>
      <w:r w:rsidR="004868C7">
        <w:t>) method</w:t>
      </w:r>
      <w:r>
        <w:t>,</w:t>
      </w:r>
      <w:r w:rsidR="004868C7">
        <w:t xml:space="preserve"> which generates statistical information about a dataframe such as</w:t>
      </w:r>
      <w:r w:rsidR="004868C7" w:rsidRPr="00F03492">
        <w:t xml:space="preserve"> </w:t>
      </w:r>
      <w:r w:rsidR="004868C7">
        <w:t>count</w:t>
      </w:r>
      <w:r w:rsidR="004868C7" w:rsidRPr="00F03492">
        <w:t xml:space="preserve">, mean, </w:t>
      </w:r>
      <w:r w:rsidR="004868C7">
        <w:t>standard deviation, minimum value, maximum value, and percentile.</w:t>
      </w:r>
    </w:p>
    <w:p w14:paraId="26DEC4A6" w14:textId="77777777" w:rsidR="00842568" w:rsidRPr="004868C7" w:rsidRDefault="00842568" w:rsidP="004868C7"/>
    <w:p w14:paraId="069D8ED7" w14:textId="6E61C56E" w:rsidR="00293F8B" w:rsidRDefault="004868C7" w:rsidP="002530D5">
      <w:pPr>
        <w:pStyle w:val="Heading4"/>
      </w:pPr>
      <w:bookmarkStart w:id="798" w:name="_Toc79536191"/>
      <w:bookmarkStart w:id="799" w:name="_Toc79536693"/>
      <w:r>
        <w:t>Data</w:t>
      </w:r>
      <w:r w:rsidR="00293F8B">
        <w:t xml:space="preserve"> Visualization</w:t>
      </w:r>
      <w:bookmarkEnd w:id="798"/>
      <w:bookmarkEnd w:id="799"/>
    </w:p>
    <w:p w14:paraId="676A351F" w14:textId="0271A25F" w:rsidR="00293F8B" w:rsidRDefault="00293F8B" w:rsidP="00293F8B">
      <w:r>
        <w:t>Data visualisation is a powerful tool for descriptive analytics. It helps to make sense of all the gathered data by providing a graphical representation of the data. Visualisation allows to quickly spot trends and patterns in the data that may not be visible when using charts or spreadsheets. Choosing the right visualisation tool is very beneficial for turning abstract data into something easier to understand. Visualisation tools used for this project include:</w:t>
      </w:r>
    </w:p>
    <w:p w14:paraId="7084E5C9" w14:textId="5C6EB754" w:rsidR="00293F8B" w:rsidRDefault="00293F8B" w:rsidP="000B0C77">
      <w:pPr>
        <w:pStyle w:val="ListParagraph"/>
        <w:numPr>
          <w:ilvl w:val="0"/>
          <w:numId w:val="9"/>
        </w:numPr>
      </w:pPr>
      <w:r w:rsidRPr="00293F8B">
        <w:rPr>
          <w:b/>
          <w:bCs/>
        </w:rPr>
        <w:t>Bar chart:</w:t>
      </w:r>
      <w:r>
        <w:t xml:space="preserve"> This is used to represent categorical data using rectangular bars where the length of the bars is proportional to the value they represent. The values usually describe a particular aggregation</w:t>
      </w:r>
      <w:r w:rsidR="004B2DCA">
        <w:t>,</w:t>
      </w:r>
      <w:r>
        <w:t xml:space="preserve"> such as sum. A bar chart could be vertical or horizontal.</w:t>
      </w:r>
    </w:p>
    <w:p w14:paraId="35705611" w14:textId="1E7C00CA" w:rsidR="00293F8B" w:rsidRDefault="00293F8B" w:rsidP="000B0C77">
      <w:pPr>
        <w:pStyle w:val="ListParagraph"/>
        <w:numPr>
          <w:ilvl w:val="0"/>
          <w:numId w:val="9"/>
        </w:numPr>
      </w:pPr>
      <w:r w:rsidRPr="00293F8B">
        <w:rPr>
          <w:b/>
          <w:bCs/>
        </w:rPr>
        <w:t>Box and whisker plot:</w:t>
      </w:r>
      <w:r>
        <w:t xml:space="preserve"> This is commonly referred to as </w:t>
      </w:r>
      <w:r w:rsidR="004B2DCA">
        <w:t xml:space="preserve">a </w:t>
      </w:r>
      <w:r>
        <w:t>boxplot. It shows the distribution and skewness of values using the five-number summary: minimum, average, maximum, lower quartile, and upper quartile. They can be instrumental when comparing distributions between many groups and for visualising outliers.</w:t>
      </w:r>
    </w:p>
    <w:p w14:paraId="31A2A25E" w14:textId="0EA9DA77" w:rsidR="00293F8B" w:rsidRDefault="00293F8B" w:rsidP="000B0C77">
      <w:pPr>
        <w:pStyle w:val="ListParagraph"/>
        <w:numPr>
          <w:ilvl w:val="0"/>
          <w:numId w:val="9"/>
        </w:numPr>
      </w:pPr>
      <w:r w:rsidRPr="00293F8B">
        <w:rPr>
          <w:b/>
          <w:bCs/>
        </w:rPr>
        <w:t>Scatter plots:</w:t>
      </w:r>
      <w:r>
        <w:t xml:space="preserve"> They are helpful for observe and show the relationship between numerical variables. It graphs pairs of numerical variables with one variable on each axis. If variables are correlated, points will fall along a curve or line.</w:t>
      </w:r>
    </w:p>
    <w:p w14:paraId="473BC1F8" w14:textId="19BEA32C" w:rsidR="00293F8B" w:rsidRDefault="00293F8B" w:rsidP="000B0C77">
      <w:pPr>
        <w:pStyle w:val="ListParagraph"/>
        <w:numPr>
          <w:ilvl w:val="0"/>
          <w:numId w:val="9"/>
        </w:numPr>
      </w:pPr>
      <w:r w:rsidRPr="00293F8B">
        <w:rPr>
          <w:b/>
          <w:bCs/>
        </w:rPr>
        <w:t>Pie Chart:</w:t>
      </w:r>
      <w:r>
        <w:t xml:space="preserve"> A pie chart uses pie slices to represent the relative magnitude of data in a circular graph. Each pie slice's arc length is proportionate to the amount it represents.</w:t>
      </w:r>
    </w:p>
    <w:p w14:paraId="41869BA3" w14:textId="163705C0" w:rsidR="004868C7" w:rsidRDefault="004868C7" w:rsidP="000B0C77">
      <w:pPr>
        <w:pStyle w:val="ListParagraph"/>
        <w:numPr>
          <w:ilvl w:val="0"/>
          <w:numId w:val="9"/>
        </w:numPr>
      </w:pPr>
      <w:r>
        <w:rPr>
          <w:b/>
          <w:bCs/>
        </w:rPr>
        <w:t>Distribution Plot:</w:t>
      </w:r>
      <w:r>
        <w:t xml:space="preserve"> </w:t>
      </w:r>
      <w:r w:rsidR="00085F00">
        <w:t>The distribution plot displays the distribution and range of numeric values plotted against a dimension. A normal distribution is usually referred to as a bell curve.</w:t>
      </w:r>
    </w:p>
    <w:p w14:paraId="2E955DF2" w14:textId="263907C6" w:rsidR="00372712" w:rsidRDefault="004868C7" w:rsidP="00372712">
      <w:pPr>
        <w:pStyle w:val="ListParagraph"/>
        <w:numPr>
          <w:ilvl w:val="0"/>
          <w:numId w:val="9"/>
        </w:numPr>
      </w:pPr>
      <w:r>
        <w:rPr>
          <w:b/>
          <w:bCs/>
        </w:rPr>
        <w:t>Histogram:</w:t>
      </w:r>
      <w:r>
        <w:t xml:space="preserve"> A histogram organizes data points into specific ranges. It is similar to a bar </w:t>
      </w:r>
      <w:r w:rsidR="00085F00">
        <w:t>graph,</w:t>
      </w:r>
      <w:r>
        <w:t xml:space="preserve"> but it groups a range of outcomes into columns on the x-axis. The y-axis represents the count in the data for each column and can be used to visualize data distributions.</w:t>
      </w:r>
    </w:p>
    <w:p w14:paraId="1C7B382C" w14:textId="385DE17E" w:rsidR="00372712" w:rsidRDefault="00372712" w:rsidP="002530D5">
      <w:pPr>
        <w:pStyle w:val="Heading4"/>
      </w:pPr>
      <w:bookmarkStart w:id="800" w:name="_Toc79536192"/>
      <w:bookmarkStart w:id="801" w:name="_Toc79536694"/>
      <w:r w:rsidRPr="00372712">
        <w:lastRenderedPageBreak/>
        <w:t>Association Mining</w:t>
      </w:r>
      <w:bookmarkEnd w:id="800"/>
      <w:bookmarkEnd w:id="801"/>
    </w:p>
    <w:p w14:paraId="3F06D949" w14:textId="57E44B59" w:rsidR="00372712" w:rsidRDefault="00372712" w:rsidP="00372712">
      <w:bookmarkStart w:id="802" w:name="_Hlk76974436"/>
      <w:r>
        <w:t xml:space="preserve">Association rule mining is a data mining technique used to find hidden relationships between attributes in a dataset </w:t>
      </w:r>
      <w:r>
        <w:fldChar w:fldCharType="begin" w:fldLock="1"/>
      </w:r>
      <w:r>
        <w:instrText>ADDIN CSL_CITATION {"citationItems":[{"id":"ITEM-1","itemData":{"DOI":"10.5120/ijca2016907857","author":[{"dropping-particle":"","family":"Banswal","given":"Ritu","non-dropping-particle":"","parse-names":false,"suffix":""},{"dropping-particle":"","family":"Madaan","given":"Vishu","non-dropping-particle":"","parse-names":false,"suffix":""}],"container-title":"International Journal of Computer Applications","id":"ITEM-1","issue":"3","issued":{"date-parts":[["2016"]]},"page":"12-17","title":"SPACS: Students’ Performance Analysis and Counseling System using Fuzzy logic and Association Rule Mining","type":"article-journal","volume":"134"},"uris":["http://www.mendeley.com/documents/?uuid=72008b36-551f-40e0-a988-12bc956a14d2"]}],"mendeley":{"formattedCitation":"(Banswal &amp; Madaan, 2016)","plainTextFormattedCitation":"(Banswal &amp; Madaan, 2016)","previouslyFormattedCitation":"(Banswal &amp; Madaan, 2016)"},"properties":{"noteIndex":0},"schema":"https://github.com/citation-style-language/schema/raw/master/csl-citation.json"}</w:instrText>
      </w:r>
      <w:r>
        <w:fldChar w:fldCharType="separate"/>
      </w:r>
      <w:r w:rsidRPr="00052982">
        <w:rPr>
          <w:noProof/>
        </w:rPr>
        <w:t>(Banswal &amp; Madaan, 2016)</w:t>
      </w:r>
      <w:r>
        <w:fldChar w:fldCharType="end"/>
      </w:r>
      <w:r>
        <w:t xml:space="preserve">. Association rules use If/Then statements </w:t>
      </w:r>
      <w:r w:rsidRPr="00296696">
        <w:t xml:space="preserve">to observe frequently occurring patterns </w:t>
      </w:r>
      <w:r>
        <w:t xml:space="preserve">or </w:t>
      </w:r>
      <w:r w:rsidRPr="00296696">
        <w:t>correlations</w:t>
      </w:r>
      <w:r>
        <w:t xml:space="preserve"> </w:t>
      </w:r>
      <w:r w:rsidRPr="00296696">
        <w:t>from datasets</w:t>
      </w:r>
      <w:r>
        <w:t>. Association rules find the frequent itemsets then finds association rules from the generated itemsets. An association rule has two parts:</w:t>
      </w:r>
    </w:p>
    <w:p w14:paraId="707F0BA4" w14:textId="6CCC00E4" w:rsidR="007C4A11" w:rsidRDefault="007C4A11" w:rsidP="000B0C77">
      <w:pPr>
        <w:pStyle w:val="ListParagraph"/>
        <w:numPr>
          <w:ilvl w:val="0"/>
          <w:numId w:val="11"/>
        </w:numPr>
      </w:pPr>
      <w:r w:rsidRPr="007C4A11">
        <w:rPr>
          <w:b/>
          <w:bCs/>
        </w:rPr>
        <w:t>Antecedent:</w:t>
      </w:r>
      <w:r>
        <w:t xml:space="preserve"> this is also known as the 'if' part of the statement. It is an item or group of items that are typically found in the itemset.</w:t>
      </w:r>
    </w:p>
    <w:p w14:paraId="694B2C14" w14:textId="56C54849" w:rsidR="007C4A11" w:rsidRDefault="007C4A11" w:rsidP="000B0C77">
      <w:pPr>
        <w:pStyle w:val="ListParagraph"/>
        <w:numPr>
          <w:ilvl w:val="0"/>
          <w:numId w:val="11"/>
        </w:numPr>
      </w:pPr>
      <w:r w:rsidRPr="007C4A11">
        <w:rPr>
          <w:b/>
          <w:bCs/>
        </w:rPr>
        <w:t>Consequent:</w:t>
      </w:r>
      <w:r>
        <w:t xml:space="preserve"> this is also known as the 'else' part of the statement. It comes along as an item with an antecedent group.</w:t>
      </w:r>
    </w:p>
    <w:p w14:paraId="408B32D9" w14:textId="77777777" w:rsidR="00372712" w:rsidRDefault="00372712" w:rsidP="00372712">
      <w:r>
        <w:t xml:space="preserve">The Apriori algorithm is a standard algorithm used for association rule mining. It was </w:t>
      </w:r>
      <w:r w:rsidRPr="00296696">
        <w:t>proposed by R. Agarwal and R. Srikant in 1994</w:t>
      </w:r>
      <w:r>
        <w:t xml:space="preserve"> and uses a bottom-up approach</w:t>
      </w:r>
      <w:r w:rsidRPr="00296696">
        <w:t xml:space="preserve"> for </w:t>
      </w:r>
      <w:r>
        <w:t>frequent mining</w:t>
      </w:r>
      <w:r w:rsidRPr="00296696">
        <w:t xml:space="preserve"> itemsets for Boolean association rules. </w:t>
      </w:r>
      <w:r>
        <w:t xml:space="preserve">The bottom-up approach implies k itemsets are used to generate k+1 itemsets. The algorithm begins by scanning the dataset to find the frequency of 1-itemsets based on user-defined minimum support. </w:t>
      </w:r>
      <w:r w:rsidRPr="0044217A">
        <w:t>The frequency of 1-itemsets is used to locate the itemsets in 2-itemsets, which is then used to find 3-itemsets, and so on until no more k-itemsets are found. Any substantial subset of an itemset that is</w:t>
      </w:r>
      <w:r>
        <w:t xml:space="preserve"> </w:t>
      </w:r>
      <w:r w:rsidRPr="0044217A">
        <w:t>n</w:t>
      </w:r>
      <w:r>
        <w:t>o</w:t>
      </w:r>
      <w:r w:rsidRPr="0044217A">
        <w:t>t frequent is likewise non-frequent</w:t>
      </w:r>
      <w:r>
        <w:t xml:space="preserve"> </w:t>
      </w:r>
      <w:r>
        <w:fldChar w:fldCharType="begin" w:fldLock="1"/>
      </w:r>
      <w:r>
        <w:instrText>ADDIN CSL_CITATION {"citationItems":[{"id":"ITEM-1","itemData":{"DOI":"10.5121/ijnlc.2014.3103","abstract":"There are several mining algorithms of association rules. One of the most popular algorithms is Apriori that is used to extract frequent itemsets from large database and getting the association rule for discovering the knowledge. Based on this algorithm, this paper indicates the limitation of the original Apriori algorithm of wasting time for scanning the whole database searching on the frequent itemsets, and presents an improvement on Apriori by reducing that wasted time depending on scanning only some transactions. The paper shows by experimental results with several groups of transactions, and with several values of minimum support that applied on the original Apriori and our implemented improved Apriori that our improved Apriori reduces the time consumed by 67.38% in comparison with the original Apriori, and makes the Apriori algorithm more efficient and less time consuming.","author":[{"dropping-particle":"","family":"Al-Maolegi","given":"Mohammed","non-dropping-particle":"","parse-names":false,"suffix":""},{"dropping-particle":"","family":"Arkok","given":"Bassam","non-dropping-particle":"","parse-names":false,"suffix":""}],"container-title":"International Journal on Natural Language Computing (IJNLC)","id":"ITEM-1","issue":"1","issued":{"date-parts":[["2014"]]},"title":"AN IMPROVED APRIORI ALGORITHM FOR ASSOCIATION RULES","type":"article-journal","volume":"3"},"uris":["http://www.mendeley.com/documents/?uuid=9704a98e-cad6-33f1-92b7-72c5b84577ca"]}],"mendeley":{"formattedCitation":"(Al-Maolegi &amp; Arkok, 2014)","plainTextFormattedCitation":"(Al-Maolegi &amp; Arkok, 2014)","previouslyFormattedCitation":"(Al-Maolegi &amp; Arkok, 2014)"},"properties":{"noteIndex":0},"schema":"https://github.com/citation-style-language/schema/raw/master/csl-citation.json"}</w:instrText>
      </w:r>
      <w:r>
        <w:fldChar w:fldCharType="separate"/>
      </w:r>
      <w:r w:rsidRPr="00EC44D2">
        <w:rPr>
          <w:noProof/>
        </w:rPr>
        <w:t>(Al-Maolegi &amp; Arkok, 2014)</w:t>
      </w:r>
      <w:r>
        <w:fldChar w:fldCharType="end"/>
      </w:r>
      <w:r>
        <w:t>.</w:t>
      </w:r>
    </w:p>
    <w:p w14:paraId="372A7D48" w14:textId="77777777" w:rsidR="00372712" w:rsidRDefault="00372712" w:rsidP="00372712">
      <w:r>
        <w:t>Initial conditions for the algorithm include:</w:t>
      </w:r>
    </w:p>
    <w:p w14:paraId="741513D0" w14:textId="77777777" w:rsidR="00372712" w:rsidRPr="002C4209" w:rsidRDefault="00372712" w:rsidP="00372712">
      <w:pPr>
        <w:ind w:left="360"/>
        <w:rPr>
          <w:i/>
          <w:iCs/>
        </w:rPr>
      </w:pPr>
      <w:r w:rsidRPr="002C4209">
        <w:rPr>
          <w:i/>
          <w:iCs/>
        </w:rPr>
        <w:t xml:space="preserve">Lk = set of large k-itemsets (set of items having minimum support); Ck = set of candidate k-itemsets (items to be counted); D = set of transactions, t </w:t>
      </w:r>
      <w:r w:rsidRPr="002C4209">
        <w:rPr>
          <w:rFonts w:ascii="Cambria Math" w:hAnsi="Cambria Math" w:cs="Cambria Math"/>
          <w:i/>
          <w:iCs/>
        </w:rPr>
        <w:t>⊂</w:t>
      </w:r>
      <w:r w:rsidRPr="002C4209">
        <w:rPr>
          <w:i/>
          <w:iCs/>
        </w:rPr>
        <w:t xml:space="preserve"> D.</w:t>
      </w:r>
    </w:p>
    <w:p w14:paraId="67A5F88A" w14:textId="77777777" w:rsidR="00372712" w:rsidRDefault="00372712" w:rsidP="00372712">
      <w:r>
        <w:t>The algorithm is as follows:</w:t>
      </w:r>
    </w:p>
    <w:p w14:paraId="653CA836" w14:textId="77777777" w:rsidR="00372712" w:rsidRPr="002C4209" w:rsidRDefault="00372712" w:rsidP="00372712">
      <w:pPr>
        <w:ind w:left="720"/>
        <w:rPr>
          <w:i/>
          <w:iCs/>
        </w:rPr>
      </w:pPr>
      <w:r w:rsidRPr="002C4209">
        <w:rPr>
          <w:i/>
          <w:iCs/>
        </w:rPr>
        <w:t>L1 = {frequent 1-itemsets};</w:t>
      </w:r>
    </w:p>
    <w:p w14:paraId="630E16E7" w14:textId="77777777" w:rsidR="00372712" w:rsidRPr="002C4209" w:rsidRDefault="00372712" w:rsidP="00372712">
      <w:pPr>
        <w:ind w:left="720"/>
        <w:rPr>
          <w:i/>
          <w:iCs/>
        </w:rPr>
      </w:pPr>
      <w:r w:rsidRPr="002C4209">
        <w:rPr>
          <w:i/>
          <w:iCs/>
        </w:rPr>
        <w:t>for (k = 2;Lk−1</w:t>
      </w:r>
      <w:r w:rsidRPr="002C4209">
        <w:rPr>
          <w:rFonts w:ascii="MS Gothic" w:eastAsia="MS Gothic" w:hAnsi="MS Gothic" w:cs="MS Gothic" w:hint="eastAsia"/>
          <w:i/>
          <w:iCs/>
        </w:rPr>
        <w:t>〈〉</w:t>
      </w:r>
      <w:r w:rsidRPr="002C4209">
        <w:rPr>
          <w:i/>
          <w:iCs/>
        </w:rPr>
        <w:t>0;k + + ){</w:t>
      </w:r>
    </w:p>
    <w:p w14:paraId="2E917C5A" w14:textId="77777777" w:rsidR="00372712" w:rsidRPr="002C4209" w:rsidRDefault="00372712" w:rsidP="00372712">
      <w:pPr>
        <w:ind w:left="720"/>
        <w:rPr>
          <w:i/>
          <w:iCs/>
        </w:rPr>
      </w:pPr>
      <w:r w:rsidRPr="002C4209">
        <w:rPr>
          <w:i/>
          <w:iCs/>
        </w:rPr>
        <w:t xml:space="preserve"> Ck = set of new candidates;</w:t>
      </w:r>
    </w:p>
    <w:p w14:paraId="1E5C59C5" w14:textId="77777777" w:rsidR="00372712" w:rsidRPr="002C4209" w:rsidRDefault="00372712" w:rsidP="00372712">
      <w:pPr>
        <w:ind w:left="720"/>
        <w:rPr>
          <w:i/>
          <w:iCs/>
        </w:rPr>
      </w:pPr>
      <w:r w:rsidRPr="002C4209">
        <w:rPr>
          <w:i/>
          <w:iCs/>
        </w:rPr>
        <w:t xml:space="preserve"> for all transactions t </w:t>
      </w:r>
      <w:r w:rsidRPr="002C4209">
        <w:rPr>
          <w:rFonts w:ascii="Cambria Math" w:hAnsi="Cambria Math" w:cs="Cambria Math"/>
          <w:i/>
          <w:iCs/>
        </w:rPr>
        <w:t>⊂</w:t>
      </w:r>
      <w:r w:rsidRPr="002C4209">
        <w:rPr>
          <w:i/>
          <w:iCs/>
        </w:rPr>
        <w:t xml:space="preserve"> D</w:t>
      </w:r>
    </w:p>
    <w:p w14:paraId="57ECA292" w14:textId="77777777" w:rsidR="00372712" w:rsidRPr="002C4209" w:rsidRDefault="00372712" w:rsidP="00372712">
      <w:pPr>
        <w:ind w:left="720"/>
        <w:rPr>
          <w:i/>
          <w:iCs/>
        </w:rPr>
      </w:pPr>
      <w:r w:rsidRPr="002C4209">
        <w:rPr>
          <w:i/>
          <w:iCs/>
        </w:rPr>
        <w:t xml:space="preserve">  for all k-subsets m of t</w:t>
      </w:r>
    </w:p>
    <w:p w14:paraId="2C25AA3C" w14:textId="77777777" w:rsidR="00372712" w:rsidRPr="002C4209" w:rsidRDefault="00372712" w:rsidP="00372712">
      <w:pPr>
        <w:ind w:left="720"/>
        <w:rPr>
          <w:i/>
          <w:iCs/>
        </w:rPr>
      </w:pPr>
      <w:r w:rsidRPr="002C4209">
        <w:rPr>
          <w:i/>
          <w:iCs/>
        </w:rPr>
        <w:t xml:space="preserve">   if (m </w:t>
      </w:r>
      <w:r w:rsidRPr="002C4209">
        <w:rPr>
          <w:rFonts w:ascii="Cambria Math" w:hAnsi="Cambria Math" w:cs="Cambria Math"/>
          <w:i/>
          <w:iCs/>
        </w:rPr>
        <w:t>⊂</w:t>
      </w:r>
      <w:r w:rsidRPr="002C4209">
        <w:rPr>
          <w:i/>
          <w:iCs/>
        </w:rPr>
        <w:t xml:space="preserve"> Ck)m.count + + </w:t>
      </w:r>
    </w:p>
    <w:p w14:paraId="3C00888E" w14:textId="77777777" w:rsidR="00372712" w:rsidRPr="002C4209" w:rsidRDefault="00372712" w:rsidP="00372712">
      <w:pPr>
        <w:ind w:left="720"/>
        <w:rPr>
          <w:i/>
          <w:iCs/>
        </w:rPr>
      </w:pPr>
      <w:r w:rsidRPr="002C4209">
        <w:rPr>
          <w:i/>
          <w:iCs/>
        </w:rPr>
        <w:t xml:space="preserve"> Lk = {n </w:t>
      </w:r>
      <w:r w:rsidRPr="002C4209">
        <w:rPr>
          <w:rFonts w:ascii="Cambria Math" w:hAnsi="Cambria Math" w:cs="Cambria Math"/>
          <w:i/>
          <w:iCs/>
        </w:rPr>
        <w:t>⊂</w:t>
      </w:r>
      <w:r w:rsidRPr="002C4209">
        <w:rPr>
          <w:i/>
          <w:iCs/>
        </w:rPr>
        <w:t xml:space="preserve"> Ck</w:t>
      </w:r>
      <w:r w:rsidRPr="002C4209">
        <w:rPr>
          <w:rFonts w:ascii="Cambria Math" w:hAnsi="Cambria Math" w:cs="Cambria Math"/>
          <w:i/>
          <w:iCs/>
        </w:rPr>
        <w:t>∣</w:t>
      </w:r>
      <w:r w:rsidRPr="002C4209">
        <w:rPr>
          <w:i/>
          <w:iCs/>
        </w:rPr>
        <w:t>n.count &gt; = minsupp}</w:t>
      </w:r>
    </w:p>
    <w:p w14:paraId="7B83715F" w14:textId="77777777" w:rsidR="00372712" w:rsidRPr="002C4209" w:rsidRDefault="00372712" w:rsidP="00372712">
      <w:pPr>
        <w:ind w:left="720"/>
        <w:rPr>
          <w:i/>
          <w:iCs/>
        </w:rPr>
      </w:pPr>
      <w:r w:rsidRPr="002C4209">
        <w:rPr>
          <w:i/>
          <w:iCs/>
        </w:rPr>
        <w:t>}</w:t>
      </w:r>
    </w:p>
    <w:p w14:paraId="7CA135C8" w14:textId="77777777" w:rsidR="00372712" w:rsidRDefault="00372712" w:rsidP="00372712">
      <w:pPr>
        <w:ind w:left="720"/>
        <w:rPr>
          <w:i/>
          <w:iCs/>
        </w:rPr>
      </w:pPr>
      <w:r w:rsidRPr="002C4209">
        <w:rPr>
          <w:i/>
          <w:iCs/>
        </w:rPr>
        <w:t xml:space="preserve">Set of all frequent itemsets = </w:t>
      </w:r>
      <w:r w:rsidRPr="002C4209">
        <w:rPr>
          <w:rFonts w:ascii="Cambria Math" w:hAnsi="Cambria Math" w:cs="Cambria Math"/>
          <w:i/>
          <w:iCs/>
        </w:rPr>
        <w:t>∪</w:t>
      </w:r>
      <w:r w:rsidRPr="002C4209">
        <w:rPr>
          <w:i/>
          <w:iCs/>
        </w:rPr>
        <w:t xml:space="preserve"> kLk;</w:t>
      </w:r>
      <w:r>
        <w:rPr>
          <w:i/>
          <w:iCs/>
        </w:rPr>
        <w:t xml:space="preserve"> </w:t>
      </w:r>
      <w:r>
        <w:rPr>
          <w:i/>
          <w:iCs/>
        </w:rPr>
        <w:fldChar w:fldCharType="begin" w:fldLock="1"/>
      </w:r>
      <w:r>
        <w:rPr>
          <w:i/>
          <w:iCs/>
        </w:rPr>
        <w:instrText>ADDIN CSL_CITATION {"citationItems":[{"id":"ITEM-1","itemData":{"DOI":"10.1016/j.advengsoft.2006.08.011","ISSN":"09659978","abstract":"The paper presents the implementation of an association rules discovery data mining task using Grid technologies. For the mining task we are using the Apriori algorithm on top of the Globus toolkit. The case study presents the design and integration of the data mining algorithm with the Globus services. The paper compares the Grid version with related work in the field and we outline the conclusions and future work. © 2006 Elsevier Ltd. All rights reserved.","author":[{"dropping-particle":"","family":"Aflori","given":"Cristian","non-dropping-particle":"","parse-names":false,"suffix":""},{"dropping-particle":"","family":"Craus","given":"Mitica","non-dropping-particle":"","parse-names":false,"suffix":""}],"container-title":"Advances in Engineering Software","id":"ITEM-1","issue":"5","issued":{"date-parts":[["2007","5","1"]]},"page":"295-300","publisher":"Elsevier Ltd","title":"Grid implementation of the Apriori algorithm","type":"article-journal","volume":"38"},"uris":["http://www.mendeley.com/documents/?uuid=28d1f900-50d5-35c8-b382-d2a8158a7218"]}],"mendeley":{"formattedCitation":"(Aflori &amp; Craus, 2007)","plainTextFormattedCitation":"(Aflori &amp; Craus, 2007)","previouslyFormattedCitation":"(Aflori &amp; Craus, 2007)"},"properties":{"noteIndex":0},"schema":"https://github.com/citation-style-language/schema/raw/master/csl-citation.json"}</w:instrText>
      </w:r>
      <w:r>
        <w:rPr>
          <w:i/>
          <w:iCs/>
        </w:rPr>
        <w:fldChar w:fldCharType="separate"/>
      </w:r>
      <w:r w:rsidRPr="00EC44D2">
        <w:rPr>
          <w:iCs/>
          <w:noProof/>
        </w:rPr>
        <w:t>(Aflori &amp; Craus, 2007)</w:t>
      </w:r>
      <w:r>
        <w:rPr>
          <w:i/>
          <w:iCs/>
        </w:rPr>
        <w:fldChar w:fldCharType="end"/>
      </w:r>
      <w:bookmarkEnd w:id="802"/>
    </w:p>
    <w:p w14:paraId="79EE420E" w14:textId="77777777" w:rsidR="00A10673" w:rsidRDefault="00372712" w:rsidP="00A10673">
      <w:pPr>
        <w:keepNext/>
        <w:jc w:val="center"/>
      </w:pPr>
      <w:r>
        <w:rPr>
          <w:noProof/>
          <w:lang w:val="en-US"/>
        </w:rPr>
        <w:lastRenderedPageBreak/>
        <w:drawing>
          <wp:inline distT="0" distB="0" distL="0" distR="0" wp14:anchorId="2EA9873F" wp14:editId="38B658E0">
            <wp:extent cx="4278630" cy="2078911"/>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301109" cy="2089833"/>
                    </a:xfrm>
                    <a:prstGeom prst="rect">
                      <a:avLst/>
                    </a:prstGeom>
                    <a:noFill/>
                    <a:ln>
                      <a:noFill/>
                    </a:ln>
                  </pic:spPr>
                </pic:pic>
              </a:graphicData>
            </a:graphic>
          </wp:inline>
        </w:drawing>
      </w:r>
    </w:p>
    <w:p w14:paraId="32DE88D1" w14:textId="6D87BAEF" w:rsidR="003122E7" w:rsidRPr="0027421F" w:rsidRDefault="00A10673" w:rsidP="00696052">
      <w:pPr>
        <w:pStyle w:val="Caption"/>
      </w:pPr>
      <w:bookmarkStart w:id="803" w:name="_Toc76984752"/>
      <w:bookmarkStart w:id="804" w:name="_Toc77532256"/>
      <w:bookmarkStart w:id="805" w:name="_Toc77532330"/>
      <w:bookmarkStart w:id="806" w:name="_Toc78530356"/>
      <w:bookmarkStart w:id="807" w:name="_Toc79131667"/>
      <w:bookmarkStart w:id="808" w:name="_Toc79531994"/>
      <w:bookmarkStart w:id="809" w:name="_Toc79534661"/>
      <w:bookmarkStart w:id="810" w:name="_Toc79650250"/>
      <w:bookmarkStart w:id="811" w:name="_Toc79650722"/>
      <w:r w:rsidRPr="0027421F">
        <w:t xml:space="preserve">Figure </w:t>
      </w:r>
      <w:r w:rsidR="000B3E0F">
        <w:t>3</w:t>
      </w:r>
      <w:r w:rsidR="00710223">
        <w:t>.</w:t>
      </w:r>
      <w:r w:rsidR="00710223">
        <w:fldChar w:fldCharType="begin"/>
      </w:r>
      <w:r w:rsidR="00710223">
        <w:instrText xml:space="preserve"> SEQ Figure \* ARABIC \s 1 </w:instrText>
      </w:r>
      <w:r w:rsidR="00710223">
        <w:fldChar w:fldCharType="separate"/>
      </w:r>
      <w:r w:rsidR="006A14C1">
        <w:rPr>
          <w:noProof/>
        </w:rPr>
        <w:t>6</w:t>
      </w:r>
      <w:r w:rsidR="00710223">
        <w:fldChar w:fldCharType="end"/>
      </w:r>
      <w:r w:rsidR="000B3E0F">
        <w:t xml:space="preserve">  </w:t>
      </w:r>
      <w:r w:rsidRPr="0027421F">
        <w:t xml:space="preserve"> Diagrammatic representation of Apriori algorithm</w:t>
      </w:r>
      <w:r w:rsidRPr="0027421F">
        <w:fldChar w:fldCharType="begin" w:fldLock="1"/>
      </w:r>
      <w:r w:rsidR="008A2D5D">
        <w:instrText>ADDIN CSL_CITATION {"citationItems":[{"id":"ITEM-1","itemData":{"URL":"https://www.softwaretestinghelp.com/apriori-algorithm/","accessed":{"date-parts":[["2021","7","2"]]},"id":"ITEM-1","issued":{"date-parts":[["0"]]},"title":"Apriori Algorithm in Data Mining: Implementation With Examples","type":"webpage"},"uris":["http://www.mendeley.com/documents/?uuid=66cd91f6-c564-3770-aaf0-5444b75b548c"]}],"mendeley":{"formattedCitation":"(&lt;i&gt;Apriori Algorithm in Data Mining: Implementation With Examples&lt;/i&gt;, n.d.)","manualFormatting":"(Apriori Algorithm in Data Mining: Implementation With Examples)","plainTextFormattedCitation":"(Apriori Algorithm in Data Mining: Implementation With Examples, n.d.)","previouslyFormattedCitation":"(&lt;i&gt;Apriori Algorithm in Data Mining: Implementation With Examples&lt;/i&gt;, n.d.)"},"properties":{"noteIndex":0},"schema":"https://github.com/citation-style-language/schema/raw/master/csl-citation.json"}</w:instrText>
      </w:r>
      <w:r w:rsidRPr="0027421F">
        <w:fldChar w:fldCharType="separate"/>
      </w:r>
      <w:r w:rsidRPr="0027421F">
        <w:rPr>
          <w:noProof/>
        </w:rPr>
        <w:t>(Apriori Algorithm in Data Mining: Implementation With Examples)</w:t>
      </w:r>
      <w:bookmarkEnd w:id="803"/>
      <w:bookmarkEnd w:id="804"/>
      <w:bookmarkEnd w:id="805"/>
      <w:bookmarkEnd w:id="806"/>
      <w:bookmarkEnd w:id="807"/>
      <w:bookmarkEnd w:id="808"/>
      <w:bookmarkEnd w:id="809"/>
      <w:bookmarkEnd w:id="810"/>
      <w:bookmarkEnd w:id="811"/>
      <w:r w:rsidRPr="0027421F">
        <w:fldChar w:fldCharType="end"/>
      </w:r>
    </w:p>
    <w:p w14:paraId="1DBD9801" w14:textId="6B054E56" w:rsidR="00372712" w:rsidRPr="002C4209" w:rsidRDefault="00372712" w:rsidP="00372712">
      <w:r>
        <w:t>Figure 3.6 shows a diagrammatic representation of the Apriori algorithm.</w:t>
      </w:r>
    </w:p>
    <w:p w14:paraId="0D7D100B" w14:textId="04043452" w:rsidR="00372712" w:rsidRDefault="00372712" w:rsidP="00372712">
      <w:r>
        <w:t>Standard terms associated with the Apriori algorithm include:</w:t>
      </w:r>
    </w:p>
    <w:p w14:paraId="3057D43B" w14:textId="0ABF5DC6" w:rsidR="00FE52F1" w:rsidRDefault="00FE52F1" w:rsidP="000B0C77">
      <w:pPr>
        <w:pStyle w:val="ListParagraph"/>
        <w:numPr>
          <w:ilvl w:val="0"/>
          <w:numId w:val="12"/>
        </w:numPr>
      </w:pPr>
      <w:r w:rsidRPr="00C40FB9">
        <w:rPr>
          <w:b/>
          <w:bCs/>
        </w:rPr>
        <w:t>Itemset:</w:t>
      </w:r>
      <w:r>
        <w:t xml:space="preserve"> a set of items that occur together.</w:t>
      </w:r>
    </w:p>
    <w:p w14:paraId="6A7D3EA8" w14:textId="3CBA66D4" w:rsidR="00FE52F1" w:rsidRDefault="00FE52F1" w:rsidP="000B0C77">
      <w:pPr>
        <w:pStyle w:val="ListParagraph"/>
        <w:numPr>
          <w:ilvl w:val="0"/>
          <w:numId w:val="12"/>
        </w:numPr>
      </w:pPr>
      <w:r w:rsidRPr="00FE52F1">
        <w:rPr>
          <w:b/>
          <w:bCs/>
        </w:rPr>
        <w:t>Frequent itemset:</w:t>
      </w:r>
      <w:r>
        <w:t xml:space="preserve"> this is </w:t>
      </w:r>
      <w:r w:rsidRPr="002C4209">
        <w:t>an itemset that occurs frequently.</w:t>
      </w:r>
    </w:p>
    <w:p w14:paraId="5607B3F9" w14:textId="2A4BC753" w:rsidR="00FE52F1" w:rsidRDefault="00FE52F1" w:rsidP="000B0C77">
      <w:pPr>
        <w:pStyle w:val="ListParagraph"/>
        <w:numPr>
          <w:ilvl w:val="0"/>
          <w:numId w:val="12"/>
        </w:numPr>
      </w:pPr>
      <w:r w:rsidRPr="00FE52F1">
        <w:rPr>
          <w:b/>
          <w:bCs/>
        </w:rPr>
        <w:t>Support:</w:t>
      </w:r>
      <w:r>
        <w:t xml:space="preserve"> </w:t>
      </w:r>
      <w:r w:rsidRPr="00FE52F1">
        <w:t>the support defines the frequency of occurrence of an itemset in a dataset. Mathematically, support is the fraction of the total number of transactions in which the itemset occurs. An itemset with low support does not provide enough information on the relationship between items. For a rule X→Y, the support is given as:</w:t>
      </w:r>
    </w:p>
    <w:p w14:paraId="62A243AE" w14:textId="204742CC" w:rsidR="00E61778" w:rsidRDefault="00E61778" w:rsidP="00696052">
      <w:pPr>
        <w:pStyle w:val="Caption"/>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5"/>
        <w:gridCol w:w="4309"/>
      </w:tblGrid>
      <w:tr w:rsidR="00091DB3" w14:paraId="18FB010A" w14:textId="77777777" w:rsidTr="00EE45BC">
        <w:tc>
          <w:tcPr>
            <w:tcW w:w="4675" w:type="dxa"/>
          </w:tcPr>
          <w:p w14:paraId="3220052E" w14:textId="64739955" w:rsidR="00091DB3" w:rsidRDefault="00091DB3" w:rsidP="00091DB3">
            <w:pPr>
              <w:ind w:left="720"/>
            </w:pPr>
            <m:oMathPara>
              <m:oMath>
                <m:r>
                  <w:rPr>
                    <w:rFonts w:ascii="Cambria Math" w:hAnsi="Cambria Math"/>
                  </w:rPr>
                  <m:t>Support=</m:t>
                </m:r>
                <m:f>
                  <m:fPr>
                    <m:ctrlPr>
                      <w:rPr>
                        <w:rFonts w:ascii="Cambria Math" w:hAnsi="Cambria Math"/>
                        <w:i/>
                      </w:rPr>
                    </m:ctrlPr>
                  </m:fPr>
                  <m:num>
                    <m:r>
                      <w:rPr>
                        <w:rFonts w:ascii="Cambria Math" w:hAnsi="Cambria Math"/>
                      </w:rPr>
                      <m:t>Freuency (X,Y)</m:t>
                    </m:r>
                  </m:num>
                  <m:den>
                    <m:r>
                      <w:rPr>
                        <w:rFonts w:ascii="Cambria Math" w:hAnsi="Cambria Math"/>
                      </w:rPr>
                      <m:t>N</m:t>
                    </m:r>
                  </m:den>
                </m:f>
              </m:oMath>
            </m:oMathPara>
          </w:p>
        </w:tc>
        <w:tc>
          <w:tcPr>
            <w:tcW w:w="4675" w:type="dxa"/>
            <w:vAlign w:val="center"/>
          </w:tcPr>
          <w:p w14:paraId="11738D28" w14:textId="7E90F351" w:rsidR="00091DB3" w:rsidRDefault="00091DB3" w:rsidP="00EE45BC">
            <w:pPr>
              <w:jc w:val="right"/>
            </w:pPr>
            <w:bookmarkStart w:id="812" w:name="_Toc78530543"/>
            <w:bookmarkStart w:id="813" w:name="_Toc79131614"/>
            <w:r w:rsidRPr="0027421F">
              <w:t>E</w:t>
            </w:r>
            <w:r w:rsidRPr="00091DB3">
              <w:rPr>
                <w:i/>
                <w:iCs/>
              </w:rPr>
              <w:t xml:space="preserve">quation </w:t>
            </w:r>
            <w:r w:rsidRPr="00091DB3">
              <w:rPr>
                <w:i/>
                <w:iCs/>
              </w:rPr>
              <w:fldChar w:fldCharType="begin"/>
            </w:r>
            <w:r w:rsidRPr="00091DB3">
              <w:rPr>
                <w:i/>
                <w:iCs/>
              </w:rPr>
              <w:instrText xml:space="preserve"> STYLEREF 1 \s </w:instrText>
            </w:r>
            <w:r w:rsidRPr="00091DB3">
              <w:rPr>
                <w:i/>
                <w:iCs/>
              </w:rPr>
              <w:fldChar w:fldCharType="separate"/>
            </w:r>
            <w:r w:rsidRPr="00091DB3">
              <w:rPr>
                <w:i/>
                <w:iCs/>
                <w:noProof/>
              </w:rPr>
              <w:t>3</w:t>
            </w:r>
            <w:r w:rsidRPr="00091DB3">
              <w:rPr>
                <w:i/>
                <w:iCs/>
              </w:rPr>
              <w:fldChar w:fldCharType="end"/>
            </w:r>
            <w:r w:rsidRPr="00091DB3">
              <w:rPr>
                <w:i/>
                <w:iCs/>
              </w:rPr>
              <w:t>.</w:t>
            </w:r>
            <w:r w:rsidRPr="00091DB3">
              <w:rPr>
                <w:i/>
                <w:iCs/>
              </w:rPr>
              <w:fldChar w:fldCharType="begin"/>
            </w:r>
            <w:r w:rsidRPr="00091DB3">
              <w:rPr>
                <w:i/>
                <w:iCs/>
              </w:rPr>
              <w:instrText xml:space="preserve"> SEQ Equation \* ARABIC \s 1 </w:instrText>
            </w:r>
            <w:r w:rsidRPr="00091DB3">
              <w:rPr>
                <w:i/>
                <w:iCs/>
              </w:rPr>
              <w:fldChar w:fldCharType="separate"/>
            </w:r>
            <w:r w:rsidRPr="00091DB3">
              <w:rPr>
                <w:i/>
                <w:iCs/>
                <w:noProof/>
              </w:rPr>
              <w:t>1</w:t>
            </w:r>
            <w:r w:rsidRPr="00091DB3">
              <w:rPr>
                <w:i/>
                <w:iCs/>
              </w:rPr>
              <w:fldChar w:fldCharType="end"/>
            </w:r>
            <w:bookmarkEnd w:id="812"/>
            <w:bookmarkEnd w:id="813"/>
          </w:p>
        </w:tc>
      </w:tr>
    </w:tbl>
    <w:p w14:paraId="061A7524" w14:textId="77777777" w:rsidR="00091DB3" w:rsidRPr="00091DB3" w:rsidRDefault="00091DB3" w:rsidP="00091DB3"/>
    <w:p w14:paraId="7152A3E9" w14:textId="3A058B35" w:rsidR="00FE52F1" w:rsidRDefault="00FE52F1" w:rsidP="00091DB3">
      <w:pPr>
        <w:pStyle w:val="ListParagraph"/>
        <w:numPr>
          <w:ilvl w:val="0"/>
          <w:numId w:val="12"/>
        </w:numPr>
      </w:pPr>
      <w:r w:rsidRPr="00FE52F1">
        <w:rPr>
          <w:b/>
          <w:bCs/>
        </w:rPr>
        <w:t>Confidence:</w:t>
      </w:r>
      <w:r>
        <w:t xml:space="preserve"> </w:t>
      </w:r>
      <w:r w:rsidRPr="00FE52F1">
        <w:t>This metric determines how frequently a rule is valid. Given the antecedent, it is the conditional likelihood of the consequent occurring. It assesses a rule's dependability</w:t>
      </w:r>
      <w:r w:rsidR="004B2DCA">
        <w:t>;</w:t>
      </w:r>
      <w:r w:rsidRPr="00FE52F1">
        <w:t xml:space="preserve"> however</w:t>
      </w:r>
      <w:r w:rsidR="004B2DCA">
        <w:t>,</w:t>
      </w:r>
      <w:r w:rsidRPr="00FE52F1">
        <w:t xml:space="preserve"> it can be deceiving because the trust confidence in an association rule with a high frequency of consequence will always be high.</w:t>
      </w:r>
    </w:p>
    <w:p w14:paraId="01BA3CAF" w14:textId="77777777" w:rsidR="00091DB3" w:rsidRDefault="00091DB3" w:rsidP="00091DB3">
      <w:pPr>
        <w:pStyle w:val="ListParagrap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7"/>
        <w:gridCol w:w="4297"/>
      </w:tblGrid>
      <w:tr w:rsidR="00091DB3" w14:paraId="096F9ED2" w14:textId="77777777" w:rsidTr="00EE45BC">
        <w:tc>
          <w:tcPr>
            <w:tcW w:w="4675" w:type="dxa"/>
          </w:tcPr>
          <w:p w14:paraId="4740B84B" w14:textId="7DD0AB55" w:rsidR="00091DB3" w:rsidRDefault="00091DB3" w:rsidP="00091DB3">
            <w:pPr>
              <w:pStyle w:val="ListParagraph"/>
            </w:pPr>
            <m:oMathPara>
              <m:oMath>
                <m:r>
                  <w:rPr>
                    <w:rFonts w:ascii="Cambria Math" w:hAnsi="Cambria Math"/>
                  </w:rPr>
                  <m:t xml:space="preserve">Confidence= </m:t>
                </m:r>
                <m:f>
                  <m:fPr>
                    <m:ctrlPr>
                      <w:rPr>
                        <w:rFonts w:ascii="Cambria Math" w:hAnsi="Cambria Math"/>
                        <w:i/>
                      </w:rPr>
                    </m:ctrlPr>
                  </m:fPr>
                  <m:num>
                    <m:r>
                      <w:rPr>
                        <w:rFonts w:ascii="Cambria Math" w:hAnsi="Cambria Math"/>
                      </w:rPr>
                      <m:t>Frequency (X,Y)</m:t>
                    </m:r>
                  </m:num>
                  <m:den>
                    <m:r>
                      <w:rPr>
                        <w:rFonts w:ascii="Cambria Math" w:hAnsi="Cambria Math"/>
                      </w:rPr>
                      <m:t>Frequency (X)</m:t>
                    </m:r>
                  </m:den>
                </m:f>
              </m:oMath>
            </m:oMathPara>
          </w:p>
        </w:tc>
        <w:tc>
          <w:tcPr>
            <w:tcW w:w="4675" w:type="dxa"/>
            <w:vAlign w:val="center"/>
          </w:tcPr>
          <w:p w14:paraId="18EAF96E" w14:textId="2AE49AA7" w:rsidR="00091DB3" w:rsidRPr="00091DB3" w:rsidRDefault="00091DB3" w:rsidP="00EE45BC">
            <w:pPr>
              <w:jc w:val="right"/>
              <w:rPr>
                <w:i/>
                <w:iCs/>
              </w:rPr>
            </w:pPr>
            <w:bookmarkStart w:id="814" w:name="_Toc76985113"/>
            <w:bookmarkStart w:id="815" w:name="_Toc78530544"/>
            <w:bookmarkStart w:id="816" w:name="_Toc79131615"/>
            <w:r w:rsidRPr="00091DB3">
              <w:rPr>
                <w:i/>
                <w:iCs/>
              </w:rPr>
              <w:t xml:space="preserve">Equation </w:t>
            </w:r>
            <w:r w:rsidRPr="00091DB3">
              <w:rPr>
                <w:i/>
                <w:iCs/>
              </w:rPr>
              <w:fldChar w:fldCharType="begin"/>
            </w:r>
            <w:r w:rsidRPr="00091DB3">
              <w:rPr>
                <w:i/>
                <w:iCs/>
              </w:rPr>
              <w:instrText xml:space="preserve"> STYLEREF 1 \s </w:instrText>
            </w:r>
            <w:r w:rsidRPr="00091DB3">
              <w:rPr>
                <w:i/>
                <w:iCs/>
              </w:rPr>
              <w:fldChar w:fldCharType="separate"/>
            </w:r>
            <w:r w:rsidRPr="00091DB3">
              <w:rPr>
                <w:i/>
                <w:iCs/>
                <w:noProof/>
              </w:rPr>
              <w:t>3</w:t>
            </w:r>
            <w:r w:rsidRPr="00091DB3">
              <w:rPr>
                <w:i/>
                <w:iCs/>
              </w:rPr>
              <w:fldChar w:fldCharType="end"/>
            </w:r>
            <w:r w:rsidRPr="00091DB3">
              <w:rPr>
                <w:i/>
                <w:iCs/>
              </w:rPr>
              <w:t>.</w:t>
            </w:r>
            <w:r w:rsidRPr="00091DB3">
              <w:rPr>
                <w:i/>
                <w:iCs/>
              </w:rPr>
              <w:fldChar w:fldCharType="begin"/>
            </w:r>
            <w:r w:rsidRPr="00091DB3">
              <w:rPr>
                <w:i/>
                <w:iCs/>
              </w:rPr>
              <w:instrText xml:space="preserve"> SEQ Equation \* ARABIC \s 1 </w:instrText>
            </w:r>
            <w:r w:rsidRPr="00091DB3">
              <w:rPr>
                <w:i/>
                <w:iCs/>
              </w:rPr>
              <w:fldChar w:fldCharType="separate"/>
            </w:r>
            <w:r w:rsidRPr="00091DB3">
              <w:rPr>
                <w:i/>
                <w:iCs/>
                <w:noProof/>
              </w:rPr>
              <w:t>2</w:t>
            </w:r>
            <w:r w:rsidRPr="00091DB3">
              <w:rPr>
                <w:i/>
                <w:iCs/>
              </w:rPr>
              <w:fldChar w:fldCharType="end"/>
            </w:r>
            <w:r w:rsidRPr="00091DB3">
              <w:rPr>
                <w:i/>
                <w:iCs/>
              </w:rPr>
              <w:t xml:space="preserve"> </w:t>
            </w:r>
            <w:bookmarkEnd w:id="814"/>
            <w:bookmarkEnd w:id="815"/>
            <w:bookmarkEnd w:id="816"/>
          </w:p>
        </w:tc>
      </w:tr>
    </w:tbl>
    <w:p w14:paraId="5CF64A93" w14:textId="77777777" w:rsidR="00091DB3" w:rsidRPr="00091DB3" w:rsidRDefault="00091DB3" w:rsidP="00091DB3"/>
    <w:p w14:paraId="39E8817A" w14:textId="77777777" w:rsidR="00FE52F1" w:rsidRDefault="00FE52F1" w:rsidP="00FE52F1">
      <w:pPr>
        <w:pStyle w:val="ListParagraph"/>
      </w:pPr>
    </w:p>
    <w:p w14:paraId="574C61C4" w14:textId="733EDC95" w:rsidR="00FE52F1" w:rsidRDefault="00FE52F1" w:rsidP="000B0C77">
      <w:pPr>
        <w:pStyle w:val="ListParagraph"/>
        <w:numPr>
          <w:ilvl w:val="0"/>
          <w:numId w:val="12"/>
        </w:numPr>
      </w:pPr>
      <w:r w:rsidRPr="00FE52F1">
        <w:rPr>
          <w:b/>
          <w:bCs/>
        </w:rPr>
        <w:lastRenderedPageBreak/>
        <w:t>Lift ratio:</w:t>
      </w:r>
      <w:r>
        <w:t xml:space="preserve"> </w:t>
      </w:r>
      <w:r w:rsidRPr="00FE52F1">
        <w:t xml:space="preserve">Due to the tendency of the confidence metric to be biased to a frequent consequence, </w:t>
      </w:r>
      <w:r w:rsidR="004B2DCA">
        <w:t xml:space="preserve">the </w:t>
      </w:r>
      <w:r w:rsidRPr="00FE52F1">
        <w:t>lift ratio was introduced. Hence lift is the ratio of the observed support to that expected if the two rules were independent. A rule with a lift value close to 1 is completely independent, while a value greater than 1 indicates the rule has a high association.</w:t>
      </w:r>
    </w:p>
    <w:p w14:paraId="1D486D9E" w14:textId="614070B8" w:rsidR="000D77EC" w:rsidRDefault="00FE52F1" w:rsidP="00696052">
      <w:pPr>
        <w:pStyle w:val="Caption"/>
      </w:pPr>
      <w:r>
        <w:t xml:space="preserve">                                             </w:t>
      </w:r>
      <w:r w:rsidR="00372712" w:rsidRPr="00FE52F1">
        <w:rPr>
          <w:b/>
          <w:bCs/>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7"/>
        <w:gridCol w:w="4227"/>
      </w:tblGrid>
      <w:tr w:rsidR="00091DB3" w14:paraId="3A766034" w14:textId="77777777" w:rsidTr="00EE45BC">
        <w:trPr>
          <w:jc w:val="center"/>
        </w:trPr>
        <w:tc>
          <w:tcPr>
            <w:tcW w:w="4675" w:type="dxa"/>
            <w:vAlign w:val="center"/>
          </w:tcPr>
          <w:p w14:paraId="34C748B7" w14:textId="35A4C3F2" w:rsidR="00091DB3" w:rsidRDefault="00091DB3" w:rsidP="00091DB3">
            <w:pPr>
              <w:jc w:val="left"/>
            </w:pPr>
            <m:oMathPara>
              <m:oMath>
                <m:r>
                  <w:rPr>
                    <w:rFonts w:ascii="Cambria Math" w:hAnsi="Cambria Math"/>
                  </w:rPr>
                  <m:t xml:space="preserve">Lift= </m:t>
                </m:r>
                <m:f>
                  <m:fPr>
                    <m:ctrlPr>
                      <w:rPr>
                        <w:rFonts w:ascii="Cambria Math" w:hAnsi="Cambria Math"/>
                        <w:i/>
                        <w:iCs/>
                      </w:rPr>
                    </m:ctrlPr>
                  </m:fPr>
                  <m:num>
                    <m:r>
                      <w:rPr>
                        <w:rFonts w:ascii="Cambria Math" w:hAnsi="Cambria Math"/>
                      </w:rPr>
                      <m:t>Support</m:t>
                    </m:r>
                  </m:num>
                  <m:den>
                    <m:r>
                      <w:rPr>
                        <w:rFonts w:ascii="Cambria Math" w:hAnsi="Cambria Math"/>
                      </w:rPr>
                      <m:t xml:space="preserve">Support </m:t>
                    </m:r>
                    <m:d>
                      <m:dPr>
                        <m:ctrlPr>
                          <w:rPr>
                            <w:rFonts w:ascii="Cambria Math" w:hAnsi="Cambria Math"/>
                            <w:i/>
                            <w:iCs/>
                          </w:rPr>
                        </m:ctrlPr>
                      </m:dPr>
                      <m:e>
                        <m:r>
                          <w:rPr>
                            <w:rFonts w:ascii="Cambria Math" w:hAnsi="Cambria Math"/>
                          </w:rPr>
                          <m:t>X</m:t>
                        </m:r>
                      </m:e>
                    </m:d>
                    <m:r>
                      <w:rPr>
                        <w:rFonts w:ascii="Cambria Math" w:hAnsi="Cambria Math"/>
                      </w:rPr>
                      <m:t>*Support(Y)</m:t>
                    </m:r>
                  </m:den>
                </m:f>
              </m:oMath>
            </m:oMathPara>
          </w:p>
        </w:tc>
        <w:tc>
          <w:tcPr>
            <w:tcW w:w="4675" w:type="dxa"/>
            <w:vAlign w:val="center"/>
          </w:tcPr>
          <w:p w14:paraId="5C3D65C7" w14:textId="666707DF" w:rsidR="00091DB3" w:rsidRPr="00091DB3" w:rsidRDefault="00091DB3" w:rsidP="00EE45BC">
            <w:pPr>
              <w:jc w:val="right"/>
              <w:rPr>
                <w:i/>
                <w:iCs/>
              </w:rPr>
            </w:pPr>
            <w:bookmarkStart w:id="817" w:name="_Toc76985114"/>
            <w:bookmarkStart w:id="818" w:name="_Toc78530545"/>
            <w:bookmarkStart w:id="819" w:name="_Toc79131616"/>
            <w:r w:rsidRPr="00091DB3">
              <w:rPr>
                <w:i/>
                <w:iCs/>
              </w:rPr>
              <w:t xml:space="preserve">Equation </w:t>
            </w:r>
            <w:r w:rsidRPr="00091DB3">
              <w:rPr>
                <w:i/>
                <w:iCs/>
              </w:rPr>
              <w:fldChar w:fldCharType="begin"/>
            </w:r>
            <w:r w:rsidRPr="00091DB3">
              <w:rPr>
                <w:i/>
                <w:iCs/>
              </w:rPr>
              <w:instrText xml:space="preserve"> STYLEREF 1 \s </w:instrText>
            </w:r>
            <w:r w:rsidRPr="00091DB3">
              <w:rPr>
                <w:i/>
                <w:iCs/>
              </w:rPr>
              <w:fldChar w:fldCharType="separate"/>
            </w:r>
            <w:r w:rsidRPr="00091DB3">
              <w:rPr>
                <w:i/>
                <w:iCs/>
                <w:noProof/>
              </w:rPr>
              <w:t>3</w:t>
            </w:r>
            <w:r w:rsidRPr="00091DB3">
              <w:rPr>
                <w:i/>
                <w:iCs/>
              </w:rPr>
              <w:fldChar w:fldCharType="end"/>
            </w:r>
            <w:r w:rsidRPr="00091DB3">
              <w:rPr>
                <w:i/>
                <w:iCs/>
              </w:rPr>
              <w:t>.</w:t>
            </w:r>
            <w:r w:rsidRPr="00091DB3">
              <w:rPr>
                <w:i/>
                <w:iCs/>
              </w:rPr>
              <w:fldChar w:fldCharType="begin"/>
            </w:r>
            <w:r w:rsidRPr="00091DB3">
              <w:rPr>
                <w:i/>
                <w:iCs/>
              </w:rPr>
              <w:instrText xml:space="preserve"> SEQ Equation \* ARABIC \s 1 </w:instrText>
            </w:r>
            <w:r w:rsidRPr="00091DB3">
              <w:rPr>
                <w:i/>
                <w:iCs/>
              </w:rPr>
              <w:fldChar w:fldCharType="separate"/>
            </w:r>
            <w:r w:rsidRPr="00091DB3">
              <w:rPr>
                <w:i/>
                <w:iCs/>
                <w:noProof/>
              </w:rPr>
              <w:t>3</w:t>
            </w:r>
            <w:r w:rsidRPr="00091DB3">
              <w:rPr>
                <w:i/>
                <w:iCs/>
              </w:rPr>
              <w:fldChar w:fldCharType="end"/>
            </w:r>
            <w:bookmarkEnd w:id="817"/>
            <w:bookmarkEnd w:id="818"/>
            <w:bookmarkEnd w:id="819"/>
          </w:p>
        </w:tc>
      </w:tr>
    </w:tbl>
    <w:p w14:paraId="5E78674A" w14:textId="77777777" w:rsidR="00091DB3" w:rsidRPr="00091DB3" w:rsidRDefault="00091DB3" w:rsidP="00091DB3"/>
    <w:p w14:paraId="3CB611E1" w14:textId="77777777" w:rsidR="00E110CA" w:rsidRPr="00372712" w:rsidRDefault="00E110CA" w:rsidP="00372712">
      <w:pPr>
        <w:pStyle w:val="ListParagraph"/>
        <w:ind w:left="1080"/>
        <w:rPr>
          <w:rFonts w:eastAsiaTheme="minorEastAsia"/>
          <w:iCs/>
          <w:noProof/>
        </w:rPr>
      </w:pPr>
    </w:p>
    <w:p w14:paraId="34BB9465" w14:textId="5212628E" w:rsidR="00372712" w:rsidRDefault="00372712" w:rsidP="002530D5">
      <w:pPr>
        <w:pStyle w:val="Heading4"/>
        <w:rPr>
          <w:noProof/>
        </w:rPr>
      </w:pPr>
      <w:bookmarkStart w:id="820" w:name="_Toc79536193"/>
      <w:bookmarkStart w:id="821" w:name="_Toc79536695"/>
      <w:r w:rsidRPr="00372712">
        <w:rPr>
          <w:noProof/>
        </w:rPr>
        <w:t>Cluster</w:t>
      </w:r>
      <w:r w:rsidR="00085F00">
        <w:rPr>
          <w:noProof/>
        </w:rPr>
        <w:t>ing</w:t>
      </w:r>
      <w:bookmarkEnd w:id="820"/>
      <w:bookmarkEnd w:id="821"/>
    </w:p>
    <w:p w14:paraId="0438E033" w14:textId="45D71774" w:rsidR="00372712" w:rsidRDefault="00372712" w:rsidP="00372712">
      <w:r w:rsidRPr="00725146">
        <w:t>Clustering or cluster analysis</w:t>
      </w:r>
      <w:r>
        <w:t xml:space="preserve"> is an unsupervised machine learning algorithm that</w:t>
      </w:r>
      <w:r w:rsidRPr="00725146">
        <w:t xml:space="preserve"> involves </w:t>
      </w:r>
      <w:r>
        <w:t>grouping</w:t>
      </w:r>
      <w:r w:rsidRPr="00725146">
        <w:t xml:space="preserve"> similar physical or abstract objects and dissimilar objects </w:t>
      </w:r>
      <w:r w:rsidR="00842568" w:rsidRPr="00725146">
        <w:t>into different</w:t>
      </w:r>
      <w:r w:rsidRPr="00725146">
        <w:t xml:space="preserve"> cluster</w:t>
      </w:r>
      <w:r w:rsidR="004B2DCA">
        <w:t>s</w:t>
      </w:r>
      <w:r>
        <w:t xml:space="preserve">. A cluster is a sub-group of similar objects, and each cluster has a centre called a centroid </w:t>
      </w:r>
      <w:r>
        <w:fldChar w:fldCharType="begin" w:fldLock="1"/>
      </w:r>
      <w:r>
        <w:instrText>ADDIN CSL_CITATION {"citationItems":[{"id":"ITEM-1","itemData":{"DOI":"10.1002/cae.22345","ISSN":"10990542","abstract":"Higher education institutions are catching up on their high competition and challenges are in their analysis productivity. The major challenge is to monitor and analyze student progress through learning outcomes in the curriculum. One of the approaches is the outcome-based education (OBE) model to deal with learning outcomes. OBE is an integral part of higher education institutions. The OBE system is a key step for accreditation in engineering education. OBE focuses on a student-centered approach. The OBE is not restricted to well-defined teaching strategies or direct evaluations but also encompasses indirect evaluations to help students achieve the intended outcomes. In this investigation, engineering students’ data have been analyzed forming three distinct clusters to group students according to best, average, and worst achievement of learning outcomes in two different computer engineering courses generally taught in the early semesters in higher education institutions. A data mining clustering approach is used to segment students using k-means and k-medoids techniques. Clustering can be regarded as a data modeling technique that provides summary data that interact with multiple disciplines and plays an important role in a wide range of computer applications. The investigation comprises of two parts for analysis: one part of the analysis is the mid-term and final exam scores, the quiz and assignment results, the laboratory results, and the evaluation, together with the learning outcomes achieved, and the other part is the comparative analysis of learning outcomes achieved in both engineering courses clustering with the best, average, and worst attainments, respectively. In this investigation, the results obtained from clustering data points show that the same group of clusters with the best, average, and worst learning outcomes achievements formed using both k-means and k-medoid clustering for one course. On the other hand, a diverse group of clusters with the best, average, and worst learning outcomes achievements formed using both k-means and k-medoids clustering for another course.","author":[{"dropping-particle":"","family":"Mahboob","given":"Khalid","non-dropping-particle":"","parse-names":false,"suffix":""},{"dropping-particle":"","family":"Ali","given":"Syed A.","non-dropping-particle":"","parse-names":false,"suffix":""},{"dropping-particle":"","family":"Laila","given":"Umm e.","non-dropping-particle":"","parse-names":false,"suffix":""}],"container-title":"Computer Applications in Engineering Education","id":"ITEM-1","issue":"6","issued":{"date-parts":[["2020"]]},"page":"1652-1670","title":"Investigating learning outcomes in engineering education with data mining","type":"article-journal","volume":"28"},"uris":["http://www.mendeley.com/documents/?uuid=8fc9ece3-7b0c-4416-baa3-28bbf8c9d8f3"]}],"mendeley":{"formattedCitation":"(Mahboob et al., 2020)","plainTextFormattedCitation":"(Mahboob et al., 2020)","previouslyFormattedCitation":"(Mahboob et al., 2020)"},"properties":{"noteIndex":0},"schema":"https://github.com/citation-style-language/schema/raw/master/csl-citation.json"}</w:instrText>
      </w:r>
      <w:r>
        <w:fldChar w:fldCharType="separate"/>
      </w:r>
      <w:r w:rsidRPr="00725146">
        <w:rPr>
          <w:noProof/>
        </w:rPr>
        <w:t>(Mahboob et al., 2020)</w:t>
      </w:r>
      <w:r>
        <w:fldChar w:fldCharType="end"/>
      </w:r>
      <w:r>
        <w:t xml:space="preserve">. </w:t>
      </w:r>
    </w:p>
    <w:p w14:paraId="349479C5" w14:textId="77777777" w:rsidR="00092C92" w:rsidRDefault="00092C92" w:rsidP="00372712"/>
    <w:p w14:paraId="14FDCA10" w14:textId="1515FD12" w:rsidR="00372712" w:rsidRDefault="00372712" w:rsidP="00372712">
      <w:r w:rsidRPr="009A51E2">
        <w:t>The k-means algorithm is the most widely used clustering algorithm due to its simplicity.</w:t>
      </w:r>
      <w:r>
        <w:t xml:space="preserve"> The algorithm divides an unlabelled dataset into </w:t>
      </w:r>
      <w:r w:rsidRPr="00092C92">
        <w:rPr>
          <w:i/>
          <w:iCs/>
        </w:rPr>
        <w:t>k</w:t>
      </w:r>
      <w:r>
        <w:t xml:space="preserve"> clusters </w:t>
      </w:r>
      <w:r w:rsidR="004B2DCA">
        <w:t>to have similar properties in the same cluster</w:t>
      </w:r>
      <w:r>
        <w:t>.</w:t>
      </w:r>
      <w:r w:rsidRPr="009A51E2">
        <w:t xml:space="preserve"> The main aim of this algorithm is to minimi</w:t>
      </w:r>
      <w:r>
        <w:t>s</w:t>
      </w:r>
      <w:r w:rsidRPr="009A51E2">
        <w:t xml:space="preserve">e the sum of distances between the data point and their corresponding </w:t>
      </w:r>
      <w:r>
        <w:t>group</w:t>
      </w:r>
      <w:r w:rsidRPr="009A51E2">
        <w:t>s.</w:t>
      </w:r>
      <w:r>
        <w:t xml:space="preserve"> It does this by minimising an objective function, in this case, a squared error function which is given by:</w:t>
      </w:r>
    </w:p>
    <w:p w14:paraId="7764BF12" w14:textId="77C20FCB" w:rsidR="003C1CB0" w:rsidRDefault="003C1CB0" w:rsidP="00696052">
      <w:pPr>
        <w:pStyle w:val="Caption"/>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4334"/>
      </w:tblGrid>
      <w:tr w:rsidR="00696052" w14:paraId="3018FF0C" w14:textId="77777777" w:rsidTr="00EE45BC">
        <w:trPr>
          <w:jc w:val="center"/>
        </w:trPr>
        <w:tc>
          <w:tcPr>
            <w:tcW w:w="4675" w:type="dxa"/>
            <w:vAlign w:val="center"/>
          </w:tcPr>
          <w:p w14:paraId="4812194E" w14:textId="7205A90A" w:rsidR="00696052" w:rsidRDefault="00696052" w:rsidP="00696052">
            <m:oMathPara>
              <m:oMath>
                <m:r>
                  <w:rPr>
                    <w:rFonts w:ascii="Cambria Math" w:hAnsi="Cambria Math"/>
                  </w:rPr>
                  <m:t>W</m:t>
                </m:r>
                <m:d>
                  <m:dPr>
                    <m:ctrlPr>
                      <w:rPr>
                        <w:rFonts w:ascii="Cambria Math" w:hAnsi="Cambria Math"/>
                        <w:i/>
                      </w:rPr>
                    </m:ctrlPr>
                  </m:dPr>
                  <m:e>
                    <m:r>
                      <w:rPr>
                        <w:rFonts w:ascii="Cambria Math" w:hAnsi="Cambria Math"/>
                      </w:rPr>
                      <m:t>S, C</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nary>
                      <m:naryPr>
                        <m:chr m:val="∑"/>
                        <m:limLoc m:val="undOvr"/>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k</m:t>
                            </m:r>
                          </m:sub>
                        </m:sSub>
                      </m:sub>
                      <m:sup/>
                      <m:e>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 xml:space="preserve">i </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 xml:space="preserve"> </m:t>
                        </m:r>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 xml:space="preserve"> </m:t>
                        </m:r>
                      </m:e>
                    </m:nary>
                  </m:e>
                </m:nary>
              </m:oMath>
            </m:oMathPara>
          </w:p>
        </w:tc>
        <w:tc>
          <w:tcPr>
            <w:tcW w:w="4675" w:type="dxa"/>
            <w:vAlign w:val="center"/>
          </w:tcPr>
          <w:p w14:paraId="79619834" w14:textId="60FD7D70" w:rsidR="00696052" w:rsidRPr="00091DB3" w:rsidRDefault="00696052" w:rsidP="00EE45BC">
            <w:pPr>
              <w:jc w:val="right"/>
              <w:rPr>
                <w:i/>
                <w:iCs/>
              </w:rPr>
            </w:pPr>
            <w:r w:rsidRPr="00091DB3">
              <w:rPr>
                <w:i/>
                <w:iCs/>
              </w:rPr>
              <w:t xml:space="preserve">Equation </w:t>
            </w:r>
            <w:r w:rsidRPr="00091DB3">
              <w:rPr>
                <w:i/>
                <w:iCs/>
              </w:rPr>
              <w:fldChar w:fldCharType="begin"/>
            </w:r>
            <w:r w:rsidRPr="00091DB3">
              <w:rPr>
                <w:i/>
                <w:iCs/>
              </w:rPr>
              <w:instrText xml:space="preserve"> STYLEREF 1 \s </w:instrText>
            </w:r>
            <w:r w:rsidRPr="00091DB3">
              <w:rPr>
                <w:i/>
                <w:iCs/>
              </w:rPr>
              <w:fldChar w:fldCharType="separate"/>
            </w:r>
            <w:r w:rsidRPr="00091DB3">
              <w:rPr>
                <w:i/>
                <w:iCs/>
                <w:noProof/>
              </w:rPr>
              <w:t>3</w:t>
            </w:r>
            <w:r w:rsidRPr="00091DB3">
              <w:rPr>
                <w:i/>
                <w:iCs/>
              </w:rPr>
              <w:fldChar w:fldCharType="end"/>
            </w:r>
            <w:r w:rsidRPr="00091DB3">
              <w:rPr>
                <w:i/>
                <w:iCs/>
              </w:rPr>
              <w:t>.</w:t>
            </w:r>
            <w:r>
              <w:rPr>
                <w:i/>
                <w:iCs/>
              </w:rPr>
              <w:t>4</w:t>
            </w:r>
          </w:p>
        </w:tc>
      </w:tr>
    </w:tbl>
    <w:p w14:paraId="2D0586D3" w14:textId="77777777" w:rsidR="00696052" w:rsidRPr="00696052" w:rsidRDefault="00696052" w:rsidP="00696052"/>
    <w:p w14:paraId="3FEB724F" w14:textId="2FD8AFE5" w:rsidR="00372712" w:rsidRDefault="00372712" w:rsidP="00372712">
      <w:r>
        <w:t>Where S is a K-cluster partition of the entity set represented by vectors y</w:t>
      </w:r>
      <w:r>
        <w:rPr>
          <w:vertAlign w:val="subscript"/>
        </w:rPr>
        <w:t xml:space="preserve">i </w:t>
      </w:r>
      <w:r>
        <w:t xml:space="preserve">(i </w:t>
      </w:r>
      <w:r>
        <w:rPr>
          <w:rFonts w:ascii="Cambria Math" w:hAnsi="Cambria Math"/>
        </w:rPr>
        <w:t xml:space="preserve">∈ </w:t>
      </w:r>
      <w:r>
        <w:t>I) in the M-dimensional feature space, consisting of non-empty non-overlapping clusters S</w:t>
      </w:r>
      <w:r>
        <w:rPr>
          <w:vertAlign w:val="subscript"/>
        </w:rPr>
        <w:t>k</w:t>
      </w:r>
      <w:r>
        <w:t>, each with a centroid c</w:t>
      </w:r>
      <w:r>
        <w:rPr>
          <w:vertAlign w:val="subscript"/>
        </w:rPr>
        <w:t>k</w:t>
      </w:r>
      <w:r>
        <w:t xml:space="preserve"> (k=1, 2, … K) </w:t>
      </w:r>
      <w:r>
        <w:fldChar w:fldCharType="begin" w:fldLock="1"/>
      </w:r>
      <w:r>
        <w:instrText>ADDIN CSL_CITATION {"citationItems":[{"id":"ITEM-1","itemData":{"abstract":"Clustering is widely used in different field such as biology, psychology, and economics. The result of clustering\nvaries as number of cluster parameter changes hence main challenge of cluster analysis is that the number of clusters or the\nnumber of model parameters is seldom known, and it must be determined before clustering. The several clustering algorithm\nhas been proposed. Among them k-means method is a simple and fast clustering technique. We address the problem of\ncluster number selection by using a k-means approach We can ask end users to provide a number of clusters in advance, but\nit is not feasible end user requires domain knowledge of each data set. There are many methods available to estimate the\nnumber of clusters such as statistical indices, variance based method, Information Theoretic, goodness of fit method\netc...The paper explores six different approaches to determine the right number of clusters in a dataset.","author":[{"dropping-particle":"","family":"Kodinariya","given":"Trupti M.","non-dropping-particle":"","parse-names":false,"suffix":""},{"dropping-particle":"","family":"Makwana","given":"Prashant R.","non-dropping-particle":"","parse-names":false,"suffix":""}],"container-title":"International Journal of Advance Research in Computer Science and Management Studies","id":"ITEM-1","issue":"6","issued":{"date-parts":[["2013","11"]]},"title":"Review on determining number of Cluster in K-Means Clustering","type":"article-journal","volume":"1"},"uris":["http://www.mendeley.com/documents/?uuid=a58409e8-3088-3b0c-a844-0def74f2b574"]}],"mendeley":{"formattedCitation":"(Kodinariya &amp; Makwana, 2013)","plainTextFormattedCitation":"(Kodinariya &amp; Makwana, 2013)","previouslyFormattedCitation":"(Kodinariya &amp; Makwana, 2013)"},"properties":{"noteIndex":0},"schema":"https://github.com/citation-style-language/schema/raw/master/csl-citation.json"}</w:instrText>
      </w:r>
      <w:r>
        <w:fldChar w:fldCharType="separate"/>
      </w:r>
      <w:r w:rsidRPr="00B7354D">
        <w:rPr>
          <w:noProof/>
        </w:rPr>
        <w:t>(Kodinariya &amp; Makwana, 2013)</w:t>
      </w:r>
      <w:r>
        <w:fldChar w:fldCharType="end"/>
      </w:r>
      <w:r>
        <w:t>.</w:t>
      </w:r>
    </w:p>
    <w:p w14:paraId="26E09ECA" w14:textId="77777777" w:rsidR="00E110CA" w:rsidRDefault="00E110CA" w:rsidP="00372712"/>
    <w:p w14:paraId="468D1C7C" w14:textId="77777777" w:rsidR="00372712" w:rsidRDefault="00372712" w:rsidP="00372712">
      <w:r>
        <w:t xml:space="preserve">K-Means is defined over continuous-valued data since it requires the ability to compute the mean. </w:t>
      </w:r>
      <w:r w:rsidRPr="0044217A">
        <w:t xml:space="preserve">Calculating the distance or (dis)similarity between each pair of observations is </w:t>
      </w:r>
      <w:r w:rsidRPr="0044217A">
        <w:lastRenderedPageBreak/>
        <w:t>required for classifying data points. A dissimilarity or distance matrix is the outcome of this algorithm. The Euclidean and Manhattan distances are two widely used methods for measuring cluster distance.</w:t>
      </w:r>
    </w:p>
    <w:p w14:paraId="2E8AAE72" w14:textId="54A776E7" w:rsidR="00372712" w:rsidRDefault="00372712" w:rsidP="00372712">
      <w:r>
        <w:t xml:space="preserve">The k-means algorithm is given as follows: </w:t>
      </w:r>
    </w:p>
    <w:p w14:paraId="37894C9E" w14:textId="0401DF09" w:rsidR="00FE52F1" w:rsidRDefault="00FE52F1" w:rsidP="000B0C77">
      <w:pPr>
        <w:pStyle w:val="ListParagraph"/>
        <w:numPr>
          <w:ilvl w:val="0"/>
          <w:numId w:val="13"/>
        </w:numPr>
      </w:pPr>
      <w:r>
        <w:t>Determine the centroid coordinate.</w:t>
      </w:r>
    </w:p>
    <w:p w14:paraId="56D6118B" w14:textId="19EC5FA2" w:rsidR="00FE52F1" w:rsidRDefault="00FE52F1" w:rsidP="000B0C77">
      <w:pPr>
        <w:pStyle w:val="ListParagraph"/>
        <w:numPr>
          <w:ilvl w:val="0"/>
          <w:numId w:val="13"/>
        </w:numPr>
      </w:pPr>
      <w:r>
        <w:t>Determine the distance of each object to the centroids.</w:t>
      </w:r>
    </w:p>
    <w:p w14:paraId="1C1D8F63" w14:textId="4EF280F3" w:rsidR="00FE52F1" w:rsidRDefault="00FE52F1" w:rsidP="000B0C77">
      <w:pPr>
        <w:pStyle w:val="ListParagraph"/>
        <w:numPr>
          <w:ilvl w:val="0"/>
          <w:numId w:val="13"/>
        </w:numPr>
      </w:pPr>
      <w:r>
        <w:t>Assign each object to the group with the closest centroid.</w:t>
      </w:r>
    </w:p>
    <w:p w14:paraId="4849BBB9" w14:textId="634A2AA6" w:rsidR="00FE52F1" w:rsidRDefault="00FE52F1" w:rsidP="000B0C77">
      <w:pPr>
        <w:pStyle w:val="ListParagraph"/>
        <w:numPr>
          <w:ilvl w:val="0"/>
          <w:numId w:val="13"/>
        </w:numPr>
      </w:pPr>
      <w:r>
        <w:t>After the assignment, recalculate the positions of the k centroids.</w:t>
      </w:r>
    </w:p>
    <w:p w14:paraId="49D04E3F" w14:textId="39D91A8E" w:rsidR="007C4A11" w:rsidRDefault="00FE52F1" w:rsidP="000B0C77">
      <w:pPr>
        <w:pStyle w:val="ListParagraph"/>
        <w:numPr>
          <w:ilvl w:val="0"/>
          <w:numId w:val="13"/>
        </w:numPr>
      </w:pPr>
      <w:r>
        <w:t>Repeat until convergence.</w:t>
      </w:r>
      <w:r w:rsidR="00785676">
        <w:t xml:space="preserve"> </w:t>
      </w:r>
      <w:r w:rsidR="00785676">
        <w:fldChar w:fldCharType="begin" w:fldLock="1"/>
      </w:r>
      <w:r w:rsidR="00D369A8">
        <w:instrText>ADDIN CSL_CITATION {"citationItems":[{"id":"ITEM-1","itemData":{"abstract":"Data clustering is an important data exploration technique with many applications in data mining. Kmeans is one of the most well known methods of data mining that partitions a dataset into groups of patterns, many\nmethods have been proposed to improve the performance of the K-means algorithm. Standardization is the central\npreprocessing step in data mining, to standardize values of features or attributes from different dynamic range into a\nspecific range. In this paper, we have analyzed the performances of the three standardization methods on\nconventional K-means algorithm. By comparing the results on infectious diseases datasets, it was found that the\nresult obtained by the z-score standardization method is more effective and efficient than min-max and decimal\nscaling standardization methods.","author":[{"dropping-particle":"","family":"Mohamad","given":"Ismail","non-dropping-particle":"Bin","parse-names":false,"suffix":""},{"dropping-particle":"","family":"Usman","given":"Dauda","non-dropping-particle":"","parse-names":false,"suffix":""}],"container-title":"Research Journal of Applied Sciences, Engineering and Technology","id":"ITEM-1","issued":{"date-parts":[["2013"]]},"title":"Standardization and Its Effects on K-Means Clustering Algorithm","type":"article-journal"},"uris":["http://www.mendeley.com/documents/?uuid=0198ff56-b77e-3033-8f68-77d89f41bce0"]}],"mendeley":{"formattedCitation":"(Bin Mohamad &amp; Usman, 2013)","manualFormatting":"(Mohamad &amp; Usman, 2013)","plainTextFormattedCitation":"(Bin Mohamad &amp; Usman, 2013)","previouslyFormattedCitation":"(Bin Mohamad &amp; Usman, 2013)"},"properties":{"noteIndex":0},"schema":"https://github.com/citation-style-language/schema/raw/master/csl-citation.json"}</w:instrText>
      </w:r>
      <w:r w:rsidR="00785676">
        <w:fldChar w:fldCharType="separate"/>
      </w:r>
      <w:r w:rsidR="00785676" w:rsidRPr="00785676">
        <w:rPr>
          <w:noProof/>
        </w:rPr>
        <w:t>(Mohamad &amp; Usman, 2013)</w:t>
      </w:r>
      <w:r w:rsidR="00785676">
        <w:fldChar w:fldCharType="end"/>
      </w:r>
    </w:p>
    <w:p w14:paraId="5AEE8307" w14:textId="77777777" w:rsidR="00785676" w:rsidRDefault="00785676" w:rsidP="00785676">
      <w:pPr>
        <w:pStyle w:val="ListParagraph"/>
      </w:pPr>
    </w:p>
    <w:p w14:paraId="2D4B80BA" w14:textId="0B258AB9" w:rsidR="00372712" w:rsidRDefault="00372712" w:rsidP="00372712">
      <w:r>
        <w:t xml:space="preserve">The </w:t>
      </w:r>
      <w:r>
        <w:rPr>
          <w:i/>
          <w:iCs/>
        </w:rPr>
        <w:t xml:space="preserve">k </w:t>
      </w:r>
      <w:r>
        <w:t>in k-means</w:t>
      </w:r>
      <w:r w:rsidRPr="00A459A9">
        <w:t xml:space="preserve"> defines the number of pre-defined clusters that need to be created in the process</w:t>
      </w:r>
      <w:r>
        <w:t xml:space="preserve">. Choosing a </w:t>
      </w:r>
      <w:r>
        <w:rPr>
          <w:i/>
          <w:iCs/>
        </w:rPr>
        <w:t>k</w:t>
      </w:r>
      <w:r>
        <w:t xml:space="preserve"> value should be done carefully because different values of </w:t>
      </w:r>
      <w:r>
        <w:rPr>
          <w:i/>
          <w:iCs/>
        </w:rPr>
        <w:t>k</w:t>
      </w:r>
      <w:r>
        <w:t xml:space="preserve"> produce different results. After the </w:t>
      </w:r>
      <w:r>
        <w:rPr>
          <w:i/>
          <w:iCs/>
        </w:rPr>
        <w:t xml:space="preserve">k </w:t>
      </w:r>
      <w:r>
        <w:t xml:space="preserve">value is selected, the data points nearest to the </w:t>
      </w:r>
      <w:r>
        <w:rPr>
          <w:i/>
          <w:iCs/>
        </w:rPr>
        <w:t>k</w:t>
      </w:r>
      <w:r>
        <w:t xml:space="preserve">-centre are assigned to a cluster. There are various ways to determine the number of clusters, </w:t>
      </w:r>
      <w:r w:rsidRPr="00C60684">
        <w:rPr>
          <w:i/>
          <w:iCs/>
        </w:rPr>
        <w:t>k</w:t>
      </w:r>
      <w:r>
        <w:t xml:space="preserve"> for an available dataset. Some commonly used methods include:</w:t>
      </w:r>
    </w:p>
    <w:p w14:paraId="3A479341" w14:textId="1DEB813A" w:rsidR="00785676" w:rsidRDefault="00785676" w:rsidP="000B0C77">
      <w:pPr>
        <w:pStyle w:val="ListParagraph"/>
        <w:numPr>
          <w:ilvl w:val="0"/>
          <w:numId w:val="14"/>
        </w:numPr>
      </w:pPr>
      <w:r w:rsidRPr="00785676">
        <w:rPr>
          <w:b/>
          <w:bCs/>
        </w:rPr>
        <w:t>Elbow Method:</w:t>
      </w:r>
      <w:r>
        <w:t xml:space="preserve"> </w:t>
      </w:r>
      <w:r w:rsidRPr="00785676">
        <w:t>This is by far the most used method. The elbow method looks at the total within-cluster sum of square (WSS) as a function of the number of clusters. The WSS score is a sum of Squared Errors of all the points which is given by:</w:t>
      </w:r>
    </w:p>
    <w:p w14:paraId="3DECF0DE" w14:textId="687ACDFE" w:rsidR="003C1CB0" w:rsidRDefault="003C1CB0" w:rsidP="00696052">
      <w:pPr>
        <w:pStyle w:val="Caption"/>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2"/>
        <w:gridCol w:w="4322"/>
      </w:tblGrid>
      <w:tr w:rsidR="00696052" w14:paraId="05610903" w14:textId="77777777" w:rsidTr="00EE45BC">
        <w:trPr>
          <w:jc w:val="center"/>
        </w:trPr>
        <w:tc>
          <w:tcPr>
            <w:tcW w:w="4675" w:type="dxa"/>
            <w:vAlign w:val="center"/>
            <w:hideMark/>
          </w:tcPr>
          <w:p w14:paraId="7B0370B1" w14:textId="4C68EEAE" w:rsidR="00696052" w:rsidRDefault="00696052" w:rsidP="00696052">
            <w:pPr>
              <w:pStyle w:val="ListParagraph"/>
              <w:ind w:left="1080"/>
            </w:pPr>
            <m:oMathPara>
              <m:oMath>
                <m:r>
                  <m:rPr>
                    <m:sty m:val="p"/>
                  </m:rPr>
                  <w:rPr>
                    <w:rFonts w:ascii="Cambria Math" w:hAnsi="Cambria Math"/>
                  </w:rPr>
                  <m:t xml:space="preserve">SSE= </m:t>
                </m:r>
                <m:nary>
                  <m:naryPr>
                    <m:chr m:val="∑"/>
                    <m:limLoc m:val="undOvr"/>
                    <m:ctrlPr>
                      <w:rPr>
                        <w:rFonts w:ascii="Cambria Math" w:hAnsi="Cambria Math"/>
                      </w:rPr>
                    </m:ctrlPr>
                  </m:naryPr>
                  <m:sub>
                    <m:r>
                      <w:rPr>
                        <w:rFonts w:ascii="Cambria Math" w:hAnsi="Cambria Math"/>
                      </w:rPr>
                      <m:t>K=1</m:t>
                    </m:r>
                  </m:sub>
                  <m:sup>
                    <m:r>
                      <w:rPr>
                        <w:rFonts w:ascii="Cambria Math" w:hAnsi="Cambria Math"/>
                      </w:rPr>
                      <m:t>K</m:t>
                    </m:r>
                  </m:sup>
                  <m:e>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K</m:t>
                            </m:r>
                          </m:sub>
                        </m:sSub>
                      </m:sub>
                      <m:sup/>
                      <m:e>
                        <m:r>
                          <w:rPr>
                            <w:rFonts w:ascii="Cambria Math" w:hAnsi="Cambria Math"/>
                          </w:rPr>
                          <m:t>||</m:t>
                        </m:r>
                      </m:e>
                    </m:nary>
                  </m:e>
                </m:nary>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C</m:t>
                    </m:r>
                  </m:e>
                  <m:sub>
                    <m:r>
                      <w:rPr>
                        <w:rFonts w:ascii="Cambria Math" w:hAnsi="Cambria Math"/>
                      </w:rPr>
                      <m:t>k</m:t>
                    </m:r>
                  </m:sub>
                </m:sSub>
                <m:r>
                  <m:rPr>
                    <m:sty m:val="p"/>
                  </m:rPr>
                  <w:rPr>
                    <w:rFonts w:ascii="Cambria Math" w:hAnsi="Cambria Math"/>
                  </w:rPr>
                  <m:t xml:space="preserve"> ‖ </m:t>
                </m:r>
                <m:r>
                  <w:rPr>
                    <w:rFonts w:ascii="Cambria Math" w:hAnsi="Cambria Math"/>
                  </w:rPr>
                  <m:t>2</m:t>
                </m:r>
                <m:r>
                  <m:rPr>
                    <m:sty m:val="p"/>
                  </m:rPr>
                  <w:rPr>
                    <w:rFonts w:ascii="Cambria Math" w:hAnsi="Cambria Math"/>
                  </w:rPr>
                  <m:t xml:space="preserve"> </m:t>
                </m:r>
              </m:oMath>
            </m:oMathPara>
          </w:p>
        </w:tc>
        <w:tc>
          <w:tcPr>
            <w:tcW w:w="4675" w:type="dxa"/>
            <w:vAlign w:val="center"/>
            <w:hideMark/>
          </w:tcPr>
          <w:p w14:paraId="4E0733F4" w14:textId="4AACF689" w:rsidR="00696052" w:rsidRDefault="00696052" w:rsidP="00EE45BC">
            <w:pPr>
              <w:jc w:val="right"/>
            </w:pPr>
            <w:r>
              <w:rPr>
                <w:i/>
                <w:iCs/>
              </w:rPr>
              <w:t>Equation 3.5</w:t>
            </w:r>
          </w:p>
        </w:tc>
      </w:tr>
    </w:tbl>
    <w:p w14:paraId="6A18D8B6" w14:textId="77777777" w:rsidR="00696052" w:rsidRPr="00696052" w:rsidRDefault="00696052" w:rsidP="00696052">
      <w:pPr>
        <w:jc w:val="center"/>
      </w:pPr>
    </w:p>
    <w:p w14:paraId="7C680960" w14:textId="459B2151" w:rsidR="00372712" w:rsidRDefault="00372712" w:rsidP="00785676">
      <w:pPr>
        <w:pStyle w:val="ListParagraph"/>
      </w:pPr>
      <w:r>
        <w:t xml:space="preserve">The method begins with </w:t>
      </w:r>
      <w:r>
        <w:rPr>
          <w:i/>
          <w:iCs/>
        </w:rPr>
        <w:t xml:space="preserve">k </w:t>
      </w:r>
      <w:r>
        <w:t xml:space="preserve">= 2 and increments </w:t>
      </w:r>
      <w:r>
        <w:rPr>
          <w:i/>
          <w:iCs/>
        </w:rPr>
        <w:t>k</w:t>
      </w:r>
      <w:r>
        <w:t xml:space="preserve"> at each step while calculating the clusters and the WSS value. It gets to a point where the WSS value drops dramatically for a particular </w:t>
      </w:r>
      <w:r>
        <w:rPr>
          <w:i/>
          <w:iCs/>
        </w:rPr>
        <w:t>k</w:t>
      </w:r>
      <w:r>
        <w:t xml:space="preserve"> value. </w:t>
      </w:r>
      <w:r w:rsidRPr="00070C4A">
        <w:t xml:space="preserve">In </w:t>
      </w:r>
      <w:r>
        <w:t>a</w:t>
      </w:r>
      <w:r w:rsidRPr="00070C4A">
        <w:t xml:space="preserve"> plot of WSS-versus-</w:t>
      </w:r>
      <w:r w:rsidRPr="00C60684">
        <w:rPr>
          <w:i/>
          <w:iCs/>
        </w:rPr>
        <w:t>k</w:t>
      </w:r>
      <w:r w:rsidRPr="00070C4A">
        <w:t>, this is visible as an elbow.</w:t>
      </w:r>
      <w:r>
        <w:t xml:space="preserve"> A problem with this method is that the 'elbow' cannot always be unambiguously identified. Figure 3.7 shows an example of the elbow method:</w:t>
      </w:r>
    </w:p>
    <w:p w14:paraId="1D2B61C5" w14:textId="77777777" w:rsidR="00E61778" w:rsidRDefault="00372712" w:rsidP="00E61778">
      <w:pPr>
        <w:pStyle w:val="ListParagraph"/>
        <w:keepNext/>
        <w:ind w:left="1080"/>
        <w:jc w:val="center"/>
      </w:pPr>
      <w:r>
        <w:rPr>
          <w:noProof/>
          <w:lang w:val="en-US"/>
        </w:rPr>
        <w:lastRenderedPageBreak/>
        <w:drawing>
          <wp:inline distT="0" distB="0" distL="0" distR="0" wp14:anchorId="62F2E844" wp14:editId="1BC56B0C">
            <wp:extent cx="3707651" cy="1948336"/>
            <wp:effectExtent l="0" t="0" r="7620" b="0"/>
            <wp:docPr id="7" name="Picture 7" descr="How to choose the optimal number of clusters in K-means clustering - Quo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ow to choose the optimal number of clusters in K-means clustering - Quora"/>
                    <pic:cNvPicPr>
                      <a:picLocks noChangeAspect="1" noChangeArrowheads="1"/>
                    </pic:cNvPicPr>
                  </pic:nvPicPr>
                  <pic:blipFill rotWithShape="1">
                    <a:blip r:embed="rId19">
                      <a:extLst>
                        <a:ext uri="{28A0092B-C50C-407E-A947-70E740481C1C}">
                          <a14:useLocalDpi xmlns:a14="http://schemas.microsoft.com/office/drawing/2010/main" val="0"/>
                        </a:ext>
                      </a:extLst>
                    </a:blip>
                    <a:srcRect t="10322"/>
                    <a:stretch/>
                  </pic:blipFill>
                  <pic:spPr bwMode="auto">
                    <a:xfrm>
                      <a:off x="0" y="0"/>
                      <a:ext cx="3726050" cy="1958005"/>
                    </a:xfrm>
                    <a:prstGeom prst="rect">
                      <a:avLst/>
                    </a:prstGeom>
                    <a:noFill/>
                    <a:ln>
                      <a:noFill/>
                    </a:ln>
                    <a:extLst>
                      <a:ext uri="{53640926-AAD7-44D8-BBD7-CCE9431645EC}">
                        <a14:shadowObscured xmlns:a14="http://schemas.microsoft.com/office/drawing/2010/main"/>
                      </a:ext>
                    </a:extLst>
                  </pic:spPr>
                </pic:pic>
              </a:graphicData>
            </a:graphic>
          </wp:inline>
        </w:drawing>
      </w:r>
    </w:p>
    <w:p w14:paraId="10B48114" w14:textId="0148B808" w:rsidR="003C1CB0" w:rsidRDefault="00E61778" w:rsidP="00696052">
      <w:pPr>
        <w:pStyle w:val="Caption"/>
      </w:pPr>
      <w:bookmarkStart w:id="822" w:name="_Toc76984753"/>
      <w:bookmarkStart w:id="823" w:name="_Toc77532257"/>
      <w:bookmarkStart w:id="824" w:name="_Toc77532331"/>
      <w:bookmarkStart w:id="825" w:name="_Toc78530357"/>
      <w:bookmarkStart w:id="826" w:name="_Toc79131668"/>
      <w:bookmarkStart w:id="827" w:name="_Toc79531995"/>
      <w:bookmarkStart w:id="828" w:name="_Toc79534662"/>
      <w:bookmarkStart w:id="829" w:name="_Toc79650251"/>
      <w:bookmarkStart w:id="830" w:name="_Toc79650723"/>
      <w:r>
        <w:t>Figure</w:t>
      </w:r>
      <w:r w:rsidR="000B3E0F">
        <w:t xml:space="preserve"> 3</w:t>
      </w:r>
      <w:r w:rsidR="00710223">
        <w:t>.</w:t>
      </w:r>
      <w:r w:rsidR="00710223">
        <w:fldChar w:fldCharType="begin"/>
      </w:r>
      <w:r w:rsidR="00710223">
        <w:instrText xml:space="preserve"> SEQ Figure \* ARABIC \s 1 </w:instrText>
      </w:r>
      <w:r w:rsidR="00710223">
        <w:fldChar w:fldCharType="separate"/>
      </w:r>
      <w:r w:rsidR="006A14C1">
        <w:rPr>
          <w:noProof/>
        </w:rPr>
        <w:t>7</w:t>
      </w:r>
      <w:r w:rsidR="00710223">
        <w:fldChar w:fldCharType="end"/>
      </w:r>
      <w:r w:rsidR="000B3E0F">
        <w:t xml:space="preserve">   </w:t>
      </w:r>
      <w:r w:rsidRPr="006B4B23">
        <w:t>Example of elbow point</w:t>
      </w:r>
      <w:bookmarkEnd w:id="822"/>
      <w:bookmarkEnd w:id="823"/>
      <w:bookmarkEnd w:id="824"/>
      <w:bookmarkEnd w:id="825"/>
      <w:bookmarkEnd w:id="826"/>
      <w:bookmarkEnd w:id="827"/>
      <w:bookmarkEnd w:id="828"/>
      <w:bookmarkEnd w:id="829"/>
      <w:bookmarkEnd w:id="830"/>
    </w:p>
    <w:p w14:paraId="389553F5" w14:textId="0A142315" w:rsidR="00785676" w:rsidRPr="00785676" w:rsidRDefault="00785676" w:rsidP="000B0C77">
      <w:pPr>
        <w:pStyle w:val="ListParagraph"/>
        <w:numPr>
          <w:ilvl w:val="0"/>
          <w:numId w:val="14"/>
        </w:numPr>
      </w:pPr>
      <w:r w:rsidRPr="00785676">
        <w:rPr>
          <w:b/>
          <w:bCs/>
        </w:rPr>
        <w:t>Silhouette Method:</w:t>
      </w:r>
      <w:r>
        <w:t xml:space="preserve"> </w:t>
      </w:r>
      <w:r w:rsidRPr="00785676">
        <w:t xml:space="preserve">The silhouette coefficient method combines cohesion and resolution to measure how similar a data point is within a cluster </w:t>
      </w:r>
      <w:r w:rsidR="004B2DCA">
        <w:t>instead of</w:t>
      </w:r>
      <w:r w:rsidRPr="00785676">
        <w:t xml:space="preserve"> other groups. The silhouette coefficient is given as:</w:t>
      </w:r>
    </w:p>
    <w:p w14:paraId="6C8024CD" w14:textId="133E5F29" w:rsidR="00C6741D" w:rsidRDefault="00C6741D" w:rsidP="00696052">
      <w:pPr>
        <w:pStyle w:val="Caption"/>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7"/>
        <w:gridCol w:w="4307"/>
      </w:tblGrid>
      <w:tr w:rsidR="00696052" w14:paraId="43BC9EEF" w14:textId="77777777" w:rsidTr="00EE45BC">
        <w:trPr>
          <w:jc w:val="center"/>
        </w:trPr>
        <w:tc>
          <w:tcPr>
            <w:tcW w:w="4675" w:type="dxa"/>
            <w:vAlign w:val="center"/>
            <w:hideMark/>
          </w:tcPr>
          <w:p w14:paraId="2D5B7B43" w14:textId="521C3AAC" w:rsidR="00696052" w:rsidRPr="00696052" w:rsidRDefault="00696052" w:rsidP="00696052">
            <w:pPr>
              <w:pStyle w:val="ListParagraph"/>
              <w:ind w:left="1080"/>
              <w:rPr>
                <w:rFonts w:eastAsiaTheme="minorEastAsia"/>
                <w:b/>
                <w:bCs/>
              </w:rPr>
            </w:pPr>
            <m:oMathPara>
              <m:oMath>
                <m:r>
                  <m:rPr>
                    <m:sty m:val="bi"/>
                  </m:rPr>
                  <w:rPr>
                    <w:rFonts w:ascii="Cambria Math" w:hAnsi="Cambria Math"/>
                  </w:rPr>
                  <m:t>s</m:t>
                </m:r>
                <m:d>
                  <m:dPr>
                    <m:ctrlPr>
                      <w:rPr>
                        <w:rFonts w:ascii="Cambria Math" w:hAnsi="Cambria Math"/>
                        <w:b/>
                        <w:bCs/>
                        <w:i/>
                      </w:rPr>
                    </m:ctrlPr>
                  </m:dPr>
                  <m:e>
                    <m:r>
                      <m:rPr>
                        <m:sty m:val="bi"/>
                      </m:rPr>
                      <w:rPr>
                        <w:rFonts w:ascii="Cambria Math" w:hAnsi="Cambria Math"/>
                      </w:rPr>
                      <m:t>o</m:t>
                    </m:r>
                  </m:e>
                </m:d>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 xml:space="preserve">b </m:t>
                    </m:r>
                    <m:d>
                      <m:dPr>
                        <m:ctrlPr>
                          <w:rPr>
                            <w:rFonts w:ascii="Cambria Math" w:hAnsi="Cambria Math"/>
                            <w:b/>
                            <w:bCs/>
                            <w:i/>
                          </w:rPr>
                        </m:ctrlPr>
                      </m:dPr>
                      <m:e>
                        <m:r>
                          <m:rPr>
                            <m:sty m:val="bi"/>
                          </m:rPr>
                          <w:rPr>
                            <w:rFonts w:ascii="Cambria Math" w:hAnsi="Cambria Math"/>
                          </w:rPr>
                          <m:t>o</m:t>
                        </m:r>
                      </m:e>
                    </m:d>
                    <m:r>
                      <m:rPr>
                        <m:sty m:val="bi"/>
                      </m:rPr>
                      <w:rPr>
                        <w:rFonts w:ascii="Cambria Math" w:hAnsi="Cambria Math"/>
                      </w:rPr>
                      <m:t>-a(o)</m:t>
                    </m:r>
                  </m:num>
                  <m:den>
                    <m:r>
                      <m:rPr>
                        <m:sty m:val="bi"/>
                      </m:rPr>
                      <w:rPr>
                        <w:rFonts w:ascii="Cambria Math" w:hAnsi="Cambria Math"/>
                      </w:rPr>
                      <m:t>max{a</m:t>
                    </m:r>
                    <m:d>
                      <m:dPr>
                        <m:ctrlPr>
                          <w:rPr>
                            <w:rFonts w:ascii="Cambria Math" w:hAnsi="Cambria Math"/>
                            <w:b/>
                            <w:bCs/>
                            <w:i/>
                          </w:rPr>
                        </m:ctrlPr>
                      </m:dPr>
                      <m:e>
                        <m:r>
                          <m:rPr>
                            <m:sty m:val="bi"/>
                          </m:rPr>
                          <w:rPr>
                            <w:rFonts w:ascii="Cambria Math" w:hAnsi="Cambria Math"/>
                          </w:rPr>
                          <m:t>i</m:t>
                        </m:r>
                      </m:e>
                    </m:d>
                    <m:r>
                      <m:rPr>
                        <m:sty m:val="bi"/>
                      </m:rPr>
                      <w:rPr>
                        <w:rFonts w:ascii="Cambria Math" w:hAnsi="Cambria Math"/>
                      </w:rPr>
                      <m:t>, b</m:t>
                    </m:r>
                    <m:d>
                      <m:dPr>
                        <m:ctrlPr>
                          <w:rPr>
                            <w:rFonts w:ascii="Cambria Math" w:hAnsi="Cambria Math"/>
                            <w:b/>
                            <w:bCs/>
                            <w:i/>
                          </w:rPr>
                        </m:ctrlPr>
                      </m:dPr>
                      <m:e>
                        <m:r>
                          <m:rPr>
                            <m:sty m:val="bi"/>
                          </m:rPr>
                          <w:rPr>
                            <w:rFonts w:ascii="Cambria Math" w:hAnsi="Cambria Math"/>
                          </w:rPr>
                          <m:t>i</m:t>
                        </m:r>
                      </m:e>
                    </m:d>
                    <m:r>
                      <m:rPr>
                        <m:sty m:val="bi"/>
                      </m:rPr>
                      <w:rPr>
                        <w:rFonts w:ascii="Cambria Math" w:hAnsi="Cambria Math"/>
                      </w:rPr>
                      <m:t>}</m:t>
                    </m:r>
                  </m:den>
                </m:f>
              </m:oMath>
            </m:oMathPara>
          </w:p>
        </w:tc>
        <w:tc>
          <w:tcPr>
            <w:tcW w:w="4675" w:type="dxa"/>
            <w:vAlign w:val="center"/>
            <w:hideMark/>
          </w:tcPr>
          <w:p w14:paraId="29949248" w14:textId="4A49FB66" w:rsidR="00696052" w:rsidRDefault="00696052" w:rsidP="00EE45BC">
            <w:pPr>
              <w:jc w:val="right"/>
            </w:pPr>
            <w:r>
              <w:rPr>
                <w:i/>
                <w:iCs/>
              </w:rPr>
              <w:t>Equation 3.6</w:t>
            </w:r>
          </w:p>
        </w:tc>
      </w:tr>
    </w:tbl>
    <w:p w14:paraId="33DE955E" w14:textId="77777777" w:rsidR="00696052" w:rsidRPr="00696052" w:rsidRDefault="00696052" w:rsidP="00696052"/>
    <w:p w14:paraId="3B9BF90F" w14:textId="77777777" w:rsidR="00372712" w:rsidRDefault="00372712" w:rsidP="00785676">
      <w:pPr>
        <w:pStyle w:val="ListParagraph"/>
      </w:pPr>
      <w:r>
        <w:t xml:space="preserve">Where s(o) </w:t>
      </w:r>
      <w:r w:rsidRPr="000A33EC">
        <w:t xml:space="preserve">is the silhouette coefficient of the data point </w:t>
      </w:r>
      <w:r>
        <w:t xml:space="preserve">o, </w:t>
      </w:r>
      <w:r w:rsidRPr="000A33EC">
        <w:t>a(</w:t>
      </w:r>
      <w:r>
        <w:t>o</w:t>
      </w:r>
      <w:r w:rsidRPr="000A33EC">
        <w:t xml:space="preserve">) is the average distance between </w:t>
      </w:r>
      <w:r>
        <w:t>‘o’</w:t>
      </w:r>
      <w:r w:rsidRPr="000A33EC">
        <w:t xml:space="preserve"> and all other data points in the cluster to which </w:t>
      </w:r>
      <w:r>
        <w:t>o</w:t>
      </w:r>
      <w:r w:rsidRPr="000A33EC">
        <w:t xml:space="preserve"> belon</w:t>
      </w:r>
      <w:r>
        <w:t xml:space="preserve">gs, and </w:t>
      </w:r>
      <w:r w:rsidRPr="000A33EC">
        <w:t>b(</w:t>
      </w:r>
      <w:r>
        <w:t>o</w:t>
      </w:r>
      <w:r w:rsidRPr="000A33EC">
        <w:t xml:space="preserve">) is the average distance from </w:t>
      </w:r>
      <w:r>
        <w:t>o</w:t>
      </w:r>
      <w:r w:rsidRPr="000A33EC">
        <w:t xml:space="preserve"> to all clusters to which </w:t>
      </w:r>
      <w:r>
        <w:t xml:space="preserve">o </w:t>
      </w:r>
      <w:r w:rsidRPr="000A33EC">
        <w:t>does not belong.</w:t>
      </w:r>
      <w:r>
        <w:t xml:space="preserve"> </w:t>
      </w:r>
    </w:p>
    <w:p w14:paraId="69AE9B40" w14:textId="77777777" w:rsidR="00372712" w:rsidRDefault="00372712" w:rsidP="00785676">
      <w:pPr>
        <w:pStyle w:val="ListParagraph"/>
      </w:pPr>
      <w:r>
        <w:t>The silhouette coefficient value is between [-1, 1]. A value of 1 indicates the data point is very compact in the cluster it belongs to and far from other clusters. A value of 0 indicates an overlap between clusters, and a negative value means data points have been assigned to the wrong clusters.</w:t>
      </w:r>
    </w:p>
    <w:p w14:paraId="6A86C82E" w14:textId="5AE71B8F" w:rsidR="00372712" w:rsidRDefault="00372712" w:rsidP="00785676">
      <w:pPr>
        <w:pStyle w:val="ListParagraph"/>
      </w:pPr>
      <w:r>
        <w:t xml:space="preserve">The silhouette coefficient method for determining </w:t>
      </w:r>
      <w:r w:rsidRPr="00092C92">
        <w:rPr>
          <w:i/>
          <w:iCs/>
        </w:rPr>
        <w:t>k</w:t>
      </w:r>
      <w:r>
        <w:t xml:space="preserve"> was implemented for the clustering analysis using sklearn’s silhouette score function.</w:t>
      </w:r>
    </w:p>
    <w:p w14:paraId="6F1917FC" w14:textId="77777777" w:rsidR="00C40FB9" w:rsidRDefault="00C40FB9" w:rsidP="00C40FB9"/>
    <w:p w14:paraId="3265548A" w14:textId="41929E6B" w:rsidR="00785676" w:rsidRDefault="00785676" w:rsidP="000B0C77">
      <w:pPr>
        <w:pStyle w:val="ListParagraph"/>
        <w:numPr>
          <w:ilvl w:val="0"/>
          <w:numId w:val="14"/>
        </w:numPr>
      </w:pPr>
      <w:r w:rsidRPr="00785676">
        <w:rPr>
          <w:b/>
          <w:bCs/>
        </w:rPr>
        <w:t>Gap Statistic Method:</w:t>
      </w:r>
      <w:r>
        <w:t xml:space="preserve"> </w:t>
      </w:r>
      <w:r w:rsidRPr="00785676">
        <w:t xml:space="preserve">The gap statistic compares the total within intra-cluster variation for different values of </w:t>
      </w:r>
      <w:r w:rsidRPr="00C40FB9">
        <w:rPr>
          <w:i/>
          <w:iCs/>
        </w:rPr>
        <w:t>k</w:t>
      </w:r>
      <w:r w:rsidRPr="00785676">
        <w:t xml:space="preserve"> with their expected values under the null reference distribution of the data. The estimate of the optimal clusters will be a value that maximise</w:t>
      </w:r>
      <w:r w:rsidR="004B2DCA">
        <w:t>s</w:t>
      </w:r>
      <w:r w:rsidRPr="00785676">
        <w:t xml:space="preserve"> the gap statistic (i.e., that yields the most significant gap statistic). This means that the clustering structure is far away from the random uniform distribution </w:t>
      </w:r>
      <w:r w:rsidRPr="00785676">
        <w:lastRenderedPageBreak/>
        <w:t xml:space="preserve">of points. The basic idea of the gap statistics is to choose the number of </w:t>
      </w:r>
      <w:r w:rsidRPr="00C40FB9">
        <w:rPr>
          <w:i/>
          <w:iCs/>
        </w:rPr>
        <w:t>k</w:t>
      </w:r>
      <w:r w:rsidRPr="00785676">
        <w:t>, where the most significant jump in within-cluster distance occurred, based on the overall behaviour of uniformly drawn samples</w:t>
      </w:r>
      <w:r>
        <w:t>.</w:t>
      </w:r>
    </w:p>
    <w:p w14:paraId="2B1B1AEB" w14:textId="0675E366" w:rsidR="00C6741D" w:rsidRDefault="00696052" w:rsidP="00696052">
      <w:pPr>
        <w:pStyle w:val="Caption"/>
      </w:pPr>
      <w:bookmarkStart w:id="831" w:name="_Toc76985118"/>
      <w:bookmarkStart w:id="832" w:name="_Toc78530549"/>
      <w:bookmarkStart w:id="833" w:name="_Toc79131620"/>
      <m:oMath>
        <m:r>
          <m:rPr>
            <m:sty m:val="bi"/>
          </m:rPr>
          <w:rPr>
            <w:rFonts w:ascii="Cambria Math" w:hAnsi="Cambria Math"/>
          </w:rPr>
          <m:t>G</m:t>
        </m:r>
        <m:d>
          <m:dPr>
            <m:ctrlPr>
              <w:rPr>
                <w:rFonts w:ascii="Cambria Math" w:hAnsi="Cambria Math"/>
                <w:bCs/>
              </w:rPr>
            </m:ctrlPr>
          </m:dPr>
          <m:e>
            <m:r>
              <m:rPr>
                <m:sty m:val="bi"/>
              </m:rPr>
              <w:rPr>
                <w:rFonts w:ascii="Cambria Math" w:hAnsi="Cambria Math"/>
              </w:rPr>
              <m:t>k</m:t>
            </m:r>
          </m:e>
        </m:d>
        <m:r>
          <w:rPr>
            <w:rFonts w:ascii="Cambria Math" w:hAnsi="Cambria Math"/>
          </w:rPr>
          <m:t xml:space="preserve">= </m:t>
        </m:r>
        <m:f>
          <m:fPr>
            <m:ctrlPr>
              <w:rPr>
                <w:rFonts w:ascii="Cambria Math" w:hAnsi="Cambria Math"/>
                <w:bCs/>
              </w:rPr>
            </m:ctrlPr>
          </m:fPr>
          <m:num>
            <m:r>
              <m:rPr>
                <m:sty m:val="bi"/>
              </m:rPr>
              <w:rPr>
                <w:rFonts w:ascii="Cambria Math" w:hAnsi="Cambria Math"/>
              </w:rPr>
              <m:t>1</m:t>
            </m:r>
          </m:num>
          <m:den>
            <m:r>
              <m:rPr>
                <m:sty m:val="bi"/>
              </m:rPr>
              <w:rPr>
                <w:rFonts w:ascii="Cambria Math" w:hAnsi="Cambria Math"/>
              </w:rPr>
              <m:t>B</m:t>
            </m:r>
          </m:den>
        </m:f>
        <m:nary>
          <m:naryPr>
            <m:chr m:val="∑"/>
            <m:limLoc m:val="undOvr"/>
            <m:ctrlPr>
              <w:rPr>
                <w:rFonts w:ascii="Cambria Math" w:hAnsi="Cambria Math"/>
                <w:bCs/>
              </w:rPr>
            </m:ctrlPr>
          </m:naryPr>
          <m:sub>
            <m:r>
              <m:rPr>
                <m:sty m:val="bi"/>
              </m:rPr>
              <w:rPr>
                <w:rFonts w:ascii="Cambria Math" w:hAnsi="Cambria Math"/>
              </w:rPr>
              <m:t>b</m:t>
            </m:r>
            <m:r>
              <w:rPr>
                <w:rFonts w:ascii="Cambria Math" w:hAnsi="Cambria Math"/>
              </w:rPr>
              <m:t>=</m:t>
            </m:r>
            <m:r>
              <m:rPr>
                <m:sty m:val="bi"/>
              </m:rPr>
              <w:rPr>
                <w:rFonts w:ascii="Cambria Math" w:hAnsi="Cambria Math"/>
              </w:rPr>
              <m:t>1</m:t>
            </m:r>
          </m:sub>
          <m:sup>
            <m:r>
              <m:rPr>
                <m:sty m:val="bi"/>
              </m:rPr>
              <w:rPr>
                <w:rFonts w:ascii="Cambria Math" w:hAnsi="Cambria Math"/>
              </w:rPr>
              <m:t>B</m:t>
            </m:r>
          </m:sup>
          <m:e>
            <m:r>
              <m:rPr>
                <m:sty m:val="bi"/>
              </m:rPr>
              <w:rPr>
                <w:rFonts w:ascii="Cambria Math" w:hAnsi="Cambria Math"/>
              </w:rPr>
              <m:t>log</m:t>
            </m:r>
            <m:d>
              <m:dPr>
                <m:ctrlPr>
                  <w:rPr>
                    <w:rFonts w:ascii="Cambria Math" w:hAnsi="Cambria Math"/>
                    <w:bCs/>
                  </w:rPr>
                </m:ctrlPr>
              </m:dPr>
              <m:e>
                <m:sSubSup>
                  <m:sSubSupPr>
                    <m:ctrlPr>
                      <w:rPr>
                        <w:rFonts w:ascii="Cambria Math" w:hAnsi="Cambria Math"/>
                        <w:bCs/>
                      </w:rPr>
                    </m:ctrlPr>
                  </m:sSubSupPr>
                  <m:e>
                    <m:r>
                      <m:rPr>
                        <m:sty m:val="bi"/>
                      </m:rPr>
                      <w:rPr>
                        <w:rFonts w:ascii="Cambria Math" w:hAnsi="Cambria Math"/>
                      </w:rPr>
                      <m:t>W</m:t>
                    </m:r>
                  </m:e>
                  <m:sub>
                    <m:r>
                      <m:rPr>
                        <m:sty m:val="bi"/>
                      </m:rPr>
                      <w:rPr>
                        <w:rFonts w:ascii="Cambria Math" w:hAnsi="Cambria Math"/>
                      </w:rPr>
                      <m:t>kb</m:t>
                    </m:r>
                  </m:sub>
                  <m:sup>
                    <m:r>
                      <w:rPr>
                        <w:rFonts w:ascii="Cambria Math" w:hAnsi="Cambria Math"/>
                      </w:rPr>
                      <m:t>*</m:t>
                    </m:r>
                  </m:sup>
                </m:sSubSup>
              </m:e>
            </m:d>
            <m:r>
              <w:rPr>
                <w:rFonts w:ascii="Cambria Math" w:hAnsi="Cambria Math"/>
              </w:rPr>
              <m:t>-</m:t>
            </m:r>
            <m:r>
              <m:rPr>
                <m:sty m:val="bi"/>
              </m:rPr>
              <w:rPr>
                <w:rFonts w:ascii="Cambria Math" w:hAnsi="Cambria Math"/>
              </w:rPr>
              <m:t>log</m:t>
            </m:r>
            <m:r>
              <w:rPr>
                <w:rFonts w:ascii="Cambria Math" w:hAnsi="Cambria Math"/>
              </w:rPr>
              <m:t>(</m:t>
            </m:r>
            <m:sSub>
              <m:sSubPr>
                <m:ctrlPr>
                  <w:rPr>
                    <w:rFonts w:ascii="Cambria Math" w:hAnsi="Cambria Math"/>
                    <w:bCs/>
                  </w:rPr>
                </m:ctrlPr>
              </m:sSubPr>
              <m:e>
                <m:r>
                  <m:rPr>
                    <m:sty m:val="bi"/>
                  </m:rPr>
                  <w:rPr>
                    <w:rFonts w:ascii="Cambria Math" w:hAnsi="Cambria Math"/>
                  </w:rPr>
                  <m:t>W</m:t>
                </m:r>
              </m:e>
              <m:sub>
                <m:r>
                  <m:rPr>
                    <m:sty m:val="bi"/>
                  </m:rPr>
                  <w:rPr>
                    <w:rFonts w:ascii="Cambria Math" w:hAnsi="Cambria Math"/>
                  </w:rPr>
                  <m:t>k</m:t>
                </m:r>
              </m:sub>
            </m:sSub>
            <m:r>
              <w:rPr>
                <w:rFonts w:ascii="Cambria Math" w:hAnsi="Cambria Math"/>
              </w:rPr>
              <m:t>)</m:t>
            </m:r>
          </m:e>
        </m:nary>
        <m:r>
          <w:rPr>
            <w:rFonts w:ascii="Cambria Math" w:hAnsi="Cambria Math"/>
          </w:rPr>
          <m:t xml:space="preserve">                              </m:t>
        </m:r>
      </m:oMath>
      <w:r w:rsidR="00C6741D">
        <w:t xml:space="preserve">Equation </w:t>
      </w:r>
      <w:r w:rsidR="0027421F">
        <w:fldChar w:fldCharType="begin"/>
      </w:r>
      <w:r w:rsidR="0027421F">
        <w:instrText xml:space="preserve"> STYLEREF 1 \s </w:instrText>
      </w:r>
      <w:r w:rsidR="0027421F">
        <w:fldChar w:fldCharType="separate"/>
      </w:r>
      <w:r w:rsidR="0027421F">
        <w:rPr>
          <w:noProof/>
        </w:rPr>
        <w:t>3</w:t>
      </w:r>
      <w:r w:rsidR="0027421F">
        <w:fldChar w:fldCharType="end"/>
      </w:r>
      <w:r w:rsidR="0027421F">
        <w:t>.</w:t>
      </w:r>
      <w:r w:rsidR="0027421F">
        <w:fldChar w:fldCharType="begin"/>
      </w:r>
      <w:r w:rsidR="0027421F">
        <w:instrText xml:space="preserve"> SEQ Equation \* ARABIC \s 1 </w:instrText>
      </w:r>
      <w:r w:rsidR="0027421F">
        <w:fldChar w:fldCharType="separate"/>
      </w:r>
      <w:r w:rsidR="0027421F">
        <w:rPr>
          <w:noProof/>
        </w:rPr>
        <w:t>7</w:t>
      </w:r>
      <w:r w:rsidR="0027421F">
        <w:fldChar w:fldCharType="end"/>
      </w:r>
      <w:r w:rsidR="00C6741D">
        <w:t xml:space="preserve"> </w:t>
      </w:r>
      <w:bookmarkEnd w:id="831"/>
      <w:bookmarkEnd w:id="832"/>
      <w:bookmarkEnd w:id="833"/>
    </w:p>
    <w:p w14:paraId="45C32152" w14:textId="77777777" w:rsidR="00696052" w:rsidRPr="00696052" w:rsidRDefault="00696052" w:rsidP="00696052"/>
    <w:p w14:paraId="3DCBC159" w14:textId="576AA3ED" w:rsidR="00842568" w:rsidRDefault="00372712" w:rsidP="00696052">
      <w:pPr>
        <w:pStyle w:val="ListParagraph"/>
      </w:pPr>
      <w:r>
        <w:t>Where W</w:t>
      </w:r>
      <w:r>
        <w:rPr>
          <w:vertAlign w:val="subscript"/>
        </w:rPr>
        <w:t>k</w:t>
      </w:r>
      <w:r>
        <w:t xml:space="preserve"> is </w:t>
      </w:r>
      <w:r w:rsidRPr="00BB3800">
        <w:t>total within intra-cluster variation</w:t>
      </w:r>
      <w:r>
        <w:t xml:space="preserve"> and W</w:t>
      </w:r>
      <w:r>
        <w:rPr>
          <w:vertAlign w:val="subscript"/>
        </w:rPr>
        <w:t>kb</w:t>
      </w:r>
      <w:r>
        <w:t xml:space="preserve"> is the </w:t>
      </w:r>
      <w:r w:rsidRPr="00BB3800">
        <w:t>total within intra-cluster variatio</w:t>
      </w:r>
      <w:r>
        <w:t>n</w:t>
      </w:r>
      <w:r w:rsidR="00F977FA">
        <w:t>.</w:t>
      </w:r>
    </w:p>
    <w:p w14:paraId="311FA499" w14:textId="77777777" w:rsidR="00696052" w:rsidRDefault="00696052" w:rsidP="00696052">
      <w:pPr>
        <w:pStyle w:val="ListParagraph"/>
      </w:pPr>
    </w:p>
    <w:p w14:paraId="50E92916" w14:textId="383BD0C4" w:rsidR="00F977FA" w:rsidRPr="00E1087B" w:rsidRDefault="00085F00" w:rsidP="00E1087B">
      <w:pPr>
        <w:pStyle w:val="Heading3"/>
      </w:pPr>
      <w:bookmarkStart w:id="834" w:name="_Toc79142393"/>
      <w:bookmarkStart w:id="835" w:name="_Toc79411359"/>
      <w:bookmarkStart w:id="836" w:name="_Toc79535224"/>
      <w:bookmarkStart w:id="837" w:name="_Toc79535940"/>
      <w:bookmarkStart w:id="838" w:name="_Toc79536194"/>
      <w:bookmarkStart w:id="839" w:name="_Toc79536314"/>
      <w:bookmarkStart w:id="840" w:name="_Toc79536696"/>
      <w:bookmarkStart w:id="841" w:name="_Toc79578934"/>
      <w:bookmarkStart w:id="842" w:name="_Toc79579102"/>
      <w:r w:rsidRPr="00E1087B">
        <w:t>Result Interpretation/ Inferencing</w:t>
      </w:r>
      <w:bookmarkEnd w:id="834"/>
      <w:bookmarkEnd w:id="835"/>
      <w:bookmarkEnd w:id="836"/>
      <w:bookmarkEnd w:id="837"/>
      <w:bookmarkEnd w:id="838"/>
      <w:bookmarkEnd w:id="839"/>
      <w:bookmarkEnd w:id="840"/>
      <w:bookmarkEnd w:id="841"/>
      <w:bookmarkEnd w:id="842"/>
    </w:p>
    <w:p w14:paraId="69C4BC01" w14:textId="5FDFC8D6" w:rsidR="00085F00" w:rsidRPr="00085F00" w:rsidRDefault="00085F00" w:rsidP="00085F00">
      <w:r>
        <w:t>This last phase deals with interpreting all results obtained from the analysis and reaching a conclusion based on results. This phase is very vital as it sums up the research process</w:t>
      </w:r>
      <w:r w:rsidR="001A7D5C">
        <w:t xml:space="preserve"> and gives room for further works.</w:t>
      </w:r>
      <w:r w:rsidR="00DD1790">
        <w:t xml:space="preserve"> Results from this analysis would be discussed in Chapter 4.</w:t>
      </w:r>
    </w:p>
    <w:p w14:paraId="7ED021F6" w14:textId="11B3C96A" w:rsidR="00F977FA" w:rsidRDefault="00F977FA" w:rsidP="00F977FA"/>
    <w:p w14:paraId="3942A27A" w14:textId="41023833" w:rsidR="00F977FA" w:rsidRPr="004B56BC" w:rsidRDefault="00F977FA" w:rsidP="00325F09">
      <w:pPr>
        <w:pStyle w:val="Heading2"/>
      </w:pPr>
      <w:bookmarkStart w:id="843" w:name="_Toc79142394"/>
      <w:bookmarkStart w:id="844" w:name="_Toc79411360"/>
      <w:bookmarkStart w:id="845" w:name="_Toc79535225"/>
      <w:bookmarkStart w:id="846" w:name="_Toc79535941"/>
      <w:bookmarkStart w:id="847" w:name="_Toc79536195"/>
      <w:bookmarkStart w:id="848" w:name="_Toc79536315"/>
      <w:bookmarkStart w:id="849" w:name="_Toc79536697"/>
      <w:bookmarkStart w:id="850" w:name="_Toc79578935"/>
      <w:bookmarkStart w:id="851" w:name="_Toc79579103"/>
      <w:r w:rsidRPr="004B56BC">
        <w:t>CONCLUSION</w:t>
      </w:r>
      <w:bookmarkEnd w:id="843"/>
      <w:bookmarkEnd w:id="844"/>
      <w:bookmarkEnd w:id="845"/>
      <w:bookmarkEnd w:id="846"/>
      <w:bookmarkEnd w:id="847"/>
      <w:bookmarkEnd w:id="848"/>
      <w:bookmarkEnd w:id="849"/>
      <w:bookmarkEnd w:id="850"/>
      <w:bookmarkEnd w:id="851"/>
    </w:p>
    <w:p w14:paraId="7E7F0391" w14:textId="05851D23" w:rsidR="00286D4F" w:rsidRDefault="00F977FA" w:rsidP="0016372C">
      <w:r w:rsidRPr="00F977FA">
        <w:t xml:space="preserve">The research design facilitates the smooth running of the different research activities and provides the most information with the least effort, time, and money. The </w:t>
      </w:r>
      <w:r w:rsidR="004B2DCA">
        <w:t>system design process aim</w:t>
      </w:r>
      <w:r w:rsidRPr="00F977FA">
        <w:t>s to give exact data and information about the system and its parts so that architectural entities described in system architecture models and views may be implemented. With all these pieces in place, you can create a fantastic system that integrates research processes. </w:t>
      </w:r>
    </w:p>
    <w:p w14:paraId="6AF477A3" w14:textId="01CE068B" w:rsidR="00AB44F2" w:rsidRPr="00092C92" w:rsidRDefault="00286D4F" w:rsidP="00286D4F">
      <w:pPr>
        <w:spacing w:after="160" w:line="259" w:lineRule="auto"/>
        <w:jc w:val="left"/>
      </w:pPr>
      <w:r>
        <w:br w:type="page"/>
      </w:r>
    </w:p>
    <w:p w14:paraId="3204D90D" w14:textId="0A96A932" w:rsidR="004714C9" w:rsidRDefault="00AB44F2" w:rsidP="008B4732">
      <w:pPr>
        <w:pStyle w:val="Heading1"/>
      </w:pPr>
      <w:bookmarkStart w:id="852" w:name="_Toc79142395"/>
      <w:bookmarkStart w:id="853" w:name="_Toc79411361"/>
      <w:bookmarkStart w:id="854" w:name="_Toc79535226"/>
      <w:bookmarkStart w:id="855" w:name="_Toc79535942"/>
      <w:bookmarkStart w:id="856" w:name="_Toc79536196"/>
      <w:bookmarkStart w:id="857" w:name="_Toc79536316"/>
      <w:bookmarkStart w:id="858" w:name="_Toc79536698"/>
      <w:bookmarkStart w:id="859" w:name="_Toc79578936"/>
      <w:bookmarkStart w:id="860" w:name="_Toc79579104"/>
      <w:bookmarkStart w:id="861" w:name="_Toc64977653"/>
      <w:r>
        <w:lastRenderedPageBreak/>
        <w:t>CHAPTER FOUR</w:t>
      </w:r>
      <w:bookmarkStart w:id="862" w:name="_Toc77531995"/>
      <w:bookmarkEnd w:id="852"/>
      <w:bookmarkEnd w:id="853"/>
      <w:bookmarkEnd w:id="854"/>
      <w:bookmarkEnd w:id="855"/>
      <w:bookmarkEnd w:id="856"/>
      <w:bookmarkEnd w:id="857"/>
      <w:bookmarkEnd w:id="858"/>
      <w:bookmarkEnd w:id="859"/>
      <w:bookmarkEnd w:id="860"/>
    </w:p>
    <w:p w14:paraId="50E59810" w14:textId="77777777" w:rsidR="00BD37F6" w:rsidRPr="00BD37F6" w:rsidRDefault="00BD37F6" w:rsidP="00BD37F6"/>
    <w:p w14:paraId="5D007147" w14:textId="4397D20E" w:rsidR="001A7D5C" w:rsidRDefault="00710223" w:rsidP="001E0808">
      <w:pPr>
        <w:pStyle w:val="Heading1"/>
      </w:pPr>
      <w:r w:rsidRPr="00710223">
        <w:rPr>
          <w:vanish/>
        </w:rPr>
        <w:t xml:space="preserve">4. </w:t>
      </w:r>
      <w:bookmarkStart w:id="863" w:name="_Toc79142396"/>
      <w:bookmarkStart w:id="864" w:name="_Toc79411362"/>
      <w:bookmarkStart w:id="865" w:name="_Toc79535227"/>
      <w:bookmarkStart w:id="866" w:name="_Toc79535943"/>
      <w:bookmarkStart w:id="867" w:name="_Toc79536197"/>
      <w:bookmarkStart w:id="868" w:name="_Toc79536317"/>
      <w:bookmarkStart w:id="869" w:name="_Toc79536699"/>
      <w:bookmarkStart w:id="870" w:name="_Toc79578937"/>
      <w:bookmarkStart w:id="871" w:name="_Toc79579105"/>
      <w:r w:rsidR="00AB44F2">
        <w:t>SYSTEM IMPLEMENTATION</w:t>
      </w:r>
      <w:bookmarkEnd w:id="861"/>
      <w:bookmarkEnd w:id="862"/>
      <w:bookmarkEnd w:id="863"/>
      <w:bookmarkEnd w:id="864"/>
      <w:bookmarkEnd w:id="865"/>
      <w:bookmarkEnd w:id="866"/>
      <w:bookmarkEnd w:id="867"/>
      <w:bookmarkEnd w:id="868"/>
      <w:bookmarkEnd w:id="869"/>
      <w:bookmarkEnd w:id="870"/>
      <w:bookmarkEnd w:id="871"/>
    </w:p>
    <w:p w14:paraId="32624132" w14:textId="77777777" w:rsidR="00BD37F6" w:rsidRPr="00BD37F6" w:rsidRDefault="00BD37F6" w:rsidP="00BD37F6"/>
    <w:p w14:paraId="1D6B6A86" w14:textId="77777777" w:rsidR="001E0808" w:rsidRPr="001E0808" w:rsidRDefault="001E0808" w:rsidP="001E0808">
      <w:pPr>
        <w:pStyle w:val="ListParagraph"/>
        <w:numPr>
          <w:ilvl w:val="0"/>
          <w:numId w:val="27"/>
        </w:numPr>
        <w:jc w:val="left"/>
        <w:outlineLvl w:val="1"/>
        <w:rPr>
          <w:b/>
          <w:vanish/>
        </w:rPr>
      </w:pPr>
      <w:bookmarkStart w:id="872" w:name="_Toc79137089"/>
      <w:bookmarkStart w:id="873" w:name="_Toc79141663"/>
      <w:bookmarkStart w:id="874" w:name="_Toc79142146"/>
      <w:bookmarkStart w:id="875" w:name="_Toc79142279"/>
      <w:bookmarkStart w:id="876" w:name="_Toc79142397"/>
      <w:bookmarkStart w:id="877" w:name="_Toc79411363"/>
      <w:bookmarkStart w:id="878" w:name="_Toc79535228"/>
      <w:bookmarkStart w:id="879" w:name="_Toc79535944"/>
      <w:bookmarkStart w:id="880" w:name="_Toc79536198"/>
      <w:bookmarkStart w:id="881" w:name="_Toc79536318"/>
      <w:bookmarkStart w:id="882" w:name="_Toc79536700"/>
      <w:bookmarkStart w:id="883" w:name="_Toc79578240"/>
      <w:bookmarkStart w:id="884" w:name="_Toc79578485"/>
      <w:bookmarkStart w:id="885" w:name="_Toc79578611"/>
      <w:bookmarkStart w:id="886" w:name="_Toc79578745"/>
      <w:bookmarkStart w:id="887" w:name="_Toc79578938"/>
      <w:bookmarkStart w:id="888" w:name="_Toc79579106"/>
      <w:bookmarkStart w:id="889" w:name="_Toc64977654"/>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p>
    <w:p w14:paraId="4F868BCC" w14:textId="283F3F48" w:rsidR="00AB44F2" w:rsidRPr="004B56BC" w:rsidRDefault="00AB44F2" w:rsidP="001E0808">
      <w:pPr>
        <w:pStyle w:val="Heading2"/>
      </w:pPr>
      <w:bookmarkStart w:id="890" w:name="_Toc79142398"/>
      <w:bookmarkStart w:id="891" w:name="_Toc79411364"/>
      <w:bookmarkStart w:id="892" w:name="_Toc79535229"/>
      <w:bookmarkStart w:id="893" w:name="_Toc79535945"/>
      <w:bookmarkStart w:id="894" w:name="_Toc79536199"/>
      <w:bookmarkStart w:id="895" w:name="_Toc79536319"/>
      <w:bookmarkStart w:id="896" w:name="_Toc79536701"/>
      <w:bookmarkStart w:id="897" w:name="_Toc79578939"/>
      <w:bookmarkStart w:id="898" w:name="_Toc79579107"/>
      <w:r w:rsidRPr="004B56BC">
        <w:t>INTRODUCTION</w:t>
      </w:r>
      <w:bookmarkEnd w:id="889"/>
      <w:bookmarkEnd w:id="890"/>
      <w:bookmarkEnd w:id="891"/>
      <w:bookmarkEnd w:id="892"/>
      <w:bookmarkEnd w:id="893"/>
      <w:bookmarkEnd w:id="894"/>
      <w:bookmarkEnd w:id="895"/>
      <w:bookmarkEnd w:id="896"/>
      <w:bookmarkEnd w:id="897"/>
      <w:bookmarkEnd w:id="898"/>
    </w:p>
    <w:p w14:paraId="37EEFFCF" w14:textId="62DDD4F4" w:rsidR="00F977FA" w:rsidRDefault="00F977FA" w:rsidP="00F977FA">
      <w:r w:rsidRPr="00F977FA">
        <w:t xml:space="preserve">System Implementation makes a new system available to its users. This process defines how a system should be built and ensures that it meets the quality assurance needs of the users. This chapter would walk through the implementation of the </w:t>
      </w:r>
      <w:r w:rsidR="00C40FB9">
        <w:t>proposed interactive</w:t>
      </w:r>
      <w:r w:rsidRPr="00F977FA">
        <w:t xml:space="preserve"> system. It would also give an overview of the system requirements, data exploration and processing, libraries, programming languages and framework required to execute this project.</w:t>
      </w:r>
    </w:p>
    <w:p w14:paraId="2DE531B0" w14:textId="77777777" w:rsidR="00F977FA" w:rsidRPr="00F977FA" w:rsidRDefault="00F977FA" w:rsidP="00F977FA"/>
    <w:p w14:paraId="77ADEB05" w14:textId="50C77BC1" w:rsidR="00AB44F2" w:rsidRPr="004B56BC" w:rsidRDefault="00AB44F2" w:rsidP="00325F09">
      <w:pPr>
        <w:pStyle w:val="Heading2"/>
      </w:pPr>
      <w:bookmarkStart w:id="899" w:name="_Toc64977655"/>
      <w:bookmarkStart w:id="900" w:name="_Toc79142399"/>
      <w:bookmarkStart w:id="901" w:name="_Toc79411365"/>
      <w:bookmarkStart w:id="902" w:name="_Toc79535230"/>
      <w:bookmarkStart w:id="903" w:name="_Toc79535946"/>
      <w:bookmarkStart w:id="904" w:name="_Toc79536200"/>
      <w:bookmarkStart w:id="905" w:name="_Toc79536320"/>
      <w:bookmarkStart w:id="906" w:name="_Toc79536702"/>
      <w:bookmarkStart w:id="907" w:name="_Toc79578940"/>
      <w:bookmarkStart w:id="908" w:name="_Toc79579108"/>
      <w:r w:rsidRPr="004B56BC">
        <w:t>SYSTEM REQUIREMENTS</w:t>
      </w:r>
      <w:bookmarkEnd w:id="899"/>
      <w:bookmarkEnd w:id="900"/>
      <w:bookmarkEnd w:id="901"/>
      <w:bookmarkEnd w:id="902"/>
      <w:bookmarkEnd w:id="903"/>
      <w:bookmarkEnd w:id="904"/>
      <w:bookmarkEnd w:id="905"/>
      <w:bookmarkEnd w:id="906"/>
      <w:bookmarkEnd w:id="907"/>
      <w:bookmarkEnd w:id="908"/>
    </w:p>
    <w:p w14:paraId="1499D927" w14:textId="64670BE1" w:rsidR="00F977FA" w:rsidRDefault="00F977FA" w:rsidP="00F977FA">
      <w:r w:rsidRPr="00F977FA">
        <w:t xml:space="preserve">System </w:t>
      </w:r>
      <w:r w:rsidR="00C40FB9">
        <w:t>r</w:t>
      </w:r>
      <w:r w:rsidRPr="00F977FA">
        <w:t>equirements encompass the necessary configurations that a system must have to execute the proposed system successfully.</w:t>
      </w:r>
    </w:p>
    <w:p w14:paraId="4D111000" w14:textId="77777777" w:rsidR="00F977FA" w:rsidRPr="00F977FA" w:rsidRDefault="00F977FA" w:rsidP="00F977FA"/>
    <w:p w14:paraId="20A1AF4D" w14:textId="77777777" w:rsidR="00BF7D07" w:rsidRPr="00BF7D07" w:rsidRDefault="00BF7D07" w:rsidP="00BF7D07">
      <w:pPr>
        <w:pStyle w:val="ListParagraph"/>
        <w:numPr>
          <w:ilvl w:val="0"/>
          <w:numId w:val="21"/>
        </w:numPr>
        <w:outlineLvl w:val="2"/>
        <w:rPr>
          <w:b/>
          <w:bCs/>
          <w:vanish/>
        </w:rPr>
      </w:pPr>
      <w:bookmarkStart w:id="909" w:name="_Toc79141666"/>
      <w:bookmarkStart w:id="910" w:name="_Toc79142149"/>
      <w:bookmarkStart w:id="911" w:name="_Toc79142282"/>
      <w:bookmarkStart w:id="912" w:name="_Toc79142400"/>
      <w:bookmarkStart w:id="913" w:name="_Toc79411366"/>
      <w:bookmarkStart w:id="914" w:name="_Toc79535231"/>
      <w:bookmarkStart w:id="915" w:name="_Toc79535947"/>
      <w:bookmarkStart w:id="916" w:name="_Toc79536201"/>
      <w:bookmarkStart w:id="917" w:name="_Toc79536321"/>
      <w:bookmarkStart w:id="918" w:name="_Toc79536703"/>
      <w:bookmarkStart w:id="919" w:name="_Toc79578243"/>
      <w:bookmarkStart w:id="920" w:name="_Toc79578488"/>
      <w:bookmarkStart w:id="921" w:name="_Toc79578614"/>
      <w:bookmarkStart w:id="922" w:name="_Toc79578748"/>
      <w:bookmarkStart w:id="923" w:name="_Toc79578941"/>
      <w:bookmarkStart w:id="924" w:name="_Toc79579109"/>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p>
    <w:p w14:paraId="1CEB5D40" w14:textId="77777777" w:rsidR="00BF7D07" w:rsidRPr="00BF7D07" w:rsidRDefault="00BF7D07" w:rsidP="00BF7D07">
      <w:pPr>
        <w:pStyle w:val="ListParagraph"/>
        <w:numPr>
          <w:ilvl w:val="0"/>
          <w:numId w:val="21"/>
        </w:numPr>
        <w:outlineLvl w:val="2"/>
        <w:rPr>
          <w:b/>
          <w:bCs/>
          <w:vanish/>
        </w:rPr>
      </w:pPr>
      <w:bookmarkStart w:id="925" w:name="_Toc79141667"/>
      <w:bookmarkStart w:id="926" w:name="_Toc79142150"/>
      <w:bookmarkStart w:id="927" w:name="_Toc79142283"/>
      <w:bookmarkStart w:id="928" w:name="_Toc79142401"/>
      <w:bookmarkStart w:id="929" w:name="_Toc79411367"/>
      <w:bookmarkStart w:id="930" w:name="_Toc79535232"/>
      <w:bookmarkStart w:id="931" w:name="_Toc79535948"/>
      <w:bookmarkStart w:id="932" w:name="_Toc79536202"/>
      <w:bookmarkStart w:id="933" w:name="_Toc79536322"/>
      <w:bookmarkStart w:id="934" w:name="_Toc79536704"/>
      <w:bookmarkStart w:id="935" w:name="_Toc79578244"/>
      <w:bookmarkStart w:id="936" w:name="_Toc79578489"/>
      <w:bookmarkStart w:id="937" w:name="_Toc79578615"/>
      <w:bookmarkStart w:id="938" w:name="_Toc79578749"/>
      <w:bookmarkStart w:id="939" w:name="_Toc79578942"/>
      <w:bookmarkStart w:id="940" w:name="_Toc79579110"/>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p>
    <w:p w14:paraId="1E170835" w14:textId="77777777" w:rsidR="00BF7D07" w:rsidRPr="00BF7D07" w:rsidRDefault="00BF7D07" w:rsidP="00BF7D07">
      <w:pPr>
        <w:pStyle w:val="ListParagraph"/>
        <w:numPr>
          <w:ilvl w:val="0"/>
          <w:numId w:val="21"/>
        </w:numPr>
        <w:outlineLvl w:val="2"/>
        <w:rPr>
          <w:b/>
          <w:bCs/>
          <w:vanish/>
        </w:rPr>
      </w:pPr>
      <w:bookmarkStart w:id="941" w:name="_Toc79141668"/>
      <w:bookmarkStart w:id="942" w:name="_Toc79142151"/>
      <w:bookmarkStart w:id="943" w:name="_Toc79142284"/>
      <w:bookmarkStart w:id="944" w:name="_Toc79142402"/>
      <w:bookmarkStart w:id="945" w:name="_Toc79411368"/>
      <w:bookmarkStart w:id="946" w:name="_Toc79535233"/>
      <w:bookmarkStart w:id="947" w:name="_Toc79535949"/>
      <w:bookmarkStart w:id="948" w:name="_Toc79536203"/>
      <w:bookmarkStart w:id="949" w:name="_Toc79536323"/>
      <w:bookmarkStart w:id="950" w:name="_Toc79536705"/>
      <w:bookmarkStart w:id="951" w:name="_Toc79578245"/>
      <w:bookmarkStart w:id="952" w:name="_Toc79578490"/>
      <w:bookmarkStart w:id="953" w:name="_Toc79578616"/>
      <w:bookmarkStart w:id="954" w:name="_Toc79578750"/>
      <w:bookmarkStart w:id="955" w:name="_Toc79578943"/>
      <w:bookmarkStart w:id="956" w:name="_Toc79579111"/>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p>
    <w:p w14:paraId="1ED4C761" w14:textId="77777777" w:rsidR="00BF7D07" w:rsidRPr="00BF7D07" w:rsidRDefault="00BF7D07" w:rsidP="00BF7D07">
      <w:pPr>
        <w:pStyle w:val="ListParagraph"/>
        <w:numPr>
          <w:ilvl w:val="0"/>
          <w:numId w:val="21"/>
        </w:numPr>
        <w:outlineLvl w:val="2"/>
        <w:rPr>
          <w:b/>
          <w:bCs/>
          <w:vanish/>
        </w:rPr>
      </w:pPr>
      <w:bookmarkStart w:id="957" w:name="_Toc79141669"/>
      <w:bookmarkStart w:id="958" w:name="_Toc79142152"/>
      <w:bookmarkStart w:id="959" w:name="_Toc79142285"/>
      <w:bookmarkStart w:id="960" w:name="_Toc79142403"/>
      <w:bookmarkStart w:id="961" w:name="_Toc79411369"/>
      <w:bookmarkStart w:id="962" w:name="_Toc79535234"/>
      <w:bookmarkStart w:id="963" w:name="_Toc79535950"/>
      <w:bookmarkStart w:id="964" w:name="_Toc79536204"/>
      <w:bookmarkStart w:id="965" w:name="_Toc79536324"/>
      <w:bookmarkStart w:id="966" w:name="_Toc79536706"/>
      <w:bookmarkStart w:id="967" w:name="_Toc79578246"/>
      <w:bookmarkStart w:id="968" w:name="_Toc79578491"/>
      <w:bookmarkStart w:id="969" w:name="_Toc79578617"/>
      <w:bookmarkStart w:id="970" w:name="_Toc79578751"/>
      <w:bookmarkStart w:id="971" w:name="_Toc79578944"/>
      <w:bookmarkStart w:id="972" w:name="_Toc79579112"/>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p>
    <w:p w14:paraId="45603899" w14:textId="77777777" w:rsidR="00BF7D07" w:rsidRPr="00BF7D07" w:rsidRDefault="00BF7D07" w:rsidP="00BF7D07">
      <w:pPr>
        <w:pStyle w:val="ListParagraph"/>
        <w:numPr>
          <w:ilvl w:val="1"/>
          <w:numId w:val="21"/>
        </w:numPr>
        <w:outlineLvl w:val="2"/>
        <w:rPr>
          <w:b/>
          <w:bCs/>
          <w:vanish/>
        </w:rPr>
      </w:pPr>
      <w:bookmarkStart w:id="973" w:name="_Toc79141670"/>
      <w:bookmarkStart w:id="974" w:name="_Toc79142153"/>
      <w:bookmarkStart w:id="975" w:name="_Toc79142286"/>
      <w:bookmarkStart w:id="976" w:name="_Toc79142404"/>
      <w:bookmarkStart w:id="977" w:name="_Toc79411370"/>
      <w:bookmarkStart w:id="978" w:name="_Toc79535235"/>
      <w:bookmarkStart w:id="979" w:name="_Toc79535951"/>
      <w:bookmarkStart w:id="980" w:name="_Toc79536205"/>
      <w:bookmarkStart w:id="981" w:name="_Toc79536325"/>
      <w:bookmarkStart w:id="982" w:name="_Toc79536707"/>
      <w:bookmarkStart w:id="983" w:name="_Toc79578247"/>
      <w:bookmarkStart w:id="984" w:name="_Toc79578492"/>
      <w:bookmarkStart w:id="985" w:name="_Toc79578618"/>
      <w:bookmarkStart w:id="986" w:name="_Toc79578752"/>
      <w:bookmarkStart w:id="987" w:name="_Toc79578945"/>
      <w:bookmarkStart w:id="988" w:name="_Toc79579113"/>
      <w:bookmarkEnd w:id="973"/>
      <w:bookmarkEnd w:id="974"/>
      <w:bookmarkEnd w:id="975"/>
      <w:bookmarkEnd w:id="976"/>
      <w:bookmarkEnd w:id="977"/>
      <w:bookmarkEnd w:id="978"/>
      <w:bookmarkEnd w:id="979"/>
      <w:bookmarkEnd w:id="980"/>
      <w:bookmarkEnd w:id="981"/>
      <w:bookmarkEnd w:id="982"/>
      <w:bookmarkEnd w:id="983"/>
      <w:bookmarkEnd w:id="984"/>
      <w:bookmarkEnd w:id="985"/>
      <w:bookmarkEnd w:id="986"/>
      <w:bookmarkEnd w:id="987"/>
      <w:bookmarkEnd w:id="988"/>
    </w:p>
    <w:p w14:paraId="11E8F422" w14:textId="77777777" w:rsidR="00BF7D07" w:rsidRPr="00BF7D07" w:rsidRDefault="00BF7D07" w:rsidP="00BF7D07">
      <w:pPr>
        <w:pStyle w:val="ListParagraph"/>
        <w:numPr>
          <w:ilvl w:val="1"/>
          <w:numId w:val="21"/>
        </w:numPr>
        <w:outlineLvl w:val="2"/>
        <w:rPr>
          <w:b/>
          <w:bCs/>
          <w:vanish/>
        </w:rPr>
      </w:pPr>
      <w:bookmarkStart w:id="989" w:name="_Toc79141671"/>
      <w:bookmarkStart w:id="990" w:name="_Toc79142154"/>
      <w:bookmarkStart w:id="991" w:name="_Toc79142287"/>
      <w:bookmarkStart w:id="992" w:name="_Toc79142405"/>
      <w:bookmarkStart w:id="993" w:name="_Toc79411371"/>
      <w:bookmarkStart w:id="994" w:name="_Toc79535236"/>
      <w:bookmarkStart w:id="995" w:name="_Toc79535952"/>
      <w:bookmarkStart w:id="996" w:name="_Toc79536206"/>
      <w:bookmarkStart w:id="997" w:name="_Toc79536326"/>
      <w:bookmarkStart w:id="998" w:name="_Toc79536708"/>
      <w:bookmarkStart w:id="999" w:name="_Toc79578248"/>
      <w:bookmarkStart w:id="1000" w:name="_Toc79578493"/>
      <w:bookmarkStart w:id="1001" w:name="_Toc79578619"/>
      <w:bookmarkStart w:id="1002" w:name="_Toc79578753"/>
      <w:bookmarkStart w:id="1003" w:name="_Toc79578946"/>
      <w:bookmarkStart w:id="1004" w:name="_Toc79579114"/>
      <w:bookmarkEnd w:id="989"/>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p>
    <w:p w14:paraId="1180EB2B" w14:textId="77777777" w:rsidR="00FD4AE6" w:rsidRPr="00FD4AE6" w:rsidRDefault="00FD4AE6" w:rsidP="00FD4AE6">
      <w:pPr>
        <w:pStyle w:val="ListParagraph"/>
        <w:numPr>
          <w:ilvl w:val="0"/>
          <w:numId w:val="28"/>
        </w:numPr>
        <w:outlineLvl w:val="2"/>
        <w:rPr>
          <w:b/>
          <w:bCs/>
          <w:vanish/>
        </w:rPr>
      </w:pPr>
      <w:bookmarkStart w:id="1005" w:name="_Toc79141672"/>
      <w:bookmarkStart w:id="1006" w:name="_Toc79142155"/>
      <w:bookmarkStart w:id="1007" w:name="_Toc79142288"/>
      <w:bookmarkStart w:id="1008" w:name="_Toc79142406"/>
      <w:bookmarkStart w:id="1009" w:name="_Toc79411372"/>
      <w:bookmarkStart w:id="1010" w:name="_Toc79535237"/>
      <w:bookmarkStart w:id="1011" w:name="_Toc79535953"/>
      <w:bookmarkStart w:id="1012" w:name="_Toc79536207"/>
      <w:bookmarkStart w:id="1013" w:name="_Toc79536327"/>
      <w:bookmarkStart w:id="1014" w:name="_Toc79536709"/>
      <w:bookmarkStart w:id="1015" w:name="_Toc79578249"/>
      <w:bookmarkStart w:id="1016" w:name="_Toc79578494"/>
      <w:bookmarkStart w:id="1017" w:name="_Toc79578620"/>
      <w:bookmarkStart w:id="1018" w:name="_Toc79578754"/>
      <w:bookmarkStart w:id="1019" w:name="_Toc79578947"/>
      <w:bookmarkStart w:id="1020" w:name="_Toc79579115"/>
      <w:bookmarkEnd w:id="1005"/>
      <w:bookmarkEnd w:id="1006"/>
      <w:bookmarkEnd w:id="1007"/>
      <w:bookmarkEnd w:id="1008"/>
      <w:bookmarkEnd w:id="1009"/>
      <w:bookmarkEnd w:id="1010"/>
      <w:bookmarkEnd w:id="1011"/>
      <w:bookmarkEnd w:id="1012"/>
      <w:bookmarkEnd w:id="1013"/>
      <w:bookmarkEnd w:id="1014"/>
      <w:bookmarkEnd w:id="1015"/>
      <w:bookmarkEnd w:id="1016"/>
      <w:bookmarkEnd w:id="1017"/>
      <w:bookmarkEnd w:id="1018"/>
      <w:bookmarkEnd w:id="1019"/>
      <w:bookmarkEnd w:id="1020"/>
    </w:p>
    <w:p w14:paraId="0AD87222" w14:textId="77777777" w:rsidR="00FD4AE6" w:rsidRPr="00FD4AE6" w:rsidRDefault="00FD4AE6" w:rsidP="00FD4AE6">
      <w:pPr>
        <w:pStyle w:val="ListParagraph"/>
        <w:numPr>
          <w:ilvl w:val="1"/>
          <w:numId w:val="28"/>
        </w:numPr>
        <w:outlineLvl w:val="2"/>
        <w:rPr>
          <w:b/>
          <w:bCs/>
          <w:vanish/>
        </w:rPr>
      </w:pPr>
      <w:bookmarkStart w:id="1021" w:name="_Toc79141673"/>
      <w:bookmarkStart w:id="1022" w:name="_Toc79142156"/>
      <w:bookmarkStart w:id="1023" w:name="_Toc79142289"/>
      <w:bookmarkStart w:id="1024" w:name="_Toc79142407"/>
      <w:bookmarkStart w:id="1025" w:name="_Toc79411373"/>
      <w:bookmarkStart w:id="1026" w:name="_Toc79535238"/>
      <w:bookmarkStart w:id="1027" w:name="_Toc79535954"/>
      <w:bookmarkStart w:id="1028" w:name="_Toc79536208"/>
      <w:bookmarkStart w:id="1029" w:name="_Toc79536328"/>
      <w:bookmarkStart w:id="1030" w:name="_Toc79536710"/>
      <w:bookmarkStart w:id="1031" w:name="_Toc79578250"/>
      <w:bookmarkStart w:id="1032" w:name="_Toc79578495"/>
      <w:bookmarkStart w:id="1033" w:name="_Toc79578621"/>
      <w:bookmarkStart w:id="1034" w:name="_Toc79578755"/>
      <w:bookmarkStart w:id="1035" w:name="_Toc79578948"/>
      <w:bookmarkStart w:id="1036" w:name="_Toc79579116"/>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p>
    <w:p w14:paraId="75DD7549" w14:textId="77777777" w:rsidR="00FD4AE6" w:rsidRPr="00FD4AE6" w:rsidRDefault="00FD4AE6" w:rsidP="00FD4AE6">
      <w:pPr>
        <w:pStyle w:val="ListParagraph"/>
        <w:numPr>
          <w:ilvl w:val="1"/>
          <w:numId w:val="28"/>
        </w:numPr>
        <w:outlineLvl w:val="2"/>
        <w:rPr>
          <w:b/>
          <w:bCs/>
          <w:vanish/>
        </w:rPr>
      </w:pPr>
      <w:bookmarkStart w:id="1037" w:name="_Toc79141674"/>
      <w:bookmarkStart w:id="1038" w:name="_Toc79142157"/>
      <w:bookmarkStart w:id="1039" w:name="_Toc79142290"/>
      <w:bookmarkStart w:id="1040" w:name="_Toc79142408"/>
      <w:bookmarkStart w:id="1041" w:name="_Toc79411374"/>
      <w:bookmarkStart w:id="1042" w:name="_Toc79535239"/>
      <w:bookmarkStart w:id="1043" w:name="_Toc79535955"/>
      <w:bookmarkStart w:id="1044" w:name="_Toc79536209"/>
      <w:bookmarkStart w:id="1045" w:name="_Toc79536329"/>
      <w:bookmarkStart w:id="1046" w:name="_Toc79536711"/>
      <w:bookmarkStart w:id="1047" w:name="_Toc79578251"/>
      <w:bookmarkStart w:id="1048" w:name="_Toc79578496"/>
      <w:bookmarkStart w:id="1049" w:name="_Toc79578622"/>
      <w:bookmarkStart w:id="1050" w:name="_Toc79578756"/>
      <w:bookmarkStart w:id="1051" w:name="_Toc79578949"/>
      <w:bookmarkStart w:id="1052" w:name="_Toc79579117"/>
      <w:bookmarkEnd w:id="1037"/>
      <w:bookmarkEnd w:id="1038"/>
      <w:bookmarkEnd w:id="1039"/>
      <w:bookmarkEnd w:id="1040"/>
      <w:bookmarkEnd w:id="1041"/>
      <w:bookmarkEnd w:id="1042"/>
      <w:bookmarkEnd w:id="1043"/>
      <w:bookmarkEnd w:id="1044"/>
      <w:bookmarkEnd w:id="1045"/>
      <w:bookmarkEnd w:id="1046"/>
      <w:bookmarkEnd w:id="1047"/>
      <w:bookmarkEnd w:id="1048"/>
      <w:bookmarkEnd w:id="1049"/>
      <w:bookmarkEnd w:id="1050"/>
      <w:bookmarkEnd w:id="1051"/>
      <w:bookmarkEnd w:id="1052"/>
    </w:p>
    <w:p w14:paraId="77C926D9" w14:textId="2C9F49C2" w:rsidR="00F977FA" w:rsidRPr="00E1087B" w:rsidRDefault="00F977FA" w:rsidP="00FD4AE6">
      <w:pPr>
        <w:pStyle w:val="Heading3"/>
      </w:pPr>
      <w:bookmarkStart w:id="1053" w:name="_Toc79142409"/>
      <w:bookmarkStart w:id="1054" w:name="_Toc79411375"/>
      <w:bookmarkStart w:id="1055" w:name="_Toc79535240"/>
      <w:bookmarkStart w:id="1056" w:name="_Toc79535956"/>
      <w:bookmarkStart w:id="1057" w:name="_Toc79536210"/>
      <w:bookmarkStart w:id="1058" w:name="_Toc79536330"/>
      <w:bookmarkStart w:id="1059" w:name="_Toc79536712"/>
      <w:bookmarkStart w:id="1060" w:name="_Toc79578950"/>
      <w:bookmarkStart w:id="1061" w:name="_Toc79579118"/>
      <w:r w:rsidRPr="00E1087B">
        <w:t>Minimum Hardware Requirements</w:t>
      </w:r>
      <w:bookmarkEnd w:id="1053"/>
      <w:bookmarkEnd w:id="1054"/>
      <w:bookmarkEnd w:id="1055"/>
      <w:bookmarkEnd w:id="1056"/>
      <w:bookmarkEnd w:id="1057"/>
      <w:bookmarkEnd w:id="1058"/>
      <w:bookmarkEnd w:id="1059"/>
      <w:bookmarkEnd w:id="1060"/>
      <w:bookmarkEnd w:id="1061"/>
    </w:p>
    <w:p w14:paraId="2F648998" w14:textId="12386083" w:rsidR="00F977FA" w:rsidRDefault="00F977FA" w:rsidP="00F977FA">
      <w:r>
        <w:t>Hardware requirements are the minimum physical components that are needed for a system. Table 4.1 shows the hardware requirements of the system.</w:t>
      </w:r>
    </w:p>
    <w:p w14:paraId="17DB2CC0" w14:textId="77777777" w:rsidR="00E110CA" w:rsidRDefault="00E110CA" w:rsidP="00F977FA"/>
    <w:p w14:paraId="3AE5113A" w14:textId="7EA6E2F7" w:rsidR="00C6741D" w:rsidRDefault="00C6741D" w:rsidP="00696052">
      <w:pPr>
        <w:pStyle w:val="Caption"/>
      </w:pPr>
      <w:bookmarkStart w:id="1062" w:name="_Toc76985058"/>
      <w:bookmarkStart w:id="1063" w:name="_Toc78530502"/>
      <w:bookmarkStart w:id="1064" w:name="_Toc79131637"/>
      <w:bookmarkStart w:id="1065" w:name="_Toc79534551"/>
      <w:bookmarkStart w:id="1066" w:name="_Toc79650188"/>
      <w:bookmarkStart w:id="1067" w:name="_Toc79650698"/>
      <w:r>
        <w:t xml:space="preserve">Table </w:t>
      </w:r>
      <w:r w:rsidR="000B3E0F">
        <w:t>4.</w:t>
      </w:r>
      <w:r>
        <w:fldChar w:fldCharType="begin"/>
      </w:r>
      <w:r>
        <w:instrText xml:space="preserve"> SEQ Table \* ARABIC \s 2 </w:instrText>
      </w:r>
      <w:r>
        <w:fldChar w:fldCharType="separate"/>
      </w:r>
      <w:r>
        <w:rPr>
          <w:noProof/>
        </w:rPr>
        <w:t>1</w:t>
      </w:r>
      <w:r>
        <w:fldChar w:fldCharType="end"/>
      </w:r>
      <w:r>
        <w:t xml:space="preserve"> </w:t>
      </w:r>
      <w:r w:rsidR="00633F98">
        <w:t xml:space="preserve">  </w:t>
      </w:r>
      <w:r w:rsidR="001A7D5C">
        <w:t>Hardware</w:t>
      </w:r>
      <w:r>
        <w:t xml:space="preserve"> Re</w:t>
      </w:r>
      <w:r w:rsidRPr="00610017">
        <w:t>q</w:t>
      </w:r>
      <w:r>
        <w:t>uirements</w:t>
      </w:r>
      <w:bookmarkEnd w:id="1062"/>
      <w:bookmarkEnd w:id="1063"/>
      <w:bookmarkEnd w:id="1064"/>
      <w:bookmarkEnd w:id="1065"/>
      <w:bookmarkEnd w:id="1066"/>
      <w:bookmarkEnd w:id="1067"/>
    </w:p>
    <w:tbl>
      <w:tblPr>
        <w:tblStyle w:val="TableGrid"/>
        <w:tblW w:w="0" w:type="auto"/>
        <w:jc w:val="center"/>
        <w:tblLook w:val="04A0" w:firstRow="1" w:lastRow="0" w:firstColumn="1" w:lastColumn="0" w:noHBand="0" w:noVBand="1"/>
      </w:tblPr>
      <w:tblGrid>
        <w:gridCol w:w="4303"/>
        <w:gridCol w:w="4303"/>
      </w:tblGrid>
      <w:tr w:rsidR="00F977FA" w14:paraId="3B5149D2" w14:textId="77777777" w:rsidTr="000B3E0F">
        <w:trPr>
          <w:jc w:val="center"/>
        </w:trPr>
        <w:tc>
          <w:tcPr>
            <w:tcW w:w="4303" w:type="dxa"/>
            <w:vAlign w:val="bottom"/>
          </w:tcPr>
          <w:p w14:paraId="3EFF5F17" w14:textId="77777777" w:rsidR="00F977FA" w:rsidRPr="00E323D0" w:rsidRDefault="00F977FA" w:rsidP="00CC0D66">
            <w:pPr>
              <w:jc w:val="left"/>
              <w:rPr>
                <w:b/>
                <w:bCs/>
              </w:rPr>
            </w:pPr>
            <w:r>
              <w:rPr>
                <w:b/>
                <w:bCs/>
              </w:rPr>
              <w:t xml:space="preserve">Requirement </w:t>
            </w:r>
          </w:p>
        </w:tc>
        <w:tc>
          <w:tcPr>
            <w:tcW w:w="4303" w:type="dxa"/>
            <w:vAlign w:val="bottom"/>
          </w:tcPr>
          <w:p w14:paraId="65EFCB25" w14:textId="77777777" w:rsidR="00F977FA" w:rsidRPr="00E323D0" w:rsidRDefault="00F977FA" w:rsidP="00CC0D66">
            <w:pPr>
              <w:jc w:val="left"/>
              <w:rPr>
                <w:b/>
                <w:bCs/>
              </w:rPr>
            </w:pPr>
            <w:r>
              <w:rPr>
                <w:b/>
                <w:bCs/>
              </w:rPr>
              <w:t>Hardware</w:t>
            </w:r>
          </w:p>
        </w:tc>
      </w:tr>
      <w:tr w:rsidR="00F977FA" w14:paraId="1ECC2698" w14:textId="77777777" w:rsidTr="000B3E0F">
        <w:trPr>
          <w:jc w:val="center"/>
        </w:trPr>
        <w:tc>
          <w:tcPr>
            <w:tcW w:w="4303" w:type="dxa"/>
            <w:vAlign w:val="bottom"/>
          </w:tcPr>
          <w:p w14:paraId="3889CF09" w14:textId="77777777" w:rsidR="00F977FA" w:rsidRDefault="00F977FA" w:rsidP="00CC0D66">
            <w:pPr>
              <w:jc w:val="left"/>
            </w:pPr>
            <w:r>
              <w:t>Processor</w:t>
            </w:r>
          </w:p>
        </w:tc>
        <w:tc>
          <w:tcPr>
            <w:tcW w:w="4303" w:type="dxa"/>
            <w:vAlign w:val="bottom"/>
          </w:tcPr>
          <w:p w14:paraId="19D86CA1" w14:textId="77777777" w:rsidR="00F977FA" w:rsidRDefault="00F977FA" w:rsidP="00CC0D66">
            <w:pPr>
              <w:jc w:val="left"/>
            </w:pPr>
            <w:r>
              <w:t>Intel® Core™ i5-7200U CPU@ 2.50GHz</w:t>
            </w:r>
          </w:p>
        </w:tc>
      </w:tr>
      <w:tr w:rsidR="00F977FA" w14:paraId="7D3E20A8" w14:textId="77777777" w:rsidTr="000B3E0F">
        <w:trPr>
          <w:jc w:val="center"/>
        </w:trPr>
        <w:tc>
          <w:tcPr>
            <w:tcW w:w="4303" w:type="dxa"/>
            <w:vAlign w:val="bottom"/>
          </w:tcPr>
          <w:p w14:paraId="18F16159" w14:textId="77777777" w:rsidR="00F977FA" w:rsidRDefault="00F977FA" w:rsidP="00CC0D66">
            <w:pPr>
              <w:jc w:val="left"/>
            </w:pPr>
            <w:r>
              <w:t>Architecture</w:t>
            </w:r>
          </w:p>
        </w:tc>
        <w:tc>
          <w:tcPr>
            <w:tcW w:w="4303" w:type="dxa"/>
            <w:vAlign w:val="bottom"/>
          </w:tcPr>
          <w:p w14:paraId="7F305BC9" w14:textId="77777777" w:rsidR="00F977FA" w:rsidRDefault="00F977FA" w:rsidP="00CC0D66">
            <w:pPr>
              <w:jc w:val="left"/>
            </w:pPr>
            <w:r>
              <w:t>64-bit OS</w:t>
            </w:r>
          </w:p>
        </w:tc>
      </w:tr>
      <w:tr w:rsidR="00F977FA" w14:paraId="2916A9AB" w14:textId="77777777" w:rsidTr="000B3E0F">
        <w:trPr>
          <w:jc w:val="center"/>
        </w:trPr>
        <w:tc>
          <w:tcPr>
            <w:tcW w:w="4303" w:type="dxa"/>
            <w:vAlign w:val="bottom"/>
          </w:tcPr>
          <w:p w14:paraId="5377C9F0" w14:textId="77777777" w:rsidR="00F977FA" w:rsidRDefault="00F977FA" w:rsidP="00CC0D66">
            <w:pPr>
              <w:jc w:val="left"/>
            </w:pPr>
            <w:r>
              <w:t>Primary Memory</w:t>
            </w:r>
          </w:p>
        </w:tc>
        <w:tc>
          <w:tcPr>
            <w:tcW w:w="4303" w:type="dxa"/>
            <w:vAlign w:val="bottom"/>
          </w:tcPr>
          <w:p w14:paraId="358ACE3C" w14:textId="77777777" w:rsidR="00F977FA" w:rsidRDefault="00F977FA" w:rsidP="00CC0D66">
            <w:pPr>
              <w:jc w:val="left"/>
            </w:pPr>
            <w:r>
              <w:t>12.0 GB</w:t>
            </w:r>
          </w:p>
        </w:tc>
      </w:tr>
      <w:tr w:rsidR="00F977FA" w14:paraId="6DD25D09" w14:textId="77777777" w:rsidTr="000B3E0F">
        <w:trPr>
          <w:jc w:val="center"/>
        </w:trPr>
        <w:tc>
          <w:tcPr>
            <w:tcW w:w="4303" w:type="dxa"/>
            <w:vAlign w:val="bottom"/>
          </w:tcPr>
          <w:p w14:paraId="6577BEBD" w14:textId="77777777" w:rsidR="00F977FA" w:rsidRDefault="00F977FA" w:rsidP="00CC0D66">
            <w:pPr>
              <w:jc w:val="left"/>
            </w:pPr>
            <w:r>
              <w:t>Secondary Memory</w:t>
            </w:r>
          </w:p>
        </w:tc>
        <w:tc>
          <w:tcPr>
            <w:tcW w:w="4303" w:type="dxa"/>
            <w:vAlign w:val="bottom"/>
          </w:tcPr>
          <w:p w14:paraId="3DDD4CA6" w14:textId="77777777" w:rsidR="00F977FA" w:rsidRDefault="00F977FA" w:rsidP="00CC0D66">
            <w:pPr>
              <w:jc w:val="left"/>
            </w:pPr>
            <w:r>
              <w:t>1 TB</w:t>
            </w:r>
          </w:p>
        </w:tc>
      </w:tr>
    </w:tbl>
    <w:p w14:paraId="60ED5E2A" w14:textId="589B8CE5" w:rsidR="00F977FA" w:rsidRDefault="00F977FA" w:rsidP="00F977FA"/>
    <w:p w14:paraId="62790C80" w14:textId="77777777" w:rsidR="00C40FB9" w:rsidRPr="00F977FA" w:rsidRDefault="00C40FB9" w:rsidP="00F977FA"/>
    <w:p w14:paraId="0B0E8024" w14:textId="75B29832" w:rsidR="00F977FA" w:rsidRPr="00E1087B" w:rsidRDefault="00F977FA" w:rsidP="00E1087B">
      <w:pPr>
        <w:pStyle w:val="Heading3"/>
      </w:pPr>
      <w:bookmarkStart w:id="1068" w:name="_Toc79142410"/>
      <w:bookmarkStart w:id="1069" w:name="_Toc79411376"/>
      <w:bookmarkStart w:id="1070" w:name="_Toc79535241"/>
      <w:bookmarkStart w:id="1071" w:name="_Toc79535957"/>
      <w:bookmarkStart w:id="1072" w:name="_Toc79536211"/>
      <w:bookmarkStart w:id="1073" w:name="_Toc79536331"/>
      <w:bookmarkStart w:id="1074" w:name="_Toc79536713"/>
      <w:bookmarkStart w:id="1075" w:name="_Toc79578951"/>
      <w:bookmarkStart w:id="1076" w:name="_Toc79579119"/>
      <w:r w:rsidRPr="00E1087B">
        <w:t>Minimum Software Requirements</w:t>
      </w:r>
      <w:bookmarkEnd w:id="1068"/>
      <w:bookmarkEnd w:id="1069"/>
      <w:bookmarkEnd w:id="1070"/>
      <w:bookmarkEnd w:id="1071"/>
      <w:bookmarkEnd w:id="1072"/>
      <w:bookmarkEnd w:id="1073"/>
      <w:bookmarkEnd w:id="1074"/>
      <w:bookmarkEnd w:id="1075"/>
      <w:bookmarkEnd w:id="1076"/>
    </w:p>
    <w:p w14:paraId="325C679C" w14:textId="6F215B5C" w:rsidR="00F977FA" w:rsidRDefault="00F977FA" w:rsidP="00F977FA">
      <w:r>
        <w:t>Software requirements include the minimum software that is needed to execute a system successfully. Table 4.1 shows the software requirements of the system.</w:t>
      </w:r>
    </w:p>
    <w:p w14:paraId="6DBAB9FA" w14:textId="603F9BAA" w:rsidR="00092C92" w:rsidRDefault="00092C92" w:rsidP="00F977FA"/>
    <w:p w14:paraId="0343BC4D" w14:textId="77777777" w:rsidR="00C40FB9" w:rsidRDefault="00C40FB9" w:rsidP="00F977FA"/>
    <w:p w14:paraId="0345DA5D" w14:textId="77777777" w:rsidR="00E110CA" w:rsidRDefault="00E110CA" w:rsidP="00F977FA"/>
    <w:p w14:paraId="1E0867C4" w14:textId="30F1F402" w:rsidR="00C6741D" w:rsidRDefault="00C6741D" w:rsidP="00696052">
      <w:pPr>
        <w:pStyle w:val="Caption"/>
      </w:pPr>
      <w:bookmarkStart w:id="1077" w:name="_Toc76985059"/>
      <w:bookmarkStart w:id="1078" w:name="_Toc78530503"/>
      <w:bookmarkStart w:id="1079" w:name="_Toc79131638"/>
      <w:bookmarkStart w:id="1080" w:name="_Toc79534552"/>
      <w:bookmarkStart w:id="1081" w:name="_Toc79650189"/>
      <w:bookmarkStart w:id="1082" w:name="_Toc79650699"/>
      <w:r>
        <w:t xml:space="preserve">Table </w:t>
      </w:r>
      <w:r w:rsidR="000B3E0F">
        <w:t>4.</w:t>
      </w:r>
      <w:r>
        <w:fldChar w:fldCharType="begin"/>
      </w:r>
      <w:r>
        <w:instrText xml:space="preserve"> SEQ Table \* ARABIC \s 2 </w:instrText>
      </w:r>
      <w:r>
        <w:fldChar w:fldCharType="separate"/>
      </w:r>
      <w:r>
        <w:rPr>
          <w:noProof/>
        </w:rPr>
        <w:t>2</w:t>
      </w:r>
      <w:r>
        <w:fldChar w:fldCharType="end"/>
      </w:r>
      <w:r>
        <w:t xml:space="preserve"> </w:t>
      </w:r>
      <w:r w:rsidR="00633F98">
        <w:t xml:space="preserve">  </w:t>
      </w:r>
      <w:r>
        <w:t>Software Re</w:t>
      </w:r>
      <w:r w:rsidRPr="00937847">
        <w:t>q</w:t>
      </w:r>
      <w:r>
        <w:t>uirements</w:t>
      </w:r>
      <w:bookmarkEnd w:id="1077"/>
      <w:bookmarkEnd w:id="1078"/>
      <w:bookmarkEnd w:id="1079"/>
      <w:bookmarkEnd w:id="1080"/>
      <w:bookmarkEnd w:id="1081"/>
      <w:bookmarkEnd w:id="1082"/>
    </w:p>
    <w:tbl>
      <w:tblPr>
        <w:tblStyle w:val="TableGrid"/>
        <w:tblW w:w="0" w:type="auto"/>
        <w:jc w:val="center"/>
        <w:tblLook w:val="04A0" w:firstRow="1" w:lastRow="0" w:firstColumn="1" w:lastColumn="0" w:noHBand="0" w:noVBand="1"/>
      </w:tblPr>
      <w:tblGrid>
        <w:gridCol w:w="4303"/>
        <w:gridCol w:w="4303"/>
      </w:tblGrid>
      <w:tr w:rsidR="00F977FA" w14:paraId="2743FFF8" w14:textId="77777777" w:rsidTr="000B3E0F">
        <w:trPr>
          <w:jc w:val="center"/>
        </w:trPr>
        <w:tc>
          <w:tcPr>
            <w:tcW w:w="4303" w:type="dxa"/>
            <w:vAlign w:val="bottom"/>
          </w:tcPr>
          <w:p w14:paraId="1DFF89F1" w14:textId="77777777" w:rsidR="00F977FA" w:rsidRPr="00E323D0" w:rsidRDefault="00F977FA" w:rsidP="00CC0D66">
            <w:pPr>
              <w:jc w:val="left"/>
              <w:rPr>
                <w:b/>
                <w:bCs/>
              </w:rPr>
            </w:pPr>
            <w:r>
              <w:rPr>
                <w:b/>
                <w:bCs/>
              </w:rPr>
              <w:t>Requirement</w:t>
            </w:r>
          </w:p>
        </w:tc>
        <w:tc>
          <w:tcPr>
            <w:tcW w:w="4303" w:type="dxa"/>
            <w:vAlign w:val="bottom"/>
          </w:tcPr>
          <w:p w14:paraId="6F5B93DA" w14:textId="77777777" w:rsidR="00F977FA" w:rsidRPr="00E323D0" w:rsidRDefault="00F977FA" w:rsidP="00CC0D66">
            <w:pPr>
              <w:jc w:val="left"/>
              <w:rPr>
                <w:b/>
                <w:bCs/>
              </w:rPr>
            </w:pPr>
            <w:r>
              <w:rPr>
                <w:b/>
                <w:bCs/>
              </w:rPr>
              <w:t>Software</w:t>
            </w:r>
          </w:p>
        </w:tc>
      </w:tr>
      <w:tr w:rsidR="00F977FA" w14:paraId="7DE49F99" w14:textId="77777777" w:rsidTr="000B3E0F">
        <w:trPr>
          <w:jc w:val="center"/>
        </w:trPr>
        <w:tc>
          <w:tcPr>
            <w:tcW w:w="4303" w:type="dxa"/>
            <w:vAlign w:val="bottom"/>
          </w:tcPr>
          <w:p w14:paraId="76BF849D" w14:textId="77777777" w:rsidR="00F977FA" w:rsidRDefault="00F977FA" w:rsidP="00CC0D66">
            <w:pPr>
              <w:jc w:val="left"/>
            </w:pPr>
            <w:r>
              <w:t>Operating System</w:t>
            </w:r>
          </w:p>
        </w:tc>
        <w:tc>
          <w:tcPr>
            <w:tcW w:w="4303" w:type="dxa"/>
            <w:vAlign w:val="bottom"/>
          </w:tcPr>
          <w:p w14:paraId="2C4F6BBB" w14:textId="77777777" w:rsidR="00F977FA" w:rsidRDefault="00F977FA" w:rsidP="00CC0D66">
            <w:pPr>
              <w:jc w:val="left"/>
            </w:pPr>
            <w:r>
              <w:t>Microsoft Windows</w:t>
            </w:r>
          </w:p>
        </w:tc>
      </w:tr>
      <w:tr w:rsidR="00F977FA" w14:paraId="29E510DC" w14:textId="77777777" w:rsidTr="000B3E0F">
        <w:trPr>
          <w:jc w:val="center"/>
        </w:trPr>
        <w:tc>
          <w:tcPr>
            <w:tcW w:w="4303" w:type="dxa"/>
            <w:vAlign w:val="bottom"/>
          </w:tcPr>
          <w:p w14:paraId="46CBB967" w14:textId="77777777" w:rsidR="00F977FA" w:rsidRDefault="00F977FA" w:rsidP="00CC0D66">
            <w:pPr>
              <w:jc w:val="left"/>
            </w:pPr>
            <w:r>
              <w:t>Programming Language</w:t>
            </w:r>
          </w:p>
        </w:tc>
        <w:tc>
          <w:tcPr>
            <w:tcW w:w="4303" w:type="dxa"/>
            <w:vAlign w:val="bottom"/>
          </w:tcPr>
          <w:p w14:paraId="109471F9" w14:textId="57C6ACEA" w:rsidR="00F977FA" w:rsidRDefault="00F977FA" w:rsidP="00CC0D66">
            <w:pPr>
              <w:jc w:val="left"/>
            </w:pPr>
            <w:r>
              <w:t xml:space="preserve">HTML, CSS, Python, </w:t>
            </w:r>
            <w:r w:rsidR="003B0864">
              <w:t>JavaScript</w:t>
            </w:r>
          </w:p>
        </w:tc>
      </w:tr>
      <w:tr w:rsidR="00F977FA" w14:paraId="4291F811" w14:textId="77777777" w:rsidTr="000B3E0F">
        <w:trPr>
          <w:jc w:val="center"/>
        </w:trPr>
        <w:tc>
          <w:tcPr>
            <w:tcW w:w="4303" w:type="dxa"/>
            <w:vAlign w:val="bottom"/>
          </w:tcPr>
          <w:p w14:paraId="53C492A0" w14:textId="77777777" w:rsidR="00F977FA" w:rsidRDefault="00F977FA" w:rsidP="00CC0D66">
            <w:pPr>
              <w:jc w:val="left"/>
            </w:pPr>
            <w:r>
              <w:t>Development Tool</w:t>
            </w:r>
          </w:p>
        </w:tc>
        <w:tc>
          <w:tcPr>
            <w:tcW w:w="4303" w:type="dxa"/>
            <w:vAlign w:val="bottom"/>
          </w:tcPr>
          <w:p w14:paraId="3739E1A3" w14:textId="77777777" w:rsidR="00F977FA" w:rsidRDefault="00F977FA" w:rsidP="00CC0D66">
            <w:pPr>
              <w:jc w:val="left"/>
            </w:pPr>
            <w:r>
              <w:t>Visual Studio Code, Jupyter Notebook</w:t>
            </w:r>
          </w:p>
        </w:tc>
      </w:tr>
      <w:tr w:rsidR="00F977FA" w14:paraId="260A1F82" w14:textId="77777777" w:rsidTr="000B3E0F">
        <w:trPr>
          <w:jc w:val="center"/>
        </w:trPr>
        <w:tc>
          <w:tcPr>
            <w:tcW w:w="4303" w:type="dxa"/>
            <w:vAlign w:val="bottom"/>
          </w:tcPr>
          <w:p w14:paraId="74E67372" w14:textId="77777777" w:rsidR="00F977FA" w:rsidRDefault="00F977FA" w:rsidP="00CC0D66">
            <w:pPr>
              <w:jc w:val="left"/>
            </w:pPr>
            <w:r>
              <w:t>Web Server</w:t>
            </w:r>
          </w:p>
        </w:tc>
        <w:tc>
          <w:tcPr>
            <w:tcW w:w="4303" w:type="dxa"/>
            <w:vAlign w:val="bottom"/>
          </w:tcPr>
          <w:p w14:paraId="47E7E35C" w14:textId="77777777" w:rsidR="00F977FA" w:rsidRDefault="00F977FA" w:rsidP="00CC0D66">
            <w:pPr>
              <w:jc w:val="left"/>
            </w:pPr>
            <w:r>
              <w:t>Apache</w:t>
            </w:r>
          </w:p>
        </w:tc>
      </w:tr>
      <w:tr w:rsidR="00F977FA" w14:paraId="28FB052E" w14:textId="77777777" w:rsidTr="000B3E0F">
        <w:trPr>
          <w:jc w:val="center"/>
        </w:trPr>
        <w:tc>
          <w:tcPr>
            <w:tcW w:w="4303" w:type="dxa"/>
            <w:vAlign w:val="bottom"/>
          </w:tcPr>
          <w:p w14:paraId="6D6784F5" w14:textId="77777777" w:rsidR="00F977FA" w:rsidRDefault="00F977FA" w:rsidP="00CC0D66">
            <w:pPr>
              <w:jc w:val="left"/>
            </w:pPr>
            <w:r>
              <w:t>Database Management System</w:t>
            </w:r>
          </w:p>
        </w:tc>
        <w:tc>
          <w:tcPr>
            <w:tcW w:w="4303" w:type="dxa"/>
            <w:vAlign w:val="bottom"/>
          </w:tcPr>
          <w:p w14:paraId="376496D4" w14:textId="77777777" w:rsidR="00F977FA" w:rsidRDefault="00F977FA" w:rsidP="00CC0D66">
            <w:pPr>
              <w:jc w:val="left"/>
            </w:pPr>
            <w:r>
              <w:t>MySQL</w:t>
            </w:r>
          </w:p>
        </w:tc>
      </w:tr>
      <w:tr w:rsidR="00F977FA" w14:paraId="4BEDE3CE" w14:textId="77777777" w:rsidTr="000B3E0F">
        <w:trPr>
          <w:jc w:val="center"/>
        </w:trPr>
        <w:tc>
          <w:tcPr>
            <w:tcW w:w="4303" w:type="dxa"/>
            <w:vAlign w:val="bottom"/>
          </w:tcPr>
          <w:p w14:paraId="41027819" w14:textId="77777777" w:rsidR="00F977FA" w:rsidRDefault="00F977FA" w:rsidP="00CC0D66">
            <w:pPr>
              <w:jc w:val="left"/>
            </w:pPr>
            <w:r>
              <w:t>Internet Browser</w:t>
            </w:r>
          </w:p>
        </w:tc>
        <w:tc>
          <w:tcPr>
            <w:tcW w:w="4303" w:type="dxa"/>
            <w:vAlign w:val="bottom"/>
          </w:tcPr>
          <w:p w14:paraId="16C62E60" w14:textId="77777777" w:rsidR="00F977FA" w:rsidRDefault="00F977FA" w:rsidP="00CC0D66">
            <w:pPr>
              <w:jc w:val="left"/>
            </w:pPr>
            <w:r>
              <w:t>Google Chrome</w:t>
            </w:r>
          </w:p>
        </w:tc>
      </w:tr>
    </w:tbl>
    <w:p w14:paraId="1AC17768" w14:textId="4B331C45" w:rsidR="00F977FA" w:rsidRDefault="00F977FA" w:rsidP="00F977FA"/>
    <w:p w14:paraId="02D07244" w14:textId="77777777" w:rsidR="000B3E0F" w:rsidRPr="00F977FA" w:rsidRDefault="000B3E0F" w:rsidP="00F977FA"/>
    <w:p w14:paraId="661E1DD1" w14:textId="20A5CB40" w:rsidR="00AB44F2" w:rsidRPr="004B56BC" w:rsidRDefault="001A7D5C" w:rsidP="00325F09">
      <w:pPr>
        <w:pStyle w:val="Heading2"/>
      </w:pPr>
      <w:bookmarkStart w:id="1083" w:name="_Toc79142411"/>
      <w:bookmarkStart w:id="1084" w:name="_Toc79411377"/>
      <w:bookmarkStart w:id="1085" w:name="_Toc79535242"/>
      <w:bookmarkStart w:id="1086" w:name="_Toc79535958"/>
      <w:bookmarkStart w:id="1087" w:name="_Toc79536212"/>
      <w:bookmarkStart w:id="1088" w:name="_Toc79536332"/>
      <w:bookmarkStart w:id="1089" w:name="_Toc79536714"/>
      <w:bookmarkStart w:id="1090" w:name="_Toc79578952"/>
      <w:bookmarkStart w:id="1091" w:name="_Toc79579120"/>
      <w:r>
        <w:t>ANALYSIS RESULT</w:t>
      </w:r>
      <w:bookmarkEnd w:id="1083"/>
      <w:bookmarkEnd w:id="1084"/>
      <w:bookmarkEnd w:id="1085"/>
      <w:bookmarkEnd w:id="1086"/>
      <w:bookmarkEnd w:id="1087"/>
      <w:bookmarkEnd w:id="1088"/>
      <w:bookmarkEnd w:id="1089"/>
      <w:bookmarkEnd w:id="1090"/>
      <w:bookmarkEnd w:id="1091"/>
    </w:p>
    <w:p w14:paraId="0F4DE054" w14:textId="56A058EF" w:rsidR="00A40EEE" w:rsidRDefault="00F977FA" w:rsidP="00F977FA">
      <w:r w:rsidRPr="00F977FA">
        <w:t xml:space="preserve">This section would </w:t>
      </w:r>
      <w:r w:rsidR="001A7D5C">
        <w:t xml:space="preserve">discuss in </w:t>
      </w:r>
      <w:r w:rsidR="00A40EEE">
        <w:t>detail</w:t>
      </w:r>
      <w:r w:rsidR="001A7D5C">
        <w:t xml:space="preserve"> the result of all analys</w:t>
      </w:r>
      <w:r w:rsidR="004B2DCA">
        <w:t>e</w:t>
      </w:r>
      <w:r w:rsidR="001A7D5C">
        <w:t xml:space="preserve">s carried out </w:t>
      </w:r>
      <w:r w:rsidR="00C40FB9">
        <w:t>in</w:t>
      </w:r>
      <w:r w:rsidR="001A7D5C">
        <w:t xml:space="preserve"> this research.</w:t>
      </w:r>
    </w:p>
    <w:p w14:paraId="336FAF66" w14:textId="77777777" w:rsidR="00F977FA" w:rsidRPr="00F977FA" w:rsidRDefault="00F977FA" w:rsidP="00F977FA"/>
    <w:p w14:paraId="6BF701D5" w14:textId="77777777" w:rsidR="00BF7D07" w:rsidRPr="00BF7D07" w:rsidRDefault="00BF7D07" w:rsidP="00BF7D07">
      <w:pPr>
        <w:pStyle w:val="ListParagraph"/>
        <w:numPr>
          <w:ilvl w:val="1"/>
          <w:numId w:val="21"/>
        </w:numPr>
        <w:outlineLvl w:val="2"/>
        <w:rPr>
          <w:b/>
          <w:bCs/>
          <w:vanish/>
        </w:rPr>
      </w:pPr>
      <w:bookmarkStart w:id="1092" w:name="_Toc79141678"/>
      <w:bookmarkStart w:id="1093" w:name="_Toc79142161"/>
      <w:bookmarkStart w:id="1094" w:name="_Toc79142294"/>
      <w:bookmarkStart w:id="1095" w:name="_Toc79142412"/>
      <w:bookmarkStart w:id="1096" w:name="_Toc79411378"/>
      <w:bookmarkStart w:id="1097" w:name="_Toc79535243"/>
      <w:bookmarkStart w:id="1098" w:name="_Toc79535959"/>
      <w:bookmarkStart w:id="1099" w:name="_Toc79536213"/>
      <w:bookmarkStart w:id="1100" w:name="_Toc79536333"/>
      <w:bookmarkStart w:id="1101" w:name="_Toc79536715"/>
      <w:bookmarkStart w:id="1102" w:name="_Toc79578255"/>
      <w:bookmarkStart w:id="1103" w:name="_Toc79578500"/>
      <w:bookmarkStart w:id="1104" w:name="_Toc79578626"/>
      <w:bookmarkStart w:id="1105" w:name="_Toc79578760"/>
      <w:bookmarkStart w:id="1106" w:name="_Toc79578953"/>
      <w:bookmarkStart w:id="1107" w:name="_Toc79579121"/>
      <w:bookmarkEnd w:id="1092"/>
      <w:bookmarkEnd w:id="1093"/>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p>
    <w:p w14:paraId="3C1D4683" w14:textId="77777777" w:rsidR="00FD4AE6" w:rsidRPr="00FD4AE6" w:rsidRDefault="00FD4AE6" w:rsidP="00FD4AE6">
      <w:pPr>
        <w:pStyle w:val="ListParagraph"/>
        <w:numPr>
          <w:ilvl w:val="1"/>
          <w:numId w:val="28"/>
        </w:numPr>
        <w:outlineLvl w:val="2"/>
        <w:rPr>
          <w:b/>
          <w:bCs/>
          <w:vanish/>
        </w:rPr>
      </w:pPr>
      <w:bookmarkStart w:id="1108" w:name="_Toc79141679"/>
      <w:bookmarkStart w:id="1109" w:name="_Toc79142162"/>
      <w:bookmarkStart w:id="1110" w:name="_Toc79142295"/>
      <w:bookmarkStart w:id="1111" w:name="_Toc79142413"/>
      <w:bookmarkStart w:id="1112" w:name="_Toc79411379"/>
      <w:bookmarkStart w:id="1113" w:name="_Toc79535244"/>
      <w:bookmarkStart w:id="1114" w:name="_Toc79535960"/>
      <w:bookmarkStart w:id="1115" w:name="_Toc79536214"/>
      <w:bookmarkStart w:id="1116" w:name="_Toc79536334"/>
      <w:bookmarkStart w:id="1117" w:name="_Toc79536716"/>
      <w:bookmarkStart w:id="1118" w:name="_Toc79578256"/>
      <w:bookmarkStart w:id="1119" w:name="_Toc79578501"/>
      <w:bookmarkStart w:id="1120" w:name="_Toc79578627"/>
      <w:bookmarkStart w:id="1121" w:name="_Toc79578761"/>
      <w:bookmarkStart w:id="1122" w:name="_Toc79578954"/>
      <w:bookmarkStart w:id="1123" w:name="_Toc79579122"/>
      <w:bookmarkEnd w:id="1108"/>
      <w:bookmarkEnd w:id="1109"/>
      <w:bookmarkEnd w:id="1110"/>
      <w:bookmarkEnd w:id="1111"/>
      <w:bookmarkEnd w:id="1112"/>
      <w:bookmarkEnd w:id="1113"/>
      <w:bookmarkEnd w:id="1114"/>
      <w:bookmarkEnd w:id="1115"/>
      <w:bookmarkEnd w:id="1116"/>
      <w:bookmarkEnd w:id="1117"/>
      <w:bookmarkEnd w:id="1118"/>
      <w:bookmarkEnd w:id="1119"/>
      <w:bookmarkEnd w:id="1120"/>
      <w:bookmarkEnd w:id="1121"/>
      <w:bookmarkEnd w:id="1122"/>
      <w:bookmarkEnd w:id="1123"/>
    </w:p>
    <w:p w14:paraId="519F8B27" w14:textId="262D8A3E" w:rsidR="00785676" w:rsidRPr="00E1087B" w:rsidRDefault="00A40EEE" w:rsidP="00FD4AE6">
      <w:pPr>
        <w:pStyle w:val="Heading3"/>
      </w:pPr>
      <w:bookmarkStart w:id="1124" w:name="_Toc79142414"/>
      <w:bookmarkStart w:id="1125" w:name="_Toc79411380"/>
      <w:bookmarkStart w:id="1126" w:name="_Toc79535245"/>
      <w:bookmarkStart w:id="1127" w:name="_Toc79535961"/>
      <w:bookmarkStart w:id="1128" w:name="_Toc79536215"/>
      <w:bookmarkStart w:id="1129" w:name="_Toc79536335"/>
      <w:bookmarkStart w:id="1130" w:name="_Toc79536717"/>
      <w:bookmarkStart w:id="1131" w:name="_Toc79578955"/>
      <w:bookmarkStart w:id="1132" w:name="_Toc79579123"/>
      <w:r w:rsidRPr="00E1087B">
        <w:t>Descriptive Analysis Result</w:t>
      </w:r>
      <w:bookmarkEnd w:id="1124"/>
      <w:bookmarkEnd w:id="1125"/>
      <w:bookmarkEnd w:id="1126"/>
      <w:bookmarkEnd w:id="1127"/>
      <w:bookmarkEnd w:id="1128"/>
      <w:bookmarkEnd w:id="1129"/>
      <w:bookmarkEnd w:id="1130"/>
      <w:bookmarkEnd w:id="1131"/>
      <w:bookmarkEnd w:id="1132"/>
    </w:p>
    <w:p w14:paraId="19EA3041" w14:textId="41A548AA" w:rsidR="00F977FA" w:rsidRDefault="00F977FA" w:rsidP="00F977FA">
      <w:r>
        <w:t xml:space="preserve">Data exploration </w:t>
      </w:r>
      <w:r w:rsidR="00A40EEE">
        <w:t>was</w:t>
      </w:r>
      <w:r>
        <w:t xml:space="preserve"> carried out using Python libraries such as Pandas</w:t>
      </w:r>
      <w:r w:rsidR="00A40EEE">
        <w:t xml:space="preserve"> and NumPy. </w:t>
      </w:r>
      <w:r>
        <w:t>The first step of the analysis was to import the libraries and load the dataset. Figure 4.1 shows the dataset with 121 rows and 42 columns.</w:t>
      </w:r>
    </w:p>
    <w:p w14:paraId="7D80A9DE" w14:textId="77777777" w:rsidR="000B3E0F" w:rsidRDefault="000B3E0F" w:rsidP="00F977FA"/>
    <w:p w14:paraId="04D0BB8F" w14:textId="77777777" w:rsidR="00C6741D" w:rsidRDefault="00F977FA" w:rsidP="00C6741D">
      <w:pPr>
        <w:keepNext/>
        <w:jc w:val="center"/>
      </w:pPr>
      <w:r>
        <w:rPr>
          <w:noProof/>
          <w:lang w:val="en-US"/>
        </w:rPr>
        <w:lastRenderedPageBreak/>
        <w:drawing>
          <wp:inline distT="0" distB="0" distL="0" distR="0" wp14:anchorId="2D5C6B52" wp14:editId="301FB3DC">
            <wp:extent cx="4435268" cy="800100"/>
            <wp:effectExtent l="0" t="0" r="381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20" cstate="print">
                      <a:extLst>
                        <a:ext uri="{28A0092B-C50C-407E-A947-70E740481C1C}">
                          <a14:useLocalDpi xmlns:a14="http://schemas.microsoft.com/office/drawing/2010/main" val="0"/>
                        </a:ext>
                      </a:extLst>
                    </a:blip>
                    <a:srcRect l="14433" t="28314" r="13541" b="44900"/>
                    <a:stretch/>
                  </pic:blipFill>
                  <pic:spPr bwMode="auto">
                    <a:xfrm>
                      <a:off x="0" y="0"/>
                      <a:ext cx="4495771" cy="811014"/>
                    </a:xfrm>
                    <a:prstGeom prst="rect">
                      <a:avLst/>
                    </a:prstGeom>
                    <a:ln>
                      <a:noFill/>
                    </a:ln>
                    <a:extLst>
                      <a:ext uri="{53640926-AAD7-44D8-BBD7-CCE9431645EC}">
                        <a14:shadowObscured xmlns:a14="http://schemas.microsoft.com/office/drawing/2010/main"/>
                      </a:ext>
                    </a:extLst>
                  </pic:spPr>
                </pic:pic>
              </a:graphicData>
            </a:graphic>
          </wp:inline>
        </w:drawing>
      </w:r>
      <w:r>
        <w:rPr>
          <w:noProof/>
          <w:lang w:val="en-US"/>
        </w:rPr>
        <w:drawing>
          <wp:inline distT="0" distB="0" distL="0" distR="0" wp14:anchorId="59E2A4DC" wp14:editId="65467B02">
            <wp:extent cx="4486543" cy="211998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21" cstate="print">
                      <a:extLst>
                        <a:ext uri="{28A0092B-C50C-407E-A947-70E740481C1C}">
                          <a14:useLocalDpi xmlns:a14="http://schemas.microsoft.com/office/drawing/2010/main" val="0"/>
                        </a:ext>
                      </a:extLst>
                    </a:blip>
                    <a:srcRect l="16168" t="27431" r="13785" b="1758"/>
                    <a:stretch/>
                  </pic:blipFill>
                  <pic:spPr bwMode="auto">
                    <a:xfrm>
                      <a:off x="0" y="0"/>
                      <a:ext cx="4500716" cy="2126680"/>
                    </a:xfrm>
                    <a:prstGeom prst="rect">
                      <a:avLst/>
                    </a:prstGeom>
                    <a:ln>
                      <a:noFill/>
                    </a:ln>
                    <a:extLst>
                      <a:ext uri="{53640926-AAD7-44D8-BBD7-CCE9431645EC}">
                        <a14:shadowObscured xmlns:a14="http://schemas.microsoft.com/office/drawing/2010/main"/>
                      </a:ext>
                    </a:extLst>
                  </pic:spPr>
                </pic:pic>
              </a:graphicData>
            </a:graphic>
          </wp:inline>
        </w:drawing>
      </w:r>
    </w:p>
    <w:p w14:paraId="4849FBEA" w14:textId="2C124AD3" w:rsidR="00F977FA" w:rsidRDefault="00C6741D" w:rsidP="00696052">
      <w:pPr>
        <w:pStyle w:val="Caption"/>
      </w:pPr>
      <w:bookmarkStart w:id="1133" w:name="_Toc76984754"/>
      <w:bookmarkStart w:id="1134" w:name="_Toc77532258"/>
      <w:bookmarkStart w:id="1135" w:name="_Toc77532332"/>
      <w:bookmarkStart w:id="1136" w:name="_Toc78530358"/>
      <w:bookmarkStart w:id="1137" w:name="_Toc79131669"/>
      <w:bookmarkStart w:id="1138" w:name="_Toc79531996"/>
      <w:bookmarkStart w:id="1139" w:name="_Toc79534663"/>
      <w:bookmarkStart w:id="1140" w:name="_Toc79650252"/>
      <w:bookmarkStart w:id="1141" w:name="_Toc79650724"/>
      <w:r>
        <w:t xml:space="preserve">Figure </w:t>
      </w:r>
      <w:r w:rsidR="00881227">
        <w:t>4</w:t>
      </w:r>
      <w:r w:rsidR="00710223">
        <w:t>.</w:t>
      </w:r>
      <w:r w:rsidR="00710223">
        <w:fldChar w:fldCharType="begin"/>
      </w:r>
      <w:r w:rsidR="00710223">
        <w:instrText xml:space="preserve"> SEQ Figure \* ARABIC \s 1 </w:instrText>
      </w:r>
      <w:r w:rsidR="00710223">
        <w:fldChar w:fldCharType="separate"/>
      </w:r>
      <w:r w:rsidR="006A14C1">
        <w:rPr>
          <w:noProof/>
        </w:rPr>
        <w:t>1</w:t>
      </w:r>
      <w:r w:rsidR="00710223">
        <w:fldChar w:fldCharType="end"/>
      </w:r>
      <w:r>
        <w:t xml:space="preserve"> </w:t>
      </w:r>
      <w:r w:rsidR="000B3E0F">
        <w:t xml:space="preserve">  </w:t>
      </w:r>
      <w:r>
        <w:t>Importing libraries and loading dataset</w:t>
      </w:r>
      <w:bookmarkEnd w:id="1133"/>
      <w:bookmarkEnd w:id="1134"/>
      <w:bookmarkEnd w:id="1135"/>
      <w:bookmarkEnd w:id="1136"/>
      <w:bookmarkEnd w:id="1137"/>
      <w:bookmarkEnd w:id="1138"/>
      <w:bookmarkEnd w:id="1139"/>
      <w:bookmarkEnd w:id="1140"/>
      <w:bookmarkEnd w:id="1141"/>
    </w:p>
    <w:p w14:paraId="500CB1DD" w14:textId="77777777" w:rsidR="00C40FB9" w:rsidRPr="00C40FB9" w:rsidRDefault="00C40FB9" w:rsidP="00C40FB9"/>
    <w:p w14:paraId="595212BA" w14:textId="5BE9EEAA" w:rsidR="00F977FA" w:rsidRDefault="00F977FA" w:rsidP="00F977FA">
      <w:r>
        <w:t>Since not all students take the same courses, there were some missing values. These were replaced with 0 (zero) using the Pandas fillna() method.</w:t>
      </w:r>
      <w:r w:rsidR="00356396">
        <w:t xml:space="preserve"> This can be seen in Figure 4.2.</w:t>
      </w:r>
    </w:p>
    <w:p w14:paraId="3875E206" w14:textId="77777777" w:rsidR="00C40FB9" w:rsidRDefault="00C40FB9" w:rsidP="00F977FA"/>
    <w:p w14:paraId="029E6680" w14:textId="77777777" w:rsidR="00C6741D" w:rsidRDefault="00F977FA" w:rsidP="00C6741D">
      <w:pPr>
        <w:keepNext/>
        <w:jc w:val="center"/>
      </w:pPr>
      <w:r>
        <w:rPr>
          <w:noProof/>
          <w:lang w:val="en-US"/>
        </w:rPr>
        <w:drawing>
          <wp:inline distT="0" distB="0" distL="0" distR="0" wp14:anchorId="0CC43A05" wp14:editId="71CB5949">
            <wp:extent cx="4456702" cy="1948441"/>
            <wp:effectExtent l="0" t="0" r="1270" b="0"/>
            <wp:docPr id="12" name="Picture 12" descr="A picture containing text, screenshot,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text, screenshot, computer&#10;&#10;Description automatically generated"/>
                    <pic:cNvPicPr/>
                  </pic:nvPicPr>
                  <pic:blipFill rotWithShape="1">
                    <a:blip r:embed="rId22" cstate="print">
                      <a:extLst>
                        <a:ext uri="{28A0092B-C50C-407E-A947-70E740481C1C}">
                          <a14:useLocalDpi xmlns:a14="http://schemas.microsoft.com/office/drawing/2010/main" val="0"/>
                        </a:ext>
                      </a:extLst>
                    </a:blip>
                    <a:srcRect l="15299" t="29865" r="13650" b="21458"/>
                    <a:stretch/>
                  </pic:blipFill>
                  <pic:spPr bwMode="auto">
                    <a:xfrm>
                      <a:off x="0" y="0"/>
                      <a:ext cx="4512721" cy="1972932"/>
                    </a:xfrm>
                    <a:prstGeom prst="rect">
                      <a:avLst/>
                    </a:prstGeom>
                    <a:ln>
                      <a:noFill/>
                    </a:ln>
                    <a:extLst>
                      <a:ext uri="{53640926-AAD7-44D8-BBD7-CCE9431645EC}">
                        <a14:shadowObscured xmlns:a14="http://schemas.microsoft.com/office/drawing/2010/main"/>
                      </a:ext>
                    </a:extLst>
                  </pic:spPr>
                </pic:pic>
              </a:graphicData>
            </a:graphic>
          </wp:inline>
        </w:drawing>
      </w:r>
    </w:p>
    <w:p w14:paraId="3CA557CA" w14:textId="49211620" w:rsidR="00F977FA" w:rsidRDefault="00C6741D" w:rsidP="00696052">
      <w:pPr>
        <w:pStyle w:val="Caption"/>
      </w:pPr>
      <w:bookmarkStart w:id="1142" w:name="_Toc76984755"/>
      <w:bookmarkStart w:id="1143" w:name="_Toc77532259"/>
      <w:bookmarkStart w:id="1144" w:name="_Toc77532333"/>
      <w:bookmarkStart w:id="1145" w:name="_Toc78530359"/>
      <w:bookmarkStart w:id="1146" w:name="_Toc79131670"/>
      <w:bookmarkStart w:id="1147" w:name="_Toc79531997"/>
      <w:bookmarkStart w:id="1148" w:name="_Toc79534664"/>
      <w:bookmarkStart w:id="1149" w:name="_Toc79650253"/>
      <w:bookmarkStart w:id="1150" w:name="_Toc79650725"/>
      <w:r>
        <w:t xml:space="preserve">Figure </w:t>
      </w:r>
      <w:r w:rsidR="000B3E0F">
        <w:t>4</w:t>
      </w:r>
      <w:r w:rsidR="00710223">
        <w:t>.</w:t>
      </w:r>
      <w:r w:rsidR="00710223">
        <w:fldChar w:fldCharType="begin"/>
      </w:r>
      <w:r w:rsidR="00710223">
        <w:instrText xml:space="preserve"> SEQ Figure \* ARABIC \s 1 </w:instrText>
      </w:r>
      <w:r w:rsidR="00710223">
        <w:fldChar w:fldCharType="separate"/>
      </w:r>
      <w:r w:rsidR="006A14C1">
        <w:rPr>
          <w:noProof/>
        </w:rPr>
        <w:t>2</w:t>
      </w:r>
      <w:r w:rsidR="00710223">
        <w:fldChar w:fldCharType="end"/>
      </w:r>
      <w:r>
        <w:t xml:space="preserve"> </w:t>
      </w:r>
      <w:r w:rsidR="000B3E0F">
        <w:t xml:space="preserve">  </w:t>
      </w:r>
      <w:r>
        <w:t>Replacing missing values</w:t>
      </w:r>
      <w:bookmarkEnd w:id="1142"/>
      <w:bookmarkEnd w:id="1143"/>
      <w:bookmarkEnd w:id="1144"/>
      <w:bookmarkEnd w:id="1145"/>
      <w:bookmarkEnd w:id="1146"/>
      <w:bookmarkEnd w:id="1147"/>
      <w:bookmarkEnd w:id="1148"/>
      <w:bookmarkEnd w:id="1149"/>
      <w:bookmarkEnd w:id="1150"/>
    </w:p>
    <w:p w14:paraId="5E65F825" w14:textId="77777777" w:rsidR="00C40FB9" w:rsidRPr="00C40FB9" w:rsidRDefault="00C40FB9" w:rsidP="00C40FB9"/>
    <w:p w14:paraId="2E25C1A4" w14:textId="7CE16F15" w:rsidR="00F977FA" w:rsidRDefault="00F977FA" w:rsidP="00F977FA">
      <w:r>
        <w:t xml:space="preserve">Pandas </w:t>
      </w:r>
      <w:r w:rsidR="00C40FB9">
        <w:t>describe (</w:t>
      </w:r>
      <w:r>
        <w:t xml:space="preserve">) method is used to view the descriptive analytics of the dataset. This method generates </w:t>
      </w:r>
      <w:r w:rsidRPr="00F03492">
        <w:t xml:space="preserve">statistical details like </w:t>
      </w:r>
      <w:r>
        <w:t>count</w:t>
      </w:r>
      <w:r w:rsidRPr="00F03492">
        <w:t xml:space="preserve">, mean, </w:t>
      </w:r>
      <w:r>
        <w:t>standard deviation, minimum value, maximum value, and percentile</w:t>
      </w:r>
      <w:r w:rsidRPr="00F03492">
        <w:t xml:space="preserve"> of a dataframe</w:t>
      </w:r>
      <w:r w:rsidR="004B2DCA">
        <w:t>,</w:t>
      </w:r>
      <w:r w:rsidR="00A40EEE">
        <w:t xml:space="preserve"> as shown in Figure 4.3.</w:t>
      </w:r>
    </w:p>
    <w:p w14:paraId="737BF21E" w14:textId="77777777" w:rsidR="00C6741D" w:rsidRDefault="00F977FA" w:rsidP="00C6741D">
      <w:pPr>
        <w:keepNext/>
        <w:jc w:val="center"/>
      </w:pPr>
      <w:r>
        <w:rPr>
          <w:noProof/>
          <w:lang w:val="en-US"/>
        </w:rPr>
        <w:lastRenderedPageBreak/>
        <w:drawing>
          <wp:inline distT="0" distB="0" distL="0" distR="0" wp14:anchorId="19E4B4EE" wp14:editId="6315C6AE">
            <wp:extent cx="4708525" cy="2025353"/>
            <wp:effectExtent l="0" t="0" r="0" b="0"/>
            <wp:docPr id="15" name="Picture 15"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ext&#10;&#10;Description automatically generated"/>
                    <pic:cNvPicPr/>
                  </pic:nvPicPr>
                  <pic:blipFill rotWithShape="1">
                    <a:blip r:embed="rId23" cstate="print">
                      <a:extLst>
                        <a:ext uri="{28A0092B-C50C-407E-A947-70E740481C1C}">
                          <a14:useLocalDpi xmlns:a14="http://schemas.microsoft.com/office/drawing/2010/main" val="0"/>
                        </a:ext>
                      </a:extLst>
                    </a:blip>
                    <a:srcRect l="13313" t="33625" r="13404" b="24982"/>
                    <a:stretch/>
                  </pic:blipFill>
                  <pic:spPr bwMode="auto">
                    <a:xfrm>
                      <a:off x="0" y="0"/>
                      <a:ext cx="4741782" cy="2039658"/>
                    </a:xfrm>
                    <a:prstGeom prst="rect">
                      <a:avLst/>
                    </a:prstGeom>
                    <a:ln>
                      <a:noFill/>
                    </a:ln>
                    <a:extLst>
                      <a:ext uri="{53640926-AAD7-44D8-BBD7-CCE9431645EC}">
                        <a14:shadowObscured xmlns:a14="http://schemas.microsoft.com/office/drawing/2010/main"/>
                      </a:ext>
                    </a:extLst>
                  </pic:spPr>
                </pic:pic>
              </a:graphicData>
            </a:graphic>
          </wp:inline>
        </w:drawing>
      </w:r>
    </w:p>
    <w:p w14:paraId="79828193" w14:textId="3CB56283" w:rsidR="00F977FA" w:rsidRDefault="00C6741D" w:rsidP="00696052">
      <w:pPr>
        <w:pStyle w:val="Caption"/>
      </w:pPr>
      <w:bookmarkStart w:id="1151" w:name="_Toc76984756"/>
      <w:bookmarkStart w:id="1152" w:name="_Toc77532260"/>
      <w:bookmarkStart w:id="1153" w:name="_Toc77532334"/>
      <w:bookmarkStart w:id="1154" w:name="_Toc78530360"/>
      <w:bookmarkStart w:id="1155" w:name="_Toc79131671"/>
      <w:bookmarkStart w:id="1156" w:name="_Toc79531998"/>
      <w:bookmarkStart w:id="1157" w:name="_Toc79534665"/>
      <w:bookmarkStart w:id="1158" w:name="_Toc79650254"/>
      <w:bookmarkStart w:id="1159" w:name="_Toc79650726"/>
      <w:r>
        <w:t xml:space="preserve">Figure </w:t>
      </w:r>
      <w:r w:rsidR="000B3E0F">
        <w:t>4</w:t>
      </w:r>
      <w:r w:rsidR="00710223">
        <w:t>.</w:t>
      </w:r>
      <w:r w:rsidR="00710223">
        <w:fldChar w:fldCharType="begin"/>
      </w:r>
      <w:r w:rsidR="00710223">
        <w:instrText xml:space="preserve"> SEQ Figure \* ARABIC \s 1 </w:instrText>
      </w:r>
      <w:r w:rsidR="00710223">
        <w:fldChar w:fldCharType="separate"/>
      </w:r>
      <w:r w:rsidR="006A14C1">
        <w:rPr>
          <w:noProof/>
        </w:rPr>
        <w:t>3</w:t>
      </w:r>
      <w:r w:rsidR="00710223">
        <w:fldChar w:fldCharType="end"/>
      </w:r>
      <w:r w:rsidR="000B3E0F">
        <w:t xml:space="preserve">  </w:t>
      </w:r>
      <w:r>
        <w:t xml:space="preserve"> Descriptive analytics of dataset</w:t>
      </w:r>
      <w:bookmarkEnd w:id="1151"/>
      <w:bookmarkEnd w:id="1152"/>
      <w:bookmarkEnd w:id="1153"/>
      <w:bookmarkEnd w:id="1154"/>
      <w:bookmarkEnd w:id="1155"/>
      <w:bookmarkEnd w:id="1156"/>
      <w:bookmarkEnd w:id="1157"/>
      <w:bookmarkEnd w:id="1158"/>
      <w:bookmarkEnd w:id="1159"/>
    </w:p>
    <w:p w14:paraId="5A0043E0" w14:textId="77777777" w:rsidR="00C40FB9" w:rsidRPr="00C40FB9" w:rsidRDefault="00C40FB9" w:rsidP="00C40FB9"/>
    <w:p w14:paraId="1EB1CBCE" w14:textId="1F567957" w:rsidR="00F977FA" w:rsidRDefault="00F977FA" w:rsidP="00F977FA">
      <w:r>
        <w:t xml:space="preserve">To view the distribution of all attributes in the dataframe, the Pandas </w:t>
      </w:r>
      <w:r w:rsidR="00C40FB9">
        <w:t>hist (</w:t>
      </w:r>
      <w:r>
        <w:t xml:space="preserve">) function </w:t>
      </w:r>
      <w:r w:rsidR="00C40FB9">
        <w:t>was</w:t>
      </w:r>
      <w:r>
        <w:t xml:space="preserve"> used. It visualises the frequency</w:t>
      </w:r>
      <w:r w:rsidR="00A40EEE">
        <w:t xml:space="preserve"> and distribution</w:t>
      </w:r>
      <w:r>
        <w:t xml:space="preserve"> of all variables in the dataset</w:t>
      </w:r>
      <w:r w:rsidR="00C40FB9">
        <w:t xml:space="preserve">, </w:t>
      </w:r>
      <w:r w:rsidR="004B2DCA">
        <w:t>as show</w:t>
      </w:r>
      <w:r w:rsidR="00C40FB9">
        <w:t>n in Figure 4.4.</w:t>
      </w:r>
    </w:p>
    <w:p w14:paraId="03639AF1" w14:textId="77777777" w:rsidR="000B3E0F" w:rsidRDefault="000B3E0F" w:rsidP="00F977FA"/>
    <w:p w14:paraId="25E46ACA" w14:textId="77777777" w:rsidR="00F977FA" w:rsidRDefault="00F977FA" w:rsidP="00F977FA">
      <w:pPr>
        <w:jc w:val="center"/>
      </w:pPr>
      <w:r>
        <w:rPr>
          <w:noProof/>
          <w:lang w:val="en-US"/>
        </w:rPr>
        <w:drawing>
          <wp:inline distT="0" distB="0" distL="0" distR="0" wp14:anchorId="22340F4D" wp14:editId="02660EF7">
            <wp:extent cx="4939030" cy="621499"/>
            <wp:effectExtent l="0" t="0" r="0" b="7620"/>
            <wp:docPr id="20" name="Picture 20"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box and whisker chart&#10;&#10;Description automatically generated"/>
                    <pic:cNvPicPr/>
                  </pic:nvPicPr>
                  <pic:blipFill rotWithShape="1">
                    <a:blip r:embed="rId24" cstate="print">
                      <a:extLst>
                        <a:ext uri="{28A0092B-C50C-407E-A947-70E740481C1C}">
                          <a14:useLocalDpi xmlns:a14="http://schemas.microsoft.com/office/drawing/2010/main" val="0"/>
                        </a:ext>
                      </a:extLst>
                    </a:blip>
                    <a:srcRect l="14305" t="28758" r="13417" b="62168"/>
                    <a:stretch/>
                  </pic:blipFill>
                  <pic:spPr bwMode="auto">
                    <a:xfrm>
                      <a:off x="0" y="0"/>
                      <a:ext cx="5003234" cy="629578"/>
                    </a:xfrm>
                    <a:prstGeom prst="rect">
                      <a:avLst/>
                    </a:prstGeom>
                    <a:ln>
                      <a:noFill/>
                    </a:ln>
                    <a:extLst>
                      <a:ext uri="{53640926-AAD7-44D8-BBD7-CCE9431645EC}">
                        <a14:shadowObscured xmlns:a14="http://schemas.microsoft.com/office/drawing/2010/main"/>
                      </a:ext>
                    </a:extLst>
                  </pic:spPr>
                </pic:pic>
              </a:graphicData>
            </a:graphic>
          </wp:inline>
        </w:drawing>
      </w:r>
    </w:p>
    <w:p w14:paraId="3AE4133A" w14:textId="77777777" w:rsidR="00C6741D" w:rsidRDefault="00F977FA" w:rsidP="00C6741D">
      <w:pPr>
        <w:keepNext/>
        <w:jc w:val="center"/>
      </w:pPr>
      <w:r>
        <w:rPr>
          <w:noProof/>
          <w:lang w:val="en-US"/>
        </w:rPr>
        <w:drawing>
          <wp:inline distT="0" distB="0" distL="0" distR="0" wp14:anchorId="0BB5865C" wp14:editId="4DF03397">
            <wp:extent cx="4955123" cy="3266661"/>
            <wp:effectExtent l="0" t="0" r="0" b="0"/>
            <wp:docPr id="16" name="Picture 16"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10;&#10;Description automatically generated with medium confidence"/>
                    <pic:cNvPicPr/>
                  </pic:nvPicPr>
                  <pic:blipFill rotWithShape="1">
                    <a:blip r:embed="rId25" cstate="print">
                      <a:extLst>
                        <a:ext uri="{28A0092B-C50C-407E-A947-70E740481C1C}">
                          <a14:useLocalDpi xmlns:a14="http://schemas.microsoft.com/office/drawing/2010/main" val="0"/>
                        </a:ext>
                      </a:extLst>
                    </a:blip>
                    <a:srcRect l="28361" t="23669" r="23122" b="2193"/>
                    <a:stretch/>
                  </pic:blipFill>
                  <pic:spPr bwMode="auto">
                    <a:xfrm>
                      <a:off x="0" y="0"/>
                      <a:ext cx="4976634" cy="3280842"/>
                    </a:xfrm>
                    <a:prstGeom prst="rect">
                      <a:avLst/>
                    </a:prstGeom>
                    <a:ln>
                      <a:noFill/>
                    </a:ln>
                    <a:extLst>
                      <a:ext uri="{53640926-AAD7-44D8-BBD7-CCE9431645EC}">
                        <a14:shadowObscured xmlns:a14="http://schemas.microsoft.com/office/drawing/2010/main"/>
                      </a:ext>
                    </a:extLst>
                  </pic:spPr>
                </pic:pic>
              </a:graphicData>
            </a:graphic>
          </wp:inline>
        </w:drawing>
      </w:r>
    </w:p>
    <w:p w14:paraId="56551783" w14:textId="5057173D" w:rsidR="00F977FA" w:rsidRDefault="00C6741D" w:rsidP="00075395">
      <w:pPr>
        <w:pStyle w:val="Caption"/>
      </w:pPr>
      <w:bookmarkStart w:id="1160" w:name="_Toc76984757"/>
      <w:bookmarkStart w:id="1161" w:name="_Toc77532261"/>
      <w:bookmarkStart w:id="1162" w:name="_Toc77532335"/>
      <w:bookmarkStart w:id="1163" w:name="_Toc78530361"/>
      <w:bookmarkStart w:id="1164" w:name="_Toc79131672"/>
      <w:bookmarkStart w:id="1165" w:name="_Toc79531999"/>
      <w:bookmarkStart w:id="1166" w:name="_Toc79534666"/>
      <w:bookmarkStart w:id="1167" w:name="_Toc79650255"/>
      <w:bookmarkStart w:id="1168" w:name="_Toc79650727"/>
      <w:r>
        <w:t xml:space="preserve">Figure </w:t>
      </w:r>
      <w:r w:rsidR="000B3E0F">
        <w:t>4</w:t>
      </w:r>
      <w:r w:rsidR="00710223">
        <w:t>.</w:t>
      </w:r>
      <w:r w:rsidR="00710223">
        <w:fldChar w:fldCharType="begin"/>
      </w:r>
      <w:r w:rsidR="00710223">
        <w:instrText xml:space="preserve"> SEQ Figure \* ARABIC \s 1 </w:instrText>
      </w:r>
      <w:r w:rsidR="00710223">
        <w:fldChar w:fldCharType="separate"/>
      </w:r>
      <w:r w:rsidR="006A14C1">
        <w:rPr>
          <w:noProof/>
        </w:rPr>
        <w:t>4</w:t>
      </w:r>
      <w:r w:rsidR="00710223">
        <w:fldChar w:fldCharType="end"/>
      </w:r>
      <w:r>
        <w:t xml:space="preserve"> Distribution of variables</w:t>
      </w:r>
      <w:bookmarkEnd w:id="1160"/>
      <w:bookmarkEnd w:id="1161"/>
      <w:bookmarkEnd w:id="1162"/>
      <w:bookmarkEnd w:id="1163"/>
      <w:bookmarkEnd w:id="1164"/>
      <w:bookmarkEnd w:id="1165"/>
      <w:bookmarkEnd w:id="1166"/>
      <w:bookmarkEnd w:id="1167"/>
      <w:bookmarkEnd w:id="1168"/>
    </w:p>
    <w:p w14:paraId="1973D71B" w14:textId="3B42E095" w:rsidR="00F977FA" w:rsidRDefault="00F977FA" w:rsidP="00F977FA">
      <w:r>
        <w:lastRenderedPageBreak/>
        <w:t>Figures 4.</w:t>
      </w:r>
      <w:r w:rsidR="00356396">
        <w:t>5</w:t>
      </w:r>
      <w:r>
        <w:t xml:space="preserve"> and 4.</w:t>
      </w:r>
      <w:r w:rsidR="00356396">
        <w:t>6</w:t>
      </w:r>
      <w:r>
        <w:t xml:space="preserve"> show the distribution of the CGPA variable.</w:t>
      </w:r>
    </w:p>
    <w:p w14:paraId="0FAE880D" w14:textId="77777777" w:rsidR="00C40FB9" w:rsidRDefault="00C40FB9" w:rsidP="00F977FA"/>
    <w:p w14:paraId="07309D52" w14:textId="77777777" w:rsidR="00356396" w:rsidRDefault="00F977FA" w:rsidP="00356396">
      <w:pPr>
        <w:keepNext/>
        <w:jc w:val="center"/>
      </w:pPr>
      <w:r>
        <w:rPr>
          <w:noProof/>
          <w:lang w:val="en-US"/>
        </w:rPr>
        <w:drawing>
          <wp:inline distT="0" distB="0" distL="0" distR="0" wp14:anchorId="12F7FC3A" wp14:editId="23B4ACEC">
            <wp:extent cx="4725825" cy="2469294"/>
            <wp:effectExtent l="0" t="0" r="0" b="7620"/>
            <wp:docPr id="18" name="Picture 1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histogram&#10;&#10;Description automatically generated"/>
                    <pic:cNvPicPr/>
                  </pic:nvPicPr>
                  <pic:blipFill rotWithShape="1">
                    <a:blip r:embed="rId26" cstate="print">
                      <a:extLst>
                        <a:ext uri="{28A0092B-C50C-407E-A947-70E740481C1C}">
                          <a14:useLocalDpi xmlns:a14="http://schemas.microsoft.com/office/drawing/2010/main" val="0"/>
                        </a:ext>
                      </a:extLst>
                    </a:blip>
                    <a:srcRect l="10700" t="35840" r="35548" b="9744"/>
                    <a:stretch/>
                  </pic:blipFill>
                  <pic:spPr bwMode="auto">
                    <a:xfrm>
                      <a:off x="0" y="0"/>
                      <a:ext cx="4766635" cy="2490618"/>
                    </a:xfrm>
                    <a:prstGeom prst="rect">
                      <a:avLst/>
                    </a:prstGeom>
                    <a:ln>
                      <a:noFill/>
                    </a:ln>
                    <a:extLst>
                      <a:ext uri="{53640926-AAD7-44D8-BBD7-CCE9431645EC}">
                        <a14:shadowObscured xmlns:a14="http://schemas.microsoft.com/office/drawing/2010/main"/>
                      </a:ext>
                    </a:extLst>
                  </pic:spPr>
                </pic:pic>
              </a:graphicData>
            </a:graphic>
          </wp:inline>
        </w:drawing>
      </w:r>
    </w:p>
    <w:p w14:paraId="0C0FEA79" w14:textId="09AC592F" w:rsidR="00F977FA" w:rsidRDefault="00356396" w:rsidP="00696052">
      <w:pPr>
        <w:pStyle w:val="Caption"/>
      </w:pPr>
      <w:bookmarkStart w:id="1169" w:name="_Toc76984758"/>
      <w:bookmarkStart w:id="1170" w:name="_Toc77532262"/>
      <w:bookmarkStart w:id="1171" w:name="_Toc77532336"/>
      <w:bookmarkStart w:id="1172" w:name="_Toc78530362"/>
      <w:bookmarkStart w:id="1173" w:name="_Toc79131673"/>
      <w:bookmarkStart w:id="1174" w:name="_Toc79532000"/>
      <w:bookmarkStart w:id="1175" w:name="_Toc79534667"/>
      <w:bookmarkStart w:id="1176" w:name="_Toc79650256"/>
      <w:bookmarkStart w:id="1177" w:name="_Toc79650728"/>
      <w:r>
        <w:t xml:space="preserve">Figure </w:t>
      </w:r>
      <w:r w:rsidR="000B3E0F">
        <w:t>4</w:t>
      </w:r>
      <w:r w:rsidR="00710223">
        <w:t>.</w:t>
      </w:r>
      <w:r w:rsidR="00710223">
        <w:fldChar w:fldCharType="begin"/>
      </w:r>
      <w:r w:rsidR="00710223">
        <w:instrText xml:space="preserve"> SEQ Figure \* ARABIC \s 1 </w:instrText>
      </w:r>
      <w:r w:rsidR="00710223">
        <w:fldChar w:fldCharType="separate"/>
      </w:r>
      <w:r w:rsidR="006A14C1">
        <w:rPr>
          <w:noProof/>
        </w:rPr>
        <w:t>5</w:t>
      </w:r>
      <w:r w:rsidR="00710223">
        <w:fldChar w:fldCharType="end"/>
      </w:r>
      <w:r>
        <w:t xml:space="preserve"> </w:t>
      </w:r>
      <w:r w:rsidR="000B3E0F">
        <w:t xml:space="preserve">  </w:t>
      </w:r>
      <w:r>
        <w:t>Histplot of CGPA</w:t>
      </w:r>
      <w:bookmarkEnd w:id="1169"/>
      <w:bookmarkEnd w:id="1170"/>
      <w:bookmarkEnd w:id="1171"/>
      <w:bookmarkEnd w:id="1172"/>
      <w:bookmarkEnd w:id="1173"/>
      <w:bookmarkEnd w:id="1174"/>
      <w:bookmarkEnd w:id="1175"/>
      <w:bookmarkEnd w:id="1176"/>
      <w:bookmarkEnd w:id="1177"/>
    </w:p>
    <w:p w14:paraId="6CFA4164" w14:textId="77777777" w:rsidR="00286D4F" w:rsidRPr="00286D4F" w:rsidRDefault="00286D4F" w:rsidP="00286D4F"/>
    <w:p w14:paraId="1E57B810" w14:textId="77777777" w:rsidR="00C6741D" w:rsidRDefault="00F977FA" w:rsidP="00C6741D">
      <w:pPr>
        <w:keepNext/>
        <w:jc w:val="center"/>
      </w:pPr>
      <w:r>
        <w:rPr>
          <w:noProof/>
          <w:lang w:val="en-US"/>
        </w:rPr>
        <w:drawing>
          <wp:inline distT="0" distB="0" distL="0" distR="0" wp14:anchorId="1F88199E" wp14:editId="0F751CFA">
            <wp:extent cx="4794191" cy="3096260"/>
            <wp:effectExtent l="0" t="0" r="6985" b="8890"/>
            <wp:docPr id="17" name="Picture 1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histogram&#10;&#10;Description automatically generated"/>
                    <pic:cNvPicPr/>
                  </pic:nvPicPr>
                  <pic:blipFill rotWithShape="1">
                    <a:blip r:embed="rId27" cstate="print">
                      <a:extLst>
                        <a:ext uri="{28A0092B-C50C-407E-A947-70E740481C1C}">
                          <a14:useLocalDpi xmlns:a14="http://schemas.microsoft.com/office/drawing/2010/main" val="0"/>
                        </a:ext>
                      </a:extLst>
                    </a:blip>
                    <a:srcRect l="11195" t="28316" r="31588" b="645"/>
                    <a:stretch/>
                  </pic:blipFill>
                  <pic:spPr bwMode="auto">
                    <a:xfrm>
                      <a:off x="0" y="0"/>
                      <a:ext cx="4854425" cy="3135161"/>
                    </a:xfrm>
                    <a:prstGeom prst="rect">
                      <a:avLst/>
                    </a:prstGeom>
                    <a:ln>
                      <a:noFill/>
                    </a:ln>
                    <a:extLst>
                      <a:ext uri="{53640926-AAD7-44D8-BBD7-CCE9431645EC}">
                        <a14:shadowObscured xmlns:a14="http://schemas.microsoft.com/office/drawing/2010/main"/>
                      </a:ext>
                    </a:extLst>
                  </pic:spPr>
                </pic:pic>
              </a:graphicData>
            </a:graphic>
          </wp:inline>
        </w:drawing>
      </w:r>
    </w:p>
    <w:p w14:paraId="59A2D841" w14:textId="4316DCD2" w:rsidR="00F977FA" w:rsidRDefault="00C6741D" w:rsidP="00696052">
      <w:pPr>
        <w:pStyle w:val="Caption"/>
      </w:pPr>
      <w:bookmarkStart w:id="1178" w:name="_Toc76984759"/>
      <w:bookmarkStart w:id="1179" w:name="_Toc77532263"/>
      <w:bookmarkStart w:id="1180" w:name="_Toc77532337"/>
      <w:bookmarkStart w:id="1181" w:name="_Toc78530363"/>
      <w:bookmarkStart w:id="1182" w:name="_Toc79131674"/>
      <w:bookmarkStart w:id="1183" w:name="_Toc79532001"/>
      <w:bookmarkStart w:id="1184" w:name="_Toc79534668"/>
      <w:bookmarkStart w:id="1185" w:name="_Toc79650257"/>
      <w:bookmarkStart w:id="1186" w:name="_Toc79650729"/>
      <w:r>
        <w:t xml:space="preserve">Figure </w:t>
      </w:r>
      <w:r w:rsidR="000B3E0F">
        <w:t>4</w:t>
      </w:r>
      <w:r w:rsidR="00710223">
        <w:t>.</w:t>
      </w:r>
      <w:r w:rsidR="00710223">
        <w:fldChar w:fldCharType="begin"/>
      </w:r>
      <w:r w:rsidR="00710223">
        <w:instrText xml:space="preserve"> SEQ Figure \* ARABIC \s 1 </w:instrText>
      </w:r>
      <w:r w:rsidR="00710223">
        <w:fldChar w:fldCharType="separate"/>
      </w:r>
      <w:r w:rsidR="006A14C1">
        <w:rPr>
          <w:noProof/>
        </w:rPr>
        <w:t>6</w:t>
      </w:r>
      <w:r w:rsidR="00710223">
        <w:fldChar w:fldCharType="end"/>
      </w:r>
      <w:r>
        <w:t xml:space="preserve"> </w:t>
      </w:r>
      <w:r w:rsidR="000B3E0F">
        <w:t xml:space="preserve">  </w:t>
      </w:r>
      <w:r>
        <w:t>Distribution of CGPA</w:t>
      </w:r>
      <w:bookmarkEnd w:id="1178"/>
      <w:bookmarkEnd w:id="1179"/>
      <w:bookmarkEnd w:id="1180"/>
      <w:bookmarkEnd w:id="1181"/>
      <w:bookmarkEnd w:id="1182"/>
      <w:bookmarkEnd w:id="1183"/>
      <w:bookmarkEnd w:id="1184"/>
      <w:bookmarkEnd w:id="1185"/>
      <w:bookmarkEnd w:id="1186"/>
    </w:p>
    <w:p w14:paraId="6B987A76" w14:textId="77777777" w:rsidR="00286D4F" w:rsidRPr="00286D4F" w:rsidRDefault="00286D4F" w:rsidP="00286D4F"/>
    <w:p w14:paraId="293D1A61" w14:textId="5379BBAC" w:rsidR="00F977FA" w:rsidRDefault="00F977FA" w:rsidP="00F977FA">
      <w:r>
        <w:t>To find the correlation between all variables and the CGPA, Pandas correlation matrix method, corr() was used, plotted with the Seaborn library</w:t>
      </w:r>
      <w:r w:rsidR="00C40FB9">
        <w:t xml:space="preserve"> as seen in Figure 4.7.</w:t>
      </w:r>
    </w:p>
    <w:p w14:paraId="1AE88A6C" w14:textId="77777777" w:rsidR="000B3E0F" w:rsidRDefault="000B3E0F" w:rsidP="00F977FA"/>
    <w:p w14:paraId="2829CABD" w14:textId="77777777" w:rsidR="00F977FA" w:rsidRDefault="00F977FA" w:rsidP="00F977FA">
      <w:pPr>
        <w:jc w:val="center"/>
      </w:pPr>
      <w:r>
        <w:rPr>
          <w:noProof/>
          <w:lang w:val="en-US"/>
        </w:rPr>
        <w:lastRenderedPageBreak/>
        <w:drawing>
          <wp:inline distT="0" distB="0" distL="0" distR="0" wp14:anchorId="27FB075B" wp14:editId="39848B36">
            <wp:extent cx="5204389" cy="1229995"/>
            <wp:effectExtent l="0" t="0" r="0" b="8255"/>
            <wp:docPr id="21" name="Picture 21"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10;&#10;Description automatically generated with low confidence"/>
                    <pic:cNvPicPr/>
                  </pic:nvPicPr>
                  <pic:blipFill rotWithShape="1">
                    <a:blip r:embed="rId28" cstate="print">
                      <a:extLst>
                        <a:ext uri="{28A0092B-C50C-407E-A947-70E740481C1C}">
                          <a14:useLocalDpi xmlns:a14="http://schemas.microsoft.com/office/drawing/2010/main" val="0"/>
                        </a:ext>
                      </a:extLst>
                    </a:blip>
                    <a:srcRect l="15302" t="31634" r="13661" b="48224"/>
                    <a:stretch/>
                  </pic:blipFill>
                  <pic:spPr bwMode="auto">
                    <a:xfrm>
                      <a:off x="0" y="0"/>
                      <a:ext cx="5358945" cy="1266522"/>
                    </a:xfrm>
                    <a:prstGeom prst="rect">
                      <a:avLst/>
                    </a:prstGeom>
                    <a:ln>
                      <a:noFill/>
                    </a:ln>
                    <a:extLst>
                      <a:ext uri="{53640926-AAD7-44D8-BBD7-CCE9431645EC}">
                        <a14:shadowObscured xmlns:a14="http://schemas.microsoft.com/office/drawing/2010/main"/>
                      </a:ext>
                    </a:extLst>
                  </pic:spPr>
                </pic:pic>
              </a:graphicData>
            </a:graphic>
          </wp:inline>
        </w:drawing>
      </w:r>
    </w:p>
    <w:p w14:paraId="7C00F52B" w14:textId="77777777" w:rsidR="00C6741D" w:rsidRDefault="00F977FA" w:rsidP="00C6741D">
      <w:pPr>
        <w:keepNext/>
        <w:jc w:val="center"/>
      </w:pPr>
      <w:r>
        <w:rPr>
          <w:noProof/>
          <w:lang w:val="en-US"/>
        </w:rPr>
        <w:drawing>
          <wp:inline distT="0" distB="0" distL="0" distR="0" wp14:anchorId="4FD67E21" wp14:editId="65962A25">
            <wp:extent cx="5161660" cy="3404870"/>
            <wp:effectExtent l="0" t="0" r="1270" b="5080"/>
            <wp:docPr id="19" name="Picture 1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10;&#10;Description automatically generated"/>
                    <pic:cNvPicPr/>
                  </pic:nvPicPr>
                  <pic:blipFill rotWithShape="1">
                    <a:blip r:embed="rId29">
                      <a:extLst>
                        <a:ext uri="{28A0092B-C50C-407E-A947-70E740481C1C}">
                          <a14:useLocalDpi xmlns:a14="http://schemas.microsoft.com/office/drawing/2010/main" val="0"/>
                        </a:ext>
                      </a:extLst>
                    </a:blip>
                    <a:srcRect l="27989" t="24555" r="23492" b="2851"/>
                    <a:stretch/>
                  </pic:blipFill>
                  <pic:spPr bwMode="auto">
                    <a:xfrm>
                      <a:off x="0" y="0"/>
                      <a:ext cx="5182926" cy="3418898"/>
                    </a:xfrm>
                    <a:prstGeom prst="rect">
                      <a:avLst/>
                    </a:prstGeom>
                    <a:ln>
                      <a:noFill/>
                    </a:ln>
                    <a:extLst>
                      <a:ext uri="{53640926-AAD7-44D8-BBD7-CCE9431645EC}">
                        <a14:shadowObscured xmlns:a14="http://schemas.microsoft.com/office/drawing/2010/main"/>
                      </a:ext>
                    </a:extLst>
                  </pic:spPr>
                </pic:pic>
              </a:graphicData>
            </a:graphic>
          </wp:inline>
        </w:drawing>
      </w:r>
    </w:p>
    <w:p w14:paraId="665383C8" w14:textId="7CEF8F46" w:rsidR="00F977FA" w:rsidRDefault="00C6741D" w:rsidP="00696052">
      <w:pPr>
        <w:pStyle w:val="Caption"/>
      </w:pPr>
      <w:bookmarkStart w:id="1187" w:name="_Toc76984761"/>
      <w:bookmarkStart w:id="1188" w:name="_Toc77532265"/>
      <w:bookmarkStart w:id="1189" w:name="_Toc77532339"/>
      <w:bookmarkStart w:id="1190" w:name="_Toc78530364"/>
      <w:bookmarkStart w:id="1191" w:name="_Toc79131675"/>
      <w:bookmarkStart w:id="1192" w:name="_Toc79532002"/>
      <w:bookmarkStart w:id="1193" w:name="_Toc79534669"/>
      <w:bookmarkStart w:id="1194" w:name="_Toc79650258"/>
      <w:bookmarkStart w:id="1195" w:name="_Toc79650730"/>
      <w:r>
        <w:t xml:space="preserve">Figure </w:t>
      </w:r>
      <w:r w:rsidR="000B3E0F">
        <w:t>4</w:t>
      </w:r>
      <w:r w:rsidR="00710223">
        <w:t>.</w:t>
      </w:r>
      <w:r w:rsidR="00710223">
        <w:fldChar w:fldCharType="begin"/>
      </w:r>
      <w:r w:rsidR="00710223">
        <w:instrText xml:space="preserve"> SEQ Figure \* ARABIC \s 1 </w:instrText>
      </w:r>
      <w:r w:rsidR="00710223">
        <w:fldChar w:fldCharType="separate"/>
      </w:r>
      <w:r w:rsidR="006A14C1">
        <w:rPr>
          <w:noProof/>
        </w:rPr>
        <w:t>7</w:t>
      </w:r>
      <w:r w:rsidR="00710223">
        <w:fldChar w:fldCharType="end"/>
      </w:r>
      <w:r>
        <w:t xml:space="preserve"> Correlation between variables</w:t>
      </w:r>
      <w:bookmarkEnd w:id="1187"/>
      <w:bookmarkEnd w:id="1188"/>
      <w:bookmarkEnd w:id="1189"/>
      <w:bookmarkEnd w:id="1190"/>
      <w:bookmarkEnd w:id="1191"/>
      <w:bookmarkEnd w:id="1192"/>
      <w:bookmarkEnd w:id="1193"/>
      <w:bookmarkEnd w:id="1194"/>
      <w:bookmarkEnd w:id="1195"/>
    </w:p>
    <w:p w14:paraId="28A82594" w14:textId="77777777" w:rsidR="00A40EEE" w:rsidRDefault="00A40EEE" w:rsidP="00C40FB9"/>
    <w:p w14:paraId="55B679F4" w14:textId="77777777" w:rsidR="00A40EEE" w:rsidRPr="00E1087B" w:rsidRDefault="00A40EEE" w:rsidP="00E1087B">
      <w:pPr>
        <w:pStyle w:val="Heading3"/>
      </w:pPr>
      <w:bookmarkStart w:id="1196" w:name="_Toc79142415"/>
      <w:bookmarkStart w:id="1197" w:name="_Toc79411381"/>
      <w:bookmarkStart w:id="1198" w:name="_Toc79535246"/>
      <w:bookmarkStart w:id="1199" w:name="_Toc79535962"/>
      <w:bookmarkStart w:id="1200" w:name="_Toc79536216"/>
      <w:bookmarkStart w:id="1201" w:name="_Toc79536336"/>
      <w:bookmarkStart w:id="1202" w:name="_Toc79536718"/>
      <w:bookmarkStart w:id="1203" w:name="_Toc79578956"/>
      <w:bookmarkStart w:id="1204" w:name="_Toc79579124"/>
      <w:r w:rsidRPr="00E1087B">
        <w:t>Data Visualisation Result</w:t>
      </w:r>
      <w:bookmarkEnd w:id="1196"/>
      <w:bookmarkEnd w:id="1197"/>
      <w:bookmarkEnd w:id="1198"/>
      <w:bookmarkEnd w:id="1199"/>
      <w:bookmarkEnd w:id="1200"/>
      <w:bookmarkEnd w:id="1201"/>
      <w:bookmarkEnd w:id="1202"/>
      <w:bookmarkEnd w:id="1203"/>
      <w:bookmarkEnd w:id="1204"/>
    </w:p>
    <w:p w14:paraId="30E07048" w14:textId="185C99B8" w:rsidR="002211B3" w:rsidRDefault="00A40EEE" w:rsidP="00A40EEE">
      <w:r>
        <w:t>Data w</w:t>
      </w:r>
      <w:r w:rsidR="004B2DCA">
        <w:t>ere</w:t>
      </w:r>
      <w:r>
        <w:t xml:space="preserve"> visualized using Python’s Seaborn and Matplotlib visualisation libraries. </w:t>
      </w:r>
      <w:r w:rsidR="002211B3">
        <w:t xml:space="preserve">Visualisation was used for two </w:t>
      </w:r>
      <w:r w:rsidR="004B2DCA">
        <w:t>significant</w:t>
      </w:r>
      <w:r w:rsidR="002211B3">
        <w:t xml:space="preserve"> purposes</w:t>
      </w:r>
      <w:r w:rsidR="004B2DCA">
        <w:t>,</w:t>
      </w:r>
      <w:r w:rsidR="002211B3">
        <w:t xml:space="preserve"> which would be discussed in this section. </w:t>
      </w:r>
    </w:p>
    <w:p w14:paraId="459DBF8F" w14:textId="77777777" w:rsidR="00AD2C76" w:rsidRDefault="00AD2C76" w:rsidP="00A40EEE"/>
    <w:p w14:paraId="143179DC" w14:textId="6BCAD680" w:rsidR="002211B3" w:rsidRDefault="002211B3" w:rsidP="002530D5">
      <w:pPr>
        <w:pStyle w:val="Heading4"/>
      </w:pPr>
      <w:bookmarkStart w:id="1205" w:name="_Toc79536217"/>
      <w:bookmarkStart w:id="1206" w:name="_Toc79536719"/>
      <w:r>
        <w:t>Effect of Gender on Performance</w:t>
      </w:r>
      <w:bookmarkEnd w:id="1205"/>
      <w:bookmarkEnd w:id="1206"/>
    </w:p>
    <w:p w14:paraId="3EE872FF" w14:textId="77777777" w:rsidR="002211B3" w:rsidRDefault="00A40EEE" w:rsidP="002211B3">
      <w:r>
        <w:t xml:space="preserve">To visualize the effect of gender on performance, </w:t>
      </w:r>
      <w:r w:rsidR="002211B3">
        <w:t>the results of all levels in the department were joined together to give a more accurate analysis result. V</w:t>
      </w:r>
      <w:r>
        <w:t>isual plots like the bar chart and boxplot were used. Figure 4.8 shows the number of male and female students. It shows there are more male than female students.</w:t>
      </w:r>
    </w:p>
    <w:p w14:paraId="1CBC1F9C" w14:textId="5A53B33E" w:rsidR="00A40EEE" w:rsidRDefault="002211B3" w:rsidP="002211B3">
      <w:pPr>
        <w:jc w:val="center"/>
      </w:pPr>
      <w:r>
        <w:rPr>
          <w:noProof/>
          <w:lang w:val="en-US"/>
        </w:rPr>
        <w:lastRenderedPageBreak/>
        <w:drawing>
          <wp:inline distT="0" distB="0" distL="0" distR="0" wp14:anchorId="67BEEBCF" wp14:editId="5E2F123F">
            <wp:extent cx="4604539" cy="2208441"/>
            <wp:effectExtent l="0" t="0" r="5715" b="190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rotWithShape="1">
                    <a:blip r:embed="rId30">
                      <a:extLst>
                        <a:ext uri="{28A0092B-C50C-407E-A947-70E740481C1C}">
                          <a14:useLocalDpi xmlns:a14="http://schemas.microsoft.com/office/drawing/2010/main" val="0"/>
                        </a:ext>
                      </a:extLst>
                    </a:blip>
                    <a:srcRect l="13282" t="31109" r="40676" b="11816"/>
                    <a:stretch/>
                  </pic:blipFill>
                  <pic:spPr bwMode="auto">
                    <a:xfrm>
                      <a:off x="0" y="0"/>
                      <a:ext cx="4622756" cy="2217178"/>
                    </a:xfrm>
                    <a:prstGeom prst="rect">
                      <a:avLst/>
                    </a:prstGeom>
                    <a:ln>
                      <a:noFill/>
                    </a:ln>
                    <a:extLst>
                      <a:ext uri="{53640926-AAD7-44D8-BBD7-CCE9431645EC}">
                        <a14:shadowObscured xmlns:a14="http://schemas.microsoft.com/office/drawing/2010/main"/>
                      </a:ext>
                    </a:extLst>
                  </pic:spPr>
                </pic:pic>
              </a:graphicData>
            </a:graphic>
          </wp:inline>
        </w:drawing>
      </w:r>
    </w:p>
    <w:p w14:paraId="78155246" w14:textId="6FD3721E" w:rsidR="00A40EEE" w:rsidRDefault="00A40EEE" w:rsidP="00696052">
      <w:pPr>
        <w:pStyle w:val="Caption"/>
      </w:pPr>
      <w:bookmarkStart w:id="1207" w:name="_Toc76984760"/>
      <w:bookmarkStart w:id="1208" w:name="_Toc77532264"/>
      <w:bookmarkStart w:id="1209" w:name="_Toc77532338"/>
      <w:bookmarkStart w:id="1210" w:name="_Toc78530365"/>
      <w:bookmarkStart w:id="1211" w:name="_Toc79131676"/>
      <w:bookmarkStart w:id="1212" w:name="_Toc79532003"/>
      <w:bookmarkStart w:id="1213" w:name="_Toc79534670"/>
      <w:bookmarkStart w:id="1214" w:name="_Toc79650259"/>
      <w:bookmarkStart w:id="1215" w:name="_Toc79650731"/>
      <w:r>
        <w:t xml:space="preserve">Figure </w:t>
      </w:r>
      <w:r w:rsidR="000B3E0F">
        <w:t>4</w:t>
      </w:r>
      <w:r w:rsidR="00710223">
        <w:t>.</w:t>
      </w:r>
      <w:r w:rsidR="00710223">
        <w:fldChar w:fldCharType="begin"/>
      </w:r>
      <w:r w:rsidR="00710223">
        <w:instrText xml:space="preserve"> SEQ Figure \* ARABIC \s 1 </w:instrText>
      </w:r>
      <w:r w:rsidR="00710223">
        <w:fldChar w:fldCharType="separate"/>
      </w:r>
      <w:r w:rsidR="006A14C1">
        <w:rPr>
          <w:noProof/>
        </w:rPr>
        <w:t>8</w:t>
      </w:r>
      <w:r w:rsidR="00710223">
        <w:fldChar w:fldCharType="end"/>
      </w:r>
      <w:r>
        <w:t xml:space="preserve"> </w:t>
      </w:r>
      <w:r w:rsidR="000B3E0F">
        <w:t xml:space="preserve">  </w:t>
      </w:r>
      <w:r>
        <w:t>Fre</w:t>
      </w:r>
      <w:r w:rsidRPr="004D7138">
        <w:t>q</w:t>
      </w:r>
      <w:r>
        <w:t>uency of male and female students</w:t>
      </w:r>
      <w:bookmarkEnd w:id="1207"/>
      <w:bookmarkEnd w:id="1208"/>
      <w:bookmarkEnd w:id="1209"/>
      <w:bookmarkEnd w:id="1210"/>
      <w:bookmarkEnd w:id="1211"/>
      <w:bookmarkEnd w:id="1212"/>
      <w:bookmarkEnd w:id="1213"/>
      <w:bookmarkEnd w:id="1214"/>
      <w:bookmarkEnd w:id="1215"/>
    </w:p>
    <w:p w14:paraId="5FED2B6F" w14:textId="77777777" w:rsidR="00A40EEE" w:rsidRDefault="00A40EEE" w:rsidP="00F977FA"/>
    <w:p w14:paraId="15CEC903" w14:textId="2728AD49" w:rsidR="00F977FA" w:rsidRDefault="002211B3" w:rsidP="00F977FA">
      <w:r w:rsidRPr="002211B3">
        <w:t xml:space="preserve">The CGPA distribution of male and female students is depicted in Figure 4.9. </w:t>
      </w:r>
      <w:r w:rsidR="000B3E0F" w:rsidRPr="002211B3">
        <w:t>75%</w:t>
      </w:r>
      <w:r w:rsidR="00AD2C76">
        <w:t xml:space="preserve"> of female students have a CGPA</w:t>
      </w:r>
      <w:r>
        <w:t xml:space="preserve"> </w:t>
      </w:r>
      <w:r w:rsidR="00AD2C76">
        <w:t>of 3.5 and above</w:t>
      </w:r>
      <w:r w:rsidR="004B2DCA">
        <w:t>,</w:t>
      </w:r>
      <w:r w:rsidR="00AD2C76">
        <w:t xml:space="preserve"> which is considerably </w:t>
      </w:r>
      <w:r w:rsidR="00AA59E9">
        <w:t xml:space="preserve">higher </w:t>
      </w:r>
      <w:r w:rsidR="004B2DCA">
        <w:t>than</w:t>
      </w:r>
      <w:r w:rsidR="00AD2C76">
        <w:t xml:space="preserve"> male students. </w:t>
      </w:r>
      <w:r w:rsidR="00F977FA">
        <w:t>Figure 4.</w:t>
      </w:r>
      <w:r w:rsidR="00356396">
        <w:t>10</w:t>
      </w:r>
      <w:r w:rsidR="00F977FA">
        <w:t xml:space="preserve"> also buttresses this fact by showing that female students have a better average CGPA than male students.</w:t>
      </w:r>
    </w:p>
    <w:p w14:paraId="5E8C8071" w14:textId="77777777" w:rsidR="00DD1790" w:rsidRDefault="00DD1790" w:rsidP="00F977FA"/>
    <w:p w14:paraId="70AC6A54" w14:textId="596DA83E" w:rsidR="0064148F" w:rsidRDefault="002211B3" w:rsidP="0064148F">
      <w:pPr>
        <w:keepNext/>
        <w:jc w:val="center"/>
      </w:pPr>
      <w:r>
        <w:rPr>
          <w:noProof/>
          <w:lang w:val="en-US"/>
        </w:rPr>
        <w:drawing>
          <wp:inline distT="0" distB="0" distL="0" distR="0" wp14:anchorId="5EDC25C4" wp14:editId="452484A6">
            <wp:extent cx="4546363" cy="2402081"/>
            <wp:effectExtent l="0" t="0" r="698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pic:cNvPicPr/>
                  </pic:nvPicPr>
                  <pic:blipFill rotWithShape="1">
                    <a:blip r:embed="rId31">
                      <a:extLst>
                        <a:ext uri="{28A0092B-C50C-407E-A947-70E740481C1C}">
                          <a14:useLocalDpi xmlns:a14="http://schemas.microsoft.com/office/drawing/2010/main" val="0"/>
                        </a:ext>
                      </a:extLst>
                    </a:blip>
                    <a:srcRect l="15911" t="28073" r="30309"/>
                    <a:stretch/>
                  </pic:blipFill>
                  <pic:spPr bwMode="auto">
                    <a:xfrm>
                      <a:off x="0" y="0"/>
                      <a:ext cx="4568109" cy="2413570"/>
                    </a:xfrm>
                    <a:prstGeom prst="rect">
                      <a:avLst/>
                    </a:prstGeom>
                    <a:ln>
                      <a:noFill/>
                    </a:ln>
                    <a:extLst>
                      <a:ext uri="{53640926-AAD7-44D8-BBD7-CCE9431645EC}">
                        <a14:shadowObscured xmlns:a14="http://schemas.microsoft.com/office/drawing/2010/main"/>
                      </a:ext>
                    </a:extLst>
                  </pic:spPr>
                </pic:pic>
              </a:graphicData>
            </a:graphic>
          </wp:inline>
        </w:drawing>
      </w:r>
    </w:p>
    <w:p w14:paraId="3902371B" w14:textId="36273262" w:rsidR="00F977FA" w:rsidRDefault="0064148F" w:rsidP="00696052">
      <w:pPr>
        <w:pStyle w:val="Caption"/>
      </w:pPr>
      <w:bookmarkStart w:id="1216" w:name="_Toc76984762"/>
      <w:bookmarkStart w:id="1217" w:name="_Toc77532266"/>
      <w:bookmarkStart w:id="1218" w:name="_Toc77532340"/>
      <w:bookmarkStart w:id="1219" w:name="_Toc78530366"/>
      <w:bookmarkStart w:id="1220" w:name="_Toc79131677"/>
      <w:bookmarkStart w:id="1221" w:name="_Toc79532004"/>
      <w:bookmarkStart w:id="1222" w:name="_Toc79534671"/>
      <w:bookmarkStart w:id="1223" w:name="_Toc79650260"/>
      <w:bookmarkStart w:id="1224" w:name="_Toc79650732"/>
      <w:r>
        <w:t xml:space="preserve">Figure </w:t>
      </w:r>
      <w:r w:rsidR="000B3E0F">
        <w:t>4</w:t>
      </w:r>
      <w:r w:rsidR="00710223">
        <w:t>.</w:t>
      </w:r>
      <w:r w:rsidR="00710223">
        <w:fldChar w:fldCharType="begin"/>
      </w:r>
      <w:r w:rsidR="00710223">
        <w:instrText xml:space="preserve"> SEQ Figure \* ARABIC \s 1 </w:instrText>
      </w:r>
      <w:r w:rsidR="00710223">
        <w:fldChar w:fldCharType="separate"/>
      </w:r>
      <w:r w:rsidR="006A14C1">
        <w:rPr>
          <w:noProof/>
        </w:rPr>
        <w:t>9</w:t>
      </w:r>
      <w:r w:rsidR="00710223">
        <w:fldChar w:fldCharType="end"/>
      </w:r>
      <w:r>
        <w:t xml:space="preserve"> Distribution of male </w:t>
      </w:r>
      <w:r w:rsidR="00AD2C76">
        <w:t>and</w:t>
      </w:r>
      <w:r>
        <w:t xml:space="preserve"> female students by CGPA</w:t>
      </w:r>
      <w:bookmarkEnd w:id="1216"/>
      <w:bookmarkEnd w:id="1217"/>
      <w:bookmarkEnd w:id="1218"/>
      <w:bookmarkEnd w:id="1219"/>
      <w:bookmarkEnd w:id="1220"/>
      <w:bookmarkEnd w:id="1221"/>
      <w:bookmarkEnd w:id="1222"/>
      <w:bookmarkEnd w:id="1223"/>
      <w:bookmarkEnd w:id="1224"/>
    </w:p>
    <w:p w14:paraId="2DECCEB6" w14:textId="77777777" w:rsidR="00AD2C76" w:rsidRPr="00AD2C76" w:rsidRDefault="00AD2C76" w:rsidP="00AD2C76"/>
    <w:p w14:paraId="381CB070" w14:textId="292D26A8" w:rsidR="0064148F" w:rsidRDefault="002211B3" w:rsidP="0064148F">
      <w:pPr>
        <w:keepNext/>
        <w:jc w:val="center"/>
      </w:pPr>
      <w:r>
        <w:rPr>
          <w:noProof/>
          <w:lang w:val="en-US"/>
        </w:rPr>
        <w:lastRenderedPageBreak/>
        <w:drawing>
          <wp:inline distT="0" distB="0" distL="0" distR="0" wp14:anchorId="4430C2D0" wp14:editId="0F4257C5">
            <wp:extent cx="5050565" cy="263398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pic:nvPicPr>
                  <pic:blipFill rotWithShape="1">
                    <a:blip r:embed="rId32">
                      <a:extLst>
                        <a:ext uri="{28A0092B-C50C-407E-A947-70E740481C1C}">
                          <a14:useLocalDpi xmlns:a14="http://schemas.microsoft.com/office/drawing/2010/main" val="0"/>
                        </a:ext>
                      </a:extLst>
                    </a:blip>
                    <a:srcRect l="14074" t="27366" r="45818" b="828"/>
                    <a:stretch/>
                  </pic:blipFill>
                  <pic:spPr bwMode="auto">
                    <a:xfrm>
                      <a:off x="0" y="0"/>
                      <a:ext cx="5064586" cy="2641292"/>
                    </a:xfrm>
                    <a:prstGeom prst="rect">
                      <a:avLst/>
                    </a:prstGeom>
                    <a:ln>
                      <a:noFill/>
                    </a:ln>
                    <a:extLst>
                      <a:ext uri="{53640926-AAD7-44D8-BBD7-CCE9431645EC}">
                        <a14:shadowObscured xmlns:a14="http://schemas.microsoft.com/office/drawing/2010/main"/>
                      </a:ext>
                    </a:extLst>
                  </pic:spPr>
                </pic:pic>
              </a:graphicData>
            </a:graphic>
          </wp:inline>
        </w:drawing>
      </w:r>
    </w:p>
    <w:p w14:paraId="2508D76F" w14:textId="4CC666D1" w:rsidR="00F977FA" w:rsidRDefault="0064148F" w:rsidP="00696052">
      <w:pPr>
        <w:pStyle w:val="Caption"/>
      </w:pPr>
      <w:bookmarkStart w:id="1225" w:name="_Toc76984763"/>
      <w:bookmarkStart w:id="1226" w:name="_Toc77532267"/>
      <w:bookmarkStart w:id="1227" w:name="_Toc77532341"/>
      <w:bookmarkStart w:id="1228" w:name="_Toc78530367"/>
      <w:bookmarkStart w:id="1229" w:name="_Toc79131678"/>
      <w:bookmarkStart w:id="1230" w:name="_Toc79532005"/>
      <w:bookmarkStart w:id="1231" w:name="_Toc79534672"/>
      <w:bookmarkStart w:id="1232" w:name="_Toc79650261"/>
      <w:bookmarkStart w:id="1233" w:name="_Toc79650733"/>
      <w:r>
        <w:t>Figure</w:t>
      </w:r>
      <w:r w:rsidR="000B3E0F">
        <w:t xml:space="preserve"> 4</w:t>
      </w:r>
      <w:r w:rsidR="00710223">
        <w:t>.</w:t>
      </w:r>
      <w:r w:rsidR="00710223">
        <w:fldChar w:fldCharType="begin"/>
      </w:r>
      <w:r w:rsidR="00710223">
        <w:instrText xml:space="preserve"> SEQ Figure \* ARABIC \s 1 </w:instrText>
      </w:r>
      <w:r w:rsidR="00710223">
        <w:fldChar w:fldCharType="separate"/>
      </w:r>
      <w:r w:rsidR="006A14C1">
        <w:rPr>
          <w:noProof/>
        </w:rPr>
        <w:t>10</w:t>
      </w:r>
      <w:r w:rsidR="00710223">
        <w:fldChar w:fldCharType="end"/>
      </w:r>
      <w:r>
        <w:t xml:space="preserve"> </w:t>
      </w:r>
      <w:r w:rsidR="000B3E0F">
        <w:t xml:space="preserve">  </w:t>
      </w:r>
      <w:r>
        <w:t>Average GPA performance by gender</w:t>
      </w:r>
      <w:bookmarkEnd w:id="1225"/>
      <w:bookmarkEnd w:id="1226"/>
      <w:bookmarkEnd w:id="1227"/>
      <w:bookmarkEnd w:id="1228"/>
      <w:bookmarkEnd w:id="1229"/>
      <w:bookmarkEnd w:id="1230"/>
      <w:bookmarkEnd w:id="1231"/>
      <w:bookmarkEnd w:id="1232"/>
      <w:bookmarkEnd w:id="1233"/>
    </w:p>
    <w:p w14:paraId="1091ADA7" w14:textId="77777777" w:rsidR="00AD2C76" w:rsidRPr="00AD2C76" w:rsidRDefault="00AD2C76" w:rsidP="00AD2C76"/>
    <w:p w14:paraId="5B2D3A60" w14:textId="25B23E7B" w:rsidR="00AD2C76" w:rsidRPr="00AD2C76" w:rsidRDefault="00AD2C76" w:rsidP="002530D5">
      <w:pPr>
        <w:pStyle w:val="Heading4"/>
      </w:pPr>
      <w:bookmarkStart w:id="1234" w:name="_Toc79536218"/>
      <w:bookmarkStart w:id="1235" w:name="_Toc79536720"/>
      <w:r w:rsidRPr="0050562E">
        <w:t>Students’</w:t>
      </w:r>
      <w:r>
        <w:t xml:space="preserve"> General Performance</w:t>
      </w:r>
      <w:bookmarkEnd w:id="1234"/>
      <w:bookmarkEnd w:id="1235"/>
    </w:p>
    <w:p w14:paraId="5A02C5E7" w14:textId="52B6A64D" w:rsidR="00F977FA" w:rsidRDefault="00AD2C76" w:rsidP="00F32177">
      <w:r>
        <w:t xml:space="preserve">To investigate the general performance of students, visual plots like scatter plots, </w:t>
      </w:r>
      <w:r w:rsidR="000B3E0F">
        <w:t>b</w:t>
      </w:r>
      <w:r>
        <w:t>oxplots, and bar charts were used.</w:t>
      </w:r>
    </w:p>
    <w:p w14:paraId="376F05D6" w14:textId="4F284E5C" w:rsidR="00F977FA" w:rsidRDefault="00F977FA" w:rsidP="00F977FA">
      <w:r>
        <w:t>Figure 4.</w:t>
      </w:r>
      <w:r w:rsidR="00356396">
        <w:t>1</w:t>
      </w:r>
      <w:r w:rsidR="000B3E0F">
        <w:t>1</w:t>
      </w:r>
      <w:r>
        <w:t xml:space="preserve"> shows that majority of the students are in the </w:t>
      </w:r>
      <w:r w:rsidR="00A40EEE">
        <w:t>second-class</w:t>
      </w:r>
      <w:r>
        <w:t xml:space="preserve"> upper division.</w:t>
      </w:r>
    </w:p>
    <w:p w14:paraId="5852FB0F" w14:textId="77777777" w:rsidR="00DD1790" w:rsidRDefault="00DD1790" w:rsidP="00F977FA"/>
    <w:p w14:paraId="12D677DF" w14:textId="5C81AEEB" w:rsidR="0064148F" w:rsidRDefault="00F32177" w:rsidP="0064148F">
      <w:pPr>
        <w:keepNext/>
        <w:jc w:val="center"/>
      </w:pPr>
      <w:r>
        <w:rPr>
          <w:noProof/>
          <w:lang w:val="en-US"/>
        </w:rPr>
        <w:drawing>
          <wp:inline distT="0" distB="0" distL="0" distR="0" wp14:anchorId="76206208" wp14:editId="539588F9">
            <wp:extent cx="4930923" cy="2570480"/>
            <wp:effectExtent l="0" t="0" r="3175" b="127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pic:cNvPicPr/>
                  </pic:nvPicPr>
                  <pic:blipFill rotWithShape="1">
                    <a:blip r:embed="rId33">
                      <a:extLst>
                        <a:ext uri="{28A0092B-C50C-407E-A947-70E740481C1C}">
                          <a14:useLocalDpi xmlns:a14="http://schemas.microsoft.com/office/drawing/2010/main" val="0"/>
                        </a:ext>
                      </a:extLst>
                    </a:blip>
                    <a:srcRect l="15385" t="27366" r="37663" b="594"/>
                    <a:stretch/>
                  </pic:blipFill>
                  <pic:spPr bwMode="auto">
                    <a:xfrm>
                      <a:off x="0" y="0"/>
                      <a:ext cx="4956783" cy="2583961"/>
                    </a:xfrm>
                    <a:prstGeom prst="rect">
                      <a:avLst/>
                    </a:prstGeom>
                    <a:ln>
                      <a:noFill/>
                    </a:ln>
                    <a:extLst>
                      <a:ext uri="{53640926-AAD7-44D8-BBD7-CCE9431645EC}">
                        <a14:shadowObscured xmlns:a14="http://schemas.microsoft.com/office/drawing/2010/main"/>
                      </a:ext>
                    </a:extLst>
                  </pic:spPr>
                </pic:pic>
              </a:graphicData>
            </a:graphic>
          </wp:inline>
        </w:drawing>
      </w:r>
    </w:p>
    <w:p w14:paraId="393FB131" w14:textId="2BBC08DA" w:rsidR="00F977FA" w:rsidRDefault="0064148F" w:rsidP="00696052">
      <w:pPr>
        <w:pStyle w:val="Caption"/>
      </w:pPr>
      <w:bookmarkStart w:id="1236" w:name="_Toc76984765"/>
      <w:bookmarkStart w:id="1237" w:name="_Toc77532269"/>
      <w:bookmarkStart w:id="1238" w:name="_Toc77532343"/>
      <w:bookmarkStart w:id="1239" w:name="_Toc78530368"/>
      <w:bookmarkStart w:id="1240" w:name="_Toc79131679"/>
      <w:bookmarkStart w:id="1241" w:name="_Toc79532006"/>
      <w:bookmarkStart w:id="1242" w:name="_Toc79534673"/>
      <w:bookmarkStart w:id="1243" w:name="_Toc79650262"/>
      <w:bookmarkStart w:id="1244" w:name="_Toc79650734"/>
      <w:r>
        <w:t>Figure</w:t>
      </w:r>
      <w:r w:rsidR="000B3E0F">
        <w:t xml:space="preserve"> 4</w:t>
      </w:r>
      <w:r w:rsidR="00710223">
        <w:t>.</w:t>
      </w:r>
      <w:r w:rsidR="00710223">
        <w:fldChar w:fldCharType="begin"/>
      </w:r>
      <w:r w:rsidR="00710223">
        <w:instrText xml:space="preserve"> SEQ Figure \* ARABIC \s 1 </w:instrText>
      </w:r>
      <w:r w:rsidR="00710223">
        <w:fldChar w:fldCharType="separate"/>
      </w:r>
      <w:r w:rsidR="006A14C1">
        <w:rPr>
          <w:noProof/>
        </w:rPr>
        <w:t>11</w:t>
      </w:r>
      <w:r w:rsidR="00710223">
        <w:fldChar w:fldCharType="end"/>
      </w:r>
      <w:r w:rsidR="000B3E0F">
        <w:t xml:space="preserve">  </w:t>
      </w:r>
      <w:r>
        <w:t xml:space="preserve"> Class distribution of students</w:t>
      </w:r>
      <w:bookmarkEnd w:id="1236"/>
      <w:bookmarkEnd w:id="1237"/>
      <w:bookmarkEnd w:id="1238"/>
      <w:bookmarkEnd w:id="1239"/>
      <w:bookmarkEnd w:id="1240"/>
      <w:bookmarkEnd w:id="1241"/>
      <w:bookmarkEnd w:id="1242"/>
      <w:bookmarkEnd w:id="1243"/>
      <w:bookmarkEnd w:id="1244"/>
    </w:p>
    <w:p w14:paraId="6DA7D068" w14:textId="77777777" w:rsidR="00AA59E9" w:rsidRPr="00AA59E9" w:rsidRDefault="00AA59E9" w:rsidP="00AA59E9"/>
    <w:p w14:paraId="5B7D8575" w14:textId="59F317F9" w:rsidR="00F977FA" w:rsidRDefault="00F977FA" w:rsidP="00F977FA">
      <w:r>
        <w:lastRenderedPageBreak/>
        <w:t>Figure 4.</w:t>
      </w:r>
      <w:r w:rsidR="00356396">
        <w:t>1</w:t>
      </w:r>
      <w:r w:rsidR="000B3E0F">
        <w:t>2</w:t>
      </w:r>
      <w:r>
        <w:t xml:space="preserve"> shows the relationship between students' previous and current CGPA and differentiates students that have increased and dropped in performance.</w:t>
      </w:r>
      <w:r w:rsidR="00EE1E60">
        <w:t xml:space="preserve"> </w:t>
      </w:r>
      <w:r w:rsidR="00F32177">
        <w:t>Only</w:t>
      </w:r>
      <w:r w:rsidR="00EE1E60">
        <w:t xml:space="preserve"> very few students have </w:t>
      </w:r>
      <w:r w:rsidR="000B3E0F">
        <w:t>improved</w:t>
      </w:r>
      <w:r w:rsidR="00EE1E60">
        <w:t xml:space="preserve"> in performance when compared to the previous semesters.</w:t>
      </w:r>
    </w:p>
    <w:p w14:paraId="5DEB7E67" w14:textId="77777777" w:rsidR="00AA59E9" w:rsidRDefault="00AA59E9" w:rsidP="00F977FA"/>
    <w:p w14:paraId="2D067722" w14:textId="77777777" w:rsidR="0064148F" w:rsidRDefault="00F977FA" w:rsidP="0064148F">
      <w:pPr>
        <w:keepNext/>
        <w:jc w:val="center"/>
      </w:pPr>
      <w:r>
        <w:rPr>
          <w:noProof/>
          <w:lang w:val="en-US"/>
        </w:rPr>
        <w:drawing>
          <wp:inline distT="0" distB="0" distL="0" distR="0" wp14:anchorId="1B81BECD" wp14:editId="22B2F124">
            <wp:extent cx="4998720" cy="2589375"/>
            <wp:effectExtent l="0" t="0" r="0" b="1905"/>
            <wp:docPr id="27" name="Picture 2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 scatter chart&#10;&#10;Description automatically generated"/>
                    <pic:cNvPicPr/>
                  </pic:nvPicPr>
                  <pic:blipFill rotWithShape="1">
                    <a:blip r:embed="rId34">
                      <a:extLst>
                        <a:ext uri="{28A0092B-C50C-407E-A947-70E740481C1C}">
                          <a14:useLocalDpi xmlns:a14="http://schemas.microsoft.com/office/drawing/2010/main" val="0"/>
                        </a:ext>
                      </a:extLst>
                    </a:blip>
                    <a:srcRect l="19030" t="27888" r="33209" b="4848"/>
                    <a:stretch/>
                  </pic:blipFill>
                  <pic:spPr bwMode="auto">
                    <a:xfrm>
                      <a:off x="0" y="0"/>
                      <a:ext cx="5012688" cy="2596610"/>
                    </a:xfrm>
                    <a:prstGeom prst="rect">
                      <a:avLst/>
                    </a:prstGeom>
                    <a:ln>
                      <a:noFill/>
                    </a:ln>
                    <a:extLst>
                      <a:ext uri="{53640926-AAD7-44D8-BBD7-CCE9431645EC}">
                        <a14:shadowObscured xmlns:a14="http://schemas.microsoft.com/office/drawing/2010/main"/>
                      </a:ext>
                    </a:extLst>
                  </pic:spPr>
                </pic:pic>
              </a:graphicData>
            </a:graphic>
          </wp:inline>
        </w:drawing>
      </w:r>
    </w:p>
    <w:p w14:paraId="7975BF7A" w14:textId="2BB42A22" w:rsidR="00F977FA" w:rsidRDefault="0064148F" w:rsidP="00696052">
      <w:pPr>
        <w:pStyle w:val="Caption"/>
      </w:pPr>
      <w:bookmarkStart w:id="1245" w:name="_Toc76984766"/>
      <w:bookmarkStart w:id="1246" w:name="_Toc77532270"/>
      <w:bookmarkStart w:id="1247" w:name="_Toc77532344"/>
      <w:bookmarkStart w:id="1248" w:name="_Toc78530369"/>
      <w:bookmarkStart w:id="1249" w:name="_Toc79131680"/>
      <w:bookmarkStart w:id="1250" w:name="_Toc79532007"/>
      <w:bookmarkStart w:id="1251" w:name="_Toc79534674"/>
      <w:bookmarkStart w:id="1252" w:name="_Toc79650263"/>
      <w:bookmarkStart w:id="1253" w:name="_Toc79650735"/>
      <w:r>
        <w:t xml:space="preserve">Figure </w:t>
      </w:r>
      <w:r w:rsidR="000B3E0F">
        <w:t>4</w:t>
      </w:r>
      <w:r w:rsidR="00710223">
        <w:t>.</w:t>
      </w:r>
      <w:r w:rsidR="00710223">
        <w:fldChar w:fldCharType="begin"/>
      </w:r>
      <w:r w:rsidR="00710223">
        <w:instrText xml:space="preserve"> SEQ Figure \* ARABIC \s 1 </w:instrText>
      </w:r>
      <w:r w:rsidR="00710223">
        <w:fldChar w:fldCharType="separate"/>
      </w:r>
      <w:r w:rsidR="006A14C1">
        <w:rPr>
          <w:noProof/>
        </w:rPr>
        <w:t>12</w:t>
      </w:r>
      <w:r w:rsidR="00710223">
        <w:fldChar w:fldCharType="end"/>
      </w:r>
      <w:r>
        <w:t xml:space="preserve"> </w:t>
      </w:r>
      <w:r w:rsidR="000B3E0F">
        <w:t xml:space="preserve">  </w:t>
      </w:r>
      <w:r>
        <w:t>Current vs Previous CGPA</w:t>
      </w:r>
      <w:bookmarkEnd w:id="1245"/>
      <w:bookmarkEnd w:id="1246"/>
      <w:bookmarkEnd w:id="1247"/>
      <w:bookmarkEnd w:id="1248"/>
      <w:bookmarkEnd w:id="1249"/>
      <w:bookmarkEnd w:id="1250"/>
      <w:bookmarkEnd w:id="1251"/>
      <w:bookmarkEnd w:id="1252"/>
      <w:bookmarkEnd w:id="1253"/>
    </w:p>
    <w:p w14:paraId="1316229A" w14:textId="77777777" w:rsidR="00286D4F" w:rsidRPr="00286D4F" w:rsidRDefault="00286D4F" w:rsidP="00286D4F"/>
    <w:p w14:paraId="353FB3B1" w14:textId="6360E962" w:rsidR="00F977FA" w:rsidRDefault="00F977FA" w:rsidP="00F977FA">
      <w:r>
        <w:t>Figure 4.</w:t>
      </w:r>
      <w:r w:rsidR="00356396">
        <w:t>1</w:t>
      </w:r>
      <w:r w:rsidR="000B3E0F">
        <w:t>3</w:t>
      </w:r>
      <w:r>
        <w:t xml:space="preserve"> shows the distribution in performance of students in all courses.</w:t>
      </w:r>
      <w:r w:rsidR="00F32177">
        <w:t xml:space="preserve"> From this boxplot, courses</w:t>
      </w:r>
      <w:r w:rsidR="004B2DCA">
        <w:t>, where performance is low,</w:t>
      </w:r>
      <w:r w:rsidR="00F32177">
        <w:t xml:space="preserve"> can be visualized</w:t>
      </w:r>
      <w:r w:rsidR="004B2DCA">
        <w:t>,</w:t>
      </w:r>
      <w:r w:rsidR="00F32177">
        <w:t xml:space="preserve"> and administrative measures can be taken.</w:t>
      </w:r>
    </w:p>
    <w:p w14:paraId="4EE9AE1F" w14:textId="77777777" w:rsidR="00AA59E9" w:rsidRDefault="00AA59E9" w:rsidP="00F977FA"/>
    <w:p w14:paraId="60DDF363" w14:textId="77777777" w:rsidR="0064148F" w:rsidRDefault="00F977FA" w:rsidP="0064148F">
      <w:pPr>
        <w:keepNext/>
        <w:jc w:val="center"/>
      </w:pPr>
      <w:r>
        <w:rPr>
          <w:noProof/>
          <w:lang w:val="en-US"/>
        </w:rPr>
        <w:drawing>
          <wp:inline distT="0" distB="0" distL="0" distR="0" wp14:anchorId="1184375D" wp14:editId="4971D523">
            <wp:extent cx="5237910" cy="2540899"/>
            <wp:effectExtent l="0" t="0" r="1270" b="0"/>
            <wp:docPr id="28" name="Picture 28"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waterfall chart&#10;&#10;Description automatically generated"/>
                    <pic:cNvPicPr/>
                  </pic:nvPicPr>
                  <pic:blipFill rotWithShape="1">
                    <a:blip r:embed="rId35" cstate="print">
                      <a:extLst>
                        <a:ext uri="{28A0092B-C50C-407E-A947-70E740481C1C}">
                          <a14:useLocalDpi xmlns:a14="http://schemas.microsoft.com/office/drawing/2010/main" val="0"/>
                        </a:ext>
                      </a:extLst>
                    </a:blip>
                    <a:srcRect l="18782" t="27431" r="18278" b="12395"/>
                    <a:stretch/>
                  </pic:blipFill>
                  <pic:spPr bwMode="auto">
                    <a:xfrm>
                      <a:off x="0" y="0"/>
                      <a:ext cx="5269653" cy="2556298"/>
                    </a:xfrm>
                    <a:prstGeom prst="rect">
                      <a:avLst/>
                    </a:prstGeom>
                    <a:ln>
                      <a:noFill/>
                    </a:ln>
                    <a:extLst>
                      <a:ext uri="{53640926-AAD7-44D8-BBD7-CCE9431645EC}">
                        <a14:shadowObscured xmlns:a14="http://schemas.microsoft.com/office/drawing/2010/main"/>
                      </a:ext>
                    </a:extLst>
                  </pic:spPr>
                </pic:pic>
              </a:graphicData>
            </a:graphic>
          </wp:inline>
        </w:drawing>
      </w:r>
    </w:p>
    <w:p w14:paraId="31693D2B" w14:textId="06CF0E2F" w:rsidR="00F977FA" w:rsidRDefault="0064148F" w:rsidP="00696052">
      <w:pPr>
        <w:pStyle w:val="Caption"/>
      </w:pPr>
      <w:bookmarkStart w:id="1254" w:name="_Toc76984767"/>
      <w:bookmarkStart w:id="1255" w:name="_Toc77532271"/>
      <w:bookmarkStart w:id="1256" w:name="_Toc77532345"/>
      <w:bookmarkStart w:id="1257" w:name="_Toc78530370"/>
      <w:bookmarkStart w:id="1258" w:name="_Toc79131681"/>
      <w:bookmarkStart w:id="1259" w:name="_Toc79532008"/>
      <w:bookmarkStart w:id="1260" w:name="_Toc79534675"/>
      <w:bookmarkStart w:id="1261" w:name="_Toc79650264"/>
      <w:bookmarkStart w:id="1262" w:name="_Toc79650736"/>
      <w:r>
        <w:t>Figure</w:t>
      </w:r>
      <w:r w:rsidR="000B3E0F">
        <w:t xml:space="preserve"> 4</w:t>
      </w:r>
      <w:r w:rsidR="00710223">
        <w:t>.</w:t>
      </w:r>
      <w:r w:rsidR="00710223">
        <w:fldChar w:fldCharType="begin"/>
      </w:r>
      <w:r w:rsidR="00710223">
        <w:instrText xml:space="preserve"> SEQ Figure \* ARABIC \s 1 </w:instrText>
      </w:r>
      <w:r w:rsidR="00710223">
        <w:fldChar w:fldCharType="separate"/>
      </w:r>
      <w:r w:rsidR="006A14C1">
        <w:rPr>
          <w:noProof/>
        </w:rPr>
        <w:t>13</w:t>
      </w:r>
      <w:r w:rsidR="00710223">
        <w:fldChar w:fldCharType="end"/>
      </w:r>
      <w:r>
        <w:t xml:space="preserve"> </w:t>
      </w:r>
      <w:r w:rsidR="000B3E0F">
        <w:t xml:space="preserve">  </w:t>
      </w:r>
      <w:r>
        <w:t>Performance distribution of all courses</w:t>
      </w:r>
      <w:bookmarkEnd w:id="1254"/>
      <w:bookmarkEnd w:id="1255"/>
      <w:bookmarkEnd w:id="1256"/>
      <w:bookmarkEnd w:id="1257"/>
      <w:bookmarkEnd w:id="1258"/>
      <w:bookmarkEnd w:id="1259"/>
      <w:bookmarkEnd w:id="1260"/>
      <w:bookmarkEnd w:id="1261"/>
      <w:bookmarkEnd w:id="1262"/>
    </w:p>
    <w:p w14:paraId="6A36E9F3" w14:textId="77777777" w:rsidR="00454D3B" w:rsidRPr="00E1087B" w:rsidRDefault="00454D3B" w:rsidP="00E1087B">
      <w:pPr>
        <w:pStyle w:val="Heading3"/>
      </w:pPr>
      <w:bookmarkStart w:id="1263" w:name="_Toc79142416"/>
      <w:bookmarkStart w:id="1264" w:name="_Toc79411382"/>
      <w:bookmarkStart w:id="1265" w:name="_Toc79535247"/>
      <w:bookmarkStart w:id="1266" w:name="_Toc79535963"/>
      <w:bookmarkStart w:id="1267" w:name="_Toc79536219"/>
      <w:bookmarkStart w:id="1268" w:name="_Toc79536337"/>
      <w:bookmarkStart w:id="1269" w:name="_Toc79536721"/>
      <w:bookmarkStart w:id="1270" w:name="_Toc79578957"/>
      <w:bookmarkStart w:id="1271" w:name="_Toc79579125"/>
      <w:r w:rsidRPr="00E1087B">
        <w:lastRenderedPageBreak/>
        <w:t>Associative Analysis Result</w:t>
      </w:r>
      <w:bookmarkEnd w:id="1263"/>
      <w:bookmarkEnd w:id="1264"/>
      <w:bookmarkEnd w:id="1265"/>
      <w:bookmarkEnd w:id="1266"/>
      <w:bookmarkEnd w:id="1267"/>
      <w:bookmarkEnd w:id="1268"/>
      <w:bookmarkEnd w:id="1269"/>
      <w:bookmarkEnd w:id="1270"/>
      <w:bookmarkEnd w:id="1271"/>
    </w:p>
    <w:p w14:paraId="57BA0104" w14:textId="79F71883" w:rsidR="00454D3B" w:rsidRDefault="00454D3B" w:rsidP="00454D3B">
      <w:r>
        <w:t>Two sets of association mining were carried out. The first one aimed to find the relationship between students' performance in the various courses. The scores were converted to grades (i.e., A, B, C, D, F)</w:t>
      </w:r>
      <w:r w:rsidR="004B2DCA">
        <w:t>,</w:t>
      </w:r>
      <w:r>
        <w:t xml:space="preserve"> and the course code was placed beside it (</w:t>
      </w:r>
      <w:r w:rsidR="000B3E0F">
        <w:t>e.g.,</w:t>
      </w:r>
      <w:r>
        <w:t xml:space="preserve"> CSC111_B). The data was loaded into Jupyter Notebook</w:t>
      </w:r>
      <w:r w:rsidR="004B2DCA">
        <w:t>,</w:t>
      </w:r>
      <w:r>
        <w:t xml:space="preserve"> as shown in Figure 4.</w:t>
      </w:r>
      <w:r w:rsidR="000B3E0F">
        <w:t>14</w:t>
      </w:r>
      <w:r>
        <w:t>.</w:t>
      </w:r>
    </w:p>
    <w:p w14:paraId="15C5EC51" w14:textId="77777777" w:rsidR="00454D3B" w:rsidRDefault="00454D3B" w:rsidP="00454D3B"/>
    <w:p w14:paraId="6507AE8C" w14:textId="77777777" w:rsidR="00454D3B" w:rsidRDefault="00454D3B" w:rsidP="00454D3B">
      <w:pPr>
        <w:keepNext/>
        <w:jc w:val="center"/>
      </w:pPr>
      <w:r>
        <w:rPr>
          <w:noProof/>
          <w:lang w:val="en-US"/>
        </w:rPr>
        <w:drawing>
          <wp:inline distT="0" distB="0" distL="0" distR="0" wp14:anchorId="2F5163BE" wp14:editId="1035258E">
            <wp:extent cx="5059045" cy="2495372"/>
            <wp:effectExtent l="0" t="0" r="8255" b="635"/>
            <wp:docPr id="44" name="Picture 4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Graphical user interface, text, application&#10;&#10;Description automatically generated"/>
                    <pic:cNvPicPr/>
                  </pic:nvPicPr>
                  <pic:blipFill rotWithShape="1">
                    <a:blip r:embed="rId36" cstate="print">
                      <a:extLst>
                        <a:ext uri="{28A0092B-C50C-407E-A947-70E740481C1C}">
                          <a14:useLocalDpi xmlns:a14="http://schemas.microsoft.com/office/drawing/2010/main" val="0"/>
                        </a:ext>
                      </a:extLst>
                    </a:blip>
                    <a:srcRect l="10024" t="31749" r="9617"/>
                    <a:stretch/>
                  </pic:blipFill>
                  <pic:spPr bwMode="auto">
                    <a:xfrm>
                      <a:off x="0" y="0"/>
                      <a:ext cx="5083808" cy="2507586"/>
                    </a:xfrm>
                    <a:prstGeom prst="rect">
                      <a:avLst/>
                    </a:prstGeom>
                    <a:ln>
                      <a:noFill/>
                    </a:ln>
                    <a:extLst>
                      <a:ext uri="{53640926-AAD7-44D8-BBD7-CCE9431645EC}">
                        <a14:shadowObscured xmlns:a14="http://schemas.microsoft.com/office/drawing/2010/main"/>
                      </a:ext>
                    </a:extLst>
                  </pic:spPr>
                </pic:pic>
              </a:graphicData>
            </a:graphic>
          </wp:inline>
        </w:drawing>
      </w:r>
    </w:p>
    <w:p w14:paraId="72C029DE" w14:textId="5F98677F" w:rsidR="00454D3B" w:rsidRDefault="00454D3B" w:rsidP="00696052">
      <w:pPr>
        <w:pStyle w:val="Caption"/>
      </w:pPr>
      <w:bookmarkStart w:id="1272" w:name="_Toc76984780"/>
      <w:bookmarkStart w:id="1273" w:name="_Toc77532284"/>
      <w:bookmarkStart w:id="1274" w:name="_Toc77532358"/>
      <w:bookmarkStart w:id="1275" w:name="_Toc78530371"/>
      <w:bookmarkStart w:id="1276" w:name="_Toc79131682"/>
      <w:bookmarkStart w:id="1277" w:name="_Toc79532009"/>
      <w:bookmarkStart w:id="1278" w:name="_Toc79534676"/>
      <w:bookmarkStart w:id="1279" w:name="_Toc79650265"/>
      <w:bookmarkStart w:id="1280" w:name="_Toc79650737"/>
      <w:r>
        <w:t xml:space="preserve">Figure </w:t>
      </w:r>
      <w:r w:rsidR="000B3E0F">
        <w:t>4</w:t>
      </w:r>
      <w:r w:rsidR="00710223">
        <w:t>.</w:t>
      </w:r>
      <w:r w:rsidR="00710223">
        <w:fldChar w:fldCharType="begin"/>
      </w:r>
      <w:r w:rsidR="00710223">
        <w:instrText xml:space="preserve"> SEQ Figure \* ARABIC \s 1 </w:instrText>
      </w:r>
      <w:r w:rsidR="00710223">
        <w:fldChar w:fldCharType="separate"/>
      </w:r>
      <w:r w:rsidR="006A14C1">
        <w:rPr>
          <w:noProof/>
        </w:rPr>
        <w:t>14</w:t>
      </w:r>
      <w:r w:rsidR="00710223">
        <w:fldChar w:fldCharType="end"/>
      </w:r>
      <w:r>
        <w:t xml:space="preserve"> </w:t>
      </w:r>
      <w:r w:rsidR="000B3E0F">
        <w:t xml:space="preserve">  </w:t>
      </w:r>
      <w:r>
        <w:t>Loading in the dataset</w:t>
      </w:r>
      <w:bookmarkEnd w:id="1272"/>
      <w:bookmarkEnd w:id="1273"/>
      <w:bookmarkEnd w:id="1274"/>
      <w:bookmarkEnd w:id="1275"/>
      <w:bookmarkEnd w:id="1276"/>
      <w:bookmarkEnd w:id="1277"/>
      <w:bookmarkEnd w:id="1278"/>
      <w:bookmarkEnd w:id="1279"/>
      <w:bookmarkEnd w:id="1280"/>
    </w:p>
    <w:p w14:paraId="511310E6" w14:textId="77777777" w:rsidR="00454D3B" w:rsidRDefault="00454D3B" w:rsidP="00454D3B">
      <w:pPr>
        <w:jc w:val="center"/>
      </w:pPr>
    </w:p>
    <w:p w14:paraId="637C2D15" w14:textId="2E0E7966" w:rsidR="00454D3B" w:rsidRDefault="00454D3B" w:rsidP="00454D3B">
      <w:r>
        <w:t>The Apriori algorithm function by mlxtend (machine learning extensions)</w:t>
      </w:r>
      <w:r w:rsidR="004B2DCA">
        <w:t>, another Python machine learning library,</w:t>
      </w:r>
      <w:r>
        <w:t xml:space="preserve"> only accepts binary data. Th</w:t>
      </w:r>
      <w:r w:rsidR="00AA59E9">
        <w:t>us, the</w:t>
      </w:r>
      <w:r>
        <w:t xml:space="preserve"> TransactionEncoder() function from mlxtend was used to convert the data to a binary format. This method encodes a Python list of lists into a one-hot encoded NumPy array. The data was then put back into a dataframe</w:t>
      </w:r>
      <w:r w:rsidR="004B2DCA">
        <w:t>,</w:t>
      </w:r>
      <w:r>
        <w:t xml:space="preserve"> as seen in Figure 4.</w:t>
      </w:r>
      <w:r w:rsidR="000B3E0F">
        <w:t>15</w:t>
      </w:r>
      <w:r>
        <w:t>.</w:t>
      </w:r>
    </w:p>
    <w:p w14:paraId="2DDA5D31" w14:textId="77777777" w:rsidR="00454D3B" w:rsidRDefault="00454D3B" w:rsidP="00454D3B"/>
    <w:p w14:paraId="2D35DD1F" w14:textId="77777777" w:rsidR="00454D3B" w:rsidRDefault="00454D3B" w:rsidP="00454D3B">
      <w:pPr>
        <w:keepNext/>
        <w:jc w:val="center"/>
      </w:pPr>
      <w:r>
        <w:rPr>
          <w:noProof/>
          <w:lang w:val="en-US"/>
        </w:rPr>
        <w:lastRenderedPageBreak/>
        <w:drawing>
          <wp:inline distT="0" distB="0" distL="0" distR="0" wp14:anchorId="32919508" wp14:editId="3C6F97CF">
            <wp:extent cx="4954310" cy="2209126"/>
            <wp:effectExtent l="0" t="0" r="0" b="1270"/>
            <wp:docPr id="45" name="Picture 45" descr="A picture containing text, screenshot, computer,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A picture containing text, screenshot, computer, indoor&#10;&#10;Description automatically generated"/>
                    <pic:cNvPicPr/>
                  </pic:nvPicPr>
                  <pic:blipFill rotWithShape="1">
                    <a:blip r:embed="rId37" cstate="print">
                      <a:extLst>
                        <a:ext uri="{28A0092B-C50C-407E-A947-70E740481C1C}">
                          <a14:useLocalDpi xmlns:a14="http://schemas.microsoft.com/office/drawing/2010/main" val="0"/>
                        </a:ext>
                      </a:extLst>
                    </a:blip>
                    <a:srcRect l="11259" t="28574" r="9360" b="2787"/>
                    <a:stretch/>
                  </pic:blipFill>
                  <pic:spPr bwMode="auto">
                    <a:xfrm>
                      <a:off x="0" y="0"/>
                      <a:ext cx="4954310" cy="2209126"/>
                    </a:xfrm>
                    <a:prstGeom prst="rect">
                      <a:avLst/>
                    </a:prstGeom>
                    <a:ln>
                      <a:noFill/>
                    </a:ln>
                    <a:extLst>
                      <a:ext uri="{53640926-AAD7-44D8-BBD7-CCE9431645EC}">
                        <a14:shadowObscured xmlns:a14="http://schemas.microsoft.com/office/drawing/2010/main"/>
                      </a:ext>
                    </a:extLst>
                  </pic:spPr>
                </pic:pic>
              </a:graphicData>
            </a:graphic>
          </wp:inline>
        </w:drawing>
      </w:r>
    </w:p>
    <w:p w14:paraId="0670AA35" w14:textId="1E845E12" w:rsidR="00454D3B" w:rsidRDefault="00454D3B" w:rsidP="00696052">
      <w:pPr>
        <w:pStyle w:val="Caption"/>
      </w:pPr>
      <w:bookmarkStart w:id="1281" w:name="_Toc76984781"/>
      <w:bookmarkStart w:id="1282" w:name="_Toc77532285"/>
      <w:bookmarkStart w:id="1283" w:name="_Toc77532359"/>
      <w:bookmarkStart w:id="1284" w:name="_Toc78530372"/>
      <w:bookmarkStart w:id="1285" w:name="_Toc79131683"/>
      <w:bookmarkStart w:id="1286" w:name="_Toc79532010"/>
      <w:bookmarkStart w:id="1287" w:name="_Toc79534677"/>
      <w:bookmarkStart w:id="1288" w:name="_Toc79650266"/>
      <w:bookmarkStart w:id="1289" w:name="_Toc79650738"/>
      <w:r>
        <w:t xml:space="preserve">Figure </w:t>
      </w:r>
      <w:r w:rsidR="00A77070">
        <w:t>4</w:t>
      </w:r>
      <w:r w:rsidR="00710223">
        <w:t>.</w:t>
      </w:r>
      <w:r w:rsidR="00710223">
        <w:fldChar w:fldCharType="begin"/>
      </w:r>
      <w:r w:rsidR="00710223">
        <w:instrText xml:space="preserve"> SEQ Figure \* ARABIC \s 1 </w:instrText>
      </w:r>
      <w:r w:rsidR="00710223">
        <w:fldChar w:fldCharType="separate"/>
      </w:r>
      <w:r w:rsidR="006A14C1">
        <w:rPr>
          <w:noProof/>
        </w:rPr>
        <w:t>15</w:t>
      </w:r>
      <w:r w:rsidR="00710223">
        <w:fldChar w:fldCharType="end"/>
      </w:r>
      <w:r>
        <w:t xml:space="preserve"> One-hot encoding using TransactionEncoder()</w:t>
      </w:r>
      <w:bookmarkEnd w:id="1281"/>
      <w:bookmarkEnd w:id="1282"/>
      <w:bookmarkEnd w:id="1283"/>
      <w:bookmarkEnd w:id="1284"/>
      <w:bookmarkEnd w:id="1285"/>
      <w:bookmarkEnd w:id="1286"/>
      <w:bookmarkEnd w:id="1287"/>
      <w:bookmarkEnd w:id="1288"/>
      <w:bookmarkEnd w:id="1289"/>
    </w:p>
    <w:p w14:paraId="2B3E72B8" w14:textId="77777777" w:rsidR="00454D3B" w:rsidRDefault="00454D3B" w:rsidP="00454D3B"/>
    <w:p w14:paraId="15C3D0EB" w14:textId="2E1999E0" w:rsidR="00454D3B" w:rsidRDefault="00454D3B" w:rsidP="00454D3B">
      <w:r>
        <w:t>The minimum support defined for this association rule was 0.05</w:t>
      </w:r>
      <w:r w:rsidR="00AA59E9">
        <w:t xml:space="preserve"> (5%)</w:t>
      </w:r>
      <w:r>
        <w:t xml:space="preserve"> with a confidence of 0.1</w:t>
      </w:r>
      <w:r w:rsidR="00AA59E9">
        <w:t xml:space="preserve"> (10%)</w:t>
      </w:r>
      <w:r>
        <w:t xml:space="preserve">. These low values were chosen so that </w:t>
      </w:r>
      <w:r w:rsidR="004B2DCA">
        <w:t>users would input the desired course and grades and get the associated support and confidence when the model is loaded into the website application</w:t>
      </w:r>
      <w:r>
        <w:t>. The max_len attribute</w:t>
      </w:r>
      <w:r w:rsidR="004B2DCA">
        <w:t>,</w:t>
      </w:r>
      <w:r>
        <w:t xml:space="preserve"> which allows limiting the number of rules was set to 2 since users would only be able to input a maximum of two courses. </w:t>
      </w:r>
      <w:r w:rsidR="00F32177">
        <w:t xml:space="preserve">This resulted in 811 rules. </w:t>
      </w:r>
      <w:r>
        <w:t xml:space="preserve">The </w:t>
      </w:r>
      <w:r w:rsidR="00AA59E9">
        <w:t>frequent itemsets can be seen in Figure 4.16</w:t>
      </w:r>
      <w:r w:rsidR="004B2DCA">
        <w:t>,</w:t>
      </w:r>
      <w:r w:rsidR="00AA59E9">
        <w:t xml:space="preserve"> and the </w:t>
      </w:r>
      <w:r>
        <w:t>generated support, confidence, and lift values are shown in Figure 4.</w:t>
      </w:r>
      <w:r w:rsidR="00A77070">
        <w:t>1</w:t>
      </w:r>
      <w:r w:rsidR="00AA59E9">
        <w:t>7</w:t>
      </w:r>
      <w:r>
        <w:t>.</w:t>
      </w:r>
    </w:p>
    <w:p w14:paraId="14327335" w14:textId="77777777" w:rsidR="00454D3B" w:rsidRDefault="00454D3B" w:rsidP="00454D3B"/>
    <w:p w14:paraId="6E7A75B1" w14:textId="77777777" w:rsidR="00454D3B" w:rsidRDefault="00454D3B" w:rsidP="00454D3B">
      <w:pPr>
        <w:keepNext/>
        <w:jc w:val="center"/>
      </w:pPr>
      <w:r>
        <w:rPr>
          <w:noProof/>
          <w:lang w:val="en-US"/>
        </w:rPr>
        <w:drawing>
          <wp:inline distT="0" distB="0" distL="0" distR="0" wp14:anchorId="5D38A2A1" wp14:editId="6812DF30">
            <wp:extent cx="4741750" cy="2521009"/>
            <wp:effectExtent l="0" t="0" r="1905" b="0"/>
            <wp:docPr id="46" name="Picture 46" descr="A picture containing text, screenshot,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picture containing text, screenshot, computer&#10;&#10;Description automatically generated"/>
                    <pic:cNvPicPr/>
                  </pic:nvPicPr>
                  <pic:blipFill rotWithShape="1">
                    <a:blip r:embed="rId38" cstate="print">
                      <a:extLst>
                        <a:ext uri="{28A0092B-C50C-407E-A947-70E740481C1C}">
                          <a14:useLocalDpi xmlns:a14="http://schemas.microsoft.com/office/drawing/2010/main" val="0"/>
                        </a:ext>
                      </a:extLst>
                    </a:blip>
                    <a:srcRect l="11259" t="29063" r="36823" b="6704"/>
                    <a:stretch/>
                  </pic:blipFill>
                  <pic:spPr bwMode="auto">
                    <a:xfrm>
                      <a:off x="0" y="0"/>
                      <a:ext cx="4784524" cy="2543750"/>
                    </a:xfrm>
                    <a:prstGeom prst="rect">
                      <a:avLst/>
                    </a:prstGeom>
                    <a:ln>
                      <a:noFill/>
                    </a:ln>
                    <a:extLst>
                      <a:ext uri="{53640926-AAD7-44D8-BBD7-CCE9431645EC}">
                        <a14:shadowObscured xmlns:a14="http://schemas.microsoft.com/office/drawing/2010/main"/>
                      </a:ext>
                    </a:extLst>
                  </pic:spPr>
                </pic:pic>
              </a:graphicData>
            </a:graphic>
          </wp:inline>
        </w:drawing>
      </w:r>
    </w:p>
    <w:p w14:paraId="6B020567" w14:textId="543A9AF5" w:rsidR="00454D3B" w:rsidRDefault="00454D3B" w:rsidP="00696052">
      <w:pPr>
        <w:pStyle w:val="Caption"/>
      </w:pPr>
      <w:bookmarkStart w:id="1290" w:name="_Toc76984782"/>
      <w:bookmarkStart w:id="1291" w:name="_Toc77532286"/>
      <w:bookmarkStart w:id="1292" w:name="_Toc77532360"/>
      <w:bookmarkStart w:id="1293" w:name="_Toc78530373"/>
      <w:bookmarkStart w:id="1294" w:name="_Toc79131684"/>
      <w:bookmarkStart w:id="1295" w:name="_Toc79532011"/>
      <w:bookmarkStart w:id="1296" w:name="_Toc79534678"/>
      <w:bookmarkStart w:id="1297" w:name="_Toc79650267"/>
      <w:bookmarkStart w:id="1298" w:name="_Toc79650739"/>
      <w:r>
        <w:t>Figure</w:t>
      </w:r>
      <w:r w:rsidR="00A77070">
        <w:t xml:space="preserve"> 4</w:t>
      </w:r>
      <w:r w:rsidR="00710223">
        <w:t>.</w:t>
      </w:r>
      <w:r w:rsidR="00710223">
        <w:fldChar w:fldCharType="begin"/>
      </w:r>
      <w:r w:rsidR="00710223">
        <w:instrText xml:space="preserve"> SEQ Figure \* ARABIC \s 1 </w:instrText>
      </w:r>
      <w:r w:rsidR="00710223">
        <w:fldChar w:fldCharType="separate"/>
      </w:r>
      <w:r w:rsidR="006A14C1">
        <w:rPr>
          <w:noProof/>
        </w:rPr>
        <w:t>16</w:t>
      </w:r>
      <w:r w:rsidR="00710223">
        <w:fldChar w:fldCharType="end"/>
      </w:r>
      <w:r w:rsidR="00A77070">
        <w:t xml:space="preserve">  </w:t>
      </w:r>
      <w:r>
        <w:t xml:space="preserve"> Generating the itemset</w:t>
      </w:r>
      <w:bookmarkEnd w:id="1290"/>
      <w:bookmarkEnd w:id="1291"/>
      <w:bookmarkEnd w:id="1292"/>
      <w:bookmarkEnd w:id="1293"/>
      <w:bookmarkEnd w:id="1294"/>
      <w:bookmarkEnd w:id="1295"/>
      <w:bookmarkEnd w:id="1296"/>
      <w:bookmarkEnd w:id="1297"/>
      <w:bookmarkEnd w:id="1298"/>
    </w:p>
    <w:p w14:paraId="4796353B" w14:textId="77777777" w:rsidR="00454D3B" w:rsidRDefault="00454D3B" w:rsidP="00454D3B">
      <w:pPr>
        <w:jc w:val="center"/>
      </w:pPr>
    </w:p>
    <w:p w14:paraId="6884F92A" w14:textId="77777777" w:rsidR="00454D3B" w:rsidRDefault="00454D3B" w:rsidP="00454D3B">
      <w:pPr>
        <w:keepNext/>
        <w:jc w:val="center"/>
      </w:pPr>
      <w:r>
        <w:rPr>
          <w:noProof/>
          <w:lang w:val="en-US"/>
        </w:rPr>
        <w:lastRenderedPageBreak/>
        <w:drawing>
          <wp:inline distT="0" distB="0" distL="0" distR="0" wp14:anchorId="55FFD1CE" wp14:editId="67A028C2">
            <wp:extent cx="4862195" cy="2615013"/>
            <wp:effectExtent l="0" t="0" r="0" b="0"/>
            <wp:docPr id="47" name="Picture 47"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Graphical user interface&#10;&#10;Description automatically generated with medium confidence"/>
                    <pic:cNvPicPr/>
                  </pic:nvPicPr>
                  <pic:blipFill rotWithShape="1">
                    <a:blip r:embed="rId39" cstate="print">
                      <a:extLst>
                        <a:ext uri="{28A0092B-C50C-407E-A947-70E740481C1C}">
                          <a14:useLocalDpi xmlns:a14="http://schemas.microsoft.com/office/drawing/2010/main" val="0"/>
                        </a:ext>
                      </a:extLst>
                    </a:blip>
                    <a:srcRect l="10711" t="29307" r="20598" b="6932"/>
                    <a:stretch/>
                  </pic:blipFill>
                  <pic:spPr bwMode="auto">
                    <a:xfrm>
                      <a:off x="0" y="0"/>
                      <a:ext cx="4882647" cy="2626012"/>
                    </a:xfrm>
                    <a:prstGeom prst="rect">
                      <a:avLst/>
                    </a:prstGeom>
                    <a:ln>
                      <a:noFill/>
                    </a:ln>
                    <a:extLst>
                      <a:ext uri="{53640926-AAD7-44D8-BBD7-CCE9431645EC}">
                        <a14:shadowObscured xmlns:a14="http://schemas.microsoft.com/office/drawing/2010/main"/>
                      </a:ext>
                    </a:extLst>
                  </pic:spPr>
                </pic:pic>
              </a:graphicData>
            </a:graphic>
          </wp:inline>
        </w:drawing>
      </w:r>
    </w:p>
    <w:p w14:paraId="5057AD34" w14:textId="0BE56E5C" w:rsidR="00454D3B" w:rsidRDefault="00454D3B" w:rsidP="00696052">
      <w:pPr>
        <w:pStyle w:val="Caption"/>
      </w:pPr>
      <w:bookmarkStart w:id="1299" w:name="_Toc76984783"/>
      <w:bookmarkStart w:id="1300" w:name="_Toc77532287"/>
      <w:bookmarkStart w:id="1301" w:name="_Toc77532361"/>
      <w:bookmarkStart w:id="1302" w:name="_Toc78530374"/>
      <w:bookmarkStart w:id="1303" w:name="_Toc79131685"/>
      <w:bookmarkStart w:id="1304" w:name="_Toc79532012"/>
      <w:bookmarkStart w:id="1305" w:name="_Toc79534679"/>
      <w:bookmarkStart w:id="1306" w:name="_Toc79650268"/>
      <w:bookmarkStart w:id="1307" w:name="_Toc79650740"/>
      <w:r>
        <w:t>Figure</w:t>
      </w:r>
      <w:r w:rsidR="00A77070">
        <w:t xml:space="preserve"> 4</w:t>
      </w:r>
      <w:r w:rsidR="00710223">
        <w:t>.</w:t>
      </w:r>
      <w:r w:rsidR="00710223">
        <w:fldChar w:fldCharType="begin"/>
      </w:r>
      <w:r w:rsidR="00710223">
        <w:instrText xml:space="preserve"> SEQ Figure \* ARABIC \s 1 </w:instrText>
      </w:r>
      <w:r w:rsidR="00710223">
        <w:fldChar w:fldCharType="separate"/>
      </w:r>
      <w:r w:rsidR="006A14C1">
        <w:rPr>
          <w:noProof/>
        </w:rPr>
        <w:t>17</w:t>
      </w:r>
      <w:r w:rsidR="00710223">
        <w:fldChar w:fldCharType="end"/>
      </w:r>
      <w:r w:rsidR="00A77070">
        <w:t xml:space="preserve">  </w:t>
      </w:r>
      <w:r w:rsidR="00AA59E9">
        <w:t xml:space="preserve"> The generated</w:t>
      </w:r>
      <w:r>
        <w:t xml:space="preserve"> rules</w:t>
      </w:r>
      <w:bookmarkEnd w:id="1299"/>
      <w:bookmarkEnd w:id="1300"/>
      <w:bookmarkEnd w:id="1301"/>
      <w:bookmarkEnd w:id="1302"/>
      <w:bookmarkEnd w:id="1303"/>
      <w:bookmarkEnd w:id="1304"/>
      <w:bookmarkEnd w:id="1305"/>
      <w:bookmarkEnd w:id="1306"/>
      <w:bookmarkEnd w:id="1307"/>
    </w:p>
    <w:p w14:paraId="4E9C81C6" w14:textId="77777777" w:rsidR="00454D3B" w:rsidRDefault="00454D3B" w:rsidP="00454D3B">
      <w:pPr>
        <w:jc w:val="center"/>
      </w:pPr>
    </w:p>
    <w:p w14:paraId="652B799F" w14:textId="63E2A9DA" w:rsidR="00454D3B" w:rsidRDefault="00454D3B" w:rsidP="00454D3B">
      <w:r>
        <w:t>The next association rule mining was carried out using data from the questionnaire. This rule mining aims to determine the effect of a course's nature, structure, curriculum broadness, and student capacity on students' performance. To do this, data obtained from the questionnaire was input into</w:t>
      </w:r>
      <w:r w:rsidR="00F32177">
        <w:t xml:space="preserve"> Excel in</w:t>
      </w:r>
      <w:r>
        <w:t xml:space="preserve"> a binary format. </w:t>
      </w:r>
      <w:r w:rsidR="00F32177">
        <w:t>Figure 4.</w:t>
      </w:r>
      <w:r w:rsidR="00A77070">
        <w:t>18</w:t>
      </w:r>
      <w:r w:rsidR="00F32177">
        <w:t xml:space="preserve"> shows the dataset after it has been loaded into Jupyter Notebook</w:t>
      </w:r>
      <w:r w:rsidR="008053CB">
        <w:t>.</w:t>
      </w:r>
    </w:p>
    <w:p w14:paraId="4FE5A9CB" w14:textId="77777777" w:rsidR="00454D3B" w:rsidRDefault="00454D3B" w:rsidP="00454D3B"/>
    <w:p w14:paraId="38AFB334" w14:textId="77777777" w:rsidR="00454D3B" w:rsidRDefault="00454D3B" w:rsidP="00454D3B">
      <w:pPr>
        <w:keepNext/>
        <w:jc w:val="center"/>
      </w:pPr>
      <w:r>
        <w:rPr>
          <w:noProof/>
          <w:lang w:val="en-US"/>
        </w:rPr>
        <w:drawing>
          <wp:inline distT="0" distB="0" distL="0" distR="0" wp14:anchorId="49EDEA9B" wp14:editId="65D75CD9">
            <wp:extent cx="4749821" cy="2273181"/>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rotWithShape="1">
                    <a:blip r:embed="rId40" cstate="print">
                      <a:extLst>
                        <a:ext uri="{28A0092B-C50C-407E-A947-70E740481C1C}">
                          <a14:useLocalDpi xmlns:a14="http://schemas.microsoft.com/office/drawing/2010/main" val="0"/>
                        </a:ext>
                      </a:extLst>
                    </a:blip>
                    <a:srcRect l="11262" t="32481" r="9204" b="8156"/>
                    <a:stretch/>
                  </pic:blipFill>
                  <pic:spPr bwMode="auto">
                    <a:xfrm>
                      <a:off x="0" y="0"/>
                      <a:ext cx="4783769" cy="2289428"/>
                    </a:xfrm>
                    <a:prstGeom prst="rect">
                      <a:avLst/>
                    </a:prstGeom>
                    <a:ln>
                      <a:noFill/>
                    </a:ln>
                    <a:extLst>
                      <a:ext uri="{53640926-AAD7-44D8-BBD7-CCE9431645EC}">
                        <a14:shadowObscured xmlns:a14="http://schemas.microsoft.com/office/drawing/2010/main"/>
                      </a:ext>
                    </a:extLst>
                  </pic:spPr>
                </pic:pic>
              </a:graphicData>
            </a:graphic>
          </wp:inline>
        </w:drawing>
      </w:r>
    </w:p>
    <w:p w14:paraId="3F0823DE" w14:textId="7430E121" w:rsidR="00454D3B" w:rsidRDefault="00454D3B" w:rsidP="00696052">
      <w:pPr>
        <w:pStyle w:val="Caption"/>
      </w:pPr>
      <w:bookmarkStart w:id="1308" w:name="_Toc76984784"/>
      <w:bookmarkStart w:id="1309" w:name="_Toc77532288"/>
      <w:bookmarkStart w:id="1310" w:name="_Toc77532362"/>
      <w:bookmarkStart w:id="1311" w:name="_Toc78530375"/>
      <w:bookmarkStart w:id="1312" w:name="_Toc79131686"/>
      <w:bookmarkStart w:id="1313" w:name="_Toc79532013"/>
      <w:bookmarkStart w:id="1314" w:name="_Toc79534680"/>
      <w:bookmarkStart w:id="1315" w:name="_Toc79650269"/>
      <w:bookmarkStart w:id="1316" w:name="_Toc79650741"/>
      <w:r>
        <w:t>Figure</w:t>
      </w:r>
      <w:r w:rsidR="00A77070">
        <w:t xml:space="preserve"> 4</w:t>
      </w:r>
      <w:r w:rsidR="00710223">
        <w:t>.</w:t>
      </w:r>
      <w:r w:rsidR="00710223">
        <w:fldChar w:fldCharType="begin"/>
      </w:r>
      <w:r w:rsidR="00710223">
        <w:instrText xml:space="preserve"> SEQ Figure \* ARABIC \s 1 </w:instrText>
      </w:r>
      <w:r w:rsidR="00710223">
        <w:fldChar w:fldCharType="separate"/>
      </w:r>
      <w:r w:rsidR="006A14C1">
        <w:rPr>
          <w:noProof/>
        </w:rPr>
        <w:t>18</w:t>
      </w:r>
      <w:r w:rsidR="00710223">
        <w:fldChar w:fldCharType="end"/>
      </w:r>
      <w:r>
        <w:t xml:space="preserve"> </w:t>
      </w:r>
      <w:r w:rsidR="00A77070">
        <w:t xml:space="preserve">  </w:t>
      </w:r>
      <w:r>
        <w:t>Loading the dataset</w:t>
      </w:r>
      <w:bookmarkEnd w:id="1308"/>
      <w:bookmarkEnd w:id="1309"/>
      <w:bookmarkEnd w:id="1310"/>
      <w:bookmarkEnd w:id="1311"/>
      <w:bookmarkEnd w:id="1312"/>
      <w:bookmarkEnd w:id="1313"/>
      <w:bookmarkEnd w:id="1314"/>
      <w:bookmarkEnd w:id="1315"/>
      <w:bookmarkEnd w:id="1316"/>
    </w:p>
    <w:p w14:paraId="3654D783" w14:textId="1211D038" w:rsidR="00454D3B" w:rsidRDefault="00454D3B" w:rsidP="00454D3B"/>
    <w:p w14:paraId="506DB096" w14:textId="77777777" w:rsidR="00AA59E9" w:rsidRPr="00286D4F" w:rsidRDefault="00AA59E9" w:rsidP="00454D3B"/>
    <w:p w14:paraId="6FDC8A96" w14:textId="27310217" w:rsidR="00454D3B" w:rsidRDefault="00454D3B" w:rsidP="00454D3B">
      <w:r>
        <w:lastRenderedPageBreak/>
        <w:t xml:space="preserve">Minimum support of 0.2 and confidence of 0.6 was </w:t>
      </w:r>
      <w:r w:rsidR="00A77070">
        <w:t>defined</w:t>
      </w:r>
      <w:r w:rsidR="004B2DCA">
        <w:t>,</w:t>
      </w:r>
      <w:r w:rsidR="00AA59E9">
        <w:t xml:space="preserve"> and the generated rules are shown in Figure 4.19</w:t>
      </w:r>
      <w:r>
        <w:t>.</w:t>
      </w:r>
    </w:p>
    <w:p w14:paraId="7ABDA010" w14:textId="77777777" w:rsidR="00454D3B" w:rsidRDefault="00454D3B" w:rsidP="00454D3B"/>
    <w:p w14:paraId="57B28484" w14:textId="77777777" w:rsidR="00454D3B" w:rsidRDefault="00454D3B" w:rsidP="00454D3B">
      <w:pPr>
        <w:keepNext/>
        <w:jc w:val="center"/>
      </w:pPr>
      <w:r>
        <w:rPr>
          <w:noProof/>
          <w:lang w:val="en-US"/>
        </w:rPr>
        <w:drawing>
          <wp:inline distT="0" distB="0" distL="0" distR="0" wp14:anchorId="192A87B0" wp14:editId="2C741E0B">
            <wp:extent cx="4554855" cy="2452643"/>
            <wp:effectExtent l="0" t="0" r="0" b="508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rotWithShape="1">
                    <a:blip r:embed="rId41" cstate="print">
                      <a:extLst>
                        <a:ext uri="{28A0092B-C50C-407E-A947-70E740481C1C}">
                          <a14:useLocalDpi xmlns:a14="http://schemas.microsoft.com/office/drawing/2010/main" val="0"/>
                        </a:ext>
                      </a:extLst>
                    </a:blip>
                    <a:srcRect l="10024" t="28086" r="17881" b="1064"/>
                    <a:stretch/>
                  </pic:blipFill>
                  <pic:spPr bwMode="auto">
                    <a:xfrm>
                      <a:off x="0" y="0"/>
                      <a:ext cx="4565605" cy="2458432"/>
                    </a:xfrm>
                    <a:prstGeom prst="rect">
                      <a:avLst/>
                    </a:prstGeom>
                    <a:ln>
                      <a:noFill/>
                    </a:ln>
                    <a:extLst>
                      <a:ext uri="{53640926-AAD7-44D8-BBD7-CCE9431645EC}">
                        <a14:shadowObscured xmlns:a14="http://schemas.microsoft.com/office/drawing/2010/main"/>
                      </a:ext>
                    </a:extLst>
                  </pic:spPr>
                </pic:pic>
              </a:graphicData>
            </a:graphic>
          </wp:inline>
        </w:drawing>
      </w:r>
    </w:p>
    <w:p w14:paraId="76929BC9" w14:textId="11422C1B" w:rsidR="00454D3B" w:rsidRDefault="00454D3B" w:rsidP="00696052">
      <w:pPr>
        <w:pStyle w:val="Caption"/>
      </w:pPr>
      <w:bookmarkStart w:id="1317" w:name="_Toc76984785"/>
      <w:bookmarkStart w:id="1318" w:name="_Toc77532289"/>
      <w:bookmarkStart w:id="1319" w:name="_Toc77532363"/>
      <w:bookmarkStart w:id="1320" w:name="_Toc78530376"/>
      <w:bookmarkStart w:id="1321" w:name="_Toc79131687"/>
      <w:bookmarkStart w:id="1322" w:name="_Toc79532014"/>
      <w:bookmarkStart w:id="1323" w:name="_Toc79534681"/>
      <w:bookmarkStart w:id="1324" w:name="_Toc79650270"/>
      <w:bookmarkStart w:id="1325" w:name="_Toc79650742"/>
      <w:r>
        <w:t xml:space="preserve">Figure </w:t>
      </w:r>
      <w:r w:rsidR="00A77070">
        <w:t>4</w:t>
      </w:r>
      <w:r w:rsidR="00710223">
        <w:t>.</w:t>
      </w:r>
      <w:r w:rsidR="00710223">
        <w:fldChar w:fldCharType="begin"/>
      </w:r>
      <w:r w:rsidR="00710223">
        <w:instrText xml:space="preserve"> SEQ Figure \* ARABIC \s 1 </w:instrText>
      </w:r>
      <w:r w:rsidR="00710223">
        <w:fldChar w:fldCharType="separate"/>
      </w:r>
      <w:r w:rsidR="006A14C1">
        <w:rPr>
          <w:noProof/>
        </w:rPr>
        <w:t>19</w:t>
      </w:r>
      <w:r w:rsidR="00710223">
        <w:fldChar w:fldCharType="end"/>
      </w:r>
      <w:r>
        <w:t xml:space="preserve"> Generating itemset and rules</w:t>
      </w:r>
      <w:bookmarkEnd w:id="1317"/>
      <w:bookmarkEnd w:id="1318"/>
      <w:bookmarkEnd w:id="1319"/>
      <w:bookmarkEnd w:id="1320"/>
      <w:bookmarkEnd w:id="1321"/>
      <w:bookmarkEnd w:id="1322"/>
      <w:bookmarkEnd w:id="1323"/>
      <w:bookmarkEnd w:id="1324"/>
      <w:bookmarkEnd w:id="1325"/>
    </w:p>
    <w:p w14:paraId="716F5412" w14:textId="77777777" w:rsidR="00454D3B" w:rsidRPr="00286D4F" w:rsidRDefault="00454D3B" w:rsidP="00454D3B"/>
    <w:p w14:paraId="56F91FAA" w14:textId="495FAA53" w:rsidR="00454D3B" w:rsidRDefault="00454D3B" w:rsidP="00454D3B">
      <w:r>
        <w:t>The rules were filtered to include only the course performance variables in the consequent column (CPerformance_Good, CPerformance_Fair, and CPerformance_Poor)</w:t>
      </w:r>
      <w:r w:rsidR="004B2DCA">
        <w:t>,</w:t>
      </w:r>
      <w:r>
        <w:t xml:space="preserve"> as seen in Figure 4.</w:t>
      </w:r>
      <w:r w:rsidR="00A77070">
        <w:t>20</w:t>
      </w:r>
      <w:r>
        <w:t>.</w:t>
      </w:r>
    </w:p>
    <w:p w14:paraId="2E40909B" w14:textId="77777777" w:rsidR="00454D3B" w:rsidRDefault="00454D3B" w:rsidP="00454D3B"/>
    <w:p w14:paraId="7DF84799" w14:textId="77777777" w:rsidR="00454D3B" w:rsidRDefault="00454D3B" w:rsidP="00454D3B">
      <w:pPr>
        <w:keepNext/>
        <w:jc w:val="center"/>
      </w:pPr>
      <w:r>
        <w:rPr>
          <w:noProof/>
          <w:lang w:val="en-US"/>
        </w:rPr>
        <w:drawing>
          <wp:inline distT="0" distB="0" distL="0" distR="0" wp14:anchorId="2704509D" wp14:editId="55566682">
            <wp:extent cx="4904740" cy="1760434"/>
            <wp:effectExtent l="0" t="0" r="0" b="0"/>
            <wp:docPr id="59" name="Picture 59" descr="A picture containing text, screenshot, computer,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A picture containing text, screenshot, computer, indoor&#10;&#10;Description automatically generated"/>
                    <pic:cNvPicPr/>
                  </pic:nvPicPr>
                  <pic:blipFill rotWithShape="1">
                    <a:blip r:embed="rId42">
                      <a:extLst>
                        <a:ext uri="{28A0092B-C50C-407E-A947-70E740481C1C}">
                          <a14:useLocalDpi xmlns:a14="http://schemas.microsoft.com/office/drawing/2010/main" val="0"/>
                        </a:ext>
                      </a:extLst>
                    </a:blip>
                    <a:srcRect l="9744" t="55771" r="9771" b="17205"/>
                    <a:stretch/>
                  </pic:blipFill>
                  <pic:spPr bwMode="auto">
                    <a:xfrm>
                      <a:off x="0" y="0"/>
                      <a:ext cx="4928572" cy="1768988"/>
                    </a:xfrm>
                    <a:prstGeom prst="rect">
                      <a:avLst/>
                    </a:prstGeom>
                    <a:ln>
                      <a:noFill/>
                    </a:ln>
                    <a:extLst>
                      <a:ext uri="{53640926-AAD7-44D8-BBD7-CCE9431645EC}">
                        <a14:shadowObscured xmlns:a14="http://schemas.microsoft.com/office/drawing/2010/main"/>
                      </a:ext>
                    </a:extLst>
                  </pic:spPr>
                </pic:pic>
              </a:graphicData>
            </a:graphic>
          </wp:inline>
        </w:drawing>
      </w:r>
    </w:p>
    <w:p w14:paraId="60114D24" w14:textId="7998E12D" w:rsidR="00AA59E9" w:rsidRDefault="00454D3B" w:rsidP="00075395">
      <w:pPr>
        <w:pStyle w:val="Caption"/>
      </w:pPr>
      <w:bookmarkStart w:id="1326" w:name="_Toc77532290"/>
      <w:bookmarkStart w:id="1327" w:name="_Toc77532364"/>
      <w:bookmarkStart w:id="1328" w:name="_Toc78530377"/>
      <w:bookmarkStart w:id="1329" w:name="_Toc79131688"/>
      <w:bookmarkStart w:id="1330" w:name="_Toc79532015"/>
      <w:bookmarkStart w:id="1331" w:name="_Toc79534682"/>
      <w:bookmarkStart w:id="1332" w:name="_Toc79650271"/>
      <w:bookmarkStart w:id="1333" w:name="_Toc79650743"/>
      <w:r>
        <w:t>Figure</w:t>
      </w:r>
      <w:r w:rsidR="00A77070">
        <w:t xml:space="preserve"> 4</w:t>
      </w:r>
      <w:r w:rsidR="00710223">
        <w:t>.</w:t>
      </w:r>
      <w:r w:rsidR="00710223">
        <w:fldChar w:fldCharType="begin"/>
      </w:r>
      <w:r w:rsidR="00710223">
        <w:instrText xml:space="preserve"> SEQ Figure \* ARABIC \s 1 </w:instrText>
      </w:r>
      <w:r w:rsidR="00710223">
        <w:fldChar w:fldCharType="separate"/>
      </w:r>
      <w:r w:rsidR="006A14C1">
        <w:rPr>
          <w:noProof/>
        </w:rPr>
        <w:t>20</w:t>
      </w:r>
      <w:r w:rsidR="00710223">
        <w:fldChar w:fldCharType="end"/>
      </w:r>
      <w:r w:rsidR="00A77070">
        <w:t xml:space="preserve">  </w:t>
      </w:r>
      <w:r>
        <w:t xml:space="preserve"> Resulting rules</w:t>
      </w:r>
      <w:bookmarkEnd w:id="1326"/>
      <w:bookmarkEnd w:id="1327"/>
      <w:bookmarkEnd w:id="1328"/>
      <w:bookmarkEnd w:id="1329"/>
      <w:bookmarkEnd w:id="1330"/>
      <w:bookmarkEnd w:id="1331"/>
      <w:bookmarkEnd w:id="1332"/>
      <w:bookmarkEnd w:id="1333"/>
    </w:p>
    <w:p w14:paraId="790373FB" w14:textId="77777777" w:rsidR="00075395" w:rsidRPr="00075395" w:rsidRDefault="00075395" w:rsidP="00075395"/>
    <w:p w14:paraId="4B12705F" w14:textId="611D3D42" w:rsidR="00F977FA" w:rsidRPr="00E1087B" w:rsidRDefault="00F977FA" w:rsidP="00E1087B">
      <w:pPr>
        <w:pStyle w:val="Heading3"/>
      </w:pPr>
      <w:bookmarkStart w:id="1334" w:name="_Toc79142417"/>
      <w:bookmarkStart w:id="1335" w:name="_Toc79411383"/>
      <w:bookmarkStart w:id="1336" w:name="_Toc79535248"/>
      <w:bookmarkStart w:id="1337" w:name="_Toc79535964"/>
      <w:bookmarkStart w:id="1338" w:name="_Toc79536220"/>
      <w:bookmarkStart w:id="1339" w:name="_Toc79536338"/>
      <w:bookmarkStart w:id="1340" w:name="_Toc79536722"/>
      <w:bookmarkStart w:id="1341" w:name="_Toc79578958"/>
      <w:bookmarkStart w:id="1342" w:name="_Toc79579126"/>
      <w:r w:rsidRPr="00E1087B">
        <w:t>Clustering</w:t>
      </w:r>
      <w:r w:rsidR="00454D3B" w:rsidRPr="00E1087B">
        <w:t xml:space="preserve"> Result</w:t>
      </w:r>
      <w:bookmarkEnd w:id="1334"/>
      <w:bookmarkEnd w:id="1335"/>
      <w:bookmarkEnd w:id="1336"/>
      <w:bookmarkEnd w:id="1337"/>
      <w:bookmarkEnd w:id="1338"/>
      <w:bookmarkEnd w:id="1339"/>
      <w:bookmarkEnd w:id="1340"/>
      <w:bookmarkEnd w:id="1341"/>
      <w:bookmarkEnd w:id="1342"/>
    </w:p>
    <w:p w14:paraId="36B4B38E" w14:textId="4AA90970" w:rsidR="00F977FA" w:rsidRDefault="00EA52E1" w:rsidP="00F977FA">
      <w:r>
        <w:t>The clustering analysis carried out in the project</w:t>
      </w:r>
      <w:r w:rsidR="00F977FA">
        <w:t xml:space="preserve"> aim</w:t>
      </w:r>
      <w:r>
        <w:t>ed</w:t>
      </w:r>
      <w:r w:rsidR="00F977FA">
        <w:t xml:space="preserve"> to group students based on their raw scores in various courses. The traditional approach of grouping students in Nigerian </w:t>
      </w:r>
      <w:r w:rsidR="00F977FA">
        <w:lastRenderedPageBreak/>
        <w:t>universities is by class (e.g., the second-class upper division) which could be somewhat bias</w:t>
      </w:r>
      <w:r w:rsidR="004B2DCA">
        <w:t>ed</w:t>
      </w:r>
      <w:r w:rsidR="00F977FA">
        <w:t xml:space="preserve">. The method implemented here groups students using their actual </w:t>
      </w:r>
      <w:r w:rsidR="00EE1E60">
        <w:t>scores and</w:t>
      </w:r>
      <w:r w:rsidR="00F977FA">
        <w:t xml:space="preserve"> implies a more accurate approach. The columns that contain students' scores are placed in a new dataframe</w:t>
      </w:r>
      <w:r w:rsidR="004B2DCA">
        <w:t>,</w:t>
      </w:r>
      <w:r w:rsidR="00F977FA">
        <w:t xml:space="preserve"> as shown in Figure 4.</w:t>
      </w:r>
      <w:r w:rsidR="00A77070">
        <w:t>21</w:t>
      </w:r>
      <w:r w:rsidR="00F977FA">
        <w:t>.</w:t>
      </w:r>
    </w:p>
    <w:p w14:paraId="7E456423" w14:textId="77777777" w:rsidR="00EA52E1" w:rsidRPr="00BB3800" w:rsidRDefault="00EA52E1" w:rsidP="00F977FA"/>
    <w:p w14:paraId="453931FF" w14:textId="77777777" w:rsidR="0064148F" w:rsidRDefault="00F977FA" w:rsidP="0064148F">
      <w:pPr>
        <w:keepNext/>
        <w:jc w:val="center"/>
      </w:pPr>
      <w:r>
        <w:rPr>
          <w:noProof/>
          <w:lang w:val="en-US"/>
        </w:rPr>
        <w:drawing>
          <wp:inline distT="0" distB="0" distL="0" distR="0" wp14:anchorId="0936AF0D" wp14:editId="24A42EF0">
            <wp:extent cx="4869907" cy="2341547"/>
            <wp:effectExtent l="0" t="0" r="6985" b="1905"/>
            <wp:docPr id="29" name="Picture 29" descr="Calend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alendar&#10;&#10;Description automatically generated with medium confidence"/>
                    <pic:cNvPicPr/>
                  </pic:nvPicPr>
                  <pic:blipFill rotWithShape="1">
                    <a:blip r:embed="rId43" cstate="print">
                      <a:extLst>
                        <a:ext uri="{28A0092B-C50C-407E-A947-70E740481C1C}">
                          <a14:useLocalDpi xmlns:a14="http://schemas.microsoft.com/office/drawing/2010/main" val="0"/>
                        </a:ext>
                      </a:extLst>
                    </a:blip>
                    <a:srcRect l="11194" t="27218" r="9945" b="14389"/>
                    <a:stretch/>
                  </pic:blipFill>
                  <pic:spPr bwMode="auto">
                    <a:xfrm>
                      <a:off x="0" y="0"/>
                      <a:ext cx="4890169" cy="2351289"/>
                    </a:xfrm>
                    <a:prstGeom prst="rect">
                      <a:avLst/>
                    </a:prstGeom>
                    <a:ln>
                      <a:noFill/>
                    </a:ln>
                    <a:extLst>
                      <a:ext uri="{53640926-AAD7-44D8-BBD7-CCE9431645EC}">
                        <a14:shadowObscured xmlns:a14="http://schemas.microsoft.com/office/drawing/2010/main"/>
                      </a:ext>
                    </a:extLst>
                  </pic:spPr>
                </pic:pic>
              </a:graphicData>
            </a:graphic>
          </wp:inline>
        </w:drawing>
      </w:r>
    </w:p>
    <w:p w14:paraId="4D5914F1" w14:textId="2BC72A80" w:rsidR="00F977FA" w:rsidRDefault="0064148F" w:rsidP="00696052">
      <w:pPr>
        <w:pStyle w:val="Caption"/>
      </w:pPr>
      <w:bookmarkStart w:id="1343" w:name="_Toc76984768"/>
      <w:bookmarkStart w:id="1344" w:name="_Toc77532272"/>
      <w:bookmarkStart w:id="1345" w:name="_Toc77532346"/>
      <w:bookmarkStart w:id="1346" w:name="_Toc78530378"/>
      <w:bookmarkStart w:id="1347" w:name="_Toc79131689"/>
      <w:bookmarkStart w:id="1348" w:name="_Toc79532016"/>
      <w:bookmarkStart w:id="1349" w:name="_Toc79534683"/>
      <w:bookmarkStart w:id="1350" w:name="_Toc79650272"/>
      <w:bookmarkStart w:id="1351" w:name="_Toc79650744"/>
      <w:r>
        <w:t>Figure</w:t>
      </w:r>
      <w:r w:rsidR="00A77070">
        <w:t xml:space="preserve"> 4</w:t>
      </w:r>
      <w:r w:rsidR="00710223">
        <w:t>.</w:t>
      </w:r>
      <w:r w:rsidR="00710223">
        <w:fldChar w:fldCharType="begin"/>
      </w:r>
      <w:r w:rsidR="00710223">
        <w:instrText xml:space="preserve"> SEQ Figure \* ARABIC \s 1 </w:instrText>
      </w:r>
      <w:r w:rsidR="00710223">
        <w:fldChar w:fldCharType="separate"/>
      </w:r>
      <w:r w:rsidR="006A14C1">
        <w:rPr>
          <w:noProof/>
        </w:rPr>
        <w:t>21</w:t>
      </w:r>
      <w:r w:rsidR="00710223">
        <w:fldChar w:fldCharType="end"/>
      </w:r>
      <w:r>
        <w:t xml:space="preserve"> </w:t>
      </w:r>
      <w:r w:rsidR="00A77070">
        <w:t xml:space="preserve">  </w:t>
      </w:r>
      <w:r>
        <w:t>Clustering dataframe</w:t>
      </w:r>
      <w:bookmarkEnd w:id="1343"/>
      <w:bookmarkEnd w:id="1344"/>
      <w:bookmarkEnd w:id="1345"/>
      <w:bookmarkEnd w:id="1346"/>
      <w:bookmarkEnd w:id="1347"/>
      <w:bookmarkEnd w:id="1348"/>
      <w:bookmarkEnd w:id="1349"/>
      <w:bookmarkEnd w:id="1350"/>
      <w:bookmarkEnd w:id="1351"/>
    </w:p>
    <w:p w14:paraId="77E4A09E" w14:textId="77777777" w:rsidR="00286D4F" w:rsidRPr="00286D4F" w:rsidRDefault="00286D4F" w:rsidP="00286D4F"/>
    <w:p w14:paraId="6D8550E4" w14:textId="2B54BB5F" w:rsidR="00F977FA" w:rsidRDefault="00F977FA" w:rsidP="00F977FA">
      <w:r>
        <w:t xml:space="preserve">The columns are scaled using sklearn's StandardScaler() method, which standardises </w:t>
      </w:r>
      <w:r w:rsidRPr="00BB3800">
        <w:t>features by removing the mean and scaling to unit variance</w:t>
      </w:r>
      <w:r>
        <w:t>. It transforms the data</w:t>
      </w:r>
      <w:r w:rsidRPr="00CA48CD">
        <w:t xml:space="preserve"> such that its distribution will have a mean value </w:t>
      </w:r>
      <w:r>
        <w:t xml:space="preserve">of </w:t>
      </w:r>
      <w:r w:rsidRPr="00CA48CD">
        <w:t xml:space="preserve">0 and </w:t>
      </w:r>
      <w:r>
        <w:t xml:space="preserve">a </w:t>
      </w:r>
      <w:r w:rsidRPr="00CA48CD">
        <w:t>standard deviation of 1.</w:t>
      </w:r>
      <w:r>
        <w:t xml:space="preserve"> This is shown in Figure 4.</w:t>
      </w:r>
      <w:r w:rsidR="00A77070">
        <w:t>22</w:t>
      </w:r>
      <w:r>
        <w:t>.</w:t>
      </w:r>
    </w:p>
    <w:p w14:paraId="372DAE74" w14:textId="77777777" w:rsidR="00286D4F" w:rsidRDefault="00286D4F" w:rsidP="00F977FA"/>
    <w:p w14:paraId="543753EF" w14:textId="77777777" w:rsidR="0064148F" w:rsidRDefault="00F977FA" w:rsidP="0064148F">
      <w:pPr>
        <w:keepNext/>
        <w:jc w:val="center"/>
      </w:pPr>
      <w:r>
        <w:rPr>
          <w:noProof/>
          <w:lang w:val="en-US"/>
        </w:rPr>
        <w:drawing>
          <wp:inline distT="0" distB="0" distL="0" distR="0" wp14:anchorId="4B5D8678" wp14:editId="1F1DAA36">
            <wp:extent cx="4956175" cy="2050991"/>
            <wp:effectExtent l="0" t="0" r="0" b="698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rotWithShape="1">
                    <a:blip r:embed="rId44" cstate="print">
                      <a:extLst>
                        <a:ext uri="{28A0092B-C50C-407E-A947-70E740481C1C}">
                          <a14:useLocalDpi xmlns:a14="http://schemas.microsoft.com/office/drawing/2010/main" val="0"/>
                        </a:ext>
                      </a:extLst>
                    </a:blip>
                    <a:srcRect l="11320" t="29201" r="28963" b="22994"/>
                    <a:stretch/>
                  </pic:blipFill>
                  <pic:spPr bwMode="auto">
                    <a:xfrm>
                      <a:off x="0" y="0"/>
                      <a:ext cx="5003924" cy="2070751"/>
                    </a:xfrm>
                    <a:prstGeom prst="rect">
                      <a:avLst/>
                    </a:prstGeom>
                    <a:ln>
                      <a:noFill/>
                    </a:ln>
                    <a:extLst>
                      <a:ext uri="{53640926-AAD7-44D8-BBD7-CCE9431645EC}">
                        <a14:shadowObscured xmlns:a14="http://schemas.microsoft.com/office/drawing/2010/main"/>
                      </a:ext>
                    </a:extLst>
                  </pic:spPr>
                </pic:pic>
              </a:graphicData>
            </a:graphic>
          </wp:inline>
        </w:drawing>
      </w:r>
    </w:p>
    <w:p w14:paraId="4DBCB8F4" w14:textId="73C457ED" w:rsidR="00286D4F" w:rsidRPr="00286D4F" w:rsidRDefault="0064148F" w:rsidP="00696052">
      <w:pPr>
        <w:pStyle w:val="Caption"/>
      </w:pPr>
      <w:bookmarkStart w:id="1352" w:name="_Toc76984769"/>
      <w:bookmarkStart w:id="1353" w:name="_Toc77532273"/>
      <w:bookmarkStart w:id="1354" w:name="_Toc77532347"/>
      <w:bookmarkStart w:id="1355" w:name="_Toc78530379"/>
      <w:bookmarkStart w:id="1356" w:name="_Toc79131690"/>
      <w:bookmarkStart w:id="1357" w:name="_Toc79532017"/>
      <w:bookmarkStart w:id="1358" w:name="_Toc79534684"/>
      <w:bookmarkStart w:id="1359" w:name="_Toc79650273"/>
      <w:bookmarkStart w:id="1360" w:name="_Toc79650745"/>
      <w:r>
        <w:t xml:space="preserve">Figure </w:t>
      </w:r>
      <w:r w:rsidR="00A77070">
        <w:t>4</w:t>
      </w:r>
      <w:r w:rsidR="00710223">
        <w:t>.</w:t>
      </w:r>
      <w:r w:rsidR="00710223">
        <w:fldChar w:fldCharType="begin"/>
      </w:r>
      <w:r w:rsidR="00710223">
        <w:instrText xml:space="preserve"> SEQ Figure \* ARABIC \s 1 </w:instrText>
      </w:r>
      <w:r w:rsidR="00710223">
        <w:fldChar w:fldCharType="separate"/>
      </w:r>
      <w:r w:rsidR="006A14C1">
        <w:rPr>
          <w:noProof/>
        </w:rPr>
        <w:t>22</w:t>
      </w:r>
      <w:r w:rsidR="00710223">
        <w:fldChar w:fldCharType="end"/>
      </w:r>
      <w:r>
        <w:t xml:space="preserve"> </w:t>
      </w:r>
      <w:r w:rsidR="00A77070">
        <w:t xml:space="preserve">  </w:t>
      </w:r>
      <w:r>
        <w:t>Scaling variables</w:t>
      </w:r>
      <w:bookmarkEnd w:id="1352"/>
      <w:bookmarkEnd w:id="1353"/>
      <w:bookmarkEnd w:id="1354"/>
      <w:bookmarkEnd w:id="1355"/>
      <w:bookmarkEnd w:id="1356"/>
      <w:bookmarkEnd w:id="1357"/>
      <w:bookmarkEnd w:id="1358"/>
      <w:bookmarkEnd w:id="1359"/>
      <w:bookmarkEnd w:id="1360"/>
    </w:p>
    <w:p w14:paraId="14D5B916" w14:textId="38A4FDFD" w:rsidR="00F977FA" w:rsidRDefault="00F977FA" w:rsidP="00F977FA">
      <w:r>
        <w:lastRenderedPageBreak/>
        <w:t xml:space="preserve">The elbow method, silhouette coefficient, and gap statistics methods </w:t>
      </w:r>
      <w:r w:rsidR="004B2DCA">
        <w:t>were</w:t>
      </w:r>
      <w:r>
        <w:t xml:space="preserve"> used to determine the number of clusters. These are all implemented using the sklearn library</w:t>
      </w:r>
      <w:r w:rsidR="004B2DCA">
        <w:t>,</w:t>
      </w:r>
      <w:r>
        <w:t xml:space="preserve"> as shown in figures 4.</w:t>
      </w:r>
      <w:r w:rsidR="00A77070">
        <w:t>24</w:t>
      </w:r>
      <w:r>
        <w:t>, 4.</w:t>
      </w:r>
      <w:r w:rsidR="00A77070">
        <w:t>26</w:t>
      </w:r>
      <w:r>
        <w:t>, and 4.</w:t>
      </w:r>
      <w:r w:rsidR="00356396">
        <w:t>2</w:t>
      </w:r>
      <w:r w:rsidR="00A77070">
        <w:t>8</w:t>
      </w:r>
      <w:r>
        <w:t>. The elbow method and gap statistics method suggest 3 clusters, while the silhouette method suggests 2 clusters.</w:t>
      </w:r>
    </w:p>
    <w:p w14:paraId="60009CF9" w14:textId="77777777" w:rsidR="00EA52E1" w:rsidRDefault="00EA52E1" w:rsidP="00F977FA"/>
    <w:p w14:paraId="1C7C2EA2" w14:textId="77777777" w:rsidR="0064148F" w:rsidRDefault="00F977FA" w:rsidP="0064148F">
      <w:pPr>
        <w:keepNext/>
        <w:jc w:val="center"/>
      </w:pPr>
      <w:r>
        <w:rPr>
          <w:noProof/>
          <w:lang w:val="en-US"/>
        </w:rPr>
        <w:drawing>
          <wp:inline distT="0" distB="0" distL="0" distR="0" wp14:anchorId="3E0E2B2F" wp14:editId="68493C5C">
            <wp:extent cx="4879340" cy="2435552"/>
            <wp:effectExtent l="0" t="0" r="0" b="317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rotWithShape="1">
                    <a:blip r:embed="rId45" cstate="print">
                      <a:extLst>
                        <a:ext uri="{28A0092B-C50C-407E-A947-70E740481C1C}">
                          <a14:useLocalDpi xmlns:a14="http://schemas.microsoft.com/office/drawing/2010/main" val="0"/>
                        </a:ext>
                      </a:extLst>
                    </a:blip>
                    <a:srcRect l="9950" t="28318" r="20220" b="395"/>
                    <a:stretch/>
                  </pic:blipFill>
                  <pic:spPr bwMode="auto">
                    <a:xfrm>
                      <a:off x="0" y="0"/>
                      <a:ext cx="4901657" cy="2446691"/>
                    </a:xfrm>
                    <a:prstGeom prst="rect">
                      <a:avLst/>
                    </a:prstGeom>
                    <a:ln>
                      <a:noFill/>
                    </a:ln>
                    <a:extLst>
                      <a:ext uri="{53640926-AAD7-44D8-BBD7-CCE9431645EC}">
                        <a14:shadowObscured xmlns:a14="http://schemas.microsoft.com/office/drawing/2010/main"/>
                      </a:ext>
                    </a:extLst>
                  </pic:spPr>
                </pic:pic>
              </a:graphicData>
            </a:graphic>
          </wp:inline>
        </w:drawing>
      </w:r>
    </w:p>
    <w:p w14:paraId="662A4E9E" w14:textId="1A34A127" w:rsidR="00F977FA" w:rsidRDefault="0064148F" w:rsidP="00696052">
      <w:pPr>
        <w:pStyle w:val="Caption"/>
      </w:pPr>
      <w:bookmarkStart w:id="1361" w:name="_Toc76984770"/>
      <w:bookmarkStart w:id="1362" w:name="_Toc77532274"/>
      <w:bookmarkStart w:id="1363" w:name="_Toc77532348"/>
      <w:bookmarkStart w:id="1364" w:name="_Toc78530380"/>
      <w:bookmarkStart w:id="1365" w:name="_Toc79131691"/>
      <w:bookmarkStart w:id="1366" w:name="_Toc79532018"/>
      <w:bookmarkStart w:id="1367" w:name="_Toc79534685"/>
      <w:bookmarkStart w:id="1368" w:name="_Toc79650274"/>
      <w:bookmarkStart w:id="1369" w:name="_Toc79650746"/>
      <w:r>
        <w:t>Figure</w:t>
      </w:r>
      <w:r w:rsidR="00A77070">
        <w:t xml:space="preserve"> 4</w:t>
      </w:r>
      <w:r w:rsidR="00710223">
        <w:t>.</w:t>
      </w:r>
      <w:r w:rsidR="00710223">
        <w:fldChar w:fldCharType="begin"/>
      </w:r>
      <w:r w:rsidR="00710223">
        <w:instrText xml:space="preserve"> SEQ Figure \* ARABIC \s 1 </w:instrText>
      </w:r>
      <w:r w:rsidR="00710223">
        <w:fldChar w:fldCharType="separate"/>
      </w:r>
      <w:r w:rsidR="006A14C1">
        <w:rPr>
          <w:noProof/>
        </w:rPr>
        <w:t>23</w:t>
      </w:r>
      <w:r w:rsidR="00710223">
        <w:fldChar w:fldCharType="end"/>
      </w:r>
      <w:r>
        <w:t xml:space="preserve"> </w:t>
      </w:r>
      <w:r w:rsidR="00A77070">
        <w:t xml:space="preserve">  </w:t>
      </w:r>
      <w:r>
        <w:t>Implementing the elbow method</w:t>
      </w:r>
      <w:bookmarkEnd w:id="1361"/>
      <w:bookmarkEnd w:id="1362"/>
      <w:bookmarkEnd w:id="1363"/>
      <w:bookmarkEnd w:id="1364"/>
      <w:bookmarkEnd w:id="1365"/>
      <w:bookmarkEnd w:id="1366"/>
      <w:bookmarkEnd w:id="1367"/>
      <w:bookmarkEnd w:id="1368"/>
      <w:bookmarkEnd w:id="1369"/>
    </w:p>
    <w:p w14:paraId="77BEEFBF" w14:textId="77777777" w:rsidR="00286D4F" w:rsidRPr="00286D4F" w:rsidRDefault="00286D4F" w:rsidP="00286D4F"/>
    <w:p w14:paraId="45A3FB63" w14:textId="77777777" w:rsidR="0064148F" w:rsidRDefault="00F977FA" w:rsidP="0064148F">
      <w:pPr>
        <w:keepNext/>
        <w:jc w:val="center"/>
      </w:pPr>
      <w:r>
        <w:rPr>
          <w:noProof/>
          <w:lang w:val="en-US"/>
        </w:rPr>
        <w:drawing>
          <wp:inline distT="0" distB="0" distL="0" distR="0" wp14:anchorId="269C96A7" wp14:editId="2EB3EDA8">
            <wp:extent cx="4785360" cy="2350093"/>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rotWithShape="1">
                    <a:blip r:embed="rId46" cstate="print">
                      <a:extLst>
                        <a:ext uri="{28A0092B-C50C-407E-A947-70E740481C1C}">
                          <a14:useLocalDpi xmlns:a14="http://schemas.microsoft.com/office/drawing/2010/main" val="0"/>
                        </a:ext>
                      </a:extLst>
                    </a:blip>
                    <a:srcRect l="11197" t="28537" r="31697" b="2626"/>
                    <a:stretch/>
                  </pic:blipFill>
                  <pic:spPr bwMode="auto">
                    <a:xfrm>
                      <a:off x="0" y="0"/>
                      <a:ext cx="4825955" cy="2370029"/>
                    </a:xfrm>
                    <a:prstGeom prst="rect">
                      <a:avLst/>
                    </a:prstGeom>
                    <a:ln>
                      <a:noFill/>
                    </a:ln>
                    <a:extLst>
                      <a:ext uri="{53640926-AAD7-44D8-BBD7-CCE9431645EC}">
                        <a14:shadowObscured xmlns:a14="http://schemas.microsoft.com/office/drawing/2010/main"/>
                      </a:ext>
                    </a:extLst>
                  </pic:spPr>
                </pic:pic>
              </a:graphicData>
            </a:graphic>
          </wp:inline>
        </w:drawing>
      </w:r>
      <w:r>
        <w:rPr>
          <w:noProof/>
          <w:lang w:val="en-US"/>
        </w:rPr>
        <w:drawing>
          <wp:inline distT="0" distB="0" distL="0" distR="0" wp14:anchorId="675D71C0" wp14:editId="27E253DB">
            <wp:extent cx="4771639" cy="786213"/>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rotWithShape="1">
                    <a:blip r:embed="rId47" cstate="print">
                      <a:extLst>
                        <a:ext uri="{28A0092B-C50C-407E-A947-70E740481C1C}">
                          <a14:useLocalDpi xmlns:a14="http://schemas.microsoft.com/office/drawing/2010/main" val="0"/>
                        </a:ext>
                      </a:extLst>
                    </a:blip>
                    <a:srcRect l="11694" t="42251" r="34251" b="39359"/>
                    <a:stretch/>
                  </pic:blipFill>
                  <pic:spPr bwMode="auto">
                    <a:xfrm>
                      <a:off x="0" y="0"/>
                      <a:ext cx="4971226" cy="819098"/>
                    </a:xfrm>
                    <a:prstGeom prst="rect">
                      <a:avLst/>
                    </a:prstGeom>
                    <a:ln>
                      <a:noFill/>
                    </a:ln>
                    <a:extLst>
                      <a:ext uri="{53640926-AAD7-44D8-BBD7-CCE9431645EC}">
                        <a14:shadowObscured xmlns:a14="http://schemas.microsoft.com/office/drawing/2010/main"/>
                      </a:ext>
                    </a:extLst>
                  </pic:spPr>
                </pic:pic>
              </a:graphicData>
            </a:graphic>
          </wp:inline>
        </w:drawing>
      </w:r>
    </w:p>
    <w:p w14:paraId="0016E423" w14:textId="3DBED43E" w:rsidR="00F977FA" w:rsidRDefault="0064148F" w:rsidP="00696052">
      <w:pPr>
        <w:pStyle w:val="Caption"/>
      </w:pPr>
      <w:bookmarkStart w:id="1370" w:name="_Toc76984771"/>
      <w:bookmarkStart w:id="1371" w:name="_Toc77532275"/>
      <w:bookmarkStart w:id="1372" w:name="_Toc77532349"/>
      <w:bookmarkStart w:id="1373" w:name="_Toc78530381"/>
      <w:bookmarkStart w:id="1374" w:name="_Toc79131692"/>
      <w:bookmarkStart w:id="1375" w:name="_Toc79532019"/>
      <w:bookmarkStart w:id="1376" w:name="_Toc79534686"/>
      <w:bookmarkStart w:id="1377" w:name="_Toc79650275"/>
      <w:bookmarkStart w:id="1378" w:name="_Toc79650747"/>
      <w:r>
        <w:t>Figure</w:t>
      </w:r>
      <w:r w:rsidR="00A77070">
        <w:t xml:space="preserve"> 4</w:t>
      </w:r>
      <w:r w:rsidR="00710223">
        <w:t>.</w:t>
      </w:r>
      <w:r w:rsidR="00710223">
        <w:fldChar w:fldCharType="begin"/>
      </w:r>
      <w:r w:rsidR="00710223">
        <w:instrText xml:space="preserve"> SEQ Figure \* ARABIC \s 1 </w:instrText>
      </w:r>
      <w:r w:rsidR="00710223">
        <w:fldChar w:fldCharType="separate"/>
      </w:r>
      <w:r w:rsidR="006A14C1">
        <w:rPr>
          <w:noProof/>
        </w:rPr>
        <w:t>24</w:t>
      </w:r>
      <w:r w:rsidR="00710223">
        <w:fldChar w:fldCharType="end"/>
      </w:r>
      <w:r>
        <w:t xml:space="preserve"> </w:t>
      </w:r>
      <w:r w:rsidR="00A77070">
        <w:t xml:space="preserve">  </w:t>
      </w:r>
      <w:r>
        <w:t>Result of using the elbow method</w:t>
      </w:r>
      <w:bookmarkEnd w:id="1370"/>
      <w:bookmarkEnd w:id="1371"/>
      <w:bookmarkEnd w:id="1372"/>
      <w:bookmarkEnd w:id="1373"/>
      <w:bookmarkEnd w:id="1374"/>
      <w:bookmarkEnd w:id="1375"/>
      <w:bookmarkEnd w:id="1376"/>
      <w:bookmarkEnd w:id="1377"/>
      <w:bookmarkEnd w:id="1378"/>
    </w:p>
    <w:p w14:paraId="3FCC911A" w14:textId="77777777" w:rsidR="00A77070" w:rsidRPr="00A77070" w:rsidRDefault="00A77070" w:rsidP="00A77070"/>
    <w:p w14:paraId="50171910" w14:textId="77777777" w:rsidR="0064148F" w:rsidRDefault="00F977FA" w:rsidP="0064148F">
      <w:pPr>
        <w:keepNext/>
        <w:jc w:val="center"/>
      </w:pPr>
      <w:r>
        <w:rPr>
          <w:noProof/>
          <w:lang w:val="en-US"/>
        </w:rPr>
        <w:lastRenderedPageBreak/>
        <w:drawing>
          <wp:inline distT="0" distB="0" distL="0" distR="0" wp14:anchorId="1BC66199" wp14:editId="1067D1D4">
            <wp:extent cx="5092700" cy="2375731"/>
            <wp:effectExtent l="0" t="0" r="0" b="571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rotWithShape="1">
                    <a:blip r:embed="rId48" cstate="print">
                      <a:extLst>
                        <a:ext uri="{28A0092B-C50C-407E-A947-70E740481C1C}">
                          <a14:useLocalDpi xmlns:a14="http://schemas.microsoft.com/office/drawing/2010/main" val="0"/>
                        </a:ext>
                      </a:extLst>
                    </a:blip>
                    <a:srcRect l="10447" t="27431" r="20142" b="669"/>
                    <a:stretch/>
                  </pic:blipFill>
                  <pic:spPr bwMode="auto">
                    <a:xfrm>
                      <a:off x="0" y="0"/>
                      <a:ext cx="5119841" cy="2388392"/>
                    </a:xfrm>
                    <a:prstGeom prst="rect">
                      <a:avLst/>
                    </a:prstGeom>
                    <a:ln>
                      <a:noFill/>
                    </a:ln>
                    <a:extLst>
                      <a:ext uri="{53640926-AAD7-44D8-BBD7-CCE9431645EC}">
                        <a14:shadowObscured xmlns:a14="http://schemas.microsoft.com/office/drawing/2010/main"/>
                      </a:ext>
                    </a:extLst>
                  </pic:spPr>
                </pic:pic>
              </a:graphicData>
            </a:graphic>
          </wp:inline>
        </w:drawing>
      </w:r>
    </w:p>
    <w:p w14:paraId="21295926" w14:textId="2D823D9A" w:rsidR="0064148F" w:rsidRDefault="0064148F" w:rsidP="00696052">
      <w:pPr>
        <w:pStyle w:val="Caption"/>
      </w:pPr>
      <w:bookmarkStart w:id="1379" w:name="_Toc76984772"/>
      <w:bookmarkStart w:id="1380" w:name="_Toc77532276"/>
      <w:bookmarkStart w:id="1381" w:name="_Toc77532350"/>
      <w:bookmarkStart w:id="1382" w:name="_Toc78530382"/>
      <w:bookmarkStart w:id="1383" w:name="_Toc79131693"/>
      <w:bookmarkStart w:id="1384" w:name="_Toc79532020"/>
      <w:bookmarkStart w:id="1385" w:name="_Toc79534687"/>
      <w:bookmarkStart w:id="1386" w:name="_Toc79650276"/>
      <w:bookmarkStart w:id="1387" w:name="_Toc79650748"/>
      <w:r>
        <w:t>Figure</w:t>
      </w:r>
      <w:r w:rsidR="00A77070">
        <w:t xml:space="preserve"> 4</w:t>
      </w:r>
      <w:r w:rsidR="00710223">
        <w:t>.</w:t>
      </w:r>
      <w:r w:rsidR="00710223">
        <w:fldChar w:fldCharType="begin"/>
      </w:r>
      <w:r w:rsidR="00710223">
        <w:instrText xml:space="preserve"> SEQ Figure \* ARABIC \s 1 </w:instrText>
      </w:r>
      <w:r w:rsidR="00710223">
        <w:fldChar w:fldCharType="separate"/>
      </w:r>
      <w:r w:rsidR="006A14C1">
        <w:rPr>
          <w:noProof/>
        </w:rPr>
        <w:t>25</w:t>
      </w:r>
      <w:r w:rsidR="00710223">
        <w:fldChar w:fldCharType="end"/>
      </w:r>
      <w:r w:rsidR="00A77070">
        <w:t xml:space="preserve">  </w:t>
      </w:r>
      <w:r>
        <w:t xml:space="preserve"> </w:t>
      </w:r>
      <w:r w:rsidR="00A77070">
        <w:t>Implementing</w:t>
      </w:r>
      <w:r>
        <w:t xml:space="preserve"> silhouette coefficient</w:t>
      </w:r>
      <w:bookmarkEnd w:id="1379"/>
      <w:bookmarkEnd w:id="1380"/>
      <w:bookmarkEnd w:id="1381"/>
      <w:bookmarkEnd w:id="1382"/>
      <w:bookmarkEnd w:id="1383"/>
      <w:bookmarkEnd w:id="1384"/>
      <w:bookmarkEnd w:id="1385"/>
      <w:bookmarkEnd w:id="1386"/>
      <w:bookmarkEnd w:id="1387"/>
    </w:p>
    <w:p w14:paraId="744150B4" w14:textId="77777777" w:rsidR="00286D4F" w:rsidRPr="00286D4F" w:rsidRDefault="00286D4F" w:rsidP="00286D4F"/>
    <w:p w14:paraId="60ADADEC" w14:textId="77777777" w:rsidR="0064148F" w:rsidRDefault="00F977FA" w:rsidP="0064148F">
      <w:pPr>
        <w:keepNext/>
        <w:jc w:val="center"/>
      </w:pPr>
      <w:r>
        <w:rPr>
          <w:noProof/>
          <w:lang w:val="en-US"/>
        </w:rPr>
        <w:drawing>
          <wp:inline distT="0" distB="0" distL="0" distR="0" wp14:anchorId="65AFE6D3" wp14:editId="40590E99">
            <wp:extent cx="5076202" cy="2391410"/>
            <wp:effectExtent l="0" t="0" r="0" b="889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rotWithShape="1">
                    <a:blip r:embed="rId49" cstate="print">
                      <a:extLst>
                        <a:ext uri="{28A0092B-C50C-407E-A947-70E740481C1C}">
                          <a14:useLocalDpi xmlns:a14="http://schemas.microsoft.com/office/drawing/2010/main" val="0"/>
                        </a:ext>
                      </a:extLst>
                    </a:blip>
                    <a:srcRect l="11072" t="28536" r="33439" b="1098"/>
                    <a:stretch/>
                  </pic:blipFill>
                  <pic:spPr bwMode="auto">
                    <a:xfrm>
                      <a:off x="0" y="0"/>
                      <a:ext cx="5100531" cy="2402871"/>
                    </a:xfrm>
                    <a:prstGeom prst="rect">
                      <a:avLst/>
                    </a:prstGeom>
                    <a:ln>
                      <a:noFill/>
                    </a:ln>
                    <a:extLst>
                      <a:ext uri="{53640926-AAD7-44D8-BBD7-CCE9431645EC}">
                        <a14:shadowObscured xmlns:a14="http://schemas.microsoft.com/office/drawing/2010/main"/>
                      </a:ext>
                    </a:extLst>
                  </pic:spPr>
                </pic:pic>
              </a:graphicData>
            </a:graphic>
          </wp:inline>
        </w:drawing>
      </w:r>
    </w:p>
    <w:p w14:paraId="093AB2F0" w14:textId="28968009" w:rsidR="00F977FA" w:rsidRDefault="0064148F" w:rsidP="00696052">
      <w:pPr>
        <w:pStyle w:val="Caption"/>
      </w:pPr>
      <w:bookmarkStart w:id="1388" w:name="_Toc76984773"/>
      <w:bookmarkStart w:id="1389" w:name="_Toc77532277"/>
      <w:bookmarkStart w:id="1390" w:name="_Toc77532351"/>
      <w:bookmarkStart w:id="1391" w:name="_Toc78530383"/>
      <w:bookmarkStart w:id="1392" w:name="_Toc79131694"/>
      <w:bookmarkStart w:id="1393" w:name="_Toc79532021"/>
      <w:bookmarkStart w:id="1394" w:name="_Toc79534688"/>
      <w:bookmarkStart w:id="1395" w:name="_Toc79650277"/>
      <w:bookmarkStart w:id="1396" w:name="_Toc79650749"/>
      <w:r>
        <w:t xml:space="preserve">Figure </w:t>
      </w:r>
      <w:r w:rsidR="00A77070">
        <w:t>4</w:t>
      </w:r>
      <w:r w:rsidR="00710223">
        <w:t>.</w:t>
      </w:r>
      <w:r w:rsidR="00710223">
        <w:fldChar w:fldCharType="begin"/>
      </w:r>
      <w:r w:rsidR="00710223">
        <w:instrText xml:space="preserve"> SEQ Figure \* ARABIC \s 1 </w:instrText>
      </w:r>
      <w:r w:rsidR="00710223">
        <w:fldChar w:fldCharType="separate"/>
      </w:r>
      <w:r w:rsidR="006A14C1">
        <w:rPr>
          <w:noProof/>
        </w:rPr>
        <w:t>26</w:t>
      </w:r>
      <w:r w:rsidR="00710223">
        <w:fldChar w:fldCharType="end"/>
      </w:r>
      <w:r w:rsidR="00A77070">
        <w:t xml:space="preserve">  </w:t>
      </w:r>
      <w:r>
        <w:t xml:space="preserve"> Result of using silhouette coefficient</w:t>
      </w:r>
      <w:bookmarkEnd w:id="1388"/>
      <w:bookmarkEnd w:id="1389"/>
      <w:bookmarkEnd w:id="1390"/>
      <w:bookmarkEnd w:id="1391"/>
      <w:bookmarkEnd w:id="1392"/>
      <w:bookmarkEnd w:id="1393"/>
      <w:bookmarkEnd w:id="1394"/>
      <w:bookmarkEnd w:id="1395"/>
      <w:bookmarkEnd w:id="1396"/>
    </w:p>
    <w:p w14:paraId="12E08D0B" w14:textId="77777777" w:rsidR="00286D4F" w:rsidRPr="00286D4F" w:rsidRDefault="00286D4F" w:rsidP="00286D4F"/>
    <w:p w14:paraId="10B12667" w14:textId="77777777" w:rsidR="0064148F" w:rsidRDefault="00F977FA" w:rsidP="0064148F">
      <w:pPr>
        <w:keepNext/>
        <w:jc w:val="center"/>
      </w:pPr>
      <w:r>
        <w:rPr>
          <w:noProof/>
          <w:lang w:val="en-US"/>
        </w:rPr>
        <w:lastRenderedPageBreak/>
        <w:drawing>
          <wp:inline distT="0" distB="0" distL="0" distR="0" wp14:anchorId="649BC371" wp14:editId="62FFA6E4">
            <wp:extent cx="4810301" cy="2461189"/>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rotWithShape="1">
                    <a:blip r:embed="rId50" cstate="print">
                      <a:extLst>
                        <a:ext uri="{28A0092B-C50C-407E-A947-70E740481C1C}">
                          <a14:useLocalDpi xmlns:a14="http://schemas.microsoft.com/office/drawing/2010/main" val="0"/>
                        </a:ext>
                      </a:extLst>
                    </a:blip>
                    <a:srcRect l="11072" t="28537" r="31951" b="1519"/>
                    <a:stretch/>
                  </pic:blipFill>
                  <pic:spPr bwMode="auto">
                    <a:xfrm>
                      <a:off x="0" y="0"/>
                      <a:ext cx="4847221" cy="2480079"/>
                    </a:xfrm>
                    <a:prstGeom prst="rect">
                      <a:avLst/>
                    </a:prstGeom>
                    <a:ln>
                      <a:noFill/>
                    </a:ln>
                    <a:extLst>
                      <a:ext uri="{53640926-AAD7-44D8-BBD7-CCE9431645EC}">
                        <a14:shadowObscured xmlns:a14="http://schemas.microsoft.com/office/drawing/2010/main"/>
                      </a:ext>
                    </a:extLst>
                  </pic:spPr>
                </pic:pic>
              </a:graphicData>
            </a:graphic>
          </wp:inline>
        </w:drawing>
      </w:r>
    </w:p>
    <w:p w14:paraId="2BEF58B6" w14:textId="62A6790C" w:rsidR="00F977FA" w:rsidRDefault="0064148F" w:rsidP="00696052">
      <w:pPr>
        <w:pStyle w:val="Caption"/>
      </w:pPr>
      <w:bookmarkStart w:id="1397" w:name="_Toc76984774"/>
      <w:bookmarkStart w:id="1398" w:name="_Toc77532278"/>
      <w:bookmarkStart w:id="1399" w:name="_Toc77532352"/>
      <w:bookmarkStart w:id="1400" w:name="_Toc78530384"/>
      <w:bookmarkStart w:id="1401" w:name="_Toc79131695"/>
      <w:bookmarkStart w:id="1402" w:name="_Toc79532022"/>
      <w:bookmarkStart w:id="1403" w:name="_Toc79534689"/>
      <w:bookmarkStart w:id="1404" w:name="_Toc79650278"/>
      <w:bookmarkStart w:id="1405" w:name="_Toc79650750"/>
      <w:r>
        <w:t>Figure</w:t>
      </w:r>
      <w:r w:rsidR="00A77070">
        <w:t xml:space="preserve"> 4</w:t>
      </w:r>
      <w:r w:rsidR="00710223">
        <w:t>.</w:t>
      </w:r>
      <w:r w:rsidR="00710223">
        <w:fldChar w:fldCharType="begin"/>
      </w:r>
      <w:r w:rsidR="00710223">
        <w:instrText xml:space="preserve"> SEQ Figure \* ARABIC \s 1 </w:instrText>
      </w:r>
      <w:r w:rsidR="00710223">
        <w:fldChar w:fldCharType="separate"/>
      </w:r>
      <w:r w:rsidR="006A14C1">
        <w:rPr>
          <w:noProof/>
        </w:rPr>
        <w:t>27</w:t>
      </w:r>
      <w:r w:rsidR="00710223">
        <w:fldChar w:fldCharType="end"/>
      </w:r>
      <w:r>
        <w:t xml:space="preserve"> </w:t>
      </w:r>
      <w:r w:rsidR="00A77070">
        <w:t xml:space="preserve">  </w:t>
      </w:r>
      <w:r>
        <w:t>Implementing gap statistics</w:t>
      </w:r>
      <w:bookmarkEnd w:id="1397"/>
      <w:bookmarkEnd w:id="1398"/>
      <w:bookmarkEnd w:id="1399"/>
      <w:bookmarkEnd w:id="1400"/>
      <w:bookmarkEnd w:id="1401"/>
      <w:bookmarkEnd w:id="1402"/>
      <w:bookmarkEnd w:id="1403"/>
      <w:bookmarkEnd w:id="1404"/>
      <w:bookmarkEnd w:id="1405"/>
    </w:p>
    <w:p w14:paraId="5F828BA7" w14:textId="77777777" w:rsidR="00286D4F" w:rsidRPr="00286D4F" w:rsidRDefault="00286D4F" w:rsidP="00286D4F"/>
    <w:p w14:paraId="066F6E9A" w14:textId="77777777" w:rsidR="0064148F" w:rsidRDefault="00F977FA" w:rsidP="0064148F">
      <w:pPr>
        <w:keepNext/>
        <w:jc w:val="center"/>
      </w:pPr>
      <w:r>
        <w:rPr>
          <w:noProof/>
          <w:lang w:val="en-US"/>
        </w:rPr>
        <w:drawing>
          <wp:inline distT="0" distB="0" distL="0" distR="0" wp14:anchorId="5B557B1A" wp14:editId="1D65BA0A">
            <wp:extent cx="4768553" cy="2450465"/>
            <wp:effectExtent l="0" t="0" r="0" b="698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rotWithShape="1">
                    <a:blip r:embed="rId51" cstate="print">
                      <a:extLst>
                        <a:ext uri="{28A0092B-C50C-407E-A947-70E740481C1C}">
                          <a14:useLocalDpi xmlns:a14="http://schemas.microsoft.com/office/drawing/2010/main" val="0"/>
                        </a:ext>
                      </a:extLst>
                    </a:blip>
                    <a:srcRect l="11075" t="28095" r="35784" b="3755"/>
                    <a:stretch/>
                  </pic:blipFill>
                  <pic:spPr bwMode="auto">
                    <a:xfrm>
                      <a:off x="0" y="0"/>
                      <a:ext cx="4784838" cy="2458834"/>
                    </a:xfrm>
                    <a:prstGeom prst="rect">
                      <a:avLst/>
                    </a:prstGeom>
                    <a:ln>
                      <a:noFill/>
                    </a:ln>
                    <a:extLst>
                      <a:ext uri="{53640926-AAD7-44D8-BBD7-CCE9431645EC}">
                        <a14:shadowObscured xmlns:a14="http://schemas.microsoft.com/office/drawing/2010/main"/>
                      </a:ext>
                    </a:extLst>
                  </pic:spPr>
                </pic:pic>
              </a:graphicData>
            </a:graphic>
          </wp:inline>
        </w:drawing>
      </w:r>
    </w:p>
    <w:p w14:paraId="7FB3ABBD" w14:textId="5F147C05" w:rsidR="00286D4F" w:rsidRDefault="0064148F" w:rsidP="00696052">
      <w:pPr>
        <w:pStyle w:val="Caption"/>
      </w:pPr>
      <w:bookmarkStart w:id="1406" w:name="_Toc76984775"/>
      <w:bookmarkStart w:id="1407" w:name="_Toc77532279"/>
      <w:bookmarkStart w:id="1408" w:name="_Toc77532353"/>
      <w:bookmarkStart w:id="1409" w:name="_Toc78530385"/>
      <w:bookmarkStart w:id="1410" w:name="_Toc79131696"/>
      <w:bookmarkStart w:id="1411" w:name="_Toc79532023"/>
      <w:bookmarkStart w:id="1412" w:name="_Toc79534690"/>
      <w:bookmarkStart w:id="1413" w:name="_Toc79650279"/>
      <w:bookmarkStart w:id="1414" w:name="_Toc79650751"/>
      <w:r>
        <w:t>Figure</w:t>
      </w:r>
      <w:r w:rsidR="00A77070">
        <w:t xml:space="preserve"> 4</w:t>
      </w:r>
      <w:r w:rsidR="00710223">
        <w:t>.</w:t>
      </w:r>
      <w:r w:rsidR="00710223">
        <w:fldChar w:fldCharType="begin"/>
      </w:r>
      <w:r w:rsidR="00710223">
        <w:instrText xml:space="preserve"> SEQ Figure \* ARABIC \s 1 </w:instrText>
      </w:r>
      <w:r w:rsidR="00710223">
        <w:fldChar w:fldCharType="separate"/>
      </w:r>
      <w:r w:rsidR="006A14C1">
        <w:rPr>
          <w:noProof/>
        </w:rPr>
        <w:t>28</w:t>
      </w:r>
      <w:r w:rsidR="00710223">
        <w:fldChar w:fldCharType="end"/>
      </w:r>
      <w:r w:rsidR="00A77070">
        <w:t xml:space="preserve">  </w:t>
      </w:r>
      <w:r>
        <w:t xml:space="preserve"> Result of </w:t>
      </w:r>
      <w:r w:rsidR="008053CB">
        <w:t xml:space="preserve">using </w:t>
      </w:r>
      <w:r w:rsidR="008053CB" w:rsidRPr="00891472">
        <w:t>gap</w:t>
      </w:r>
      <w:r w:rsidRPr="00891472">
        <w:t xml:space="preserve"> statistics</w:t>
      </w:r>
      <w:bookmarkEnd w:id="1406"/>
      <w:bookmarkEnd w:id="1407"/>
      <w:bookmarkEnd w:id="1408"/>
      <w:bookmarkEnd w:id="1409"/>
      <w:bookmarkEnd w:id="1410"/>
      <w:bookmarkEnd w:id="1411"/>
      <w:bookmarkEnd w:id="1412"/>
      <w:bookmarkEnd w:id="1413"/>
      <w:bookmarkEnd w:id="1414"/>
    </w:p>
    <w:p w14:paraId="61748AB5" w14:textId="77777777" w:rsidR="00EA52E1" w:rsidRPr="00286D4F" w:rsidRDefault="00EA52E1" w:rsidP="00286D4F"/>
    <w:p w14:paraId="47FBBEDC" w14:textId="510049DB" w:rsidR="00F977FA" w:rsidRDefault="00F977FA" w:rsidP="00F977FA">
      <w:pPr>
        <w:rPr>
          <w:noProof/>
        </w:rPr>
      </w:pPr>
      <w:r>
        <w:rPr>
          <w:noProof/>
        </w:rPr>
        <w:t xml:space="preserve">Next, the sklearn library is used to perform the clustering. </w:t>
      </w:r>
      <w:r w:rsidR="00EA52E1">
        <w:rPr>
          <w:noProof/>
        </w:rPr>
        <w:t>This</w:t>
      </w:r>
      <w:r>
        <w:rPr>
          <w:noProof/>
        </w:rPr>
        <w:t xml:space="preserve"> can be visualised in figure 4.</w:t>
      </w:r>
      <w:r w:rsidR="00356396">
        <w:rPr>
          <w:noProof/>
        </w:rPr>
        <w:t>2</w:t>
      </w:r>
      <w:r w:rsidR="00A77070">
        <w:rPr>
          <w:noProof/>
        </w:rPr>
        <w:t>9</w:t>
      </w:r>
      <w:r>
        <w:rPr>
          <w:noProof/>
        </w:rPr>
        <w:t>.</w:t>
      </w:r>
    </w:p>
    <w:p w14:paraId="00E28BB7" w14:textId="77777777" w:rsidR="00286D4F" w:rsidRDefault="00286D4F" w:rsidP="00F977FA">
      <w:pPr>
        <w:rPr>
          <w:noProof/>
        </w:rPr>
      </w:pPr>
    </w:p>
    <w:p w14:paraId="4A7363F0" w14:textId="77777777" w:rsidR="00A10673" w:rsidRDefault="00F977FA" w:rsidP="00A10673">
      <w:pPr>
        <w:keepNext/>
        <w:jc w:val="center"/>
      </w:pPr>
      <w:r>
        <w:rPr>
          <w:noProof/>
          <w:lang w:val="en-US"/>
        </w:rPr>
        <w:lastRenderedPageBreak/>
        <w:drawing>
          <wp:inline distT="0" distB="0" distL="0" distR="0" wp14:anchorId="056221F4" wp14:editId="1D226617">
            <wp:extent cx="5050155" cy="2427006"/>
            <wp:effectExtent l="0" t="0" r="0" b="0"/>
            <wp:docPr id="41" name="Picture 4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Chart, scatter chart&#10;&#10;Description automatically generated"/>
                    <pic:cNvPicPr/>
                  </pic:nvPicPr>
                  <pic:blipFill rotWithShape="1">
                    <a:blip r:embed="rId52">
                      <a:extLst>
                        <a:ext uri="{28A0092B-C50C-407E-A947-70E740481C1C}">
                          <a14:useLocalDpi xmlns:a14="http://schemas.microsoft.com/office/drawing/2010/main" val="0"/>
                        </a:ext>
                      </a:extLst>
                    </a:blip>
                    <a:srcRect l="11534" t="28580" r="19398" b="2312"/>
                    <a:stretch/>
                  </pic:blipFill>
                  <pic:spPr bwMode="auto">
                    <a:xfrm>
                      <a:off x="0" y="0"/>
                      <a:ext cx="5068579" cy="2435860"/>
                    </a:xfrm>
                    <a:prstGeom prst="rect">
                      <a:avLst/>
                    </a:prstGeom>
                    <a:ln>
                      <a:noFill/>
                    </a:ln>
                    <a:extLst>
                      <a:ext uri="{53640926-AAD7-44D8-BBD7-CCE9431645EC}">
                        <a14:shadowObscured xmlns:a14="http://schemas.microsoft.com/office/drawing/2010/main"/>
                      </a:ext>
                    </a:extLst>
                  </pic:spPr>
                </pic:pic>
              </a:graphicData>
            </a:graphic>
          </wp:inline>
        </w:drawing>
      </w:r>
    </w:p>
    <w:p w14:paraId="1FD5C87A" w14:textId="30F9AC91" w:rsidR="00F977FA" w:rsidRDefault="00A10673" w:rsidP="00696052">
      <w:pPr>
        <w:pStyle w:val="Caption"/>
      </w:pPr>
      <w:bookmarkStart w:id="1415" w:name="_Toc76984776"/>
      <w:bookmarkStart w:id="1416" w:name="_Toc77532280"/>
      <w:bookmarkStart w:id="1417" w:name="_Toc77532354"/>
      <w:bookmarkStart w:id="1418" w:name="_Toc78530386"/>
      <w:bookmarkStart w:id="1419" w:name="_Toc79131697"/>
      <w:bookmarkStart w:id="1420" w:name="_Toc79532024"/>
      <w:bookmarkStart w:id="1421" w:name="_Toc79534691"/>
      <w:bookmarkStart w:id="1422" w:name="_Toc79650280"/>
      <w:bookmarkStart w:id="1423" w:name="_Toc79650752"/>
      <w:r>
        <w:t>Figure</w:t>
      </w:r>
      <w:r w:rsidR="00A77070">
        <w:t xml:space="preserve"> 4</w:t>
      </w:r>
      <w:r w:rsidR="00710223">
        <w:t>.</w:t>
      </w:r>
      <w:r w:rsidR="00710223">
        <w:fldChar w:fldCharType="begin"/>
      </w:r>
      <w:r w:rsidR="00710223">
        <w:instrText xml:space="preserve"> SEQ Figure \* ARABIC \s 1 </w:instrText>
      </w:r>
      <w:r w:rsidR="00710223">
        <w:fldChar w:fldCharType="separate"/>
      </w:r>
      <w:r w:rsidR="006A14C1">
        <w:rPr>
          <w:noProof/>
        </w:rPr>
        <w:t>29</w:t>
      </w:r>
      <w:r w:rsidR="00710223">
        <w:fldChar w:fldCharType="end"/>
      </w:r>
      <w:r>
        <w:t xml:space="preserve"> </w:t>
      </w:r>
      <w:r w:rsidR="00A77070">
        <w:t xml:space="preserve">  </w:t>
      </w:r>
      <w:r>
        <w:t>Clustering the variables</w:t>
      </w:r>
      <w:bookmarkEnd w:id="1415"/>
      <w:bookmarkEnd w:id="1416"/>
      <w:bookmarkEnd w:id="1417"/>
      <w:bookmarkEnd w:id="1418"/>
      <w:bookmarkEnd w:id="1419"/>
      <w:bookmarkEnd w:id="1420"/>
      <w:bookmarkEnd w:id="1421"/>
      <w:bookmarkEnd w:id="1422"/>
      <w:bookmarkEnd w:id="1423"/>
    </w:p>
    <w:p w14:paraId="147E29F2" w14:textId="77777777" w:rsidR="00286D4F" w:rsidRPr="00286D4F" w:rsidRDefault="00286D4F" w:rsidP="00286D4F"/>
    <w:p w14:paraId="6778BFE4" w14:textId="02764DE9" w:rsidR="00F977FA" w:rsidRDefault="00F977FA" w:rsidP="00F977FA">
      <w:r>
        <w:t>The number of students in each cluster is shown in Figure 4.</w:t>
      </w:r>
      <w:r w:rsidR="00A77070">
        <w:t>30</w:t>
      </w:r>
      <w:r>
        <w:t>.</w:t>
      </w:r>
    </w:p>
    <w:p w14:paraId="0F97A6DC" w14:textId="77777777" w:rsidR="00DD1790" w:rsidRDefault="00DD1790" w:rsidP="00F977FA"/>
    <w:p w14:paraId="38E021C4" w14:textId="77777777" w:rsidR="00A10673" w:rsidRDefault="00F977FA" w:rsidP="00A10673">
      <w:pPr>
        <w:keepNext/>
        <w:jc w:val="center"/>
      </w:pPr>
      <w:r>
        <w:rPr>
          <w:noProof/>
          <w:lang w:val="en-US"/>
        </w:rPr>
        <w:drawing>
          <wp:inline distT="0" distB="0" distL="0" distR="0" wp14:anchorId="14AF0DA5" wp14:editId="029EC2FF">
            <wp:extent cx="5076190" cy="2538101"/>
            <wp:effectExtent l="0" t="0" r="0" b="0"/>
            <wp:docPr id="42" name="Picture 42" descr="A picture containing text, screenshot,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picture containing text, screenshot, computer&#10;&#10;Description automatically generated"/>
                    <pic:cNvPicPr/>
                  </pic:nvPicPr>
                  <pic:blipFill rotWithShape="1">
                    <a:blip r:embed="rId53" cstate="print">
                      <a:extLst>
                        <a:ext uri="{28A0092B-C50C-407E-A947-70E740481C1C}">
                          <a14:useLocalDpi xmlns:a14="http://schemas.microsoft.com/office/drawing/2010/main" val="0"/>
                        </a:ext>
                      </a:extLst>
                    </a:blip>
                    <a:srcRect l="10574" t="28087" r="9504" b="2286"/>
                    <a:stretch/>
                  </pic:blipFill>
                  <pic:spPr bwMode="auto">
                    <a:xfrm>
                      <a:off x="0" y="0"/>
                      <a:ext cx="5089174" cy="2544593"/>
                    </a:xfrm>
                    <a:prstGeom prst="rect">
                      <a:avLst/>
                    </a:prstGeom>
                    <a:ln>
                      <a:noFill/>
                    </a:ln>
                    <a:extLst>
                      <a:ext uri="{53640926-AAD7-44D8-BBD7-CCE9431645EC}">
                        <a14:shadowObscured xmlns:a14="http://schemas.microsoft.com/office/drawing/2010/main"/>
                      </a:ext>
                    </a:extLst>
                  </pic:spPr>
                </pic:pic>
              </a:graphicData>
            </a:graphic>
          </wp:inline>
        </w:drawing>
      </w:r>
    </w:p>
    <w:p w14:paraId="240C2939" w14:textId="5938A070" w:rsidR="00EA52E1" w:rsidRDefault="00A10673" w:rsidP="00075395">
      <w:pPr>
        <w:pStyle w:val="Caption"/>
      </w:pPr>
      <w:bookmarkStart w:id="1424" w:name="_Toc76984777"/>
      <w:bookmarkStart w:id="1425" w:name="_Toc77532281"/>
      <w:bookmarkStart w:id="1426" w:name="_Toc77532355"/>
      <w:bookmarkStart w:id="1427" w:name="_Toc78530387"/>
      <w:bookmarkStart w:id="1428" w:name="_Toc79131698"/>
      <w:bookmarkStart w:id="1429" w:name="_Toc79532025"/>
      <w:bookmarkStart w:id="1430" w:name="_Toc79534692"/>
      <w:bookmarkStart w:id="1431" w:name="_Toc79650281"/>
      <w:bookmarkStart w:id="1432" w:name="_Toc79650753"/>
      <w:r>
        <w:t xml:space="preserve">Figure </w:t>
      </w:r>
      <w:r w:rsidR="00A77070">
        <w:t>4</w:t>
      </w:r>
      <w:r w:rsidR="00710223">
        <w:t>.</w:t>
      </w:r>
      <w:r w:rsidR="00710223">
        <w:fldChar w:fldCharType="begin"/>
      </w:r>
      <w:r w:rsidR="00710223">
        <w:instrText xml:space="preserve"> SEQ Figure \* ARABIC \s 1 </w:instrText>
      </w:r>
      <w:r w:rsidR="00710223">
        <w:fldChar w:fldCharType="separate"/>
      </w:r>
      <w:r w:rsidR="006A14C1">
        <w:rPr>
          <w:noProof/>
        </w:rPr>
        <w:t>30</w:t>
      </w:r>
      <w:r w:rsidR="00710223">
        <w:fldChar w:fldCharType="end"/>
      </w:r>
      <w:r w:rsidR="00A77070">
        <w:t xml:space="preserve">   </w:t>
      </w:r>
      <w:r>
        <w:t>Number of students in each cluster</w:t>
      </w:r>
      <w:bookmarkEnd w:id="1424"/>
      <w:bookmarkEnd w:id="1425"/>
      <w:bookmarkEnd w:id="1426"/>
      <w:bookmarkEnd w:id="1427"/>
      <w:bookmarkEnd w:id="1428"/>
      <w:bookmarkEnd w:id="1429"/>
      <w:bookmarkEnd w:id="1430"/>
      <w:bookmarkEnd w:id="1431"/>
      <w:bookmarkEnd w:id="1432"/>
    </w:p>
    <w:p w14:paraId="6C6FDC86" w14:textId="77777777" w:rsidR="00075395" w:rsidRPr="00075395" w:rsidRDefault="00075395" w:rsidP="00075395"/>
    <w:p w14:paraId="016D4AA0" w14:textId="2CB098E5" w:rsidR="00F977FA" w:rsidRDefault="00F977FA" w:rsidP="00F977FA">
      <w:r>
        <w:t>Cluster labels are added to the dataframe</w:t>
      </w:r>
      <w:r w:rsidR="004B2DCA">
        <w:t>,</w:t>
      </w:r>
      <w:r w:rsidR="00EA52E1">
        <w:t xml:space="preserve"> as seen in Figure 4.31</w:t>
      </w:r>
      <w:r>
        <w:t>.</w:t>
      </w:r>
    </w:p>
    <w:p w14:paraId="043BD0CA" w14:textId="77777777" w:rsidR="00286D4F" w:rsidRDefault="00286D4F" w:rsidP="00F977FA"/>
    <w:p w14:paraId="4ADF2557" w14:textId="77777777" w:rsidR="00A10673" w:rsidRDefault="00F977FA" w:rsidP="00A10673">
      <w:pPr>
        <w:keepNext/>
        <w:jc w:val="center"/>
      </w:pPr>
      <w:r>
        <w:rPr>
          <w:noProof/>
          <w:lang w:val="en-US"/>
        </w:rPr>
        <w:lastRenderedPageBreak/>
        <w:drawing>
          <wp:inline distT="0" distB="0" distL="0" distR="0" wp14:anchorId="368B3EE7" wp14:editId="05C7A7D2">
            <wp:extent cx="4869500" cy="1905712"/>
            <wp:effectExtent l="0" t="0" r="7620" b="0"/>
            <wp:docPr id="37" name="Picture 37" descr="A picture containing text, screenshot, computer,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screenshot, computer, indoor&#10;&#10;Description automatically generated"/>
                    <pic:cNvPicPr/>
                  </pic:nvPicPr>
                  <pic:blipFill rotWithShape="1">
                    <a:blip r:embed="rId54" cstate="print">
                      <a:extLst>
                        <a:ext uri="{28A0092B-C50C-407E-A947-70E740481C1C}">
                          <a14:useLocalDpi xmlns:a14="http://schemas.microsoft.com/office/drawing/2010/main" val="0"/>
                        </a:ext>
                      </a:extLst>
                    </a:blip>
                    <a:srcRect l="11809" t="31754" r="9776" b="17697"/>
                    <a:stretch/>
                  </pic:blipFill>
                  <pic:spPr bwMode="auto">
                    <a:xfrm>
                      <a:off x="0" y="0"/>
                      <a:ext cx="4903081" cy="1918854"/>
                    </a:xfrm>
                    <a:prstGeom prst="rect">
                      <a:avLst/>
                    </a:prstGeom>
                    <a:ln>
                      <a:noFill/>
                    </a:ln>
                    <a:extLst>
                      <a:ext uri="{53640926-AAD7-44D8-BBD7-CCE9431645EC}">
                        <a14:shadowObscured xmlns:a14="http://schemas.microsoft.com/office/drawing/2010/main"/>
                      </a:ext>
                    </a:extLst>
                  </pic:spPr>
                </pic:pic>
              </a:graphicData>
            </a:graphic>
          </wp:inline>
        </w:drawing>
      </w:r>
    </w:p>
    <w:p w14:paraId="58D4979E" w14:textId="3ED9A2FE" w:rsidR="00F977FA" w:rsidRDefault="00A10673" w:rsidP="00696052">
      <w:pPr>
        <w:pStyle w:val="Caption"/>
      </w:pPr>
      <w:bookmarkStart w:id="1433" w:name="_Toc76984778"/>
      <w:bookmarkStart w:id="1434" w:name="_Toc77532282"/>
      <w:bookmarkStart w:id="1435" w:name="_Toc77532356"/>
      <w:bookmarkStart w:id="1436" w:name="_Toc78530388"/>
      <w:bookmarkStart w:id="1437" w:name="_Toc79131699"/>
      <w:bookmarkStart w:id="1438" w:name="_Toc79532026"/>
      <w:bookmarkStart w:id="1439" w:name="_Toc79534693"/>
      <w:bookmarkStart w:id="1440" w:name="_Toc79650282"/>
      <w:bookmarkStart w:id="1441" w:name="_Toc79650754"/>
      <w:r>
        <w:t>Figure</w:t>
      </w:r>
      <w:r w:rsidR="00A77070">
        <w:t xml:space="preserve"> 4</w:t>
      </w:r>
      <w:r w:rsidR="00710223">
        <w:t>.</w:t>
      </w:r>
      <w:r w:rsidR="00710223">
        <w:fldChar w:fldCharType="begin"/>
      </w:r>
      <w:r w:rsidR="00710223">
        <w:instrText xml:space="preserve"> SEQ Figure \* ARABIC \s 1 </w:instrText>
      </w:r>
      <w:r w:rsidR="00710223">
        <w:fldChar w:fldCharType="separate"/>
      </w:r>
      <w:r w:rsidR="006A14C1">
        <w:rPr>
          <w:noProof/>
        </w:rPr>
        <w:t>31</w:t>
      </w:r>
      <w:r w:rsidR="00710223">
        <w:fldChar w:fldCharType="end"/>
      </w:r>
      <w:r w:rsidR="00A77070">
        <w:t xml:space="preserve">   </w:t>
      </w:r>
      <w:r>
        <w:t>Adding cluster labels to the dataframe</w:t>
      </w:r>
      <w:bookmarkEnd w:id="1433"/>
      <w:bookmarkEnd w:id="1434"/>
      <w:bookmarkEnd w:id="1435"/>
      <w:bookmarkEnd w:id="1436"/>
      <w:bookmarkEnd w:id="1437"/>
      <w:bookmarkEnd w:id="1438"/>
      <w:bookmarkEnd w:id="1439"/>
      <w:bookmarkEnd w:id="1440"/>
      <w:bookmarkEnd w:id="1441"/>
    </w:p>
    <w:p w14:paraId="0670ADFA" w14:textId="77777777" w:rsidR="00286D4F" w:rsidRPr="00286D4F" w:rsidRDefault="00286D4F" w:rsidP="00286D4F"/>
    <w:p w14:paraId="6EC96AC7" w14:textId="3FDCE437" w:rsidR="00F977FA" w:rsidRDefault="00F977FA" w:rsidP="00F977FA">
      <w:r>
        <w:t>From the profiling chart shown in Figure 4.</w:t>
      </w:r>
      <w:r w:rsidR="00A77070">
        <w:t>32</w:t>
      </w:r>
      <w:r>
        <w:t>, cluster 2 (in blue) has the highest performing students, cluster 0 (in green) has the average students, and cluster 1 (in red) has the lowest-performing students.</w:t>
      </w:r>
    </w:p>
    <w:p w14:paraId="3FA18D93" w14:textId="77777777" w:rsidR="00286D4F" w:rsidRDefault="00286D4F" w:rsidP="00F977FA"/>
    <w:p w14:paraId="40124C8E" w14:textId="77777777" w:rsidR="00F977FA" w:rsidRDefault="00F977FA" w:rsidP="00F977FA">
      <w:pPr>
        <w:jc w:val="center"/>
      </w:pPr>
      <w:r>
        <w:rPr>
          <w:noProof/>
          <w:lang w:val="en-US"/>
        </w:rPr>
        <w:drawing>
          <wp:inline distT="0" distB="0" distL="0" distR="0" wp14:anchorId="65B674FB" wp14:editId="3141AED5">
            <wp:extent cx="4871085" cy="1392965"/>
            <wp:effectExtent l="0" t="0" r="5715" b="0"/>
            <wp:docPr id="43" name="Picture 4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Graphical user interface, text, application&#10;&#10;Description automatically generated"/>
                    <pic:cNvPicPr/>
                  </pic:nvPicPr>
                  <pic:blipFill rotWithShape="1">
                    <a:blip r:embed="rId55" cstate="print">
                      <a:extLst>
                        <a:ext uri="{28A0092B-C50C-407E-A947-70E740481C1C}">
                          <a14:useLocalDpi xmlns:a14="http://schemas.microsoft.com/office/drawing/2010/main" val="0"/>
                        </a:ext>
                      </a:extLst>
                    </a:blip>
                    <a:srcRect l="10298" t="34680" r="14310" b="36724"/>
                    <a:stretch/>
                  </pic:blipFill>
                  <pic:spPr bwMode="auto">
                    <a:xfrm>
                      <a:off x="0" y="0"/>
                      <a:ext cx="4894147" cy="1399560"/>
                    </a:xfrm>
                    <a:prstGeom prst="rect">
                      <a:avLst/>
                    </a:prstGeom>
                    <a:ln>
                      <a:noFill/>
                    </a:ln>
                    <a:extLst>
                      <a:ext uri="{53640926-AAD7-44D8-BBD7-CCE9431645EC}">
                        <a14:shadowObscured xmlns:a14="http://schemas.microsoft.com/office/drawing/2010/main"/>
                      </a:ext>
                    </a:extLst>
                  </pic:spPr>
                </pic:pic>
              </a:graphicData>
            </a:graphic>
          </wp:inline>
        </w:drawing>
      </w:r>
    </w:p>
    <w:p w14:paraId="1A6A8DA6" w14:textId="77777777" w:rsidR="00A10673" w:rsidRDefault="00F977FA" w:rsidP="00A10673">
      <w:pPr>
        <w:keepNext/>
        <w:jc w:val="center"/>
      </w:pPr>
      <w:r>
        <w:rPr>
          <w:noProof/>
          <w:lang w:val="en-US"/>
        </w:rPr>
        <w:drawing>
          <wp:inline distT="0" distB="0" distL="0" distR="0" wp14:anchorId="165F41F1" wp14:editId="57ACEBD2">
            <wp:extent cx="4838016" cy="2684145"/>
            <wp:effectExtent l="0" t="0" r="1270" b="1905"/>
            <wp:docPr id="40" name="Picture 4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Graphical user interface&#10;&#10;Description automatically generated"/>
                    <pic:cNvPicPr/>
                  </pic:nvPicPr>
                  <pic:blipFill rotWithShape="1">
                    <a:blip r:embed="rId56" cstate="print">
                      <a:extLst>
                        <a:ext uri="{28A0092B-C50C-407E-A947-70E740481C1C}">
                          <a14:useLocalDpi xmlns:a14="http://schemas.microsoft.com/office/drawing/2010/main" val="0"/>
                        </a:ext>
                      </a:extLst>
                    </a:blip>
                    <a:srcRect l="13184" t="31260" r="9630" b="5457"/>
                    <a:stretch/>
                  </pic:blipFill>
                  <pic:spPr bwMode="auto">
                    <a:xfrm>
                      <a:off x="0" y="0"/>
                      <a:ext cx="4863813" cy="2698457"/>
                    </a:xfrm>
                    <a:prstGeom prst="rect">
                      <a:avLst/>
                    </a:prstGeom>
                    <a:ln>
                      <a:noFill/>
                    </a:ln>
                    <a:extLst>
                      <a:ext uri="{53640926-AAD7-44D8-BBD7-CCE9431645EC}">
                        <a14:shadowObscured xmlns:a14="http://schemas.microsoft.com/office/drawing/2010/main"/>
                      </a:ext>
                    </a:extLst>
                  </pic:spPr>
                </pic:pic>
              </a:graphicData>
            </a:graphic>
          </wp:inline>
        </w:drawing>
      </w:r>
    </w:p>
    <w:p w14:paraId="1A786441" w14:textId="1A6BF9D7" w:rsidR="00CC0D66" w:rsidRDefault="00A10673" w:rsidP="00075395">
      <w:pPr>
        <w:pStyle w:val="Caption"/>
      </w:pPr>
      <w:bookmarkStart w:id="1442" w:name="_Toc76984779"/>
      <w:bookmarkStart w:id="1443" w:name="_Toc77532283"/>
      <w:bookmarkStart w:id="1444" w:name="_Toc77532357"/>
      <w:bookmarkStart w:id="1445" w:name="_Toc78530389"/>
      <w:bookmarkStart w:id="1446" w:name="_Toc79131700"/>
      <w:bookmarkStart w:id="1447" w:name="_Toc79532027"/>
      <w:bookmarkStart w:id="1448" w:name="_Toc79534694"/>
      <w:bookmarkStart w:id="1449" w:name="_Toc79650283"/>
      <w:bookmarkStart w:id="1450" w:name="_Toc79650755"/>
      <w:r>
        <w:t>Figure</w:t>
      </w:r>
      <w:r w:rsidR="00A77070">
        <w:t xml:space="preserve"> 4</w:t>
      </w:r>
      <w:r w:rsidR="00710223">
        <w:t>.</w:t>
      </w:r>
      <w:r w:rsidR="00710223">
        <w:fldChar w:fldCharType="begin"/>
      </w:r>
      <w:r w:rsidR="00710223">
        <w:instrText xml:space="preserve"> SEQ Figure \* ARABIC \s 1 </w:instrText>
      </w:r>
      <w:r w:rsidR="00710223">
        <w:fldChar w:fldCharType="separate"/>
      </w:r>
      <w:r w:rsidR="006A14C1">
        <w:rPr>
          <w:noProof/>
        </w:rPr>
        <w:t>32</w:t>
      </w:r>
      <w:r w:rsidR="00710223">
        <w:fldChar w:fldCharType="end"/>
      </w:r>
      <w:r w:rsidR="00A77070">
        <w:t xml:space="preserve">  </w:t>
      </w:r>
      <w:r>
        <w:t xml:space="preserve"> Profiling chart from clustering</w:t>
      </w:r>
      <w:bookmarkEnd w:id="1442"/>
      <w:bookmarkEnd w:id="1443"/>
      <w:bookmarkEnd w:id="1444"/>
      <w:bookmarkEnd w:id="1445"/>
      <w:bookmarkEnd w:id="1446"/>
      <w:bookmarkEnd w:id="1447"/>
      <w:bookmarkEnd w:id="1448"/>
      <w:bookmarkEnd w:id="1449"/>
      <w:bookmarkEnd w:id="1450"/>
    </w:p>
    <w:p w14:paraId="25F70B77" w14:textId="3AE95F50" w:rsidR="00CC0D66" w:rsidRPr="00CC0D66" w:rsidRDefault="00CC0D66" w:rsidP="00325F09">
      <w:pPr>
        <w:pStyle w:val="Heading2"/>
      </w:pPr>
      <w:bookmarkStart w:id="1451" w:name="_Toc79142418"/>
      <w:bookmarkStart w:id="1452" w:name="_Toc79411384"/>
      <w:bookmarkStart w:id="1453" w:name="_Toc79535249"/>
      <w:bookmarkStart w:id="1454" w:name="_Toc79535965"/>
      <w:bookmarkStart w:id="1455" w:name="_Toc79536221"/>
      <w:bookmarkStart w:id="1456" w:name="_Toc79536339"/>
      <w:bookmarkStart w:id="1457" w:name="_Toc79536723"/>
      <w:bookmarkStart w:id="1458" w:name="_Toc79578959"/>
      <w:bookmarkStart w:id="1459" w:name="_Toc79579127"/>
      <w:r w:rsidRPr="00CE1FA7">
        <w:lastRenderedPageBreak/>
        <w:t>RESULT</w:t>
      </w:r>
      <w:r>
        <w:t xml:space="preserve"> INTERPRETATION</w:t>
      </w:r>
      <w:bookmarkEnd w:id="1451"/>
      <w:bookmarkEnd w:id="1452"/>
      <w:bookmarkEnd w:id="1453"/>
      <w:bookmarkEnd w:id="1454"/>
      <w:bookmarkEnd w:id="1455"/>
      <w:bookmarkEnd w:id="1456"/>
      <w:bookmarkEnd w:id="1457"/>
      <w:bookmarkEnd w:id="1458"/>
      <w:bookmarkEnd w:id="1459"/>
    </w:p>
    <w:p w14:paraId="2E5A3860" w14:textId="1E2E1797" w:rsidR="00633F98" w:rsidRDefault="00326D9B" w:rsidP="00326D9B">
      <w:r>
        <w:t xml:space="preserve">From the analysis carried out, the following results were obtained. First, </w:t>
      </w:r>
      <w:r w:rsidR="00633F98">
        <w:t xml:space="preserve">visual depictions show that females perform better on average than males. Second, </w:t>
      </w:r>
      <w:r w:rsidR="004B2DCA">
        <w:t xml:space="preserve">the </w:t>
      </w:r>
      <w:r w:rsidR="00633F98">
        <w:t>average performance of students this semester dropped in comparison to the previous semesters. Hence, administrative measures should be carried out to determine the reason behind that. Finally, association mining results revealed that a moderate curriculum, a practical course, fair student capacity, and a moderate course structure are the factors that lead to a good course overall performance.</w:t>
      </w:r>
    </w:p>
    <w:p w14:paraId="5147B1D5" w14:textId="77777777" w:rsidR="00326D9B" w:rsidRPr="00326D9B" w:rsidRDefault="00326D9B" w:rsidP="00326D9B"/>
    <w:p w14:paraId="63A02558" w14:textId="5750BD52" w:rsidR="00AB44F2" w:rsidRPr="004B56BC" w:rsidRDefault="00AB44F2" w:rsidP="00325F09">
      <w:pPr>
        <w:pStyle w:val="Heading2"/>
      </w:pPr>
      <w:bookmarkStart w:id="1460" w:name="_Toc64977659"/>
      <w:bookmarkStart w:id="1461" w:name="_Toc79142419"/>
      <w:bookmarkStart w:id="1462" w:name="_Toc79411385"/>
      <w:bookmarkStart w:id="1463" w:name="_Toc79535250"/>
      <w:bookmarkStart w:id="1464" w:name="_Toc79535966"/>
      <w:bookmarkStart w:id="1465" w:name="_Toc79536222"/>
      <w:bookmarkStart w:id="1466" w:name="_Toc79536340"/>
      <w:bookmarkStart w:id="1467" w:name="_Toc79536724"/>
      <w:bookmarkStart w:id="1468" w:name="_Toc79578960"/>
      <w:bookmarkStart w:id="1469" w:name="_Toc79579128"/>
      <w:r w:rsidRPr="00CE1FA7">
        <w:t>PROGRAM</w:t>
      </w:r>
      <w:r w:rsidRPr="004B56BC">
        <w:t xml:space="preserve"> MODULES AND INTERFACES</w:t>
      </w:r>
      <w:bookmarkEnd w:id="1460"/>
      <w:bookmarkEnd w:id="1461"/>
      <w:bookmarkEnd w:id="1462"/>
      <w:bookmarkEnd w:id="1463"/>
      <w:bookmarkEnd w:id="1464"/>
      <w:bookmarkEnd w:id="1465"/>
      <w:bookmarkEnd w:id="1466"/>
      <w:bookmarkEnd w:id="1467"/>
      <w:bookmarkEnd w:id="1468"/>
      <w:bookmarkEnd w:id="1469"/>
    </w:p>
    <w:p w14:paraId="06E60D22" w14:textId="77777777" w:rsidR="00F977FA" w:rsidRPr="0015402F" w:rsidRDefault="00F977FA" w:rsidP="002530D5">
      <w:r>
        <w:t>This section gives details about each page that is available in the website application.</w:t>
      </w:r>
    </w:p>
    <w:p w14:paraId="1765EB5A" w14:textId="77777777" w:rsidR="00633F98" w:rsidRPr="00F977FA" w:rsidRDefault="00633F98" w:rsidP="002530D5"/>
    <w:p w14:paraId="2985DC29" w14:textId="77777777" w:rsidR="00774239" w:rsidRPr="00774239" w:rsidRDefault="00774239" w:rsidP="00774239">
      <w:pPr>
        <w:pStyle w:val="ListParagraph"/>
        <w:numPr>
          <w:ilvl w:val="0"/>
          <w:numId w:val="1"/>
        </w:numPr>
        <w:outlineLvl w:val="2"/>
        <w:rPr>
          <w:b/>
          <w:bCs/>
          <w:vanish/>
        </w:rPr>
      </w:pPr>
      <w:bookmarkStart w:id="1470" w:name="_Toc79132248"/>
      <w:bookmarkStart w:id="1471" w:name="_Toc79133831"/>
      <w:bookmarkStart w:id="1472" w:name="_Toc79137101"/>
      <w:bookmarkStart w:id="1473" w:name="_Toc79141686"/>
      <w:bookmarkStart w:id="1474" w:name="_Toc79142169"/>
      <w:bookmarkStart w:id="1475" w:name="_Toc79142302"/>
      <w:bookmarkStart w:id="1476" w:name="_Toc79142420"/>
      <w:bookmarkStart w:id="1477" w:name="_Toc79411386"/>
      <w:bookmarkStart w:id="1478" w:name="_Toc79535251"/>
      <w:bookmarkStart w:id="1479" w:name="_Toc79535967"/>
      <w:bookmarkStart w:id="1480" w:name="_Toc79536223"/>
      <w:bookmarkStart w:id="1481" w:name="_Toc79536341"/>
      <w:bookmarkStart w:id="1482" w:name="_Toc79536725"/>
      <w:bookmarkStart w:id="1483" w:name="_Toc79578263"/>
      <w:bookmarkStart w:id="1484" w:name="_Toc79578508"/>
      <w:bookmarkStart w:id="1485" w:name="_Toc79578636"/>
      <w:bookmarkStart w:id="1486" w:name="_Toc79578770"/>
      <w:bookmarkStart w:id="1487" w:name="_Toc79578961"/>
      <w:bookmarkStart w:id="1488" w:name="_Toc79579129"/>
      <w:bookmarkEnd w:id="1470"/>
      <w:bookmarkEnd w:id="1471"/>
      <w:bookmarkEnd w:id="1472"/>
      <w:bookmarkEnd w:id="1473"/>
      <w:bookmarkEnd w:id="1474"/>
      <w:bookmarkEnd w:id="1475"/>
      <w:bookmarkEnd w:id="1476"/>
      <w:bookmarkEnd w:id="1477"/>
      <w:bookmarkEnd w:id="1478"/>
      <w:bookmarkEnd w:id="1479"/>
      <w:bookmarkEnd w:id="1480"/>
      <w:bookmarkEnd w:id="1481"/>
      <w:bookmarkEnd w:id="1482"/>
      <w:bookmarkEnd w:id="1483"/>
      <w:bookmarkEnd w:id="1484"/>
      <w:bookmarkEnd w:id="1485"/>
      <w:bookmarkEnd w:id="1486"/>
      <w:bookmarkEnd w:id="1487"/>
      <w:bookmarkEnd w:id="1488"/>
    </w:p>
    <w:p w14:paraId="4F7D9731" w14:textId="77777777" w:rsidR="00774239" w:rsidRPr="00774239" w:rsidRDefault="00774239" w:rsidP="00774239">
      <w:pPr>
        <w:pStyle w:val="ListParagraph"/>
        <w:numPr>
          <w:ilvl w:val="0"/>
          <w:numId w:val="1"/>
        </w:numPr>
        <w:outlineLvl w:val="2"/>
        <w:rPr>
          <w:b/>
          <w:bCs/>
          <w:vanish/>
        </w:rPr>
      </w:pPr>
      <w:bookmarkStart w:id="1489" w:name="_Toc79132249"/>
      <w:bookmarkStart w:id="1490" w:name="_Toc79133832"/>
      <w:bookmarkStart w:id="1491" w:name="_Toc79137102"/>
      <w:bookmarkStart w:id="1492" w:name="_Toc79141687"/>
      <w:bookmarkStart w:id="1493" w:name="_Toc79142170"/>
      <w:bookmarkStart w:id="1494" w:name="_Toc79142303"/>
      <w:bookmarkStart w:id="1495" w:name="_Toc79142421"/>
      <w:bookmarkStart w:id="1496" w:name="_Toc79411387"/>
      <w:bookmarkStart w:id="1497" w:name="_Toc79535252"/>
      <w:bookmarkStart w:id="1498" w:name="_Toc79535968"/>
      <w:bookmarkStart w:id="1499" w:name="_Toc79536224"/>
      <w:bookmarkStart w:id="1500" w:name="_Toc79536342"/>
      <w:bookmarkStart w:id="1501" w:name="_Toc79536726"/>
      <w:bookmarkStart w:id="1502" w:name="_Toc79578264"/>
      <w:bookmarkStart w:id="1503" w:name="_Toc79578509"/>
      <w:bookmarkStart w:id="1504" w:name="_Toc79578637"/>
      <w:bookmarkStart w:id="1505" w:name="_Toc79578771"/>
      <w:bookmarkStart w:id="1506" w:name="_Toc79578962"/>
      <w:bookmarkStart w:id="1507" w:name="_Toc79579130"/>
      <w:bookmarkEnd w:id="1489"/>
      <w:bookmarkEnd w:id="1490"/>
      <w:bookmarkEnd w:id="1491"/>
      <w:bookmarkEnd w:id="1492"/>
      <w:bookmarkEnd w:id="1493"/>
      <w:bookmarkEnd w:id="1494"/>
      <w:bookmarkEnd w:id="1495"/>
      <w:bookmarkEnd w:id="1496"/>
      <w:bookmarkEnd w:id="1497"/>
      <w:bookmarkEnd w:id="1498"/>
      <w:bookmarkEnd w:id="1499"/>
      <w:bookmarkEnd w:id="1500"/>
      <w:bookmarkEnd w:id="1501"/>
      <w:bookmarkEnd w:id="1502"/>
      <w:bookmarkEnd w:id="1503"/>
      <w:bookmarkEnd w:id="1504"/>
      <w:bookmarkEnd w:id="1505"/>
      <w:bookmarkEnd w:id="1506"/>
      <w:bookmarkEnd w:id="1507"/>
    </w:p>
    <w:p w14:paraId="3B05EAB1" w14:textId="77777777" w:rsidR="00774239" w:rsidRPr="00774239" w:rsidRDefault="00774239" w:rsidP="00774239">
      <w:pPr>
        <w:pStyle w:val="ListParagraph"/>
        <w:numPr>
          <w:ilvl w:val="0"/>
          <w:numId w:val="1"/>
        </w:numPr>
        <w:outlineLvl w:val="2"/>
        <w:rPr>
          <w:b/>
          <w:bCs/>
          <w:vanish/>
        </w:rPr>
      </w:pPr>
      <w:bookmarkStart w:id="1508" w:name="_Toc79132250"/>
      <w:bookmarkStart w:id="1509" w:name="_Toc79133833"/>
      <w:bookmarkStart w:id="1510" w:name="_Toc79137103"/>
      <w:bookmarkStart w:id="1511" w:name="_Toc79141688"/>
      <w:bookmarkStart w:id="1512" w:name="_Toc79142171"/>
      <w:bookmarkStart w:id="1513" w:name="_Toc79142304"/>
      <w:bookmarkStart w:id="1514" w:name="_Toc79142422"/>
      <w:bookmarkStart w:id="1515" w:name="_Toc79411388"/>
      <w:bookmarkStart w:id="1516" w:name="_Toc79535253"/>
      <w:bookmarkStart w:id="1517" w:name="_Toc79535969"/>
      <w:bookmarkStart w:id="1518" w:name="_Toc79536225"/>
      <w:bookmarkStart w:id="1519" w:name="_Toc79536343"/>
      <w:bookmarkStart w:id="1520" w:name="_Toc79536727"/>
      <w:bookmarkStart w:id="1521" w:name="_Toc79578265"/>
      <w:bookmarkStart w:id="1522" w:name="_Toc79578510"/>
      <w:bookmarkStart w:id="1523" w:name="_Toc79578638"/>
      <w:bookmarkStart w:id="1524" w:name="_Toc79578772"/>
      <w:bookmarkStart w:id="1525" w:name="_Toc79578963"/>
      <w:bookmarkStart w:id="1526" w:name="_Toc79579131"/>
      <w:bookmarkEnd w:id="1508"/>
      <w:bookmarkEnd w:id="1509"/>
      <w:bookmarkEnd w:id="1510"/>
      <w:bookmarkEnd w:id="1511"/>
      <w:bookmarkEnd w:id="1512"/>
      <w:bookmarkEnd w:id="1513"/>
      <w:bookmarkEnd w:id="1514"/>
      <w:bookmarkEnd w:id="1515"/>
      <w:bookmarkEnd w:id="1516"/>
      <w:bookmarkEnd w:id="1517"/>
      <w:bookmarkEnd w:id="1518"/>
      <w:bookmarkEnd w:id="1519"/>
      <w:bookmarkEnd w:id="1520"/>
      <w:bookmarkEnd w:id="1521"/>
      <w:bookmarkEnd w:id="1522"/>
      <w:bookmarkEnd w:id="1523"/>
      <w:bookmarkEnd w:id="1524"/>
      <w:bookmarkEnd w:id="1525"/>
      <w:bookmarkEnd w:id="1526"/>
    </w:p>
    <w:p w14:paraId="1B0CBC01" w14:textId="77777777" w:rsidR="00774239" w:rsidRPr="00774239" w:rsidRDefault="00774239" w:rsidP="00774239">
      <w:pPr>
        <w:pStyle w:val="ListParagraph"/>
        <w:numPr>
          <w:ilvl w:val="0"/>
          <w:numId w:val="1"/>
        </w:numPr>
        <w:outlineLvl w:val="2"/>
        <w:rPr>
          <w:b/>
          <w:bCs/>
          <w:vanish/>
        </w:rPr>
      </w:pPr>
      <w:bookmarkStart w:id="1527" w:name="_Toc79132251"/>
      <w:bookmarkStart w:id="1528" w:name="_Toc79133834"/>
      <w:bookmarkStart w:id="1529" w:name="_Toc79137104"/>
      <w:bookmarkStart w:id="1530" w:name="_Toc79141689"/>
      <w:bookmarkStart w:id="1531" w:name="_Toc79142172"/>
      <w:bookmarkStart w:id="1532" w:name="_Toc79142305"/>
      <w:bookmarkStart w:id="1533" w:name="_Toc79142423"/>
      <w:bookmarkStart w:id="1534" w:name="_Toc79411389"/>
      <w:bookmarkStart w:id="1535" w:name="_Toc79535254"/>
      <w:bookmarkStart w:id="1536" w:name="_Toc79535970"/>
      <w:bookmarkStart w:id="1537" w:name="_Toc79536226"/>
      <w:bookmarkStart w:id="1538" w:name="_Toc79536344"/>
      <w:bookmarkStart w:id="1539" w:name="_Toc79536728"/>
      <w:bookmarkStart w:id="1540" w:name="_Toc79578266"/>
      <w:bookmarkStart w:id="1541" w:name="_Toc79578511"/>
      <w:bookmarkStart w:id="1542" w:name="_Toc79578639"/>
      <w:bookmarkStart w:id="1543" w:name="_Toc79578773"/>
      <w:bookmarkStart w:id="1544" w:name="_Toc79578964"/>
      <w:bookmarkStart w:id="1545" w:name="_Toc79579132"/>
      <w:bookmarkEnd w:id="1527"/>
      <w:bookmarkEnd w:id="1528"/>
      <w:bookmarkEnd w:id="1529"/>
      <w:bookmarkEnd w:id="1530"/>
      <w:bookmarkEnd w:id="1531"/>
      <w:bookmarkEnd w:id="1532"/>
      <w:bookmarkEnd w:id="1533"/>
      <w:bookmarkEnd w:id="1534"/>
      <w:bookmarkEnd w:id="1535"/>
      <w:bookmarkEnd w:id="1536"/>
      <w:bookmarkEnd w:id="1537"/>
      <w:bookmarkEnd w:id="1538"/>
      <w:bookmarkEnd w:id="1539"/>
      <w:bookmarkEnd w:id="1540"/>
      <w:bookmarkEnd w:id="1541"/>
      <w:bookmarkEnd w:id="1542"/>
      <w:bookmarkEnd w:id="1543"/>
      <w:bookmarkEnd w:id="1544"/>
      <w:bookmarkEnd w:id="1545"/>
    </w:p>
    <w:p w14:paraId="40C7E489" w14:textId="77777777" w:rsidR="00774239" w:rsidRPr="00774239" w:rsidRDefault="00774239" w:rsidP="00774239">
      <w:pPr>
        <w:pStyle w:val="ListParagraph"/>
        <w:numPr>
          <w:ilvl w:val="1"/>
          <w:numId w:val="1"/>
        </w:numPr>
        <w:outlineLvl w:val="2"/>
        <w:rPr>
          <w:b/>
          <w:bCs/>
          <w:vanish/>
        </w:rPr>
      </w:pPr>
      <w:bookmarkStart w:id="1546" w:name="_Toc79142306"/>
      <w:bookmarkStart w:id="1547" w:name="_Toc79142424"/>
      <w:bookmarkStart w:id="1548" w:name="_Toc79411390"/>
      <w:bookmarkStart w:id="1549" w:name="_Toc79535255"/>
      <w:bookmarkStart w:id="1550" w:name="_Toc79535971"/>
      <w:bookmarkStart w:id="1551" w:name="_Toc79536227"/>
      <w:bookmarkStart w:id="1552" w:name="_Toc79536345"/>
      <w:bookmarkStart w:id="1553" w:name="_Toc79536729"/>
      <w:bookmarkStart w:id="1554" w:name="_Toc79578965"/>
      <w:bookmarkStart w:id="1555" w:name="_Toc79579133"/>
      <w:bookmarkEnd w:id="1546"/>
      <w:bookmarkEnd w:id="1547"/>
      <w:bookmarkEnd w:id="1548"/>
      <w:bookmarkEnd w:id="1549"/>
      <w:bookmarkEnd w:id="1550"/>
      <w:bookmarkEnd w:id="1551"/>
      <w:bookmarkEnd w:id="1552"/>
      <w:bookmarkEnd w:id="1553"/>
      <w:bookmarkEnd w:id="1554"/>
      <w:bookmarkEnd w:id="1555"/>
    </w:p>
    <w:p w14:paraId="7421D3AC" w14:textId="77777777" w:rsidR="00774239" w:rsidRPr="00774239" w:rsidRDefault="00774239" w:rsidP="00774239">
      <w:pPr>
        <w:pStyle w:val="ListParagraph"/>
        <w:numPr>
          <w:ilvl w:val="1"/>
          <w:numId w:val="1"/>
        </w:numPr>
        <w:outlineLvl w:val="2"/>
        <w:rPr>
          <w:b/>
          <w:bCs/>
          <w:vanish/>
        </w:rPr>
      </w:pPr>
      <w:bookmarkStart w:id="1556" w:name="_Toc79142307"/>
      <w:bookmarkStart w:id="1557" w:name="_Toc79142425"/>
      <w:bookmarkStart w:id="1558" w:name="_Toc79411391"/>
      <w:bookmarkStart w:id="1559" w:name="_Toc79535256"/>
      <w:bookmarkStart w:id="1560" w:name="_Toc79535972"/>
      <w:bookmarkStart w:id="1561" w:name="_Toc79536228"/>
      <w:bookmarkStart w:id="1562" w:name="_Toc79536346"/>
      <w:bookmarkStart w:id="1563" w:name="_Toc79536730"/>
      <w:bookmarkStart w:id="1564" w:name="_Toc79578966"/>
      <w:bookmarkStart w:id="1565" w:name="_Toc79579134"/>
      <w:bookmarkEnd w:id="1556"/>
      <w:bookmarkEnd w:id="1557"/>
      <w:bookmarkEnd w:id="1558"/>
      <w:bookmarkEnd w:id="1559"/>
      <w:bookmarkEnd w:id="1560"/>
      <w:bookmarkEnd w:id="1561"/>
      <w:bookmarkEnd w:id="1562"/>
      <w:bookmarkEnd w:id="1563"/>
      <w:bookmarkEnd w:id="1564"/>
      <w:bookmarkEnd w:id="1565"/>
    </w:p>
    <w:p w14:paraId="4D10D508" w14:textId="77777777" w:rsidR="00774239" w:rsidRPr="00774239" w:rsidRDefault="00774239" w:rsidP="00774239">
      <w:pPr>
        <w:pStyle w:val="ListParagraph"/>
        <w:numPr>
          <w:ilvl w:val="1"/>
          <w:numId w:val="1"/>
        </w:numPr>
        <w:outlineLvl w:val="2"/>
        <w:rPr>
          <w:b/>
          <w:bCs/>
          <w:vanish/>
        </w:rPr>
      </w:pPr>
      <w:bookmarkStart w:id="1566" w:name="_Toc79142308"/>
      <w:bookmarkStart w:id="1567" w:name="_Toc79142426"/>
      <w:bookmarkStart w:id="1568" w:name="_Toc79411392"/>
      <w:bookmarkStart w:id="1569" w:name="_Toc79535257"/>
      <w:bookmarkStart w:id="1570" w:name="_Toc79535973"/>
      <w:bookmarkStart w:id="1571" w:name="_Toc79536229"/>
      <w:bookmarkStart w:id="1572" w:name="_Toc79536347"/>
      <w:bookmarkStart w:id="1573" w:name="_Toc79536731"/>
      <w:bookmarkStart w:id="1574" w:name="_Toc79578967"/>
      <w:bookmarkStart w:id="1575" w:name="_Toc79579135"/>
      <w:bookmarkEnd w:id="1566"/>
      <w:bookmarkEnd w:id="1567"/>
      <w:bookmarkEnd w:id="1568"/>
      <w:bookmarkEnd w:id="1569"/>
      <w:bookmarkEnd w:id="1570"/>
      <w:bookmarkEnd w:id="1571"/>
      <w:bookmarkEnd w:id="1572"/>
      <w:bookmarkEnd w:id="1573"/>
      <w:bookmarkEnd w:id="1574"/>
      <w:bookmarkEnd w:id="1575"/>
    </w:p>
    <w:p w14:paraId="5E2839B5" w14:textId="77777777" w:rsidR="00774239" w:rsidRPr="00774239" w:rsidRDefault="00774239" w:rsidP="00774239">
      <w:pPr>
        <w:pStyle w:val="ListParagraph"/>
        <w:numPr>
          <w:ilvl w:val="1"/>
          <w:numId w:val="1"/>
        </w:numPr>
        <w:outlineLvl w:val="2"/>
        <w:rPr>
          <w:b/>
          <w:bCs/>
          <w:vanish/>
        </w:rPr>
      </w:pPr>
      <w:bookmarkStart w:id="1576" w:name="_Toc79142309"/>
      <w:bookmarkStart w:id="1577" w:name="_Toc79142427"/>
      <w:bookmarkStart w:id="1578" w:name="_Toc79411393"/>
      <w:bookmarkStart w:id="1579" w:name="_Toc79535258"/>
      <w:bookmarkStart w:id="1580" w:name="_Toc79535974"/>
      <w:bookmarkStart w:id="1581" w:name="_Toc79536230"/>
      <w:bookmarkStart w:id="1582" w:name="_Toc79536348"/>
      <w:bookmarkStart w:id="1583" w:name="_Toc79536732"/>
      <w:bookmarkStart w:id="1584" w:name="_Toc79578968"/>
      <w:bookmarkStart w:id="1585" w:name="_Toc79579136"/>
      <w:bookmarkEnd w:id="1576"/>
      <w:bookmarkEnd w:id="1577"/>
      <w:bookmarkEnd w:id="1578"/>
      <w:bookmarkEnd w:id="1579"/>
      <w:bookmarkEnd w:id="1580"/>
      <w:bookmarkEnd w:id="1581"/>
      <w:bookmarkEnd w:id="1582"/>
      <w:bookmarkEnd w:id="1583"/>
      <w:bookmarkEnd w:id="1584"/>
      <w:bookmarkEnd w:id="1585"/>
    </w:p>
    <w:p w14:paraId="0E34AFCD" w14:textId="77777777" w:rsidR="00774239" w:rsidRPr="00774239" w:rsidRDefault="00774239" w:rsidP="00774239">
      <w:pPr>
        <w:pStyle w:val="ListParagraph"/>
        <w:numPr>
          <w:ilvl w:val="1"/>
          <w:numId w:val="1"/>
        </w:numPr>
        <w:outlineLvl w:val="2"/>
        <w:rPr>
          <w:b/>
          <w:bCs/>
          <w:vanish/>
        </w:rPr>
      </w:pPr>
      <w:bookmarkStart w:id="1586" w:name="_Toc79142310"/>
      <w:bookmarkStart w:id="1587" w:name="_Toc79142428"/>
      <w:bookmarkStart w:id="1588" w:name="_Toc79411394"/>
      <w:bookmarkStart w:id="1589" w:name="_Toc79535259"/>
      <w:bookmarkStart w:id="1590" w:name="_Toc79535975"/>
      <w:bookmarkStart w:id="1591" w:name="_Toc79536231"/>
      <w:bookmarkStart w:id="1592" w:name="_Toc79536349"/>
      <w:bookmarkStart w:id="1593" w:name="_Toc79536733"/>
      <w:bookmarkStart w:id="1594" w:name="_Toc79578969"/>
      <w:bookmarkStart w:id="1595" w:name="_Toc79579137"/>
      <w:bookmarkEnd w:id="1586"/>
      <w:bookmarkEnd w:id="1587"/>
      <w:bookmarkEnd w:id="1588"/>
      <w:bookmarkEnd w:id="1589"/>
      <w:bookmarkEnd w:id="1590"/>
      <w:bookmarkEnd w:id="1591"/>
      <w:bookmarkEnd w:id="1592"/>
      <w:bookmarkEnd w:id="1593"/>
      <w:bookmarkEnd w:id="1594"/>
      <w:bookmarkEnd w:id="1595"/>
    </w:p>
    <w:p w14:paraId="52F391D8" w14:textId="77777777" w:rsidR="00FD4AE6" w:rsidRPr="00FD4AE6" w:rsidRDefault="00FD4AE6" w:rsidP="00FD4AE6">
      <w:pPr>
        <w:pStyle w:val="ListParagraph"/>
        <w:numPr>
          <w:ilvl w:val="1"/>
          <w:numId w:val="28"/>
        </w:numPr>
        <w:outlineLvl w:val="2"/>
        <w:rPr>
          <w:b/>
          <w:bCs/>
          <w:vanish/>
        </w:rPr>
      </w:pPr>
      <w:bookmarkStart w:id="1596" w:name="_Toc79141695"/>
      <w:bookmarkStart w:id="1597" w:name="_Toc79142178"/>
      <w:bookmarkStart w:id="1598" w:name="_Toc79142311"/>
      <w:bookmarkStart w:id="1599" w:name="_Toc79142429"/>
      <w:bookmarkStart w:id="1600" w:name="_Toc79411395"/>
      <w:bookmarkStart w:id="1601" w:name="_Toc79535260"/>
      <w:bookmarkStart w:id="1602" w:name="_Toc79535976"/>
      <w:bookmarkStart w:id="1603" w:name="_Toc79536232"/>
      <w:bookmarkStart w:id="1604" w:name="_Toc79536350"/>
      <w:bookmarkStart w:id="1605" w:name="_Toc79536734"/>
      <w:bookmarkStart w:id="1606" w:name="_Toc79578272"/>
      <w:bookmarkStart w:id="1607" w:name="_Toc79578517"/>
      <w:bookmarkStart w:id="1608" w:name="_Toc79578645"/>
      <w:bookmarkStart w:id="1609" w:name="_Toc79578779"/>
      <w:bookmarkStart w:id="1610" w:name="_Toc79578970"/>
      <w:bookmarkStart w:id="1611" w:name="_Toc79579138"/>
      <w:bookmarkEnd w:id="1596"/>
      <w:bookmarkEnd w:id="1597"/>
      <w:bookmarkEnd w:id="1598"/>
      <w:bookmarkEnd w:id="1599"/>
      <w:bookmarkEnd w:id="1600"/>
      <w:bookmarkEnd w:id="1601"/>
      <w:bookmarkEnd w:id="1602"/>
      <w:bookmarkEnd w:id="1603"/>
      <w:bookmarkEnd w:id="1604"/>
      <w:bookmarkEnd w:id="1605"/>
      <w:bookmarkEnd w:id="1606"/>
      <w:bookmarkEnd w:id="1607"/>
      <w:bookmarkEnd w:id="1608"/>
      <w:bookmarkEnd w:id="1609"/>
      <w:bookmarkEnd w:id="1610"/>
      <w:bookmarkEnd w:id="1611"/>
    </w:p>
    <w:p w14:paraId="556A3EFD" w14:textId="77777777" w:rsidR="00FD4AE6" w:rsidRPr="00FD4AE6" w:rsidRDefault="00FD4AE6" w:rsidP="00FD4AE6">
      <w:pPr>
        <w:pStyle w:val="ListParagraph"/>
        <w:numPr>
          <w:ilvl w:val="1"/>
          <w:numId w:val="28"/>
        </w:numPr>
        <w:outlineLvl w:val="2"/>
        <w:rPr>
          <w:b/>
          <w:bCs/>
          <w:vanish/>
        </w:rPr>
      </w:pPr>
      <w:bookmarkStart w:id="1612" w:name="_Toc79141696"/>
      <w:bookmarkStart w:id="1613" w:name="_Toc79142179"/>
      <w:bookmarkStart w:id="1614" w:name="_Toc79142312"/>
      <w:bookmarkStart w:id="1615" w:name="_Toc79142430"/>
      <w:bookmarkStart w:id="1616" w:name="_Toc79411396"/>
      <w:bookmarkStart w:id="1617" w:name="_Toc79535261"/>
      <w:bookmarkStart w:id="1618" w:name="_Toc79535977"/>
      <w:bookmarkStart w:id="1619" w:name="_Toc79536233"/>
      <w:bookmarkStart w:id="1620" w:name="_Toc79536351"/>
      <w:bookmarkStart w:id="1621" w:name="_Toc79536735"/>
      <w:bookmarkStart w:id="1622" w:name="_Toc79578273"/>
      <w:bookmarkStart w:id="1623" w:name="_Toc79578518"/>
      <w:bookmarkStart w:id="1624" w:name="_Toc79578646"/>
      <w:bookmarkStart w:id="1625" w:name="_Toc79578780"/>
      <w:bookmarkStart w:id="1626" w:name="_Toc79578971"/>
      <w:bookmarkStart w:id="1627" w:name="_Toc79579139"/>
      <w:bookmarkEnd w:id="1612"/>
      <w:bookmarkEnd w:id="1613"/>
      <w:bookmarkEnd w:id="1614"/>
      <w:bookmarkEnd w:id="1615"/>
      <w:bookmarkEnd w:id="1616"/>
      <w:bookmarkEnd w:id="1617"/>
      <w:bookmarkEnd w:id="1618"/>
      <w:bookmarkEnd w:id="1619"/>
      <w:bookmarkEnd w:id="1620"/>
      <w:bookmarkEnd w:id="1621"/>
      <w:bookmarkEnd w:id="1622"/>
      <w:bookmarkEnd w:id="1623"/>
      <w:bookmarkEnd w:id="1624"/>
      <w:bookmarkEnd w:id="1625"/>
      <w:bookmarkEnd w:id="1626"/>
      <w:bookmarkEnd w:id="1627"/>
    </w:p>
    <w:p w14:paraId="7A2499FE" w14:textId="652EF497" w:rsidR="00F977FA" w:rsidRPr="00E1087B" w:rsidRDefault="00F977FA" w:rsidP="00FD4AE6">
      <w:pPr>
        <w:pStyle w:val="Heading3"/>
      </w:pPr>
      <w:bookmarkStart w:id="1628" w:name="_Toc79142431"/>
      <w:bookmarkStart w:id="1629" w:name="_Toc79411397"/>
      <w:bookmarkStart w:id="1630" w:name="_Toc79535262"/>
      <w:bookmarkStart w:id="1631" w:name="_Toc79535978"/>
      <w:bookmarkStart w:id="1632" w:name="_Toc79536234"/>
      <w:bookmarkStart w:id="1633" w:name="_Toc79536352"/>
      <w:bookmarkStart w:id="1634" w:name="_Toc79536736"/>
      <w:bookmarkStart w:id="1635" w:name="_Toc79578972"/>
      <w:bookmarkStart w:id="1636" w:name="_Toc79579140"/>
      <w:r w:rsidRPr="00E1087B">
        <w:t>Home Page</w:t>
      </w:r>
      <w:bookmarkEnd w:id="1628"/>
      <w:bookmarkEnd w:id="1629"/>
      <w:bookmarkEnd w:id="1630"/>
      <w:bookmarkEnd w:id="1631"/>
      <w:bookmarkEnd w:id="1632"/>
      <w:bookmarkEnd w:id="1633"/>
      <w:bookmarkEnd w:id="1634"/>
      <w:bookmarkEnd w:id="1635"/>
      <w:bookmarkEnd w:id="1636"/>
    </w:p>
    <w:p w14:paraId="14F77715" w14:textId="506D5681" w:rsidR="00F977FA" w:rsidRDefault="00F977FA" w:rsidP="00F977FA">
      <w:r>
        <w:t>The home page is the landing page that users view immediately they open the application. It gives a brief overview of the system</w:t>
      </w:r>
      <w:r w:rsidR="001A7D5C">
        <w:t xml:space="preserve"> and other web pages available. It also </w:t>
      </w:r>
      <w:r>
        <w:t>helps the user navigate easily through the system.</w:t>
      </w:r>
      <w:r w:rsidR="00DF1C58">
        <w:t xml:space="preserve"> Figure 4.33 shows the home page.</w:t>
      </w:r>
    </w:p>
    <w:p w14:paraId="10157336" w14:textId="77777777" w:rsidR="00037E9E" w:rsidRDefault="00037E9E" w:rsidP="00F977FA"/>
    <w:p w14:paraId="0C3048F1" w14:textId="1D117DEE" w:rsidR="00037E9E" w:rsidRDefault="008132DC" w:rsidP="00037E9E">
      <w:pPr>
        <w:keepNext/>
        <w:jc w:val="center"/>
      </w:pPr>
      <w:r w:rsidRPr="008132DC">
        <w:rPr>
          <w:noProof/>
          <w:lang w:val="en-US"/>
        </w:rPr>
        <w:drawing>
          <wp:inline distT="0" distB="0" distL="0" distR="0" wp14:anchorId="4318D0D4" wp14:editId="6C4769F1">
            <wp:extent cx="5943600" cy="28727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57"/>
                    <a:srcRect t="14079"/>
                    <a:stretch>
                      <a:fillRect/>
                    </a:stretch>
                  </pic:blipFill>
                  <pic:spPr>
                    <a:xfrm>
                      <a:off x="0" y="0"/>
                      <a:ext cx="5943600" cy="2872740"/>
                    </a:xfrm>
                    <a:prstGeom prst="rect">
                      <a:avLst/>
                    </a:prstGeom>
                  </pic:spPr>
                </pic:pic>
              </a:graphicData>
            </a:graphic>
          </wp:inline>
        </w:drawing>
      </w:r>
    </w:p>
    <w:p w14:paraId="210B9B2C" w14:textId="2A8980B6" w:rsidR="00037E9E" w:rsidRDefault="00037E9E" w:rsidP="00696052">
      <w:pPr>
        <w:pStyle w:val="Caption"/>
      </w:pPr>
      <w:bookmarkStart w:id="1637" w:name="_Toc77532293"/>
      <w:bookmarkStart w:id="1638" w:name="_Toc77532367"/>
      <w:bookmarkStart w:id="1639" w:name="_Toc78530390"/>
      <w:bookmarkStart w:id="1640" w:name="_Toc79131701"/>
      <w:bookmarkStart w:id="1641" w:name="_Toc79532028"/>
      <w:bookmarkStart w:id="1642" w:name="_Toc79534695"/>
      <w:bookmarkStart w:id="1643" w:name="_Toc79650284"/>
      <w:bookmarkStart w:id="1644" w:name="_Toc79650756"/>
      <w:r>
        <w:t xml:space="preserve">Figure </w:t>
      </w:r>
      <w:r w:rsidR="00EA52E1">
        <w:t>4</w:t>
      </w:r>
      <w:r w:rsidR="00710223">
        <w:t>.</w:t>
      </w:r>
      <w:r w:rsidR="00710223">
        <w:fldChar w:fldCharType="begin"/>
      </w:r>
      <w:r w:rsidR="00710223">
        <w:instrText xml:space="preserve"> SEQ Figure \* ARABIC \s 1 </w:instrText>
      </w:r>
      <w:r w:rsidR="00710223">
        <w:fldChar w:fldCharType="separate"/>
      </w:r>
      <w:r w:rsidR="006A14C1">
        <w:rPr>
          <w:noProof/>
        </w:rPr>
        <w:t>33</w:t>
      </w:r>
      <w:r w:rsidR="00710223">
        <w:fldChar w:fldCharType="end"/>
      </w:r>
      <w:r>
        <w:rPr>
          <w:noProof/>
        </w:rPr>
        <w:t xml:space="preserve"> </w:t>
      </w:r>
      <w:r w:rsidR="00EA52E1">
        <w:rPr>
          <w:noProof/>
        </w:rPr>
        <w:t xml:space="preserve">  </w:t>
      </w:r>
      <w:r>
        <w:rPr>
          <w:noProof/>
        </w:rPr>
        <w:t>Home Page</w:t>
      </w:r>
      <w:bookmarkEnd w:id="1637"/>
      <w:bookmarkEnd w:id="1638"/>
      <w:bookmarkEnd w:id="1639"/>
      <w:bookmarkEnd w:id="1640"/>
      <w:bookmarkEnd w:id="1641"/>
      <w:bookmarkEnd w:id="1642"/>
      <w:bookmarkEnd w:id="1643"/>
      <w:bookmarkEnd w:id="1644"/>
    </w:p>
    <w:p w14:paraId="623A12D9" w14:textId="3B5C7C01" w:rsidR="001F1B0D" w:rsidRDefault="001F1B0D" w:rsidP="00F977FA"/>
    <w:p w14:paraId="660E1677" w14:textId="77777777" w:rsidR="00075395" w:rsidRDefault="00075395" w:rsidP="00F977FA"/>
    <w:p w14:paraId="168800E9" w14:textId="77777777" w:rsidR="00774239" w:rsidRPr="00774239" w:rsidRDefault="00774239" w:rsidP="000B0C77">
      <w:pPr>
        <w:pStyle w:val="ListParagraph"/>
        <w:numPr>
          <w:ilvl w:val="1"/>
          <w:numId w:val="6"/>
        </w:numPr>
        <w:outlineLvl w:val="2"/>
        <w:rPr>
          <w:b/>
          <w:bCs/>
          <w:vanish/>
        </w:rPr>
      </w:pPr>
      <w:bookmarkStart w:id="1645" w:name="_Toc79132258"/>
      <w:bookmarkStart w:id="1646" w:name="_Toc79133841"/>
      <w:bookmarkStart w:id="1647" w:name="_Toc79137111"/>
      <w:bookmarkStart w:id="1648" w:name="_Toc79141698"/>
      <w:bookmarkStart w:id="1649" w:name="_Toc79142181"/>
      <w:bookmarkStart w:id="1650" w:name="_Toc79142314"/>
      <w:bookmarkStart w:id="1651" w:name="_Toc79142432"/>
      <w:bookmarkStart w:id="1652" w:name="_Toc79411398"/>
      <w:bookmarkStart w:id="1653" w:name="_Toc79535263"/>
      <w:bookmarkStart w:id="1654" w:name="_Toc79535979"/>
      <w:bookmarkStart w:id="1655" w:name="_Toc79536235"/>
      <w:bookmarkStart w:id="1656" w:name="_Toc79536353"/>
      <w:bookmarkStart w:id="1657" w:name="_Toc79536737"/>
      <w:bookmarkStart w:id="1658" w:name="_Toc79578275"/>
      <w:bookmarkStart w:id="1659" w:name="_Toc79578520"/>
      <w:bookmarkStart w:id="1660" w:name="_Toc79578648"/>
      <w:bookmarkStart w:id="1661" w:name="_Toc79578782"/>
      <w:bookmarkStart w:id="1662" w:name="_Toc79578973"/>
      <w:bookmarkStart w:id="1663" w:name="_Toc79579141"/>
      <w:bookmarkEnd w:id="1645"/>
      <w:bookmarkEnd w:id="1646"/>
      <w:bookmarkEnd w:id="1647"/>
      <w:bookmarkEnd w:id="1648"/>
      <w:bookmarkEnd w:id="1649"/>
      <w:bookmarkEnd w:id="1650"/>
      <w:bookmarkEnd w:id="1651"/>
      <w:bookmarkEnd w:id="1652"/>
      <w:bookmarkEnd w:id="1653"/>
      <w:bookmarkEnd w:id="1654"/>
      <w:bookmarkEnd w:id="1655"/>
      <w:bookmarkEnd w:id="1656"/>
      <w:bookmarkEnd w:id="1657"/>
      <w:bookmarkEnd w:id="1658"/>
      <w:bookmarkEnd w:id="1659"/>
      <w:bookmarkEnd w:id="1660"/>
      <w:bookmarkEnd w:id="1661"/>
      <w:bookmarkEnd w:id="1662"/>
      <w:bookmarkEnd w:id="1663"/>
    </w:p>
    <w:p w14:paraId="245DAB29" w14:textId="77777777" w:rsidR="00774239" w:rsidRPr="00774239" w:rsidRDefault="00774239" w:rsidP="000B0C77">
      <w:pPr>
        <w:pStyle w:val="ListParagraph"/>
        <w:numPr>
          <w:ilvl w:val="1"/>
          <w:numId w:val="6"/>
        </w:numPr>
        <w:outlineLvl w:val="2"/>
        <w:rPr>
          <w:b/>
          <w:bCs/>
          <w:vanish/>
        </w:rPr>
      </w:pPr>
      <w:bookmarkStart w:id="1664" w:name="_Toc79132259"/>
      <w:bookmarkStart w:id="1665" w:name="_Toc79133842"/>
      <w:bookmarkStart w:id="1666" w:name="_Toc79137112"/>
      <w:bookmarkStart w:id="1667" w:name="_Toc79141699"/>
      <w:bookmarkStart w:id="1668" w:name="_Toc79142182"/>
      <w:bookmarkStart w:id="1669" w:name="_Toc79142315"/>
      <w:bookmarkStart w:id="1670" w:name="_Toc79142433"/>
      <w:bookmarkStart w:id="1671" w:name="_Toc79411399"/>
      <w:bookmarkStart w:id="1672" w:name="_Toc79535264"/>
      <w:bookmarkStart w:id="1673" w:name="_Toc79535980"/>
      <w:bookmarkStart w:id="1674" w:name="_Toc79536236"/>
      <w:bookmarkStart w:id="1675" w:name="_Toc79536354"/>
      <w:bookmarkStart w:id="1676" w:name="_Toc79536738"/>
      <w:bookmarkStart w:id="1677" w:name="_Toc79578276"/>
      <w:bookmarkStart w:id="1678" w:name="_Toc79578521"/>
      <w:bookmarkStart w:id="1679" w:name="_Toc79578649"/>
      <w:bookmarkStart w:id="1680" w:name="_Toc79578783"/>
      <w:bookmarkStart w:id="1681" w:name="_Toc79578974"/>
      <w:bookmarkStart w:id="1682" w:name="_Toc79579142"/>
      <w:bookmarkEnd w:id="1664"/>
      <w:bookmarkEnd w:id="1665"/>
      <w:bookmarkEnd w:id="1666"/>
      <w:bookmarkEnd w:id="1667"/>
      <w:bookmarkEnd w:id="1668"/>
      <w:bookmarkEnd w:id="1669"/>
      <w:bookmarkEnd w:id="1670"/>
      <w:bookmarkEnd w:id="1671"/>
      <w:bookmarkEnd w:id="1672"/>
      <w:bookmarkEnd w:id="1673"/>
      <w:bookmarkEnd w:id="1674"/>
      <w:bookmarkEnd w:id="1675"/>
      <w:bookmarkEnd w:id="1676"/>
      <w:bookmarkEnd w:id="1677"/>
      <w:bookmarkEnd w:id="1678"/>
      <w:bookmarkEnd w:id="1679"/>
      <w:bookmarkEnd w:id="1680"/>
      <w:bookmarkEnd w:id="1681"/>
      <w:bookmarkEnd w:id="1682"/>
    </w:p>
    <w:p w14:paraId="0B6E13E8" w14:textId="77777777" w:rsidR="00774239" w:rsidRPr="00774239" w:rsidRDefault="00774239" w:rsidP="000B0C77">
      <w:pPr>
        <w:pStyle w:val="ListParagraph"/>
        <w:numPr>
          <w:ilvl w:val="2"/>
          <w:numId w:val="6"/>
        </w:numPr>
        <w:outlineLvl w:val="2"/>
        <w:rPr>
          <w:b/>
          <w:bCs/>
          <w:vanish/>
        </w:rPr>
      </w:pPr>
      <w:bookmarkStart w:id="1683" w:name="_Toc79132260"/>
      <w:bookmarkStart w:id="1684" w:name="_Toc79133843"/>
      <w:bookmarkStart w:id="1685" w:name="_Toc79137113"/>
      <w:bookmarkStart w:id="1686" w:name="_Toc79141700"/>
      <w:bookmarkStart w:id="1687" w:name="_Toc79142183"/>
      <w:bookmarkStart w:id="1688" w:name="_Toc79142316"/>
      <w:bookmarkStart w:id="1689" w:name="_Toc79142434"/>
      <w:bookmarkStart w:id="1690" w:name="_Toc79411400"/>
      <w:bookmarkStart w:id="1691" w:name="_Toc79535265"/>
      <w:bookmarkStart w:id="1692" w:name="_Toc79535981"/>
      <w:bookmarkStart w:id="1693" w:name="_Toc79536237"/>
      <w:bookmarkStart w:id="1694" w:name="_Toc79536355"/>
      <w:bookmarkStart w:id="1695" w:name="_Toc79536739"/>
      <w:bookmarkStart w:id="1696" w:name="_Toc79578277"/>
      <w:bookmarkStart w:id="1697" w:name="_Toc79578522"/>
      <w:bookmarkStart w:id="1698" w:name="_Toc79578650"/>
      <w:bookmarkStart w:id="1699" w:name="_Toc79578784"/>
      <w:bookmarkStart w:id="1700" w:name="_Toc79578975"/>
      <w:bookmarkStart w:id="1701" w:name="_Toc79579143"/>
      <w:bookmarkEnd w:id="1683"/>
      <w:bookmarkEnd w:id="1684"/>
      <w:bookmarkEnd w:id="1685"/>
      <w:bookmarkEnd w:id="1686"/>
      <w:bookmarkEnd w:id="1687"/>
      <w:bookmarkEnd w:id="1688"/>
      <w:bookmarkEnd w:id="1689"/>
      <w:bookmarkEnd w:id="1690"/>
      <w:bookmarkEnd w:id="1691"/>
      <w:bookmarkEnd w:id="1692"/>
      <w:bookmarkEnd w:id="1693"/>
      <w:bookmarkEnd w:id="1694"/>
      <w:bookmarkEnd w:id="1695"/>
      <w:bookmarkEnd w:id="1696"/>
      <w:bookmarkEnd w:id="1697"/>
      <w:bookmarkEnd w:id="1698"/>
      <w:bookmarkEnd w:id="1699"/>
      <w:bookmarkEnd w:id="1700"/>
      <w:bookmarkEnd w:id="1701"/>
    </w:p>
    <w:p w14:paraId="2469554B" w14:textId="387C163E" w:rsidR="001F1B0D" w:rsidRPr="00E1087B" w:rsidRDefault="001F1B0D" w:rsidP="00E1087B">
      <w:pPr>
        <w:pStyle w:val="Heading3"/>
      </w:pPr>
      <w:bookmarkStart w:id="1702" w:name="_Toc79142435"/>
      <w:bookmarkStart w:id="1703" w:name="_Toc79411401"/>
      <w:bookmarkStart w:id="1704" w:name="_Toc79535266"/>
      <w:bookmarkStart w:id="1705" w:name="_Toc79535982"/>
      <w:bookmarkStart w:id="1706" w:name="_Toc79536238"/>
      <w:bookmarkStart w:id="1707" w:name="_Toc79536356"/>
      <w:bookmarkStart w:id="1708" w:name="_Toc79536740"/>
      <w:bookmarkStart w:id="1709" w:name="_Toc79578976"/>
      <w:bookmarkStart w:id="1710" w:name="_Toc79579144"/>
      <w:r w:rsidRPr="00E1087B">
        <w:t>Registration Page</w:t>
      </w:r>
      <w:bookmarkEnd w:id="1702"/>
      <w:bookmarkEnd w:id="1703"/>
      <w:bookmarkEnd w:id="1704"/>
      <w:bookmarkEnd w:id="1705"/>
      <w:bookmarkEnd w:id="1706"/>
      <w:bookmarkEnd w:id="1707"/>
      <w:bookmarkEnd w:id="1708"/>
      <w:bookmarkEnd w:id="1709"/>
      <w:bookmarkEnd w:id="1710"/>
    </w:p>
    <w:p w14:paraId="0B018F57" w14:textId="4A202E37" w:rsidR="00EB54D3" w:rsidRDefault="00EB54D3" w:rsidP="001F1B0D">
      <w:r>
        <w:t xml:space="preserve">On this page, new users </w:t>
      </w:r>
      <w:r w:rsidR="00A77070">
        <w:t>must</w:t>
      </w:r>
      <w:r>
        <w:t xml:space="preserve"> create an account to be able to interact with </w:t>
      </w:r>
      <w:r w:rsidR="001A7D5C">
        <w:t>the system</w:t>
      </w:r>
      <w:r>
        <w:t>. They would be required to input their first name, last name, email, and password</w:t>
      </w:r>
      <w:r w:rsidR="004B2DCA">
        <w:t>,</w:t>
      </w:r>
      <w:r>
        <w:t xml:space="preserve"> which would be saved into the database.</w:t>
      </w:r>
      <w:r w:rsidR="00DF1C58" w:rsidRPr="00DF1C58">
        <w:t xml:space="preserve"> </w:t>
      </w:r>
      <w:r w:rsidR="00DF1C58">
        <w:t>Figure 4.34 shows the registration page.</w:t>
      </w:r>
    </w:p>
    <w:p w14:paraId="4F268164" w14:textId="77777777" w:rsidR="00EA52E1" w:rsidRDefault="00EA52E1" w:rsidP="001F1B0D"/>
    <w:p w14:paraId="7B503DC1" w14:textId="6097D48D" w:rsidR="00037E9E" w:rsidRDefault="008132DC" w:rsidP="00037E9E">
      <w:pPr>
        <w:keepNext/>
        <w:jc w:val="center"/>
      </w:pPr>
      <w:r w:rsidRPr="008132DC">
        <w:rPr>
          <w:noProof/>
          <w:lang w:val="en-US"/>
        </w:rPr>
        <w:drawing>
          <wp:inline distT="0" distB="0" distL="0" distR="0" wp14:anchorId="3BC214B7" wp14:editId="56BEDD72">
            <wp:extent cx="5943600" cy="289814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58"/>
                    <a:srcRect t="13311"/>
                    <a:stretch>
                      <a:fillRect/>
                    </a:stretch>
                  </pic:blipFill>
                  <pic:spPr>
                    <a:xfrm>
                      <a:off x="0" y="0"/>
                      <a:ext cx="5943600" cy="2898140"/>
                    </a:xfrm>
                    <a:prstGeom prst="rect">
                      <a:avLst/>
                    </a:prstGeom>
                  </pic:spPr>
                </pic:pic>
              </a:graphicData>
            </a:graphic>
          </wp:inline>
        </w:drawing>
      </w:r>
    </w:p>
    <w:p w14:paraId="505EBC75" w14:textId="5F83192C" w:rsidR="00037E9E" w:rsidRDefault="00037E9E" w:rsidP="00696052">
      <w:pPr>
        <w:pStyle w:val="Caption"/>
      </w:pPr>
      <w:bookmarkStart w:id="1711" w:name="_Toc77532294"/>
      <w:bookmarkStart w:id="1712" w:name="_Toc77532368"/>
      <w:bookmarkStart w:id="1713" w:name="_Toc78530391"/>
      <w:bookmarkStart w:id="1714" w:name="_Toc79131702"/>
      <w:bookmarkStart w:id="1715" w:name="_Toc79532029"/>
      <w:bookmarkStart w:id="1716" w:name="_Toc79534696"/>
      <w:bookmarkStart w:id="1717" w:name="_Toc79650285"/>
      <w:bookmarkStart w:id="1718" w:name="_Toc79650757"/>
      <w:r>
        <w:t xml:space="preserve">Figure </w:t>
      </w:r>
      <w:r w:rsidR="00EA52E1">
        <w:t>4</w:t>
      </w:r>
      <w:r w:rsidR="00710223">
        <w:t>.</w:t>
      </w:r>
      <w:r w:rsidR="00710223">
        <w:fldChar w:fldCharType="begin"/>
      </w:r>
      <w:r w:rsidR="00710223">
        <w:instrText xml:space="preserve"> SEQ Figure \* ARABIC \s 1 </w:instrText>
      </w:r>
      <w:r w:rsidR="00710223">
        <w:fldChar w:fldCharType="separate"/>
      </w:r>
      <w:r w:rsidR="006A14C1">
        <w:rPr>
          <w:noProof/>
        </w:rPr>
        <w:t>34</w:t>
      </w:r>
      <w:r w:rsidR="00710223">
        <w:fldChar w:fldCharType="end"/>
      </w:r>
      <w:r>
        <w:t xml:space="preserve"> </w:t>
      </w:r>
      <w:r w:rsidR="00EA52E1">
        <w:t xml:space="preserve">  </w:t>
      </w:r>
      <w:r>
        <w:t>Registration Page</w:t>
      </w:r>
      <w:bookmarkEnd w:id="1711"/>
      <w:bookmarkEnd w:id="1712"/>
      <w:bookmarkEnd w:id="1713"/>
      <w:bookmarkEnd w:id="1714"/>
      <w:bookmarkEnd w:id="1715"/>
      <w:bookmarkEnd w:id="1716"/>
      <w:bookmarkEnd w:id="1717"/>
      <w:bookmarkEnd w:id="1718"/>
    </w:p>
    <w:p w14:paraId="11CC3987" w14:textId="77777777" w:rsidR="00EB54D3" w:rsidRPr="001F1B0D" w:rsidRDefault="00EB54D3" w:rsidP="001F1B0D"/>
    <w:p w14:paraId="6E113973" w14:textId="74A72D78" w:rsidR="001F1B0D" w:rsidRPr="00E1087B" w:rsidRDefault="001F1B0D" w:rsidP="00E1087B">
      <w:pPr>
        <w:pStyle w:val="Heading3"/>
      </w:pPr>
      <w:bookmarkStart w:id="1719" w:name="_Toc79142436"/>
      <w:bookmarkStart w:id="1720" w:name="_Toc79411402"/>
      <w:bookmarkStart w:id="1721" w:name="_Toc79535267"/>
      <w:bookmarkStart w:id="1722" w:name="_Toc79535983"/>
      <w:bookmarkStart w:id="1723" w:name="_Toc79536239"/>
      <w:bookmarkStart w:id="1724" w:name="_Toc79536357"/>
      <w:bookmarkStart w:id="1725" w:name="_Toc79536741"/>
      <w:bookmarkStart w:id="1726" w:name="_Toc79578977"/>
      <w:bookmarkStart w:id="1727" w:name="_Toc79579145"/>
      <w:r w:rsidRPr="00E1087B">
        <w:t>Login Page</w:t>
      </w:r>
      <w:bookmarkEnd w:id="1719"/>
      <w:bookmarkEnd w:id="1720"/>
      <w:bookmarkEnd w:id="1721"/>
      <w:bookmarkEnd w:id="1722"/>
      <w:bookmarkEnd w:id="1723"/>
      <w:bookmarkEnd w:id="1724"/>
      <w:bookmarkEnd w:id="1725"/>
      <w:bookmarkEnd w:id="1726"/>
      <w:bookmarkEnd w:id="1727"/>
    </w:p>
    <w:p w14:paraId="787AAACD" w14:textId="66CCBEB7" w:rsidR="00F977FA" w:rsidRDefault="00EB54D3" w:rsidP="00F977FA">
      <w:r>
        <w:t xml:space="preserve">The login page allows existing users into the system. They would be required to input their </w:t>
      </w:r>
      <w:r w:rsidR="001A7D5C">
        <w:t xml:space="preserve">username </w:t>
      </w:r>
      <w:r>
        <w:t>and password</w:t>
      </w:r>
      <w:r w:rsidR="004B2DCA">
        <w:t>,</w:t>
      </w:r>
      <w:r>
        <w:t xml:space="preserve"> which would be validated via the database.</w:t>
      </w:r>
      <w:r w:rsidR="00DF1C58">
        <w:t xml:space="preserve"> Figure 4.35 shows the login page.</w:t>
      </w:r>
    </w:p>
    <w:p w14:paraId="268D9B56" w14:textId="77777777" w:rsidR="00286D4F" w:rsidRDefault="00286D4F" w:rsidP="00F977FA"/>
    <w:p w14:paraId="5F4B3ABF" w14:textId="77777777" w:rsidR="00037E9E" w:rsidRDefault="00037E9E" w:rsidP="00037E9E">
      <w:pPr>
        <w:keepNext/>
        <w:jc w:val="center"/>
      </w:pPr>
      <w:r>
        <w:rPr>
          <w:noProof/>
          <w:lang w:val="en-US"/>
        </w:rPr>
        <w:lastRenderedPageBreak/>
        <w:drawing>
          <wp:inline distT="0" distB="0" distL="0" distR="0" wp14:anchorId="144752E2" wp14:editId="73E38AAE">
            <wp:extent cx="5942965" cy="2835798"/>
            <wp:effectExtent l="0" t="0" r="635" b="3175"/>
            <wp:docPr id="52" name="Picture 5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 screenshot of a computer&#10;&#10;Description automatically generated with medium confidence"/>
                    <pic:cNvPicPr/>
                  </pic:nvPicPr>
                  <pic:blipFill rotWithShape="1">
                    <a:blip r:embed="rId59">
                      <a:extLst>
                        <a:ext uri="{28A0092B-C50C-407E-A947-70E740481C1C}">
                          <a14:useLocalDpi xmlns:a14="http://schemas.microsoft.com/office/drawing/2010/main" val="0"/>
                        </a:ext>
                      </a:extLst>
                    </a:blip>
                    <a:srcRect t="13510" b="1612"/>
                    <a:stretch/>
                  </pic:blipFill>
                  <pic:spPr bwMode="auto">
                    <a:xfrm>
                      <a:off x="0" y="0"/>
                      <a:ext cx="5943600" cy="2836101"/>
                    </a:xfrm>
                    <a:prstGeom prst="rect">
                      <a:avLst/>
                    </a:prstGeom>
                    <a:ln>
                      <a:noFill/>
                    </a:ln>
                    <a:extLst>
                      <a:ext uri="{53640926-AAD7-44D8-BBD7-CCE9431645EC}">
                        <a14:shadowObscured xmlns:a14="http://schemas.microsoft.com/office/drawing/2010/main"/>
                      </a:ext>
                    </a:extLst>
                  </pic:spPr>
                </pic:pic>
              </a:graphicData>
            </a:graphic>
          </wp:inline>
        </w:drawing>
      </w:r>
    </w:p>
    <w:p w14:paraId="520B2ECF" w14:textId="09BCF6EC" w:rsidR="00037E9E" w:rsidRDefault="00037E9E" w:rsidP="00696052">
      <w:pPr>
        <w:pStyle w:val="Caption"/>
      </w:pPr>
      <w:bookmarkStart w:id="1728" w:name="_Toc77532295"/>
      <w:bookmarkStart w:id="1729" w:name="_Toc77532369"/>
      <w:bookmarkStart w:id="1730" w:name="_Toc78530392"/>
      <w:bookmarkStart w:id="1731" w:name="_Toc79131703"/>
      <w:bookmarkStart w:id="1732" w:name="_Toc79532030"/>
      <w:bookmarkStart w:id="1733" w:name="_Toc79534697"/>
      <w:bookmarkStart w:id="1734" w:name="_Toc79650286"/>
      <w:bookmarkStart w:id="1735" w:name="_Toc79650758"/>
      <w:r>
        <w:t>Figure</w:t>
      </w:r>
      <w:r w:rsidR="00EA52E1">
        <w:t xml:space="preserve"> 4</w:t>
      </w:r>
      <w:r w:rsidR="00710223">
        <w:t>.</w:t>
      </w:r>
      <w:r w:rsidR="00710223">
        <w:fldChar w:fldCharType="begin"/>
      </w:r>
      <w:r w:rsidR="00710223">
        <w:instrText xml:space="preserve"> SEQ Figure \* ARABIC \s 1 </w:instrText>
      </w:r>
      <w:r w:rsidR="00710223">
        <w:fldChar w:fldCharType="separate"/>
      </w:r>
      <w:r w:rsidR="006A14C1">
        <w:rPr>
          <w:noProof/>
        </w:rPr>
        <w:t>35</w:t>
      </w:r>
      <w:r w:rsidR="00710223">
        <w:fldChar w:fldCharType="end"/>
      </w:r>
      <w:r>
        <w:t xml:space="preserve"> </w:t>
      </w:r>
      <w:r w:rsidR="00EA52E1">
        <w:t xml:space="preserve">  </w:t>
      </w:r>
      <w:r>
        <w:t>Login Page</w:t>
      </w:r>
      <w:bookmarkEnd w:id="1728"/>
      <w:bookmarkEnd w:id="1729"/>
      <w:bookmarkEnd w:id="1730"/>
      <w:bookmarkEnd w:id="1731"/>
      <w:bookmarkEnd w:id="1732"/>
      <w:bookmarkEnd w:id="1733"/>
      <w:bookmarkEnd w:id="1734"/>
      <w:bookmarkEnd w:id="1735"/>
    </w:p>
    <w:p w14:paraId="2326B2CF" w14:textId="77777777" w:rsidR="00F977FA" w:rsidRPr="00F977FA" w:rsidRDefault="00F977FA" w:rsidP="00F977FA"/>
    <w:p w14:paraId="10109188" w14:textId="484D000F" w:rsidR="00F977FA" w:rsidRPr="00E1087B" w:rsidRDefault="00F977FA" w:rsidP="00E1087B">
      <w:pPr>
        <w:pStyle w:val="Heading3"/>
      </w:pPr>
      <w:bookmarkStart w:id="1736" w:name="_Toc79142437"/>
      <w:bookmarkStart w:id="1737" w:name="_Toc79411403"/>
      <w:bookmarkStart w:id="1738" w:name="_Toc79535268"/>
      <w:bookmarkStart w:id="1739" w:name="_Toc79535984"/>
      <w:bookmarkStart w:id="1740" w:name="_Toc79536240"/>
      <w:bookmarkStart w:id="1741" w:name="_Toc79536358"/>
      <w:bookmarkStart w:id="1742" w:name="_Toc79536742"/>
      <w:bookmarkStart w:id="1743" w:name="_Toc79578978"/>
      <w:bookmarkStart w:id="1744" w:name="_Toc79579146"/>
      <w:r w:rsidRPr="00E1087B">
        <w:t>View Association Page</w:t>
      </w:r>
      <w:bookmarkEnd w:id="1736"/>
      <w:bookmarkEnd w:id="1737"/>
      <w:bookmarkEnd w:id="1738"/>
      <w:bookmarkEnd w:id="1739"/>
      <w:bookmarkEnd w:id="1740"/>
      <w:bookmarkEnd w:id="1741"/>
      <w:bookmarkEnd w:id="1742"/>
      <w:bookmarkEnd w:id="1743"/>
      <w:bookmarkEnd w:id="1744"/>
    </w:p>
    <w:p w14:paraId="4D082786" w14:textId="45B067EC" w:rsidR="00F977FA" w:rsidRDefault="00F977FA" w:rsidP="00F977FA">
      <w:r w:rsidRPr="00F977FA">
        <w:t>This page specifies a format for file upload, allows users to input a file, and returns an error message if the file format is wrong. Users specify desired minimum support and confidence and can download the generated rules.</w:t>
      </w:r>
      <w:r w:rsidR="00DF1C58">
        <w:t xml:space="preserve"> Figure 4.36 shows the association page.</w:t>
      </w:r>
    </w:p>
    <w:p w14:paraId="671727CD" w14:textId="7B649D45" w:rsidR="00037E9E" w:rsidRDefault="00037E9E" w:rsidP="00037E9E">
      <w:pPr>
        <w:jc w:val="center"/>
      </w:pPr>
    </w:p>
    <w:p w14:paraId="3B801F38" w14:textId="420B4A9A" w:rsidR="00EE68B5" w:rsidRDefault="008132DC" w:rsidP="00EE68B5">
      <w:pPr>
        <w:keepNext/>
        <w:jc w:val="center"/>
      </w:pPr>
      <w:r w:rsidRPr="008132DC">
        <w:rPr>
          <w:noProof/>
          <w:lang w:val="en-US"/>
        </w:rPr>
        <w:drawing>
          <wp:inline distT="0" distB="0" distL="0" distR="0" wp14:anchorId="6FFAF7BC" wp14:editId="17264673">
            <wp:extent cx="5943600" cy="2920365"/>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60"/>
                    <a:srcRect t="14464"/>
                    <a:stretch>
                      <a:fillRect/>
                    </a:stretch>
                  </pic:blipFill>
                  <pic:spPr>
                    <a:xfrm>
                      <a:off x="0" y="0"/>
                      <a:ext cx="5943600" cy="2920365"/>
                    </a:xfrm>
                    <a:prstGeom prst="rect">
                      <a:avLst/>
                    </a:prstGeom>
                  </pic:spPr>
                </pic:pic>
              </a:graphicData>
            </a:graphic>
          </wp:inline>
        </w:drawing>
      </w:r>
    </w:p>
    <w:p w14:paraId="1077CC32" w14:textId="74EBEBC0" w:rsidR="00F977FA" w:rsidRPr="00F977FA" w:rsidRDefault="00EE68B5" w:rsidP="001A3460">
      <w:pPr>
        <w:pStyle w:val="Caption"/>
      </w:pPr>
      <w:bookmarkStart w:id="1745" w:name="_Toc77532297"/>
      <w:bookmarkStart w:id="1746" w:name="_Toc77532371"/>
      <w:r>
        <w:t xml:space="preserve">Figure </w:t>
      </w:r>
      <w:r w:rsidR="00355CB6">
        <w:t>4</w:t>
      </w:r>
      <w:r w:rsidR="00710223">
        <w:t>.</w:t>
      </w:r>
      <w:r w:rsidR="00355CB6">
        <w:t xml:space="preserve">36   </w:t>
      </w:r>
      <w:r>
        <w:t>View Association Page</w:t>
      </w:r>
      <w:bookmarkEnd w:id="1745"/>
      <w:bookmarkEnd w:id="1746"/>
    </w:p>
    <w:p w14:paraId="1D698848" w14:textId="130F094C" w:rsidR="00F977FA" w:rsidRPr="00E1087B" w:rsidRDefault="00EE68B5" w:rsidP="00E1087B">
      <w:pPr>
        <w:pStyle w:val="Heading3"/>
      </w:pPr>
      <w:bookmarkStart w:id="1747" w:name="_Toc79142438"/>
      <w:bookmarkStart w:id="1748" w:name="_Toc79411404"/>
      <w:bookmarkStart w:id="1749" w:name="_Toc79535269"/>
      <w:bookmarkStart w:id="1750" w:name="_Toc79535985"/>
      <w:bookmarkStart w:id="1751" w:name="_Toc79536241"/>
      <w:bookmarkStart w:id="1752" w:name="_Toc79536359"/>
      <w:bookmarkStart w:id="1753" w:name="_Toc79536743"/>
      <w:bookmarkStart w:id="1754" w:name="_Toc79578979"/>
      <w:bookmarkStart w:id="1755" w:name="_Toc79579147"/>
      <w:r w:rsidRPr="00E1087B">
        <w:lastRenderedPageBreak/>
        <w:t>Course Association Mining</w:t>
      </w:r>
      <w:bookmarkEnd w:id="1747"/>
      <w:bookmarkEnd w:id="1748"/>
      <w:bookmarkEnd w:id="1749"/>
      <w:bookmarkEnd w:id="1750"/>
      <w:bookmarkEnd w:id="1751"/>
      <w:bookmarkEnd w:id="1752"/>
      <w:bookmarkEnd w:id="1753"/>
      <w:bookmarkEnd w:id="1754"/>
      <w:bookmarkEnd w:id="1755"/>
    </w:p>
    <w:p w14:paraId="12F197C2" w14:textId="3D69E6D0" w:rsidR="00F977FA" w:rsidRDefault="00F977FA" w:rsidP="00F977FA">
      <w:r w:rsidRPr="00F977FA">
        <w:t>On this page, users also upload files based on a defined format. They input desired courses and grades and can view the relationship between the courses.</w:t>
      </w:r>
      <w:r w:rsidR="00DF1C58" w:rsidRPr="00DF1C58">
        <w:t xml:space="preserve"> </w:t>
      </w:r>
      <w:r w:rsidR="00DF1C58">
        <w:t>Figure 4.37 shows the course association mining page.</w:t>
      </w:r>
    </w:p>
    <w:p w14:paraId="3C070ADE" w14:textId="77777777" w:rsidR="00286D4F" w:rsidRDefault="00286D4F" w:rsidP="00F977FA"/>
    <w:p w14:paraId="25964AAB" w14:textId="671B6C00" w:rsidR="00EE68B5" w:rsidRDefault="008132DC" w:rsidP="00EE68B5">
      <w:pPr>
        <w:keepNext/>
        <w:jc w:val="center"/>
      </w:pPr>
      <w:r w:rsidRPr="008132DC">
        <w:rPr>
          <w:noProof/>
          <w:lang w:val="en-US"/>
        </w:rPr>
        <w:drawing>
          <wp:inline distT="0" distB="0" distL="0" distR="0" wp14:anchorId="220B237A" wp14:editId="2E1A765B">
            <wp:extent cx="5943600" cy="289814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61"/>
                    <a:srcRect t="13311"/>
                    <a:stretch>
                      <a:fillRect/>
                    </a:stretch>
                  </pic:blipFill>
                  <pic:spPr>
                    <a:xfrm>
                      <a:off x="0" y="0"/>
                      <a:ext cx="5943600" cy="2898140"/>
                    </a:xfrm>
                    <a:prstGeom prst="rect">
                      <a:avLst/>
                    </a:prstGeom>
                  </pic:spPr>
                </pic:pic>
              </a:graphicData>
            </a:graphic>
          </wp:inline>
        </w:drawing>
      </w:r>
    </w:p>
    <w:p w14:paraId="1F7DF0D2" w14:textId="63A822BA" w:rsidR="00037E9E" w:rsidRDefault="008132DC" w:rsidP="00696052">
      <w:pPr>
        <w:pStyle w:val="Caption"/>
      </w:pPr>
      <w:r>
        <w:tab/>
      </w:r>
      <w:bookmarkStart w:id="1756" w:name="_Toc77532298"/>
      <w:bookmarkStart w:id="1757" w:name="_Toc77532372"/>
      <w:r w:rsidR="00EE68B5">
        <w:t xml:space="preserve">Figure </w:t>
      </w:r>
      <w:r w:rsidR="00355CB6">
        <w:t>4</w:t>
      </w:r>
      <w:r w:rsidR="00710223">
        <w:t>.</w:t>
      </w:r>
      <w:r w:rsidR="00355CB6">
        <w:t>37</w:t>
      </w:r>
      <w:r w:rsidR="00EE68B5">
        <w:t xml:space="preserve"> </w:t>
      </w:r>
      <w:r w:rsidR="00355CB6">
        <w:t xml:space="preserve">  </w:t>
      </w:r>
      <w:r w:rsidR="00EE68B5">
        <w:t xml:space="preserve">Course </w:t>
      </w:r>
      <w:r w:rsidR="00273941">
        <w:t>A</w:t>
      </w:r>
      <w:r w:rsidR="00EE68B5">
        <w:t>ssociation Mining</w:t>
      </w:r>
      <w:bookmarkEnd w:id="1756"/>
      <w:bookmarkEnd w:id="1757"/>
      <w:r>
        <w:tab/>
      </w:r>
    </w:p>
    <w:p w14:paraId="03D0FE79" w14:textId="03BF0868" w:rsidR="008132DC" w:rsidRDefault="008132DC" w:rsidP="008132DC"/>
    <w:p w14:paraId="52B223D8" w14:textId="665BF203" w:rsidR="008132DC" w:rsidRPr="00E1087B" w:rsidRDefault="008132DC" w:rsidP="00E1087B">
      <w:pPr>
        <w:pStyle w:val="Heading3"/>
      </w:pPr>
      <w:bookmarkStart w:id="1758" w:name="_Toc79142439"/>
      <w:bookmarkStart w:id="1759" w:name="_Toc79411405"/>
      <w:bookmarkStart w:id="1760" w:name="_Toc79535270"/>
      <w:bookmarkStart w:id="1761" w:name="_Toc79535986"/>
      <w:bookmarkStart w:id="1762" w:name="_Toc79536242"/>
      <w:bookmarkStart w:id="1763" w:name="_Toc79536360"/>
      <w:bookmarkStart w:id="1764" w:name="_Toc79536744"/>
      <w:bookmarkStart w:id="1765" w:name="_Toc79578980"/>
      <w:bookmarkStart w:id="1766" w:name="_Toc79579148"/>
      <w:r w:rsidRPr="00E1087B">
        <w:t>Course Performance Prediction Page</w:t>
      </w:r>
      <w:bookmarkEnd w:id="1758"/>
      <w:bookmarkEnd w:id="1759"/>
      <w:bookmarkEnd w:id="1760"/>
      <w:bookmarkEnd w:id="1761"/>
      <w:bookmarkEnd w:id="1762"/>
      <w:bookmarkEnd w:id="1763"/>
      <w:bookmarkEnd w:id="1764"/>
      <w:bookmarkEnd w:id="1765"/>
      <w:bookmarkEnd w:id="1766"/>
    </w:p>
    <w:p w14:paraId="70604E61" w14:textId="4164BCC0" w:rsidR="008132DC" w:rsidRDefault="008132DC" w:rsidP="008132DC">
      <w:r>
        <w:t xml:space="preserve">This page generates association rules based on the questionnaire data. Users can upload their file, specify support and confidence values, and download the resulting association rules </w:t>
      </w:r>
      <w:r w:rsidR="004B2DCA">
        <w:t>on</w:t>
      </w:r>
      <w:r>
        <w:t xml:space="preserve"> </w:t>
      </w:r>
      <w:r w:rsidR="004B2DCA">
        <w:t>course performance factors</w:t>
      </w:r>
      <w:r>
        <w:t>.</w:t>
      </w:r>
      <w:r w:rsidR="00DF1C58" w:rsidRPr="00DF1C58">
        <w:t xml:space="preserve"> </w:t>
      </w:r>
      <w:r w:rsidR="00DF1C58">
        <w:t>Figure 4.38 shows the course performance prediction page.</w:t>
      </w:r>
    </w:p>
    <w:p w14:paraId="54A00293" w14:textId="198FA057" w:rsidR="008132DC" w:rsidRDefault="008132DC" w:rsidP="008132DC">
      <w:pPr>
        <w:jc w:val="center"/>
      </w:pPr>
    </w:p>
    <w:p w14:paraId="45FD7916" w14:textId="77777777" w:rsidR="008132DC" w:rsidRDefault="008132DC" w:rsidP="008132DC">
      <w:pPr>
        <w:keepNext/>
        <w:jc w:val="center"/>
      </w:pPr>
      <w:r w:rsidRPr="008132DC">
        <w:rPr>
          <w:b/>
          <w:bCs/>
          <w:noProof/>
          <w:lang w:val="en-US"/>
        </w:rPr>
        <w:lastRenderedPageBreak/>
        <w:drawing>
          <wp:inline distT="0" distB="0" distL="0" distR="0" wp14:anchorId="4A3CAC2B" wp14:editId="5120C836">
            <wp:extent cx="5943600" cy="2920365"/>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62"/>
                    <a:srcRect t="13695" r="364"/>
                    <a:stretch>
                      <a:fillRect/>
                    </a:stretch>
                  </pic:blipFill>
                  <pic:spPr>
                    <a:xfrm>
                      <a:off x="0" y="0"/>
                      <a:ext cx="5943600" cy="2920365"/>
                    </a:xfrm>
                    <a:prstGeom prst="rect">
                      <a:avLst/>
                    </a:prstGeom>
                  </pic:spPr>
                </pic:pic>
              </a:graphicData>
            </a:graphic>
          </wp:inline>
        </w:drawing>
      </w:r>
    </w:p>
    <w:p w14:paraId="53746884" w14:textId="7FFCE574" w:rsidR="00037E9E" w:rsidRPr="00355CB6" w:rsidRDefault="008132DC" w:rsidP="00696052">
      <w:pPr>
        <w:pStyle w:val="Caption"/>
        <w:rPr>
          <w:b/>
          <w:bCs/>
        </w:rPr>
      </w:pPr>
      <w:bookmarkStart w:id="1767" w:name="_Toc77532299"/>
      <w:bookmarkStart w:id="1768" w:name="_Toc77532373"/>
      <w:r>
        <w:t xml:space="preserve">Figure </w:t>
      </w:r>
      <w:r w:rsidR="00355CB6">
        <w:t>4</w:t>
      </w:r>
      <w:r w:rsidR="00710223">
        <w:t>.</w:t>
      </w:r>
      <w:r w:rsidR="00355CB6">
        <w:t>38</w:t>
      </w:r>
      <w:r>
        <w:t xml:space="preserve"> </w:t>
      </w:r>
      <w:r w:rsidR="00355CB6">
        <w:t xml:space="preserve">  </w:t>
      </w:r>
      <w:r>
        <w:t>Course Prediction</w:t>
      </w:r>
      <w:bookmarkEnd w:id="1767"/>
      <w:bookmarkEnd w:id="1768"/>
      <w:r>
        <w:t xml:space="preserve"> </w:t>
      </w:r>
    </w:p>
    <w:p w14:paraId="223AD4BD" w14:textId="77777777" w:rsidR="00F977FA" w:rsidRPr="00F977FA" w:rsidRDefault="00F977FA" w:rsidP="00F977FA"/>
    <w:p w14:paraId="4F00834B" w14:textId="10E0D702" w:rsidR="00F977FA" w:rsidRPr="00E1087B" w:rsidRDefault="00EE68B5" w:rsidP="00E1087B">
      <w:pPr>
        <w:pStyle w:val="Heading3"/>
      </w:pPr>
      <w:bookmarkStart w:id="1769" w:name="_Toc79142440"/>
      <w:bookmarkStart w:id="1770" w:name="_Toc79411406"/>
      <w:bookmarkStart w:id="1771" w:name="_Toc79535271"/>
      <w:bookmarkStart w:id="1772" w:name="_Toc79535987"/>
      <w:bookmarkStart w:id="1773" w:name="_Toc79536243"/>
      <w:bookmarkStart w:id="1774" w:name="_Toc79536361"/>
      <w:bookmarkStart w:id="1775" w:name="_Toc79536745"/>
      <w:bookmarkStart w:id="1776" w:name="_Toc79578981"/>
      <w:bookmarkStart w:id="1777" w:name="_Toc79579149"/>
      <w:r w:rsidRPr="00E1087B">
        <w:t>Dashboard</w:t>
      </w:r>
      <w:bookmarkEnd w:id="1769"/>
      <w:bookmarkEnd w:id="1770"/>
      <w:bookmarkEnd w:id="1771"/>
      <w:bookmarkEnd w:id="1772"/>
      <w:bookmarkEnd w:id="1773"/>
      <w:bookmarkEnd w:id="1774"/>
      <w:bookmarkEnd w:id="1775"/>
      <w:bookmarkEnd w:id="1776"/>
      <w:bookmarkEnd w:id="1777"/>
    </w:p>
    <w:p w14:paraId="0AF92DBC" w14:textId="7D0E726E" w:rsidR="00F977FA" w:rsidRDefault="00F977FA" w:rsidP="00F977FA">
      <w:r w:rsidRPr="00F977FA">
        <w:t>The dashboard page shows the visualisation charts that are generated from a user uploaded file. The dashboards are interactive for maximum user experience.</w:t>
      </w:r>
      <w:r w:rsidR="00DF1C58" w:rsidRPr="00DF1C58">
        <w:t xml:space="preserve"> </w:t>
      </w:r>
      <w:r w:rsidR="00DF1C58">
        <w:t>Figure 4.39 shows the dashboard page.</w:t>
      </w:r>
    </w:p>
    <w:p w14:paraId="1CDE715A" w14:textId="77777777" w:rsidR="00286D4F" w:rsidRDefault="00286D4F" w:rsidP="00F977FA"/>
    <w:p w14:paraId="1A0EB09C" w14:textId="40184985" w:rsidR="00EE68B5" w:rsidRDefault="008132DC" w:rsidP="00EE68B5">
      <w:pPr>
        <w:keepNext/>
        <w:jc w:val="center"/>
      </w:pPr>
      <w:r w:rsidRPr="008132DC">
        <w:rPr>
          <w:noProof/>
          <w:lang w:val="en-US"/>
        </w:rPr>
        <w:lastRenderedPageBreak/>
        <w:drawing>
          <wp:inline distT="0" distB="0" distL="0" distR="0" wp14:anchorId="620E8E96" wp14:editId="304FD4E3">
            <wp:extent cx="5940719" cy="1772156"/>
            <wp:effectExtent l="0" t="0" r="317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rotWithShape="1">
                    <a:blip r:embed="rId63"/>
                    <a:srcRect t="13695" r="797" b="7689"/>
                    <a:stretch/>
                  </pic:blipFill>
                  <pic:spPr bwMode="auto">
                    <a:xfrm>
                      <a:off x="0" y="0"/>
                      <a:ext cx="5955762" cy="1776643"/>
                    </a:xfrm>
                    <a:prstGeom prst="rect">
                      <a:avLst/>
                    </a:prstGeom>
                    <a:ln>
                      <a:noFill/>
                    </a:ln>
                    <a:extLst>
                      <a:ext uri="{53640926-AAD7-44D8-BBD7-CCE9431645EC}">
                        <a14:shadowObscured xmlns:a14="http://schemas.microsoft.com/office/drawing/2010/main"/>
                      </a:ext>
                    </a:extLst>
                  </pic:spPr>
                </pic:pic>
              </a:graphicData>
            </a:graphic>
          </wp:inline>
        </w:drawing>
      </w:r>
    </w:p>
    <w:p w14:paraId="7EC93FF7" w14:textId="67B02731" w:rsidR="00355CB6" w:rsidRDefault="00355CB6" w:rsidP="00EE68B5">
      <w:pPr>
        <w:keepNext/>
        <w:jc w:val="center"/>
      </w:pPr>
      <w:r w:rsidRPr="00355CB6">
        <w:rPr>
          <w:noProof/>
          <w:lang w:val="en-US"/>
        </w:rPr>
        <w:drawing>
          <wp:inline distT="0" distB="0" distL="0" distR="0" wp14:anchorId="6BDC63E8" wp14:editId="62930FF4">
            <wp:extent cx="5940988" cy="1432290"/>
            <wp:effectExtent l="0" t="0" r="317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rotWithShape="1">
                    <a:blip r:embed="rId64"/>
                    <a:srcRect t="53444" b="1"/>
                    <a:stretch/>
                  </pic:blipFill>
                  <pic:spPr bwMode="auto">
                    <a:xfrm>
                      <a:off x="0" y="0"/>
                      <a:ext cx="5947075" cy="1433757"/>
                    </a:xfrm>
                    <a:prstGeom prst="rect">
                      <a:avLst/>
                    </a:prstGeom>
                    <a:ln>
                      <a:noFill/>
                    </a:ln>
                    <a:extLst>
                      <a:ext uri="{53640926-AAD7-44D8-BBD7-CCE9431645EC}">
                        <a14:shadowObscured xmlns:a14="http://schemas.microsoft.com/office/drawing/2010/main"/>
                      </a:ext>
                    </a:extLst>
                  </pic:spPr>
                </pic:pic>
              </a:graphicData>
            </a:graphic>
          </wp:inline>
        </w:drawing>
      </w:r>
    </w:p>
    <w:p w14:paraId="0123BF7F" w14:textId="37A5D910" w:rsidR="00454D3B" w:rsidRDefault="00EE68B5" w:rsidP="00696052">
      <w:pPr>
        <w:pStyle w:val="Caption"/>
      </w:pPr>
      <w:bookmarkStart w:id="1778" w:name="_Toc77532300"/>
      <w:bookmarkStart w:id="1779" w:name="_Toc77532374"/>
      <w:r>
        <w:t xml:space="preserve">Figure </w:t>
      </w:r>
      <w:r w:rsidR="00355CB6">
        <w:t>4</w:t>
      </w:r>
      <w:r w:rsidR="00710223">
        <w:t>.</w:t>
      </w:r>
      <w:r w:rsidR="00355CB6">
        <w:t xml:space="preserve">39  </w:t>
      </w:r>
      <w:r w:rsidR="00C7574E">
        <w:t xml:space="preserve"> </w:t>
      </w:r>
      <w:r>
        <w:t>Dashboard Page</w:t>
      </w:r>
      <w:bookmarkEnd w:id="1778"/>
      <w:bookmarkEnd w:id="1779"/>
    </w:p>
    <w:p w14:paraId="53761851" w14:textId="77777777" w:rsidR="00454D3B" w:rsidRDefault="00454D3B" w:rsidP="00454D3B"/>
    <w:p w14:paraId="748FC992" w14:textId="77777777" w:rsidR="00454D3B" w:rsidRDefault="00454D3B" w:rsidP="00454D3B">
      <w:pPr>
        <w:keepNext/>
        <w:jc w:val="center"/>
      </w:pPr>
      <w:r>
        <w:rPr>
          <w:noProof/>
          <w:lang w:val="en-US"/>
        </w:rPr>
        <w:drawing>
          <wp:inline distT="0" distB="0" distL="0" distR="0" wp14:anchorId="5E757397" wp14:editId="71407B73">
            <wp:extent cx="5802594" cy="2995295"/>
            <wp:effectExtent l="0" t="0" r="825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804696" cy="2996380"/>
                    </a:xfrm>
                    <a:prstGeom prst="rect">
                      <a:avLst/>
                    </a:prstGeom>
                  </pic:spPr>
                </pic:pic>
              </a:graphicData>
            </a:graphic>
          </wp:inline>
        </w:drawing>
      </w:r>
    </w:p>
    <w:p w14:paraId="4B34CBCB" w14:textId="29DEFEC0" w:rsidR="00454D3B" w:rsidRDefault="00454D3B" w:rsidP="00696052">
      <w:pPr>
        <w:pStyle w:val="Caption"/>
        <w:rPr>
          <w:noProof/>
        </w:rPr>
      </w:pPr>
      <w:bookmarkStart w:id="1780" w:name="_Toc76984786"/>
      <w:bookmarkStart w:id="1781" w:name="_Toc77532291"/>
      <w:bookmarkStart w:id="1782" w:name="_Toc77532365"/>
      <w:r>
        <w:t>Figure</w:t>
      </w:r>
      <w:r w:rsidR="00355CB6">
        <w:t xml:space="preserve"> 4</w:t>
      </w:r>
      <w:r w:rsidR="00710223">
        <w:t>.</w:t>
      </w:r>
      <w:r w:rsidR="00355CB6">
        <w:t xml:space="preserve">40  </w:t>
      </w:r>
      <w:r>
        <w:t xml:space="preserve"> </w:t>
      </w:r>
      <w:r w:rsidR="00355CB6">
        <w:t xml:space="preserve">Loading </w:t>
      </w:r>
      <w:r w:rsidR="00355CB6">
        <w:rPr>
          <w:noProof/>
        </w:rPr>
        <w:t>model</w:t>
      </w:r>
      <w:r>
        <w:rPr>
          <w:noProof/>
        </w:rPr>
        <w:t xml:space="preserve"> into Django web app</w:t>
      </w:r>
      <w:bookmarkEnd w:id="1780"/>
      <w:bookmarkEnd w:id="1781"/>
      <w:bookmarkEnd w:id="1782"/>
    </w:p>
    <w:p w14:paraId="437AF7FF" w14:textId="77777777" w:rsidR="00454D3B" w:rsidRPr="00EE68B5" w:rsidRDefault="00454D3B" w:rsidP="00454D3B"/>
    <w:p w14:paraId="5F88D5E4" w14:textId="77777777" w:rsidR="00454D3B" w:rsidRDefault="00454D3B" w:rsidP="00454D3B">
      <w:pPr>
        <w:keepNext/>
        <w:jc w:val="center"/>
      </w:pPr>
      <w:r>
        <w:rPr>
          <w:noProof/>
          <w:lang w:val="en-US"/>
        </w:rPr>
        <w:lastRenderedPageBreak/>
        <w:drawing>
          <wp:inline distT="0" distB="0" distL="0" distR="0" wp14:anchorId="68285CA1" wp14:editId="6D3AEE52">
            <wp:extent cx="6016239" cy="2995295"/>
            <wp:effectExtent l="0" t="0" r="381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66" cstate="print">
                      <a:extLst>
                        <a:ext uri="{28A0092B-C50C-407E-A947-70E740481C1C}">
                          <a14:useLocalDpi xmlns:a14="http://schemas.microsoft.com/office/drawing/2010/main" val="0"/>
                        </a:ext>
                      </a:extLst>
                    </a:blip>
                    <a:stretch>
                      <a:fillRect/>
                    </a:stretch>
                  </pic:blipFill>
                  <pic:spPr>
                    <a:xfrm>
                      <a:off x="0" y="0"/>
                      <a:ext cx="6019287" cy="2996813"/>
                    </a:xfrm>
                    <a:prstGeom prst="rect">
                      <a:avLst/>
                    </a:prstGeom>
                  </pic:spPr>
                </pic:pic>
              </a:graphicData>
            </a:graphic>
          </wp:inline>
        </w:drawing>
      </w:r>
    </w:p>
    <w:p w14:paraId="1F826705" w14:textId="17E32A08" w:rsidR="00454D3B" w:rsidRDefault="00454D3B" w:rsidP="00696052">
      <w:pPr>
        <w:pStyle w:val="Caption"/>
      </w:pPr>
      <w:bookmarkStart w:id="1783" w:name="_Toc76984787"/>
      <w:bookmarkStart w:id="1784" w:name="_Toc77532292"/>
      <w:bookmarkStart w:id="1785" w:name="_Toc77532366"/>
      <w:r>
        <w:t xml:space="preserve">Figure </w:t>
      </w:r>
      <w:r w:rsidR="00355CB6">
        <w:t>4</w:t>
      </w:r>
      <w:r w:rsidR="00710223">
        <w:t>.</w:t>
      </w:r>
      <w:r w:rsidR="00355CB6">
        <w:t>41</w:t>
      </w:r>
      <w:r>
        <w:t xml:space="preserve"> Generating charts using chartjs</w:t>
      </w:r>
      <w:bookmarkEnd w:id="1783"/>
      <w:bookmarkEnd w:id="1784"/>
      <w:bookmarkEnd w:id="1785"/>
    </w:p>
    <w:p w14:paraId="68B6E077" w14:textId="77777777" w:rsidR="00454D3B" w:rsidRDefault="00454D3B" w:rsidP="00454D3B"/>
    <w:p w14:paraId="26221573" w14:textId="049DA1A4" w:rsidR="00454D3B" w:rsidRPr="00EE68B5" w:rsidRDefault="00355CB6" w:rsidP="00EE68B5">
      <w:pPr>
        <w:spacing w:after="160" w:line="259" w:lineRule="auto"/>
        <w:jc w:val="left"/>
        <w:rPr>
          <w:i/>
          <w:iCs/>
          <w:color w:val="000000" w:themeColor="text1"/>
          <w:szCs w:val="18"/>
        </w:rPr>
      </w:pPr>
      <w:r>
        <w:rPr>
          <w:i/>
          <w:iCs/>
          <w:color w:val="000000" w:themeColor="text1"/>
          <w:szCs w:val="18"/>
        </w:rPr>
        <w:br w:type="page"/>
      </w:r>
    </w:p>
    <w:p w14:paraId="387DB0E4" w14:textId="54FC9722" w:rsidR="000C3265" w:rsidRDefault="00AB44F2" w:rsidP="008B4732">
      <w:pPr>
        <w:pStyle w:val="Heading1"/>
      </w:pPr>
      <w:bookmarkStart w:id="1786" w:name="_Toc79142441"/>
      <w:bookmarkStart w:id="1787" w:name="_Toc79411407"/>
      <w:bookmarkStart w:id="1788" w:name="_Toc79535272"/>
      <w:bookmarkStart w:id="1789" w:name="_Toc79535988"/>
      <w:bookmarkStart w:id="1790" w:name="_Toc79536244"/>
      <w:bookmarkStart w:id="1791" w:name="_Toc79536362"/>
      <w:bookmarkStart w:id="1792" w:name="_Toc79536746"/>
      <w:bookmarkStart w:id="1793" w:name="_Toc79578982"/>
      <w:bookmarkStart w:id="1794" w:name="_Toc79579150"/>
      <w:bookmarkStart w:id="1795" w:name="_Toc64977660"/>
      <w:r>
        <w:lastRenderedPageBreak/>
        <w:t>CHAPTER FIVE</w:t>
      </w:r>
      <w:bookmarkEnd w:id="1786"/>
      <w:bookmarkEnd w:id="1787"/>
      <w:bookmarkEnd w:id="1788"/>
      <w:bookmarkEnd w:id="1789"/>
      <w:bookmarkEnd w:id="1790"/>
      <w:bookmarkEnd w:id="1791"/>
      <w:bookmarkEnd w:id="1792"/>
      <w:bookmarkEnd w:id="1793"/>
      <w:bookmarkEnd w:id="1794"/>
    </w:p>
    <w:p w14:paraId="793EE34B" w14:textId="77777777" w:rsidR="00BD37F6" w:rsidRPr="00BD37F6" w:rsidRDefault="00BD37F6" w:rsidP="00BD37F6"/>
    <w:p w14:paraId="1E59C38C" w14:textId="7CA29C51" w:rsidR="00355CB6" w:rsidRDefault="00AB44F2" w:rsidP="001E0808">
      <w:pPr>
        <w:pStyle w:val="Heading1"/>
      </w:pPr>
      <w:bookmarkStart w:id="1796" w:name="_Toc77532015"/>
      <w:bookmarkStart w:id="1797" w:name="_Toc79142442"/>
      <w:bookmarkStart w:id="1798" w:name="_Toc79411408"/>
      <w:bookmarkStart w:id="1799" w:name="_Toc79535273"/>
      <w:bookmarkStart w:id="1800" w:name="_Toc79535989"/>
      <w:bookmarkStart w:id="1801" w:name="_Toc79536245"/>
      <w:bookmarkStart w:id="1802" w:name="_Toc79536363"/>
      <w:bookmarkStart w:id="1803" w:name="_Toc79536747"/>
      <w:bookmarkStart w:id="1804" w:name="_Toc79578983"/>
      <w:bookmarkStart w:id="1805" w:name="_Toc79579151"/>
      <w:r>
        <w:t xml:space="preserve">SUMMARY, </w:t>
      </w:r>
      <w:r w:rsidRPr="001E0808">
        <w:t>RECOMMENDATION</w:t>
      </w:r>
      <w:r>
        <w:t>, AND CONCLUSION</w:t>
      </w:r>
      <w:bookmarkEnd w:id="1795"/>
      <w:bookmarkEnd w:id="1796"/>
      <w:bookmarkEnd w:id="1797"/>
      <w:bookmarkEnd w:id="1798"/>
      <w:bookmarkEnd w:id="1799"/>
      <w:bookmarkEnd w:id="1800"/>
      <w:bookmarkEnd w:id="1801"/>
      <w:bookmarkEnd w:id="1802"/>
      <w:bookmarkEnd w:id="1803"/>
      <w:bookmarkEnd w:id="1804"/>
      <w:bookmarkEnd w:id="1805"/>
    </w:p>
    <w:p w14:paraId="0553DB2C" w14:textId="77777777" w:rsidR="00BD37F6" w:rsidRPr="00BD37F6" w:rsidRDefault="00BD37F6" w:rsidP="00BD37F6"/>
    <w:p w14:paraId="7BDBE3B6" w14:textId="77777777" w:rsidR="001E0808" w:rsidRPr="001E0808" w:rsidRDefault="001E0808" w:rsidP="001E0808">
      <w:pPr>
        <w:pStyle w:val="ListParagraph"/>
        <w:numPr>
          <w:ilvl w:val="0"/>
          <w:numId w:val="27"/>
        </w:numPr>
        <w:jc w:val="left"/>
        <w:outlineLvl w:val="1"/>
        <w:rPr>
          <w:b/>
          <w:vanish/>
        </w:rPr>
      </w:pPr>
      <w:bookmarkStart w:id="1806" w:name="_Toc79137122"/>
      <w:bookmarkStart w:id="1807" w:name="_Toc79141709"/>
      <w:bookmarkStart w:id="1808" w:name="_Toc79142192"/>
      <w:bookmarkStart w:id="1809" w:name="_Toc79142325"/>
      <w:bookmarkStart w:id="1810" w:name="_Toc79142443"/>
      <w:bookmarkStart w:id="1811" w:name="_Toc79411409"/>
      <w:bookmarkStart w:id="1812" w:name="_Toc79535274"/>
      <w:bookmarkStart w:id="1813" w:name="_Toc79535990"/>
      <w:bookmarkStart w:id="1814" w:name="_Toc79536246"/>
      <w:bookmarkStart w:id="1815" w:name="_Toc79536364"/>
      <w:bookmarkStart w:id="1816" w:name="_Toc79536748"/>
      <w:bookmarkStart w:id="1817" w:name="_Toc79578286"/>
      <w:bookmarkStart w:id="1818" w:name="_Toc79578531"/>
      <w:bookmarkStart w:id="1819" w:name="_Toc79578659"/>
      <w:bookmarkStart w:id="1820" w:name="_Toc79578793"/>
      <w:bookmarkStart w:id="1821" w:name="_Toc79578984"/>
      <w:bookmarkStart w:id="1822" w:name="_Toc79579152"/>
      <w:bookmarkStart w:id="1823" w:name="_Toc64977661"/>
      <w:bookmarkEnd w:id="1806"/>
      <w:bookmarkEnd w:id="1807"/>
      <w:bookmarkEnd w:id="1808"/>
      <w:bookmarkEnd w:id="1809"/>
      <w:bookmarkEnd w:id="1810"/>
      <w:bookmarkEnd w:id="1811"/>
      <w:bookmarkEnd w:id="1812"/>
      <w:bookmarkEnd w:id="1813"/>
      <w:bookmarkEnd w:id="1814"/>
      <w:bookmarkEnd w:id="1815"/>
      <w:bookmarkEnd w:id="1816"/>
      <w:bookmarkEnd w:id="1817"/>
      <w:bookmarkEnd w:id="1818"/>
      <w:bookmarkEnd w:id="1819"/>
      <w:bookmarkEnd w:id="1820"/>
      <w:bookmarkEnd w:id="1821"/>
      <w:bookmarkEnd w:id="1822"/>
    </w:p>
    <w:p w14:paraId="0E4D842D" w14:textId="29C168BD" w:rsidR="00AB44F2" w:rsidRDefault="00AB44F2" w:rsidP="001E0808">
      <w:pPr>
        <w:pStyle w:val="Heading2"/>
      </w:pPr>
      <w:bookmarkStart w:id="1824" w:name="_Toc79142444"/>
      <w:bookmarkStart w:id="1825" w:name="_Toc79411410"/>
      <w:bookmarkStart w:id="1826" w:name="_Toc79535275"/>
      <w:bookmarkStart w:id="1827" w:name="_Toc79535991"/>
      <w:bookmarkStart w:id="1828" w:name="_Toc79536247"/>
      <w:bookmarkStart w:id="1829" w:name="_Toc79536365"/>
      <w:bookmarkStart w:id="1830" w:name="_Toc79536749"/>
      <w:bookmarkStart w:id="1831" w:name="_Toc79578985"/>
      <w:bookmarkStart w:id="1832" w:name="_Toc79579153"/>
      <w:r w:rsidRPr="004B56BC">
        <w:t>SUMMARY</w:t>
      </w:r>
      <w:bookmarkEnd w:id="1823"/>
      <w:bookmarkEnd w:id="1824"/>
      <w:bookmarkEnd w:id="1825"/>
      <w:bookmarkEnd w:id="1826"/>
      <w:bookmarkEnd w:id="1827"/>
      <w:bookmarkEnd w:id="1828"/>
      <w:bookmarkEnd w:id="1829"/>
      <w:bookmarkEnd w:id="1830"/>
      <w:bookmarkEnd w:id="1831"/>
      <w:bookmarkEnd w:id="1832"/>
    </w:p>
    <w:p w14:paraId="20EF477A" w14:textId="385E589B" w:rsidR="00434C25" w:rsidRDefault="00434C25" w:rsidP="00434C25">
      <w:r>
        <w:t xml:space="preserve">The primary aim of this study was to investigate numerous patterns in students' academic performance and create an application that would allow users to </w:t>
      </w:r>
      <w:r w:rsidR="00F53778">
        <w:t>identify these patterns quickly and easily</w:t>
      </w:r>
      <w:r>
        <w:t>.</w:t>
      </w:r>
    </w:p>
    <w:p w14:paraId="1695D52F" w14:textId="77777777" w:rsidR="00434C25" w:rsidRDefault="00434C25" w:rsidP="00434C25"/>
    <w:p w14:paraId="099AAD8C" w14:textId="5F5EF127" w:rsidR="005737E0" w:rsidRDefault="00434C25" w:rsidP="00434C25">
      <w:r>
        <w:t xml:space="preserve">Various association rules were defined from student records using the renowned Apriori method. These guidelines revealed correlations between students' grades in </w:t>
      </w:r>
      <w:r w:rsidR="004B2DCA">
        <w:t>multiple</w:t>
      </w:r>
      <w:r>
        <w:t xml:space="preserve"> courses. It was also possible to demonstrate how other course structure variables may impact performance. </w:t>
      </w:r>
      <w:r w:rsidR="004B2DCA">
        <w:t>The data</w:t>
      </w:r>
      <w:r>
        <w:t xml:space="preserve"> determined that a modest curriculum, practical course, and simple course structure resulted in </w:t>
      </w:r>
      <w:r w:rsidR="004B2DCA">
        <w:t xml:space="preserve">a </w:t>
      </w:r>
      <w:r>
        <w:t>good performance.</w:t>
      </w:r>
    </w:p>
    <w:p w14:paraId="2DC9A484" w14:textId="77777777" w:rsidR="00434C25" w:rsidRDefault="00434C25" w:rsidP="00434C25"/>
    <w:p w14:paraId="1E65DF52" w14:textId="2277DE1B" w:rsidR="005737E0" w:rsidRDefault="004B2DCA" w:rsidP="00434C25">
      <w:r>
        <w:t>F</w:t>
      </w:r>
      <w:r w:rsidR="00434C25">
        <w:t>or people to interact with the model, a website application was designed.  Users may upload their data, enter variables, and examine the resulting rules using this system. Hence, the Apriori algorithm has shown to be a reliable approach for identifying patterns and correlations in data.</w:t>
      </w:r>
      <w:r w:rsidR="00D369A8">
        <w:t xml:space="preserve"> </w:t>
      </w:r>
      <w:r w:rsidR="00434C25">
        <w:t>The data gathered from this model and system may be used to make administrative decisions t</w:t>
      </w:r>
      <w:r>
        <w:t>o</w:t>
      </w:r>
      <w:r w:rsidR="00434C25">
        <w:t xml:space="preserve"> help students perform better.</w:t>
      </w:r>
    </w:p>
    <w:p w14:paraId="5AC654B3" w14:textId="77777777" w:rsidR="00434C25" w:rsidRPr="001A587C" w:rsidRDefault="00434C25" w:rsidP="00434C25"/>
    <w:p w14:paraId="4ED4799B" w14:textId="10C96242" w:rsidR="00AB44F2" w:rsidRDefault="005737E0" w:rsidP="00325F09">
      <w:pPr>
        <w:pStyle w:val="Heading2"/>
      </w:pPr>
      <w:bookmarkStart w:id="1833" w:name="_Toc79142445"/>
      <w:bookmarkStart w:id="1834" w:name="_Toc79411411"/>
      <w:bookmarkStart w:id="1835" w:name="_Toc79535276"/>
      <w:bookmarkStart w:id="1836" w:name="_Toc79535992"/>
      <w:bookmarkStart w:id="1837" w:name="_Toc79536248"/>
      <w:bookmarkStart w:id="1838" w:name="_Toc79536366"/>
      <w:bookmarkStart w:id="1839" w:name="_Toc79536750"/>
      <w:bookmarkStart w:id="1840" w:name="_Toc79578986"/>
      <w:bookmarkStart w:id="1841" w:name="_Toc79579154"/>
      <w:r w:rsidRPr="001A7D5C">
        <w:t>RECOMMENDATION</w:t>
      </w:r>
      <w:bookmarkEnd w:id="1833"/>
      <w:bookmarkEnd w:id="1834"/>
      <w:bookmarkEnd w:id="1835"/>
      <w:bookmarkEnd w:id="1836"/>
      <w:bookmarkEnd w:id="1837"/>
      <w:bookmarkEnd w:id="1838"/>
      <w:bookmarkEnd w:id="1839"/>
      <w:bookmarkEnd w:id="1840"/>
      <w:bookmarkEnd w:id="1841"/>
    </w:p>
    <w:p w14:paraId="2E5F0824" w14:textId="0888316E" w:rsidR="00673A37" w:rsidRDefault="00434C25" w:rsidP="005737E0">
      <w:r w:rsidRPr="00434C25">
        <w:t>Understanding which variables influence a student's performance could help create a more suitable structural environment to achieve higher. Some of these elements have been revealed in this study, but further work on this project is still needed to overcome its drawbacks.</w:t>
      </w:r>
    </w:p>
    <w:p w14:paraId="62D3048B" w14:textId="77777777" w:rsidR="00434C25" w:rsidRDefault="00434C25" w:rsidP="005737E0"/>
    <w:p w14:paraId="34C710A9" w14:textId="25ACEEA0" w:rsidR="00673A37" w:rsidRDefault="00434C25" w:rsidP="005737E0">
      <w:r w:rsidRPr="00434C25">
        <w:t>Using more data from prior academic years would enhance the accuracy of the results produced from the predictions, which were based on data from only one academic session in this study. Other elements that may influence performance include age, family history, and other psychographic factors (</w:t>
      </w:r>
      <w:r w:rsidR="00F53778" w:rsidRPr="00434C25">
        <w:t>e.g.,</w:t>
      </w:r>
      <w:r w:rsidRPr="00434C25">
        <w:t xml:space="preserve"> opinion, interests, extra-curricular activities). Finally, </w:t>
      </w:r>
      <w:r w:rsidRPr="00434C25">
        <w:lastRenderedPageBreak/>
        <w:t xml:space="preserve">the system only enables users to upload files that are in the </w:t>
      </w:r>
      <w:r w:rsidR="004B2DCA">
        <w:t>CSV</w:t>
      </w:r>
      <w:r w:rsidRPr="00434C25">
        <w:t xml:space="preserve"> format. Other formats, such as 'xlsx' and 'pdf,' might be offered for variety</w:t>
      </w:r>
      <w:r>
        <w:t>.</w:t>
      </w:r>
    </w:p>
    <w:p w14:paraId="3471583F" w14:textId="77777777" w:rsidR="00434C25" w:rsidRPr="005737E0" w:rsidRDefault="00434C25" w:rsidP="005737E0"/>
    <w:p w14:paraId="4849FF2F" w14:textId="6ACC8B62" w:rsidR="00AB44F2" w:rsidRDefault="005737E0" w:rsidP="00325F09">
      <w:pPr>
        <w:pStyle w:val="Heading2"/>
      </w:pPr>
      <w:bookmarkStart w:id="1842" w:name="_Toc79142446"/>
      <w:bookmarkStart w:id="1843" w:name="_Toc79411412"/>
      <w:bookmarkStart w:id="1844" w:name="_Toc79535277"/>
      <w:bookmarkStart w:id="1845" w:name="_Toc79535993"/>
      <w:bookmarkStart w:id="1846" w:name="_Toc79536249"/>
      <w:bookmarkStart w:id="1847" w:name="_Toc79536367"/>
      <w:bookmarkStart w:id="1848" w:name="_Toc79536751"/>
      <w:bookmarkStart w:id="1849" w:name="_Toc79578987"/>
      <w:bookmarkStart w:id="1850" w:name="_Toc79579155"/>
      <w:r>
        <w:t>CONCLUSION</w:t>
      </w:r>
      <w:bookmarkEnd w:id="1842"/>
      <w:bookmarkEnd w:id="1843"/>
      <w:bookmarkEnd w:id="1844"/>
      <w:bookmarkEnd w:id="1845"/>
      <w:bookmarkEnd w:id="1846"/>
      <w:bookmarkEnd w:id="1847"/>
      <w:bookmarkEnd w:id="1848"/>
      <w:bookmarkEnd w:id="1849"/>
      <w:bookmarkEnd w:id="1850"/>
    </w:p>
    <w:p w14:paraId="761E7ECA" w14:textId="6D69D804" w:rsidR="00DE3EC6" w:rsidRDefault="00434C25" w:rsidP="00DE3EC6">
      <w:r w:rsidRPr="00434C25">
        <w:t xml:space="preserve">Education data mining has made it feasible to analyze and assess a wide range of educational data </w:t>
      </w:r>
      <w:r w:rsidR="00F53778" w:rsidRPr="00434C25">
        <w:t>to</w:t>
      </w:r>
      <w:r w:rsidRPr="00434C25">
        <w:t xml:space="preserve"> enhance learning results. This sector, which some refer to as emergent, has expanded substantially over the years and continues to evolve as researchers continue to look for ways to enhance all areas.</w:t>
      </w:r>
    </w:p>
    <w:p w14:paraId="19E3A9E7" w14:textId="77777777" w:rsidR="00434C25" w:rsidRDefault="00434C25" w:rsidP="00DE3EC6"/>
    <w:p w14:paraId="077BC641" w14:textId="20C36E14" w:rsidR="00AB44F2" w:rsidRPr="00D369A8" w:rsidRDefault="00434C25" w:rsidP="000823E9">
      <w:pPr>
        <w:pStyle w:val="ListParagraph"/>
        <w:ind w:left="0"/>
      </w:pPr>
      <w:r>
        <w:t xml:space="preserve">This research initiative has made a significant contribution to this field by examining some elements that influence student success. Rather than taking the conventional approach of forecasting students' future CGPA, this research </w:t>
      </w:r>
      <w:r w:rsidR="00F53778">
        <w:t>investigated</w:t>
      </w:r>
      <w:r>
        <w:t xml:space="preserve"> aspects such as class capacity, which are often neglected.</w:t>
      </w:r>
      <w:r w:rsidR="00D369A8">
        <w:t xml:space="preserve"> </w:t>
      </w:r>
      <w:r>
        <w:t>Users of the developed system will be able to establish desired rules and use them to take administrative action and systematically monitor students' performance.</w:t>
      </w:r>
    </w:p>
    <w:p w14:paraId="14EB2898" w14:textId="77777777" w:rsidR="00AB44F2" w:rsidRDefault="00AB44F2">
      <w:pPr>
        <w:spacing w:after="160" w:line="259" w:lineRule="auto"/>
        <w:jc w:val="left"/>
        <w:rPr>
          <w:b/>
          <w:bCs/>
        </w:rPr>
      </w:pPr>
      <w:r>
        <w:rPr>
          <w:b/>
          <w:bCs/>
        </w:rPr>
        <w:br w:type="page"/>
      </w:r>
    </w:p>
    <w:p w14:paraId="373412B7" w14:textId="56E2A59E" w:rsidR="008409ED" w:rsidRPr="008409ED" w:rsidRDefault="008B4732" w:rsidP="008B4732">
      <w:pPr>
        <w:pStyle w:val="Heading1"/>
      </w:pPr>
      <w:bookmarkStart w:id="1851" w:name="_Toc79578988"/>
      <w:bookmarkStart w:id="1852" w:name="_Toc79579156"/>
      <w:r>
        <w:lastRenderedPageBreak/>
        <w:t>REFERENCES</w:t>
      </w:r>
      <w:bookmarkEnd w:id="1851"/>
      <w:bookmarkEnd w:id="1852"/>
    </w:p>
    <w:p w14:paraId="6E6A203B" w14:textId="504045DF" w:rsidR="008A2D5D" w:rsidRPr="008A2D5D" w:rsidRDefault="00F076A5" w:rsidP="008A2D5D">
      <w:pPr>
        <w:widowControl w:val="0"/>
        <w:autoSpaceDE w:val="0"/>
        <w:autoSpaceDN w:val="0"/>
        <w:adjustRightInd w:val="0"/>
        <w:ind w:left="480" w:hanging="480"/>
        <w:rPr>
          <w:noProof/>
        </w:rPr>
      </w:pPr>
      <w:r>
        <w:rPr>
          <w:b/>
          <w:bCs/>
        </w:rPr>
        <w:fldChar w:fldCharType="begin" w:fldLock="1"/>
      </w:r>
      <w:r>
        <w:rPr>
          <w:b/>
          <w:bCs/>
        </w:rPr>
        <w:instrText xml:space="preserve">ADDIN Mendeley Bibliography CSL_BIBLIOGRAPHY </w:instrText>
      </w:r>
      <w:r>
        <w:rPr>
          <w:b/>
          <w:bCs/>
        </w:rPr>
        <w:fldChar w:fldCharType="separate"/>
      </w:r>
      <w:r w:rsidR="008A2D5D" w:rsidRPr="008A2D5D">
        <w:rPr>
          <w:noProof/>
        </w:rPr>
        <w:t xml:space="preserve">Abaidullah, A. M., Ahmed, N., &amp; Ali, E. (2015). </w:t>
      </w:r>
      <w:r w:rsidR="008A2D5D" w:rsidRPr="008A2D5D">
        <w:rPr>
          <w:i/>
          <w:iCs/>
          <w:noProof/>
        </w:rPr>
        <w:t>Identifying Hidden Patterns in Students ‟ Feedback through Cluster Analysis</w:t>
      </w:r>
      <w:r w:rsidR="008A2D5D" w:rsidRPr="008A2D5D">
        <w:rPr>
          <w:noProof/>
        </w:rPr>
        <w:t xml:space="preserve">. </w:t>
      </w:r>
      <w:r w:rsidR="008A2D5D" w:rsidRPr="008A2D5D">
        <w:rPr>
          <w:i/>
          <w:iCs/>
          <w:noProof/>
        </w:rPr>
        <w:t>7</w:t>
      </w:r>
      <w:r w:rsidR="008A2D5D" w:rsidRPr="008A2D5D">
        <w:rPr>
          <w:noProof/>
        </w:rPr>
        <w:t>(1), 16–20. https://doi.org/10.7763/IJCTE.2015.V7.923</w:t>
      </w:r>
    </w:p>
    <w:p w14:paraId="786357DD" w14:textId="77777777" w:rsidR="008A2D5D" w:rsidRPr="008A2D5D" w:rsidRDefault="008A2D5D" w:rsidP="008A2D5D">
      <w:pPr>
        <w:widowControl w:val="0"/>
        <w:autoSpaceDE w:val="0"/>
        <w:autoSpaceDN w:val="0"/>
        <w:adjustRightInd w:val="0"/>
        <w:ind w:left="480" w:hanging="480"/>
        <w:rPr>
          <w:noProof/>
        </w:rPr>
      </w:pPr>
      <w:r w:rsidRPr="008A2D5D">
        <w:rPr>
          <w:noProof/>
        </w:rPr>
        <w:t xml:space="preserve">Abu-Oda, G. S., &amp; El-Halees, A. M. (2015). DATA MINING IN HIGHER EDUCATION : UNIVERSITY STUDENT DROPOUT CASE STUDY. </w:t>
      </w:r>
      <w:r w:rsidRPr="008A2D5D">
        <w:rPr>
          <w:i/>
          <w:iCs/>
          <w:noProof/>
        </w:rPr>
        <w:t>International Journal of Data Mining &amp; Knowledge Management Process (IJDKP)</w:t>
      </w:r>
      <w:r w:rsidRPr="008A2D5D">
        <w:rPr>
          <w:noProof/>
        </w:rPr>
        <w:t xml:space="preserve">, </w:t>
      </w:r>
      <w:r w:rsidRPr="008A2D5D">
        <w:rPr>
          <w:i/>
          <w:iCs/>
          <w:noProof/>
        </w:rPr>
        <w:t>5</w:t>
      </w:r>
      <w:r w:rsidRPr="008A2D5D">
        <w:rPr>
          <w:noProof/>
        </w:rPr>
        <w:t>(1), 827–828. https://doi.org/10.2507/daaam.scibook.2009.11</w:t>
      </w:r>
    </w:p>
    <w:p w14:paraId="162EB0CC" w14:textId="7C56426E" w:rsidR="008A2D5D" w:rsidRPr="008A2D5D" w:rsidRDefault="008A2D5D" w:rsidP="008A2D5D">
      <w:pPr>
        <w:widowControl w:val="0"/>
        <w:autoSpaceDE w:val="0"/>
        <w:autoSpaceDN w:val="0"/>
        <w:adjustRightInd w:val="0"/>
        <w:ind w:left="480" w:hanging="480"/>
        <w:rPr>
          <w:noProof/>
        </w:rPr>
      </w:pPr>
      <w:r w:rsidRPr="008A2D5D">
        <w:rPr>
          <w:noProof/>
        </w:rPr>
        <w:t xml:space="preserve">Abu Zohair, L. M. (2019). Prediction of Student’s performance by modelling small dataset size. </w:t>
      </w:r>
      <w:r w:rsidRPr="008A2D5D">
        <w:rPr>
          <w:i/>
          <w:iCs/>
          <w:noProof/>
        </w:rPr>
        <w:t>International Journal of Educational Technology in Higher Education</w:t>
      </w:r>
      <w:r w:rsidRPr="008A2D5D">
        <w:rPr>
          <w:noProof/>
        </w:rPr>
        <w:t xml:space="preserve">, </w:t>
      </w:r>
      <w:r w:rsidRPr="008A2D5D">
        <w:rPr>
          <w:i/>
          <w:iCs/>
          <w:noProof/>
        </w:rPr>
        <w:t>16</w:t>
      </w:r>
      <w:r w:rsidRPr="008A2D5D">
        <w:rPr>
          <w:noProof/>
        </w:rPr>
        <w:t>(1)</w:t>
      </w:r>
      <w:r w:rsidR="00C64456">
        <w:rPr>
          <w:noProof/>
        </w:rPr>
        <w:t>, 16-27</w:t>
      </w:r>
      <w:r w:rsidRPr="008A2D5D">
        <w:rPr>
          <w:noProof/>
        </w:rPr>
        <w:t>. https://doi.org/10.1186/s41239-019-0160-3</w:t>
      </w:r>
    </w:p>
    <w:p w14:paraId="18415129" w14:textId="77777777" w:rsidR="008A2D5D" w:rsidRPr="008A2D5D" w:rsidRDefault="008A2D5D" w:rsidP="008A2D5D">
      <w:pPr>
        <w:widowControl w:val="0"/>
        <w:autoSpaceDE w:val="0"/>
        <w:autoSpaceDN w:val="0"/>
        <w:adjustRightInd w:val="0"/>
        <w:ind w:left="480" w:hanging="480"/>
        <w:rPr>
          <w:noProof/>
        </w:rPr>
      </w:pPr>
      <w:r w:rsidRPr="008A2D5D">
        <w:rPr>
          <w:noProof/>
        </w:rPr>
        <w:t xml:space="preserve">Aburrous, M., Hossain, M. A., Dahal, K., &amp; Thabtah, F. (2010). Intelligent phishing detection system for e-banking using fuzzy data mining. </w:t>
      </w:r>
      <w:r w:rsidRPr="008A2D5D">
        <w:rPr>
          <w:i/>
          <w:iCs/>
          <w:noProof/>
        </w:rPr>
        <w:t>Expert Systems with Applications</w:t>
      </w:r>
      <w:r w:rsidRPr="008A2D5D">
        <w:rPr>
          <w:noProof/>
        </w:rPr>
        <w:t xml:space="preserve">, </w:t>
      </w:r>
      <w:r w:rsidRPr="008A2D5D">
        <w:rPr>
          <w:i/>
          <w:iCs/>
          <w:noProof/>
        </w:rPr>
        <w:t>37</w:t>
      </w:r>
      <w:r w:rsidRPr="008A2D5D">
        <w:rPr>
          <w:noProof/>
        </w:rPr>
        <w:t>(12), 7913–7921. https://doi.org/10.1016/j.eswa.2010.04.044</w:t>
      </w:r>
    </w:p>
    <w:p w14:paraId="1CD35D93" w14:textId="77777777" w:rsidR="008A2D5D" w:rsidRPr="008A2D5D" w:rsidRDefault="008A2D5D" w:rsidP="008A2D5D">
      <w:pPr>
        <w:widowControl w:val="0"/>
        <w:autoSpaceDE w:val="0"/>
        <w:autoSpaceDN w:val="0"/>
        <w:adjustRightInd w:val="0"/>
        <w:ind w:left="480" w:hanging="480"/>
        <w:rPr>
          <w:noProof/>
        </w:rPr>
      </w:pPr>
      <w:r w:rsidRPr="008A2D5D">
        <w:rPr>
          <w:noProof/>
        </w:rPr>
        <w:t xml:space="preserve">Admasu, E., &amp; Teklay, A. (2019). Student Performance Prediction with Optimum Multilabel Ensemble Model. </w:t>
      </w:r>
      <w:r w:rsidRPr="008A2D5D">
        <w:rPr>
          <w:i/>
          <w:iCs/>
          <w:noProof/>
        </w:rPr>
        <w:t>ArXiv</w:t>
      </w:r>
      <w:r w:rsidRPr="008A2D5D">
        <w:rPr>
          <w:noProof/>
        </w:rPr>
        <w:t>, 1–17.</w:t>
      </w:r>
    </w:p>
    <w:p w14:paraId="73B99569" w14:textId="77777777" w:rsidR="008A2D5D" w:rsidRPr="008A2D5D" w:rsidRDefault="008A2D5D" w:rsidP="008A2D5D">
      <w:pPr>
        <w:widowControl w:val="0"/>
        <w:autoSpaceDE w:val="0"/>
        <w:autoSpaceDN w:val="0"/>
        <w:adjustRightInd w:val="0"/>
        <w:ind w:left="480" w:hanging="480"/>
        <w:rPr>
          <w:noProof/>
        </w:rPr>
      </w:pPr>
      <w:r w:rsidRPr="008A2D5D">
        <w:rPr>
          <w:noProof/>
        </w:rPr>
        <w:t xml:space="preserve">Aflori, C., &amp; Craus, M. (2007). Grid implementation of the Apriori algorithm. </w:t>
      </w:r>
      <w:r w:rsidRPr="008A2D5D">
        <w:rPr>
          <w:i/>
          <w:iCs/>
          <w:noProof/>
        </w:rPr>
        <w:t>Advances in Engineering Software</w:t>
      </w:r>
      <w:r w:rsidRPr="008A2D5D">
        <w:rPr>
          <w:noProof/>
        </w:rPr>
        <w:t xml:space="preserve">, </w:t>
      </w:r>
      <w:r w:rsidRPr="008A2D5D">
        <w:rPr>
          <w:i/>
          <w:iCs/>
          <w:noProof/>
        </w:rPr>
        <w:t>38</w:t>
      </w:r>
      <w:r w:rsidRPr="008A2D5D">
        <w:rPr>
          <w:noProof/>
        </w:rPr>
        <w:t>(5), 295–300. https://doi.org/10.1016/j.advengsoft.2006.08.011</w:t>
      </w:r>
    </w:p>
    <w:p w14:paraId="31A5C226" w14:textId="2938A4F5" w:rsidR="008A2D5D" w:rsidRPr="008A2D5D" w:rsidRDefault="008A2D5D" w:rsidP="008A2D5D">
      <w:pPr>
        <w:widowControl w:val="0"/>
        <w:autoSpaceDE w:val="0"/>
        <w:autoSpaceDN w:val="0"/>
        <w:adjustRightInd w:val="0"/>
        <w:ind w:left="480" w:hanging="480"/>
        <w:rPr>
          <w:noProof/>
        </w:rPr>
      </w:pPr>
      <w:r w:rsidRPr="008A2D5D">
        <w:rPr>
          <w:noProof/>
        </w:rPr>
        <w:t xml:space="preserve">Al-Maolegi, M., &amp; Arkok, B. (2014). AN IMPROVED APRIORI ALGORITHM FOR ASSOCIATION RULES. </w:t>
      </w:r>
      <w:r w:rsidRPr="008A2D5D">
        <w:rPr>
          <w:i/>
          <w:iCs/>
          <w:noProof/>
        </w:rPr>
        <w:t>International Journal on Natural Language Computing (IJNLC)</w:t>
      </w:r>
      <w:r w:rsidRPr="008A2D5D">
        <w:rPr>
          <w:noProof/>
        </w:rPr>
        <w:t xml:space="preserve">, </w:t>
      </w:r>
      <w:r w:rsidRPr="008A2D5D">
        <w:rPr>
          <w:i/>
          <w:iCs/>
          <w:noProof/>
        </w:rPr>
        <w:t>3</w:t>
      </w:r>
      <w:r w:rsidRPr="008A2D5D">
        <w:rPr>
          <w:noProof/>
        </w:rPr>
        <w:t>(1)</w:t>
      </w:r>
      <w:r w:rsidR="00C64456">
        <w:rPr>
          <w:noProof/>
        </w:rPr>
        <w:t>, 75-89</w:t>
      </w:r>
      <w:r w:rsidRPr="008A2D5D">
        <w:rPr>
          <w:noProof/>
        </w:rPr>
        <w:t>. https://doi.org/10.5121/ijnlc.2014.3103</w:t>
      </w:r>
    </w:p>
    <w:p w14:paraId="3F15FFF3" w14:textId="77777777" w:rsidR="008A2D5D" w:rsidRPr="008A2D5D" w:rsidRDefault="008A2D5D" w:rsidP="008A2D5D">
      <w:pPr>
        <w:widowControl w:val="0"/>
        <w:autoSpaceDE w:val="0"/>
        <w:autoSpaceDN w:val="0"/>
        <w:adjustRightInd w:val="0"/>
        <w:ind w:left="480" w:hanging="480"/>
        <w:rPr>
          <w:noProof/>
        </w:rPr>
      </w:pPr>
      <w:r w:rsidRPr="008A2D5D">
        <w:rPr>
          <w:noProof/>
        </w:rPr>
        <w:t xml:space="preserve">Altabrawee, H., Ali, O. A. J., &amp; Ajmi, S. Q. (2019). Predicting Students’ Performance Using Machine Learning Techniques. </w:t>
      </w:r>
      <w:r w:rsidRPr="008A2D5D">
        <w:rPr>
          <w:i/>
          <w:iCs/>
          <w:noProof/>
        </w:rPr>
        <w:t>JOURNAL OF UNIVERSITY OF BABYLON for Pure and Applied Sciences</w:t>
      </w:r>
      <w:r w:rsidRPr="008A2D5D">
        <w:rPr>
          <w:noProof/>
        </w:rPr>
        <w:t xml:space="preserve">, </w:t>
      </w:r>
      <w:r w:rsidRPr="008A2D5D">
        <w:rPr>
          <w:i/>
          <w:iCs/>
          <w:noProof/>
        </w:rPr>
        <w:t>27</w:t>
      </w:r>
      <w:r w:rsidRPr="008A2D5D">
        <w:rPr>
          <w:noProof/>
        </w:rPr>
        <w:t>(1), 194–205. https://doi.org/10.29196/jubpas.v27i1.2108</w:t>
      </w:r>
    </w:p>
    <w:p w14:paraId="4A08E671" w14:textId="7D00F00A" w:rsidR="008A2D5D" w:rsidRPr="008A2D5D" w:rsidRDefault="008A2D5D" w:rsidP="008A2D5D">
      <w:pPr>
        <w:widowControl w:val="0"/>
        <w:autoSpaceDE w:val="0"/>
        <w:autoSpaceDN w:val="0"/>
        <w:adjustRightInd w:val="0"/>
        <w:ind w:left="480" w:hanging="480"/>
        <w:rPr>
          <w:noProof/>
        </w:rPr>
      </w:pPr>
      <w:r w:rsidRPr="008A2D5D">
        <w:rPr>
          <w:i/>
          <w:iCs/>
          <w:noProof/>
        </w:rPr>
        <w:t>Apriori Algorithm in Data Mining: Implementation With Examples</w:t>
      </w:r>
      <w:r w:rsidRPr="008A2D5D">
        <w:rPr>
          <w:noProof/>
        </w:rPr>
        <w:t>. (</w:t>
      </w:r>
      <w:r w:rsidR="00C64456">
        <w:rPr>
          <w:noProof/>
        </w:rPr>
        <w:t>2011</w:t>
      </w:r>
      <w:r w:rsidRPr="008A2D5D">
        <w:rPr>
          <w:noProof/>
        </w:rPr>
        <w:t>). Retrieved July 2, 2021, from https://www.softwaretestinghelp.com/apriori-algorithm/</w:t>
      </w:r>
    </w:p>
    <w:p w14:paraId="527D5CBC" w14:textId="77777777" w:rsidR="008A2D5D" w:rsidRPr="008A2D5D" w:rsidRDefault="008A2D5D" w:rsidP="008A2D5D">
      <w:pPr>
        <w:widowControl w:val="0"/>
        <w:autoSpaceDE w:val="0"/>
        <w:autoSpaceDN w:val="0"/>
        <w:adjustRightInd w:val="0"/>
        <w:ind w:left="480" w:hanging="480"/>
        <w:rPr>
          <w:noProof/>
        </w:rPr>
      </w:pPr>
      <w:r w:rsidRPr="008A2D5D">
        <w:rPr>
          <w:noProof/>
        </w:rPr>
        <w:t xml:space="preserve">Baker, R. S. J. D., &amp; Yacef, K. (2009). The State of Educational Data Mining in 2009 : A Review and Future Visions. </w:t>
      </w:r>
      <w:r w:rsidRPr="008A2D5D">
        <w:rPr>
          <w:i/>
          <w:iCs/>
          <w:noProof/>
        </w:rPr>
        <w:t>Journal of Educational Data Mining</w:t>
      </w:r>
      <w:r w:rsidRPr="008A2D5D">
        <w:rPr>
          <w:noProof/>
        </w:rPr>
        <w:t xml:space="preserve">, </w:t>
      </w:r>
      <w:r w:rsidRPr="008A2D5D">
        <w:rPr>
          <w:i/>
          <w:iCs/>
          <w:noProof/>
        </w:rPr>
        <w:t>1</w:t>
      </w:r>
      <w:r w:rsidRPr="008A2D5D">
        <w:rPr>
          <w:noProof/>
        </w:rPr>
        <w:t>(1), 3–16.</w:t>
      </w:r>
    </w:p>
    <w:p w14:paraId="2E5B706A" w14:textId="77777777" w:rsidR="008A2D5D" w:rsidRPr="008A2D5D" w:rsidRDefault="008A2D5D" w:rsidP="008A2D5D">
      <w:pPr>
        <w:widowControl w:val="0"/>
        <w:autoSpaceDE w:val="0"/>
        <w:autoSpaceDN w:val="0"/>
        <w:adjustRightInd w:val="0"/>
        <w:ind w:left="480" w:hanging="480"/>
        <w:rPr>
          <w:noProof/>
        </w:rPr>
      </w:pPr>
      <w:r w:rsidRPr="008A2D5D">
        <w:rPr>
          <w:noProof/>
        </w:rPr>
        <w:t xml:space="preserve">Banswal, R., &amp; Madaan, V. (2016). SPACS: Students’ Performance Analysis and Counseling System using Fuzzy logic and Association Rule Mining. </w:t>
      </w:r>
      <w:r w:rsidRPr="008A2D5D">
        <w:rPr>
          <w:i/>
          <w:iCs/>
          <w:noProof/>
        </w:rPr>
        <w:t xml:space="preserve">International </w:t>
      </w:r>
      <w:r w:rsidRPr="008A2D5D">
        <w:rPr>
          <w:i/>
          <w:iCs/>
          <w:noProof/>
        </w:rPr>
        <w:lastRenderedPageBreak/>
        <w:t>Journal of Computer Applications</w:t>
      </w:r>
      <w:r w:rsidRPr="008A2D5D">
        <w:rPr>
          <w:noProof/>
        </w:rPr>
        <w:t xml:space="preserve">, </w:t>
      </w:r>
      <w:r w:rsidRPr="008A2D5D">
        <w:rPr>
          <w:i/>
          <w:iCs/>
          <w:noProof/>
        </w:rPr>
        <w:t>134</w:t>
      </w:r>
      <w:r w:rsidRPr="008A2D5D">
        <w:rPr>
          <w:noProof/>
        </w:rPr>
        <w:t>(3), 12–17. https://doi.org/10.5120/ijca2016907857</w:t>
      </w:r>
    </w:p>
    <w:p w14:paraId="04F45D5D" w14:textId="77777777" w:rsidR="008A2D5D" w:rsidRPr="008A2D5D" w:rsidRDefault="008A2D5D" w:rsidP="008A2D5D">
      <w:pPr>
        <w:widowControl w:val="0"/>
        <w:autoSpaceDE w:val="0"/>
        <w:autoSpaceDN w:val="0"/>
        <w:adjustRightInd w:val="0"/>
        <w:ind w:left="480" w:hanging="480"/>
        <w:rPr>
          <w:noProof/>
        </w:rPr>
      </w:pPr>
      <w:r w:rsidRPr="008A2D5D">
        <w:rPr>
          <w:noProof/>
        </w:rPr>
        <w:t xml:space="preserve">Baradwaj, B. K., &amp; Saurabh, P. (2011). </w:t>
      </w:r>
      <w:r w:rsidRPr="008A2D5D">
        <w:rPr>
          <w:i/>
          <w:iCs/>
          <w:noProof/>
        </w:rPr>
        <w:t>Mining Educational Data to Analyze Students ‟ Performance</w:t>
      </w:r>
      <w:r w:rsidRPr="008A2D5D">
        <w:rPr>
          <w:noProof/>
        </w:rPr>
        <w:t xml:space="preserve">. </w:t>
      </w:r>
      <w:r w:rsidRPr="008A2D5D">
        <w:rPr>
          <w:i/>
          <w:iCs/>
          <w:noProof/>
        </w:rPr>
        <w:t>2</w:t>
      </w:r>
      <w:r w:rsidRPr="008A2D5D">
        <w:rPr>
          <w:noProof/>
        </w:rPr>
        <w:t>(6), 63–69.</w:t>
      </w:r>
    </w:p>
    <w:p w14:paraId="2DAE7DDF" w14:textId="77777777" w:rsidR="008A2D5D" w:rsidRPr="008A2D5D" w:rsidRDefault="008A2D5D" w:rsidP="008A2D5D">
      <w:pPr>
        <w:widowControl w:val="0"/>
        <w:autoSpaceDE w:val="0"/>
        <w:autoSpaceDN w:val="0"/>
        <w:adjustRightInd w:val="0"/>
        <w:ind w:left="480" w:hanging="480"/>
        <w:rPr>
          <w:noProof/>
        </w:rPr>
      </w:pPr>
      <w:r w:rsidRPr="008A2D5D">
        <w:rPr>
          <w:noProof/>
        </w:rPr>
        <w:t xml:space="preserve">Bin Mohamad, I., &amp; Usman, D. (2013). Standardization and Its Effects on K-Means Clustering Algorithm. </w:t>
      </w:r>
      <w:r w:rsidRPr="008A2D5D">
        <w:rPr>
          <w:i/>
          <w:iCs/>
          <w:noProof/>
        </w:rPr>
        <w:t>Research Journal of Applied Sciences, Engineering and Technology</w:t>
      </w:r>
      <w:r w:rsidRPr="008A2D5D">
        <w:rPr>
          <w:noProof/>
        </w:rPr>
        <w:t>. https://www.researchgate.net/profile/Dauda-Usman/publication/288044597_Standardization_and_Its_Effects_on_K-Means_Clustering_Algorithm/links/56b5f9b908aebbde1a79bce7/Standardization-and-Its-Effects-on-K-Means-Clustering-Algorithm.pdf</w:t>
      </w:r>
    </w:p>
    <w:p w14:paraId="1A1F999F" w14:textId="77777777" w:rsidR="008A2D5D" w:rsidRPr="008A2D5D" w:rsidRDefault="008A2D5D" w:rsidP="008A2D5D">
      <w:pPr>
        <w:widowControl w:val="0"/>
        <w:autoSpaceDE w:val="0"/>
        <w:autoSpaceDN w:val="0"/>
        <w:adjustRightInd w:val="0"/>
        <w:ind w:left="480" w:hanging="480"/>
        <w:rPr>
          <w:noProof/>
        </w:rPr>
      </w:pPr>
      <w:r w:rsidRPr="008A2D5D">
        <w:rPr>
          <w:noProof/>
        </w:rPr>
        <w:t xml:space="preserve">Cantabella, M., Martínez-españa, R., Ayuso, B., &amp; Yáñez, J. A. (2018). </w:t>
      </w:r>
      <w:r w:rsidRPr="008A2D5D">
        <w:rPr>
          <w:i/>
          <w:iCs/>
          <w:noProof/>
        </w:rPr>
        <w:t>Analysis of student behavior in learning management systems through a Big Data framework</w:t>
      </w:r>
      <w:r w:rsidRPr="008A2D5D">
        <w:rPr>
          <w:noProof/>
        </w:rPr>
        <w:t xml:space="preserve">. </w:t>
      </w:r>
      <w:r w:rsidRPr="008A2D5D">
        <w:rPr>
          <w:i/>
          <w:iCs/>
          <w:noProof/>
        </w:rPr>
        <w:t>90</w:t>
      </w:r>
      <w:r w:rsidRPr="008A2D5D">
        <w:rPr>
          <w:noProof/>
        </w:rPr>
        <w:t>, 262–272.</w:t>
      </w:r>
    </w:p>
    <w:p w14:paraId="495538C9" w14:textId="77777777" w:rsidR="008A2D5D" w:rsidRPr="008A2D5D" w:rsidRDefault="008A2D5D" w:rsidP="008A2D5D">
      <w:pPr>
        <w:widowControl w:val="0"/>
        <w:autoSpaceDE w:val="0"/>
        <w:autoSpaceDN w:val="0"/>
        <w:adjustRightInd w:val="0"/>
        <w:ind w:left="480" w:hanging="480"/>
        <w:rPr>
          <w:noProof/>
        </w:rPr>
      </w:pPr>
      <w:r w:rsidRPr="008A2D5D">
        <w:rPr>
          <w:noProof/>
        </w:rPr>
        <w:t xml:space="preserve">Carneiro, N., Figueira, G., &amp; Costa, M. (2017). A data mining based system for credit-card fraud detection in e-tail. </w:t>
      </w:r>
      <w:r w:rsidRPr="008A2D5D">
        <w:rPr>
          <w:i/>
          <w:iCs/>
          <w:noProof/>
        </w:rPr>
        <w:t>Decision Support Systems</w:t>
      </w:r>
      <w:r w:rsidRPr="008A2D5D">
        <w:rPr>
          <w:noProof/>
        </w:rPr>
        <w:t xml:space="preserve">, </w:t>
      </w:r>
      <w:r w:rsidRPr="008A2D5D">
        <w:rPr>
          <w:i/>
          <w:iCs/>
          <w:noProof/>
        </w:rPr>
        <w:t>95</w:t>
      </w:r>
      <w:r w:rsidRPr="008A2D5D">
        <w:rPr>
          <w:noProof/>
        </w:rPr>
        <w:t>, 91–101. https://doi.org/10.1016/j.dss.2017.01.002</w:t>
      </w:r>
    </w:p>
    <w:p w14:paraId="6570508F" w14:textId="77777777" w:rsidR="008A2D5D" w:rsidRPr="008A2D5D" w:rsidRDefault="008A2D5D" w:rsidP="008A2D5D">
      <w:pPr>
        <w:widowControl w:val="0"/>
        <w:autoSpaceDE w:val="0"/>
        <w:autoSpaceDN w:val="0"/>
        <w:adjustRightInd w:val="0"/>
        <w:ind w:left="480" w:hanging="480"/>
        <w:rPr>
          <w:noProof/>
        </w:rPr>
      </w:pPr>
      <w:r w:rsidRPr="008A2D5D">
        <w:rPr>
          <w:noProof/>
        </w:rPr>
        <w:t xml:space="preserve">Caruth, G. D. (2018). Student Engagement, Retention, and Motivation: Assessing Academic Success in Today’s College Students. </w:t>
      </w:r>
      <w:r w:rsidRPr="008A2D5D">
        <w:rPr>
          <w:i/>
          <w:iCs/>
          <w:noProof/>
        </w:rPr>
        <w:t>Participatory Educational Research</w:t>
      </w:r>
      <w:r w:rsidRPr="008A2D5D">
        <w:rPr>
          <w:noProof/>
        </w:rPr>
        <w:t xml:space="preserve">, </w:t>
      </w:r>
      <w:r w:rsidRPr="008A2D5D">
        <w:rPr>
          <w:i/>
          <w:iCs/>
          <w:noProof/>
        </w:rPr>
        <w:t>5</w:t>
      </w:r>
      <w:r w:rsidRPr="008A2D5D">
        <w:rPr>
          <w:noProof/>
        </w:rPr>
        <w:t>(1), 17–30. https://doi.org/10.17275/per.18.4.5.1</w:t>
      </w:r>
    </w:p>
    <w:p w14:paraId="20CF5A1D" w14:textId="77777777" w:rsidR="008A2D5D" w:rsidRPr="008A2D5D" w:rsidRDefault="008A2D5D" w:rsidP="008A2D5D">
      <w:pPr>
        <w:widowControl w:val="0"/>
        <w:autoSpaceDE w:val="0"/>
        <w:autoSpaceDN w:val="0"/>
        <w:adjustRightInd w:val="0"/>
        <w:ind w:left="480" w:hanging="480"/>
        <w:rPr>
          <w:noProof/>
        </w:rPr>
      </w:pPr>
      <w:r w:rsidRPr="008A2D5D">
        <w:rPr>
          <w:noProof/>
        </w:rPr>
        <w:t xml:space="preserve">Castro, F., Vellido, A., Nebot, À., &amp; Mugica, F. (2007). Applying data mining techniques to e-learning problems. </w:t>
      </w:r>
      <w:r w:rsidRPr="008A2D5D">
        <w:rPr>
          <w:i/>
          <w:iCs/>
          <w:noProof/>
        </w:rPr>
        <w:t>Studies in Computational Intelligence</w:t>
      </w:r>
      <w:r w:rsidRPr="008A2D5D">
        <w:rPr>
          <w:noProof/>
        </w:rPr>
        <w:t xml:space="preserve">, </w:t>
      </w:r>
      <w:r w:rsidRPr="008A2D5D">
        <w:rPr>
          <w:i/>
          <w:iCs/>
          <w:noProof/>
        </w:rPr>
        <w:t>62</w:t>
      </w:r>
      <w:r w:rsidRPr="008A2D5D">
        <w:rPr>
          <w:noProof/>
        </w:rPr>
        <w:t>(2007), 183–221. https://doi.org/10.1007/978-3-540-71974-8_8</w:t>
      </w:r>
    </w:p>
    <w:p w14:paraId="4DC0CE0C" w14:textId="77777777" w:rsidR="008A2D5D" w:rsidRPr="008A2D5D" w:rsidRDefault="008A2D5D" w:rsidP="008A2D5D">
      <w:pPr>
        <w:widowControl w:val="0"/>
        <w:autoSpaceDE w:val="0"/>
        <w:autoSpaceDN w:val="0"/>
        <w:adjustRightInd w:val="0"/>
        <w:ind w:left="480" w:hanging="480"/>
        <w:rPr>
          <w:noProof/>
        </w:rPr>
      </w:pPr>
      <w:r w:rsidRPr="008A2D5D">
        <w:rPr>
          <w:noProof/>
        </w:rPr>
        <w:t xml:space="preserve">Cerezo, R., Sánchez-Santillán, M., Paule-Ruiz, M. P., &amp; Núñez, J. C. (2016). Students’ LMS interaction patterns and their relationship with achievement: A case study in higher education. </w:t>
      </w:r>
      <w:r w:rsidRPr="008A2D5D">
        <w:rPr>
          <w:i/>
          <w:iCs/>
          <w:noProof/>
        </w:rPr>
        <w:t>Computers and Education</w:t>
      </w:r>
      <w:r w:rsidRPr="008A2D5D">
        <w:rPr>
          <w:noProof/>
        </w:rPr>
        <w:t xml:space="preserve">, </w:t>
      </w:r>
      <w:r w:rsidRPr="008A2D5D">
        <w:rPr>
          <w:i/>
          <w:iCs/>
          <w:noProof/>
        </w:rPr>
        <w:t>96</w:t>
      </w:r>
      <w:r w:rsidRPr="008A2D5D">
        <w:rPr>
          <w:noProof/>
        </w:rPr>
        <w:t>, 42–54. https://doi.org/10.1016/j.compedu.2016.02.006</w:t>
      </w:r>
    </w:p>
    <w:p w14:paraId="78AD6F15" w14:textId="77777777" w:rsidR="008A2D5D" w:rsidRPr="008A2D5D" w:rsidRDefault="008A2D5D" w:rsidP="008A2D5D">
      <w:pPr>
        <w:widowControl w:val="0"/>
        <w:autoSpaceDE w:val="0"/>
        <w:autoSpaceDN w:val="0"/>
        <w:adjustRightInd w:val="0"/>
        <w:ind w:left="480" w:hanging="480"/>
        <w:rPr>
          <w:noProof/>
        </w:rPr>
      </w:pPr>
      <w:r w:rsidRPr="008A2D5D">
        <w:rPr>
          <w:noProof/>
        </w:rPr>
        <w:t xml:space="preserve">Chandola, V., &amp; Kumar, V. (2007). </w:t>
      </w:r>
      <w:r w:rsidRPr="008A2D5D">
        <w:rPr>
          <w:i/>
          <w:iCs/>
          <w:noProof/>
        </w:rPr>
        <w:t>Summarization-Compressing Data into an Informative Representation</w:t>
      </w:r>
      <w:r w:rsidRPr="008A2D5D">
        <w:rPr>
          <w:noProof/>
        </w:rPr>
        <w:t>.</w:t>
      </w:r>
    </w:p>
    <w:p w14:paraId="308B78D5" w14:textId="77777777" w:rsidR="008A2D5D" w:rsidRPr="008A2D5D" w:rsidRDefault="008A2D5D" w:rsidP="008A2D5D">
      <w:pPr>
        <w:widowControl w:val="0"/>
        <w:autoSpaceDE w:val="0"/>
        <w:autoSpaceDN w:val="0"/>
        <w:adjustRightInd w:val="0"/>
        <w:ind w:left="480" w:hanging="480"/>
        <w:rPr>
          <w:noProof/>
        </w:rPr>
      </w:pPr>
      <w:r w:rsidRPr="008A2D5D">
        <w:rPr>
          <w:noProof/>
        </w:rPr>
        <w:t xml:space="preserve">Chen, F., &amp; Cui, Y. (2020). Utilizing student time series behaviour in learning management systems for early prediction of course performance. </w:t>
      </w:r>
      <w:r w:rsidRPr="008A2D5D">
        <w:rPr>
          <w:i/>
          <w:iCs/>
          <w:noProof/>
        </w:rPr>
        <w:t>Journal of Learning Analytics</w:t>
      </w:r>
      <w:r w:rsidRPr="008A2D5D">
        <w:rPr>
          <w:noProof/>
        </w:rPr>
        <w:t xml:space="preserve">, </w:t>
      </w:r>
      <w:r w:rsidRPr="008A2D5D">
        <w:rPr>
          <w:i/>
          <w:iCs/>
          <w:noProof/>
        </w:rPr>
        <w:t>7</w:t>
      </w:r>
      <w:r w:rsidRPr="008A2D5D">
        <w:rPr>
          <w:noProof/>
        </w:rPr>
        <w:t>(2), 1–17. https://doi.org/10.18608/JLA.2020.72.1</w:t>
      </w:r>
    </w:p>
    <w:p w14:paraId="71A7551F" w14:textId="77777777" w:rsidR="008A2D5D" w:rsidRPr="008A2D5D" w:rsidRDefault="008A2D5D" w:rsidP="008A2D5D">
      <w:pPr>
        <w:widowControl w:val="0"/>
        <w:autoSpaceDE w:val="0"/>
        <w:autoSpaceDN w:val="0"/>
        <w:adjustRightInd w:val="0"/>
        <w:ind w:left="480" w:hanging="480"/>
        <w:rPr>
          <w:noProof/>
        </w:rPr>
      </w:pPr>
      <w:r w:rsidRPr="008A2D5D">
        <w:rPr>
          <w:noProof/>
        </w:rPr>
        <w:lastRenderedPageBreak/>
        <w:t xml:space="preserve">Chen, P. H., Yang, F. Y., Lee, D. D., &amp; Yang, M. H. (2018). Data mining the comorbid associations between dementia and various kinds of illnesses using a medicine database. </w:t>
      </w:r>
      <w:r w:rsidRPr="008A2D5D">
        <w:rPr>
          <w:i/>
          <w:iCs/>
          <w:noProof/>
        </w:rPr>
        <w:t>Computers and Electrical Engineering</w:t>
      </w:r>
      <w:r w:rsidRPr="008A2D5D">
        <w:rPr>
          <w:noProof/>
        </w:rPr>
        <w:t xml:space="preserve">, </w:t>
      </w:r>
      <w:r w:rsidRPr="008A2D5D">
        <w:rPr>
          <w:i/>
          <w:iCs/>
          <w:noProof/>
        </w:rPr>
        <w:t>70</w:t>
      </w:r>
      <w:r w:rsidRPr="008A2D5D">
        <w:rPr>
          <w:noProof/>
        </w:rPr>
        <w:t>(June), 12–20. https://doi.org/10.1016/j.compeleceng.2018.05.014</w:t>
      </w:r>
    </w:p>
    <w:p w14:paraId="3B798CFC" w14:textId="77777777" w:rsidR="008A2D5D" w:rsidRPr="008A2D5D" w:rsidRDefault="008A2D5D" w:rsidP="008A2D5D">
      <w:pPr>
        <w:widowControl w:val="0"/>
        <w:autoSpaceDE w:val="0"/>
        <w:autoSpaceDN w:val="0"/>
        <w:adjustRightInd w:val="0"/>
        <w:ind w:left="480" w:hanging="480"/>
        <w:rPr>
          <w:noProof/>
        </w:rPr>
      </w:pPr>
      <w:r w:rsidRPr="008A2D5D">
        <w:rPr>
          <w:noProof/>
        </w:rPr>
        <w:t xml:space="preserve">Delavari, N., Phon-Amnuaisuk, S., &amp; Beikzadeh, M. R. (2008). Data mining application in higher learning institutions. </w:t>
      </w:r>
      <w:r w:rsidRPr="008A2D5D">
        <w:rPr>
          <w:i/>
          <w:iCs/>
          <w:noProof/>
        </w:rPr>
        <w:t>Informatics in Education</w:t>
      </w:r>
      <w:r w:rsidRPr="008A2D5D">
        <w:rPr>
          <w:noProof/>
        </w:rPr>
        <w:t xml:space="preserve">, </w:t>
      </w:r>
      <w:r w:rsidRPr="008A2D5D">
        <w:rPr>
          <w:i/>
          <w:iCs/>
          <w:noProof/>
        </w:rPr>
        <w:t>7</w:t>
      </w:r>
      <w:r w:rsidRPr="008A2D5D">
        <w:rPr>
          <w:noProof/>
        </w:rPr>
        <w:t>(1), 31–54. https://doi.org/10.15388/infedu.2008.03</w:t>
      </w:r>
    </w:p>
    <w:p w14:paraId="412269CD" w14:textId="77777777" w:rsidR="008A2D5D" w:rsidRPr="008A2D5D" w:rsidRDefault="008A2D5D" w:rsidP="008A2D5D">
      <w:pPr>
        <w:widowControl w:val="0"/>
        <w:autoSpaceDE w:val="0"/>
        <w:autoSpaceDN w:val="0"/>
        <w:adjustRightInd w:val="0"/>
        <w:ind w:left="480" w:hanging="480"/>
        <w:rPr>
          <w:noProof/>
        </w:rPr>
      </w:pPr>
      <w:r w:rsidRPr="008A2D5D">
        <w:rPr>
          <w:noProof/>
        </w:rPr>
        <w:t xml:space="preserve">Dien, T. T., Luu, S. H., Thanh-Hai, N., &amp; Thai-Nghe, N. (2020). Deep learning with data transformation and factor analysis for student performance prediction. </w:t>
      </w:r>
      <w:r w:rsidRPr="008A2D5D">
        <w:rPr>
          <w:i/>
          <w:iCs/>
          <w:noProof/>
        </w:rPr>
        <w:t>International Journal of Advanced Computer Science and Applications</w:t>
      </w:r>
      <w:r w:rsidRPr="008A2D5D">
        <w:rPr>
          <w:noProof/>
        </w:rPr>
        <w:t xml:space="preserve">, </w:t>
      </w:r>
      <w:r w:rsidRPr="008A2D5D">
        <w:rPr>
          <w:i/>
          <w:iCs/>
          <w:noProof/>
        </w:rPr>
        <w:t>11</w:t>
      </w:r>
      <w:r w:rsidRPr="008A2D5D">
        <w:rPr>
          <w:noProof/>
        </w:rPr>
        <w:t>(8), 711–721. https://doi.org/10.14569/IJACSA.2020.0110886</w:t>
      </w:r>
    </w:p>
    <w:p w14:paraId="6041B789" w14:textId="77777777" w:rsidR="008A2D5D" w:rsidRPr="008A2D5D" w:rsidRDefault="008A2D5D" w:rsidP="008A2D5D">
      <w:pPr>
        <w:widowControl w:val="0"/>
        <w:autoSpaceDE w:val="0"/>
        <w:autoSpaceDN w:val="0"/>
        <w:adjustRightInd w:val="0"/>
        <w:ind w:left="480" w:hanging="480"/>
        <w:rPr>
          <w:noProof/>
        </w:rPr>
      </w:pPr>
      <w:r w:rsidRPr="008A2D5D">
        <w:rPr>
          <w:noProof/>
        </w:rPr>
        <w:t xml:space="preserve">Fernandes, E., Holanda, M., Victorino, M., Borges, V., Carvalho, R., &amp; Erven, G. Van. (2019). Educational data mining: Predictive analysis of academic performance of public school students in the capital of Brazil. </w:t>
      </w:r>
      <w:r w:rsidRPr="008A2D5D">
        <w:rPr>
          <w:i/>
          <w:iCs/>
          <w:noProof/>
        </w:rPr>
        <w:t>Journal of Business Research</w:t>
      </w:r>
      <w:r w:rsidRPr="008A2D5D">
        <w:rPr>
          <w:noProof/>
        </w:rPr>
        <w:t xml:space="preserve">, </w:t>
      </w:r>
      <w:r w:rsidRPr="008A2D5D">
        <w:rPr>
          <w:i/>
          <w:iCs/>
          <w:noProof/>
        </w:rPr>
        <w:t>94</w:t>
      </w:r>
      <w:r w:rsidRPr="008A2D5D">
        <w:rPr>
          <w:noProof/>
        </w:rPr>
        <w:t>(August 2017), 335–343. https://doi.org/10.1016/j.jbusres.2018.02.012</w:t>
      </w:r>
    </w:p>
    <w:p w14:paraId="542AE958" w14:textId="77777777" w:rsidR="008A2D5D" w:rsidRPr="008A2D5D" w:rsidRDefault="008A2D5D" w:rsidP="008A2D5D">
      <w:pPr>
        <w:widowControl w:val="0"/>
        <w:autoSpaceDE w:val="0"/>
        <w:autoSpaceDN w:val="0"/>
        <w:adjustRightInd w:val="0"/>
        <w:ind w:left="480" w:hanging="480"/>
        <w:rPr>
          <w:noProof/>
        </w:rPr>
      </w:pPr>
      <w:r w:rsidRPr="008A2D5D">
        <w:rPr>
          <w:noProof/>
        </w:rPr>
        <w:t xml:space="preserve">Fu, Y. (1997). Data mining. </w:t>
      </w:r>
      <w:r w:rsidRPr="008A2D5D">
        <w:rPr>
          <w:i/>
          <w:iCs/>
          <w:noProof/>
        </w:rPr>
        <w:t>IEEE Potentials</w:t>
      </w:r>
      <w:r w:rsidRPr="008A2D5D">
        <w:rPr>
          <w:noProof/>
        </w:rPr>
        <w:t xml:space="preserve">, </w:t>
      </w:r>
      <w:r w:rsidRPr="008A2D5D">
        <w:rPr>
          <w:i/>
          <w:iCs/>
          <w:noProof/>
        </w:rPr>
        <w:t>16</w:t>
      </w:r>
      <w:r w:rsidRPr="008A2D5D">
        <w:rPr>
          <w:noProof/>
        </w:rPr>
        <w:t>(4), 18–20. https://doi.org/10.1109/45.624335</w:t>
      </w:r>
    </w:p>
    <w:p w14:paraId="0D46C85D" w14:textId="77777777" w:rsidR="008A2D5D" w:rsidRPr="008A2D5D" w:rsidRDefault="008A2D5D" w:rsidP="008A2D5D">
      <w:pPr>
        <w:widowControl w:val="0"/>
        <w:autoSpaceDE w:val="0"/>
        <w:autoSpaceDN w:val="0"/>
        <w:adjustRightInd w:val="0"/>
        <w:ind w:left="480" w:hanging="480"/>
        <w:rPr>
          <w:noProof/>
        </w:rPr>
      </w:pPr>
      <w:r w:rsidRPr="008A2D5D">
        <w:rPr>
          <w:noProof/>
        </w:rPr>
        <w:t xml:space="preserve">Gatsheni, B. N., &amp; Katambwa, O. N. (2018). </w:t>
      </w:r>
      <w:r w:rsidRPr="008A2D5D">
        <w:rPr>
          <w:i/>
          <w:iCs/>
          <w:noProof/>
        </w:rPr>
        <w:t>The Design of Predictive Model for the Academic Performance of Students at University Based on Machine Learning</w:t>
      </w:r>
      <w:r w:rsidRPr="008A2D5D">
        <w:rPr>
          <w:noProof/>
        </w:rPr>
        <w:t xml:space="preserve">. </w:t>
      </w:r>
      <w:r w:rsidRPr="008A2D5D">
        <w:rPr>
          <w:i/>
          <w:iCs/>
          <w:noProof/>
        </w:rPr>
        <w:t>6</w:t>
      </w:r>
      <w:r w:rsidRPr="008A2D5D">
        <w:rPr>
          <w:noProof/>
        </w:rPr>
        <w:t>, 229–237. https://doi.org/10.17265/2328-2223/2018.04.006</w:t>
      </w:r>
    </w:p>
    <w:p w14:paraId="6F8140C5" w14:textId="77777777" w:rsidR="008A2D5D" w:rsidRPr="008A2D5D" w:rsidRDefault="008A2D5D" w:rsidP="008A2D5D">
      <w:pPr>
        <w:widowControl w:val="0"/>
        <w:autoSpaceDE w:val="0"/>
        <w:autoSpaceDN w:val="0"/>
        <w:adjustRightInd w:val="0"/>
        <w:ind w:left="480" w:hanging="480"/>
        <w:rPr>
          <w:noProof/>
        </w:rPr>
      </w:pPr>
      <w:r w:rsidRPr="008A2D5D">
        <w:rPr>
          <w:noProof/>
        </w:rPr>
        <w:t xml:space="preserve">Goga, M., Kuyoro, S., &amp; Goga, N. (2015). A Recommender for Improving the Student Academic Performance. </w:t>
      </w:r>
      <w:r w:rsidRPr="008A2D5D">
        <w:rPr>
          <w:i/>
          <w:iCs/>
          <w:noProof/>
        </w:rPr>
        <w:t>Procedia - Social and Behavioral Sciences</w:t>
      </w:r>
      <w:r w:rsidRPr="008A2D5D">
        <w:rPr>
          <w:noProof/>
        </w:rPr>
        <w:t xml:space="preserve">, </w:t>
      </w:r>
      <w:r w:rsidRPr="008A2D5D">
        <w:rPr>
          <w:i/>
          <w:iCs/>
          <w:noProof/>
        </w:rPr>
        <w:t>180</w:t>
      </w:r>
      <w:r w:rsidRPr="008A2D5D">
        <w:rPr>
          <w:noProof/>
        </w:rPr>
        <w:t>(November 2014), 1481–1488. https://doi.org/10.1016/j.sbspro.2015.02.296</w:t>
      </w:r>
    </w:p>
    <w:p w14:paraId="4C9EAD1E" w14:textId="77777777" w:rsidR="008A2D5D" w:rsidRPr="008A2D5D" w:rsidRDefault="008A2D5D" w:rsidP="008A2D5D">
      <w:pPr>
        <w:widowControl w:val="0"/>
        <w:autoSpaceDE w:val="0"/>
        <w:autoSpaceDN w:val="0"/>
        <w:adjustRightInd w:val="0"/>
        <w:ind w:left="480" w:hanging="480"/>
        <w:rPr>
          <w:noProof/>
        </w:rPr>
      </w:pPr>
      <w:r w:rsidRPr="008A2D5D">
        <w:rPr>
          <w:noProof/>
        </w:rPr>
        <w:t xml:space="preserve">Hujer, T. (2011). Design and Development of a Compound DSS for Laboratory Research. In </w:t>
      </w:r>
      <w:r w:rsidRPr="008A2D5D">
        <w:rPr>
          <w:i/>
          <w:iCs/>
          <w:noProof/>
        </w:rPr>
        <w:t>Efficient Decision Support Systems - Practice and Challenges From Current to Future</w:t>
      </w:r>
      <w:r w:rsidRPr="008A2D5D">
        <w:rPr>
          <w:noProof/>
        </w:rPr>
        <w:t>. InTech. https://doi.org/10.5772/16720</w:t>
      </w:r>
    </w:p>
    <w:p w14:paraId="7E6432EF" w14:textId="77777777" w:rsidR="008A2D5D" w:rsidRPr="008A2D5D" w:rsidRDefault="008A2D5D" w:rsidP="008A2D5D">
      <w:pPr>
        <w:widowControl w:val="0"/>
        <w:autoSpaceDE w:val="0"/>
        <w:autoSpaceDN w:val="0"/>
        <w:adjustRightInd w:val="0"/>
        <w:ind w:left="480" w:hanging="480"/>
        <w:rPr>
          <w:noProof/>
        </w:rPr>
      </w:pPr>
      <w:r w:rsidRPr="008A2D5D">
        <w:rPr>
          <w:noProof/>
        </w:rPr>
        <w:t xml:space="preserve">Hussain, M., Zhu, W., Zhang, W., &amp; Abidi, S. M. R. (2018). Student Engagement Predictions in an e-Learning System and Their Impact on Student Course Assessment Scores. </w:t>
      </w:r>
      <w:r w:rsidRPr="008A2D5D">
        <w:rPr>
          <w:i/>
          <w:iCs/>
          <w:noProof/>
        </w:rPr>
        <w:t>Computational Intelligence and Neuroscience</w:t>
      </w:r>
      <w:r w:rsidRPr="008A2D5D">
        <w:rPr>
          <w:noProof/>
        </w:rPr>
        <w:t xml:space="preserve">, </w:t>
      </w:r>
      <w:r w:rsidRPr="008A2D5D">
        <w:rPr>
          <w:i/>
          <w:iCs/>
          <w:noProof/>
        </w:rPr>
        <w:t>2018</w:t>
      </w:r>
      <w:r w:rsidRPr="008A2D5D">
        <w:rPr>
          <w:noProof/>
        </w:rPr>
        <w:t>. https://doi.org/10.1155/2018/6347186</w:t>
      </w:r>
    </w:p>
    <w:p w14:paraId="6502EF43" w14:textId="77777777" w:rsidR="008A2D5D" w:rsidRPr="008A2D5D" w:rsidRDefault="008A2D5D" w:rsidP="008A2D5D">
      <w:pPr>
        <w:widowControl w:val="0"/>
        <w:autoSpaceDE w:val="0"/>
        <w:autoSpaceDN w:val="0"/>
        <w:adjustRightInd w:val="0"/>
        <w:ind w:left="480" w:hanging="480"/>
        <w:rPr>
          <w:noProof/>
        </w:rPr>
      </w:pPr>
      <w:r w:rsidRPr="008A2D5D">
        <w:rPr>
          <w:noProof/>
        </w:rPr>
        <w:t xml:space="preserve">Ibrahim, Z., &amp; Rusli, D. (2007). Predicting Students’ Academic Performance: Comparing </w:t>
      </w:r>
      <w:r w:rsidRPr="008A2D5D">
        <w:rPr>
          <w:noProof/>
        </w:rPr>
        <w:lastRenderedPageBreak/>
        <w:t xml:space="preserve">Artificial Neural Network, Decision tree And Linear Regression. </w:t>
      </w:r>
      <w:r w:rsidRPr="008A2D5D">
        <w:rPr>
          <w:i/>
          <w:iCs/>
          <w:noProof/>
        </w:rPr>
        <w:t>Proceedings of the 21st Annual SAS Malaysia Forum</w:t>
      </w:r>
      <w:r w:rsidRPr="008A2D5D">
        <w:rPr>
          <w:noProof/>
        </w:rPr>
        <w:t xml:space="preserve">, </w:t>
      </w:r>
      <w:r w:rsidRPr="008A2D5D">
        <w:rPr>
          <w:i/>
          <w:iCs/>
          <w:noProof/>
        </w:rPr>
        <w:t>September</w:t>
      </w:r>
      <w:r w:rsidRPr="008A2D5D">
        <w:rPr>
          <w:noProof/>
        </w:rPr>
        <w:t>, 1–6. https://www.researchgate.net/profile/Daliela_Rusli/publication/228894873_Predicting_Students’_Academic_Performance_Comparing_Artificial_Neural_Network_Decision_Tree_and_Linear_Regression/links/0deec51bb04e76ed93000000.pdf</w:t>
      </w:r>
    </w:p>
    <w:p w14:paraId="3CA1C1AB" w14:textId="77777777" w:rsidR="008A2D5D" w:rsidRPr="008A2D5D" w:rsidRDefault="008A2D5D" w:rsidP="008A2D5D">
      <w:pPr>
        <w:widowControl w:val="0"/>
        <w:autoSpaceDE w:val="0"/>
        <w:autoSpaceDN w:val="0"/>
        <w:adjustRightInd w:val="0"/>
        <w:ind w:left="480" w:hanging="480"/>
        <w:rPr>
          <w:noProof/>
        </w:rPr>
      </w:pPr>
      <w:r w:rsidRPr="008A2D5D">
        <w:rPr>
          <w:noProof/>
        </w:rPr>
        <w:t xml:space="preserve">Jiang, H., Kwong, C. K., Okudan Kremer, G. E., &amp; Park, W. Y. (2019). Dynamic modelling of customer preferences for product design using DENFIS and opinion mining. </w:t>
      </w:r>
      <w:r w:rsidRPr="008A2D5D">
        <w:rPr>
          <w:i/>
          <w:iCs/>
          <w:noProof/>
        </w:rPr>
        <w:t>Advanced Engineering Informatics</w:t>
      </w:r>
      <w:r w:rsidRPr="008A2D5D">
        <w:rPr>
          <w:noProof/>
        </w:rPr>
        <w:t xml:space="preserve">, </w:t>
      </w:r>
      <w:r w:rsidRPr="008A2D5D">
        <w:rPr>
          <w:i/>
          <w:iCs/>
          <w:noProof/>
        </w:rPr>
        <w:t>42</w:t>
      </w:r>
      <w:r w:rsidRPr="008A2D5D">
        <w:rPr>
          <w:noProof/>
        </w:rPr>
        <w:t>(October 2018), 100969. https://doi.org/10.1016/j.aei.2019.100969</w:t>
      </w:r>
    </w:p>
    <w:p w14:paraId="248F9F47" w14:textId="77777777" w:rsidR="008A2D5D" w:rsidRPr="008A2D5D" w:rsidRDefault="008A2D5D" w:rsidP="008A2D5D">
      <w:pPr>
        <w:widowControl w:val="0"/>
        <w:autoSpaceDE w:val="0"/>
        <w:autoSpaceDN w:val="0"/>
        <w:adjustRightInd w:val="0"/>
        <w:ind w:left="480" w:hanging="480"/>
        <w:rPr>
          <w:noProof/>
        </w:rPr>
      </w:pPr>
      <w:r w:rsidRPr="008A2D5D">
        <w:rPr>
          <w:noProof/>
        </w:rPr>
        <w:t xml:space="preserve">Kamber, M., Pei, J., &amp; Han, J. (2012). </w:t>
      </w:r>
      <w:r w:rsidRPr="008A2D5D">
        <w:rPr>
          <w:i/>
          <w:iCs/>
          <w:noProof/>
        </w:rPr>
        <w:t>Data Mining : Concepts and Techniques Third Edition</w:t>
      </w:r>
      <w:r w:rsidRPr="008A2D5D">
        <w:rPr>
          <w:noProof/>
        </w:rPr>
        <w:t>.</w:t>
      </w:r>
    </w:p>
    <w:p w14:paraId="34DE3EAF" w14:textId="77777777" w:rsidR="008A2D5D" w:rsidRPr="008A2D5D" w:rsidRDefault="008A2D5D" w:rsidP="008A2D5D">
      <w:pPr>
        <w:widowControl w:val="0"/>
        <w:autoSpaceDE w:val="0"/>
        <w:autoSpaceDN w:val="0"/>
        <w:adjustRightInd w:val="0"/>
        <w:ind w:left="480" w:hanging="480"/>
        <w:rPr>
          <w:noProof/>
        </w:rPr>
      </w:pPr>
      <w:r w:rsidRPr="008A2D5D">
        <w:rPr>
          <w:noProof/>
        </w:rPr>
        <w:t xml:space="preserve">Kasthuriarachchi, K. T. S., &amp; Liyanage, S. R. (2019). Predicting Students’ Academic Performance Using Utility Based Educational Data Mining. </w:t>
      </w:r>
      <w:r w:rsidRPr="008A2D5D">
        <w:rPr>
          <w:i/>
          <w:iCs/>
          <w:noProof/>
        </w:rPr>
        <w:t>Lecture Notes in Electrical Engineering</w:t>
      </w:r>
      <w:r w:rsidRPr="008A2D5D">
        <w:rPr>
          <w:noProof/>
        </w:rPr>
        <w:t xml:space="preserve">, </w:t>
      </w:r>
      <w:r w:rsidRPr="008A2D5D">
        <w:rPr>
          <w:i/>
          <w:iCs/>
          <w:noProof/>
        </w:rPr>
        <w:t>542</w:t>
      </w:r>
      <w:r w:rsidRPr="008A2D5D">
        <w:rPr>
          <w:noProof/>
        </w:rPr>
        <w:t>(February), 29–39. https://doi.org/10.1007/978-981-13-3648-5_4</w:t>
      </w:r>
    </w:p>
    <w:p w14:paraId="4D179BE3" w14:textId="77777777" w:rsidR="008A2D5D" w:rsidRPr="008A2D5D" w:rsidRDefault="008A2D5D" w:rsidP="008A2D5D">
      <w:pPr>
        <w:widowControl w:val="0"/>
        <w:autoSpaceDE w:val="0"/>
        <w:autoSpaceDN w:val="0"/>
        <w:adjustRightInd w:val="0"/>
        <w:ind w:left="480" w:hanging="480"/>
        <w:rPr>
          <w:noProof/>
        </w:rPr>
      </w:pPr>
      <w:r w:rsidRPr="008A2D5D">
        <w:rPr>
          <w:noProof/>
        </w:rPr>
        <w:t xml:space="preserve">Kaur, H. (2015). EDM: A Review of Applications of Data Mining in the Field of Education. </w:t>
      </w:r>
      <w:r w:rsidRPr="008A2D5D">
        <w:rPr>
          <w:i/>
          <w:iCs/>
          <w:noProof/>
        </w:rPr>
        <w:t>India</w:t>
      </w:r>
      <w:r w:rsidRPr="008A2D5D">
        <w:rPr>
          <w:noProof/>
        </w:rPr>
        <w:t xml:space="preserve">, </w:t>
      </w:r>
      <w:r w:rsidRPr="008A2D5D">
        <w:rPr>
          <w:i/>
          <w:iCs/>
          <w:noProof/>
        </w:rPr>
        <w:t>4</w:t>
      </w:r>
      <w:r w:rsidRPr="008A2D5D">
        <w:rPr>
          <w:noProof/>
        </w:rPr>
        <w:t>(4), 409–412. https://doi.org/10.17148/IJARCCE.2015.4492</w:t>
      </w:r>
    </w:p>
    <w:p w14:paraId="1DC424EA" w14:textId="77777777" w:rsidR="008A2D5D" w:rsidRPr="008A2D5D" w:rsidRDefault="008A2D5D" w:rsidP="008A2D5D">
      <w:pPr>
        <w:widowControl w:val="0"/>
        <w:autoSpaceDE w:val="0"/>
        <w:autoSpaceDN w:val="0"/>
        <w:adjustRightInd w:val="0"/>
        <w:ind w:left="480" w:hanging="480"/>
        <w:rPr>
          <w:noProof/>
        </w:rPr>
      </w:pPr>
      <w:r w:rsidRPr="008A2D5D">
        <w:rPr>
          <w:noProof/>
        </w:rPr>
        <w:t xml:space="preserve">Kaur, P., Singh, M., &amp; Josan, G. S. (2015). Classification and Prediction Based Data Mining Algorithms to Predict Slow Learners in Education Sector. </w:t>
      </w:r>
      <w:r w:rsidRPr="008A2D5D">
        <w:rPr>
          <w:i/>
          <w:iCs/>
          <w:noProof/>
        </w:rPr>
        <w:t>Procedia Computer Science</w:t>
      </w:r>
      <w:r w:rsidRPr="008A2D5D">
        <w:rPr>
          <w:noProof/>
        </w:rPr>
        <w:t xml:space="preserve">, </w:t>
      </w:r>
      <w:r w:rsidRPr="008A2D5D">
        <w:rPr>
          <w:i/>
          <w:iCs/>
          <w:noProof/>
        </w:rPr>
        <w:t>57</w:t>
      </w:r>
      <w:r w:rsidRPr="008A2D5D">
        <w:rPr>
          <w:noProof/>
        </w:rPr>
        <w:t>, 500–508. https://doi.org/10.1016/j.procs.2015.07.372</w:t>
      </w:r>
    </w:p>
    <w:p w14:paraId="08C8E97F" w14:textId="77777777" w:rsidR="008A2D5D" w:rsidRPr="008A2D5D" w:rsidRDefault="008A2D5D" w:rsidP="008A2D5D">
      <w:pPr>
        <w:widowControl w:val="0"/>
        <w:autoSpaceDE w:val="0"/>
        <w:autoSpaceDN w:val="0"/>
        <w:adjustRightInd w:val="0"/>
        <w:ind w:left="480" w:hanging="480"/>
        <w:rPr>
          <w:noProof/>
        </w:rPr>
      </w:pPr>
      <w:r w:rsidRPr="008A2D5D">
        <w:rPr>
          <w:noProof/>
        </w:rPr>
        <w:t xml:space="preserve">Kodinariya, T. M., &amp; Makwana, P. R. (2013). Review on determining number of Cluster in K-Means Clustering. </w:t>
      </w:r>
      <w:r w:rsidRPr="008A2D5D">
        <w:rPr>
          <w:i/>
          <w:iCs/>
          <w:noProof/>
        </w:rPr>
        <w:t>International Journal of Advance Research in Computer Science and Management Studies</w:t>
      </w:r>
      <w:r w:rsidRPr="008A2D5D">
        <w:rPr>
          <w:noProof/>
        </w:rPr>
        <w:t xml:space="preserve">, </w:t>
      </w:r>
      <w:r w:rsidRPr="008A2D5D">
        <w:rPr>
          <w:i/>
          <w:iCs/>
          <w:noProof/>
        </w:rPr>
        <w:t>1</w:t>
      </w:r>
      <w:r w:rsidRPr="008A2D5D">
        <w:rPr>
          <w:noProof/>
        </w:rPr>
        <w:t>(6). https://www.researchgate.net/profile/Trupti-Kodinariya/publication/313554124_Review_on_Determining_of_Cluster_in_K-means_Clustering/links/5789fda408ae59aa667931d2/Review-on-Determining-of-Cluster-in-K-means-Clustering.pdf</w:t>
      </w:r>
    </w:p>
    <w:p w14:paraId="1EB2615D" w14:textId="77777777" w:rsidR="008A2D5D" w:rsidRPr="008A2D5D" w:rsidRDefault="008A2D5D" w:rsidP="008A2D5D">
      <w:pPr>
        <w:widowControl w:val="0"/>
        <w:autoSpaceDE w:val="0"/>
        <w:autoSpaceDN w:val="0"/>
        <w:adjustRightInd w:val="0"/>
        <w:ind w:left="480" w:hanging="480"/>
        <w:rPr>
          <w:noProof/>
        </w:rPr>
      </w:pPr>
      <w:r w:rsidRPr="008A2D5D">
        <w:rPr>
          <w:noProof/>
        </w:rPr>
        <w:t xml:space="preserve">Lara, J. A., Lizcano, D., Martínez, M. A., Pazos, J., &amp; Riera, T. (2014). A system for knowledge discovery in e-learning environments within the European Higher Education Area - Application to student data from Open University of Madrid, UDIMA. </w:t>
      </w:r>
      <w:r w:rsidRPr="008A2D5D">
        <w:rPr>
          <w:i/>
          <w:iCs/>
          <w:noProof/>
        </w:rPr>
        <w:t>Computers and Education</w:t>
      </w:r>
      <w:r w:rsidRPr="008A2D5D">
        <w:rPr>
          <w:noProof/>
        </w:rPr>
        <w:t xml:space="preserve">, </w:t>
      </w:r>
      <w:r w:rsidRPr="008A2D5D">
        <w:rPr>
          <w:i/>
          <w:iCs/>
          <w:noProof/>
        </w:rPr>
        <w:t>72</w:t>
      </w:r>
      <w:r w:rsidRPr="008A2D5D">
        <w:rPr>
          <w:noProof/>
        </w:rPr>
        <w:t>, 23–36. https://doi.org/10.1016/j.compedu.2013.10.009</w:t>
      </w:r>
    </w:p>
    <w:p w14:paraId="3C4DF76A" w14:textId="77777777" w:rsidR="008A2D5D" w:rsidRPr="008A2D5D" w:rsidRDefault="008A2D5D" w:rsidP="008A2D5D">
      <w:pPr>
        <w:widowControl w:val="0"/>
        <w:autoSpaceDE w:val="0"/>
        <w:autoSpaceDN w:val="0"/>
        <w:adjustRightInd w:val="0"/>
        <w:ind w:left="480" w:hanging="480"/>
        <w:rPr>
          <w:noProof/>
        </w:rPr>
      </w:pPr>
      <w:r w:rsidRPr="008A2D5D">
        <w:rPr>
          <w:noProof/>
        </w:rPr>
        <w:t xml:space="preserve">Lee, D., Park, H., Jung, W., &amp; Chae, Y. (2020). Integrative Medicine Research </w:t>
      </w:r>
      <w:r w:rsidRPr="008A2D5D">
        <w:rPr>
          <w:noProof/>
        </w:rPr>
        <w:lastRenderedPageBreak/>
        <w:t xml:space="preserve">Identification of candidate medicinal herbs for skincare via data mining of the classic Donguibogam text on Korean medicine. </w:t>
      </w:r>
      <w:r w:rsidRPr="008A2D5D">
        <w:rPr>
          <w:i/>
          <w:iCs/>
          <w:noProof/>
        </w:rPr>
        <w:t>Integrative Medicine Research</w:t>
      </w:r>
      <w:r w:rsidRPr="008A2D5D">
        <w:rPr>
          <w:noProof/>
        </w:rPr>
        <w:t xml:space="preserve">, </w:t>
      </w:r>
      <w:r w:rsidRPr="008A2D5D">
        <w:rPr>
          <w:i/>
          <w:iCs/>
          <w:noProof/>
        </w:rPr>
        <w:t>9</w:t>
      </w:r>
      <w:r w:rsidRPr="008A2D5D">
        <w:rPr>
          <w:noProof/>
        </w:rPr>
        <w:t>(4), 100436. https://doi.org/10.1016/j.imr.2020.100436</w:t>
      </w:r>
    </w:p>
    <w:p w14:paraId="1619740E" w14:textId="77777777" w:rsidR="008A2D5D" w:rsidRPr="008A2D5D" w:rsidRDefault="008A2D5D" w:rsidP="008A2D5D">
      <w:pPr>
        <w:widowControl w:val="0"/>
        <w:autoSpaceDE w:val="0"/>
        <w:autoSpaceDN w:val="0"/>
        <w:adjustRightInd w:val="0"/>
        <w:ind w:left="480" w:hanging="480"/>
        <w:rPr>
          <w:noProof/>
        </w:rPr>
      </w:pPr>
      <w:r w:rsidRPr="008A2D5D">
        <w:rPr>
          <w:noProof/>
        </w:rPr>
        <w:t xml:space="preserve">Liébana-cabanillas, F., Nogueras, R., Herrera, L. J., &amp; Guillén, A. (2013). </w:t>
      </w:r>
      <w:r w:rsidRPr="008A2D5D">
        <w:rPr>
          <w:i/>
          <w:iCs/>
          <w:noProof/>
        </w:rPr>
        <w:t>Expert Systems with Applications Analysing user trust in electronic banking using data mining methods</w:t>
      </w:r>
      <w:r w:rsidRPr="008A2D5D">
        <w:rPr>
          <w:noProof/>
        </w:rPr>
        <w:t xml:space="preserve">. </w:t>
      </w:r>
      <w:r w:rsidRPr="008A2D5D">
        <w:rPr>
          <w:i/>
          <w:iCs/>
          <w:noProof/>
        </w:rPr>
        <w:t>40</w:t>
      </w:r>
      <w:r w:rsidRPr="008A2D5D">
        <w:rPr>
          <w:noProof/>
        </w:rPr>
        <w:t>, 5439–5447. https://doi.org/10.1016/j.eswa.2013.03.010</w:t>
      </w:r>
    </w:p>
    <w:p w14:paraId="6985E8B1" w14:textId="77777777" w:rsidR="008A2D5D" w:rsidRPr="008A2D5D" w:rsidRDefault="008A2D5D" w:rsidP="008A2D5D">
      <w:pPr>
        <w:widowControl w:val="0"/>
        <w:autoSpaceDE w:val="0"/>
        <w:autoSpaceDN w:val="0"/>
        <w:adjustRightInd w:val="0"/>
        <w:ind w:left="480" w:hanging="480"/>
        <w:rPr>
          <w:noProof/>
        </w:rPr>
      </w:pPr>
      <w:r w:rsidRPr="008A2D5D">
        <w:rPr>
          <w:noProof/>
        </w:rPr>
        <w:t xml:space="preserve">Mahboob, K., Ali, S. A., &amp; Laila, U. e. (2020). Investigating learning outcomes in engineering education with data mining. </w:t>
      </w:r>
      <w:r w:rsidRPr="008A2D5D">
        <w:rPr>
          <w:i/>
          <w:iCs/>
          <w:noProof/>
        </w:rPr>
        <w:t>Computer Applications in Engineering Education</w:t>
      </w:r>
      <w:r w:rsidRPr="008A2D5D">
        <w:rPr>
          <w:noProof/>
        </w:rPr>
        <w:t xml:space="preserve">, </w:t>
      </w:r>
      <w:r w:rsidRPr="008A2D5D">
        <w:rPr>
          <w:i/>
          <w:iCs/>
          <w:noProof/>
        </w:rPr>
        <w:t>28</w:t>
      </w:r>
      <w:r w:rsidRPr="008A2D5D">
        <w:rPr>
          <w:noProof/>
        </w:rPr>
        <w:t>(6), 1652–1670. https://doi.org/10.1002/cae.22345</w:t>
      </w:r>
    </w:p>
    <w:p w14:paraId="513CC390" w14:textId="77777777" w:rsidR="008A2D5D" w:rsidRPr="008A2D5D" w:rsidRDefault="008A2D5D" w:rsidP="008A2D5D">
      <w:pPr>
        <w:widowControl w:val="0"/>
        <w:autoSpaceDE w:val="0"/>
        <w:autoSpaceDN w:val="0"/>
        <w:adjustRightInd w:val="0"/>
        <w:ind w:left="480" w:hanging="480"/>
        <w:rPr>
          <w:noProof/>
        </w:rPr>
      </w:pPr>
      <w:r w:rsidRPr="008A2D5D">
        <w:rPr>
          <w:noProof/>
        </w:rPr>
        <w:t xml:space="preserve">Nagpal, T., &amp; Mishra, M. (2021). Analyzing Human Resource Practices For Decision Making in Banking Sector using HR analytics. </w:t>
      </w:r>
      <w:r w:rsidRPr="008A2D5D">
        <w:rPr>
          <w:i/>
          <w:iCs/>
          <w:noProof/>
        </w:rPr>
        <w:t>Materials Today: Proceedings</w:t>
      </w:r>
      <w:r w:rsidRPr="008A2D5D">
        <w:rPr>
          <w:noProof/>
        </w:rPr>
        <w:t xml:space="preserve">, </w:t>
      </w:r>
      <w:r w:rsidRPr="008A2D5D">
        <w:rPr>
          <w:i/>
          <w:iCs/>
          <w:noProof/>
        </w:rPr>
        <w:t>xxxx</w:t>
      </w:r>
      <w:r w:rsidRPr="008A2D5D">
        <w:rPr>
          <w:noProof/>
        </w:rPr>
        <w:t>. https://doi.org/10.1016/j.matpr.2020.12.460</w:t>
      </w:r>
    </w:p>
    <w:p w14:paraId="23274F6B" w14:textId="77777777" w:rsidR="008A2D5D" w:rsidRPr="008A2D5D" w:rsidRDefault="008A2D5D" w:rsidP="008A2D5D">
      <w:pPr>
        <w:widowControl w:val="0"/>
        <w:autoSpaceDE w:val="0"/>
        <w:autoSpaceDN w:val="0"/>
        <w:adjustRightInd w:val="0"/>
        <w:ind w:left="480" w:hanging="480"/>
        <w:rPr>
          <w:noProof/>
        </w:rPr>
      </w:pPr>
      <w:r w:rsidRPr="008A2D5D">
        <w:rPr>
          <w:noProof/>
        </w:rPr>
        <w:t xml:space="preserve">Ngai, E. W. T., Hu, Y., Wong, Y. H., Chen, Y., &amp; Sun, X. (2011). The application of data mining techniques in financial fraud detection: A classification framework and an academic review of literature. </w:t>
      </w:r>
      <w:r w:rsidRPr="008A2D5D">
        <w:rPr>
          <w:i/>
          <w:iCs/>
          <w:noProof/>
        </w:rPr>
        <w:t>Decision Support Systems</w:t>
      </w:r>
      <w:r w:rsidRPr="008A2D5D">
        <w:rPr>
          <w:noProof/>
        </w:rPr>
        <w:t xml:space="preserve">, </w:t>
      </w:r>
      <w:r w:rsidRPr="008A2D5D">
        <w:rPr>
          <w:i/>
          <w:iCs/>
          <w:noProof/>
        </w:rPr>
        <w:t>50</w:t>
      </w:r>
      <w:r w:rsidRPr="008A2D5D">
        <w:rPr>
          <w:noProof/>
        </w:rPr>
        <w:t>(3), 559–569. https://doi.org/10.1016/j.dss.2010.08.006</w:t>
      </w:r>
    </w:p>
    <w:p w14:paraId="361E8920" w14:textId="77777777" w:rsidR="008A2D5D" w:rsidRPr="008A2D5D" w:rsidRDefault="008A2D5D" w:rsidP="008A2D5D">
      <w:pPr>
        <w:widowControl w:val="0"/>
        <w:autoSpaceDE w:val="0"/>
        <w:autoSpaceDN w:val="0"/>
        <w:adjustRightInd w:val="0"/>
        <w:ind w:left="480" w:hanging="480"/>
        <w:rPr>
          <w:noProof/>
        </w:rPr>
      </w:pPr>
      <w:r w:rsidRPr="008A2D5D">
        <w:rPr>
          <w:noProof/>
        </w:rPr>
        <w:t xml:space="preserve">Popoola, S. I., Atayero, A. A., Badejo, J. A., John, T. M., Odukoya, J. A., &amp; Omole, D. (2018). </w:t>
      </w:r>
      <w:r w:rsidRPr="008A2D5D">
        <w:rPr>
          <w:i/>
          <w:iCs/>
          <w:noProof/>
        </w:rPr>
        <w:t>Learning Analytics for smart campus: Data on academic performances of engineering undergraduates in Nigerian private university</w:t>
      </w:r>
      <w:r w:rsidRPr="008A2D5D">
        <w:rPr>
          <w:noProof/>
        </w:rPr>
        <w:t>.</w:t>
      </w:r>
    </w:p>
    <w:p w14:paraId="4C7F4E84" w14:textId="77777777" w:rsidR="008A2D5D" w:rsidRPr="008A2D5D" w:rsidRDefault="008A2D5D" w:rsidP="008A2D5D">
      <w:pPr>
        <w:widowControl w:val="0"/>
        <w:autoSpaceDE w:val="0"/>
        <w:autoSpaceDN w:val="0"/>
        <w:adjustRightInd w:val="0"/>
        <w:ind w:left="480" w:hanging="480"/>
        <w:rPr>
          <w:noProof/>
        </w:rPr>
      </w:pPr>
      <w:r w:rsidRPr="008A2D5D">
        <w:rPr>
          <w:noProof/>
        </w:rPr>
        <w:t xml:space="preserve">Prabha, S. L., &amp; Shanavas, A. R. M. (2014). Educational Data Mining Applications. </w:t>
      </w:r>
      <w:r w:rsidRPr="008A2D5D">
        <w:rPr>
          <w:i/>
          <w:iCs/>
          <w:noProof/>
        </w:rPr>
        <w:t>Operations Research and Applications: An International Journal (ORAJ)</w:t>
      </w:r>
      <w:r w:rsidRPr="008A2D5D">
        <w:rPr>
          <w:noProof/>
        </w:rPr>
        <w:t xml:space="preserve">, </w:t>
      </w:r>
      <w:r w:rsidRPr="008A2D5D">
        <w:rPr>
          <w:i/>
          <w:iCs/>
          <w:noProof/>
        </w:rPr>
        <w:t>1</w:t>
      </w:r>
      <w:r w:rsidRPr="008A2D5D">
        <w:rPr>
          <w:noProof/>
        </w:rPr>
        <w:t>(1), 23–29.</w:t>
      </w:r>
    </w:p>
    <w:p w14:paraId="4AF3F924" w14:textId="77777777" w:rsidR="008A2D5D" w:rsidRPr="008A2D5D" w:rsidRDefault="008A2D5D" w:rsidP="008A2D5D">
      <w:pPr>
        <w:widowControl w:val="0"/>
        <w:autoSpaceDE w:val="0"/>
        <w:autoSpaceDN w:val="0"/>
        <w:adjustRightInd w:val="0"/>
        <w:ind w:left="480" w:hanging="480"/>
        <w:rPr>
          <w:noProof/>
        </w:rPr>
      </w:pPr>
      <w:r w:rsidRPr="008A2D5D">
        <w:rPr>
          <w:noProof/>
        </w:rPr>
        <w:t xml:space="preserve">Quadri, M., &amp; Kalyankar, D. (2010). Drop out feature of student data for academic performance using decision tree techniques. </w:t>
      </w:r>
      <w:r w:rsidRPr="008A2D5D">
        <w:rPr>
          <w:i/>
          <w:iCs/>
          <w:noProof/>
        </w:rPr>
        <w:t>Global Journal of Computer</w:t>
      </w:r>
      <w:r w:rsidRPr="008A2D5D">
        <w:rPr>
          <w:noProof/>
        </w:rPr>
        <w:t xml:space="preserve">, </w:t>
      </w:r>
      <w:r w:rsidRPr="008A2D5D">
        <w:rPr>
          <w:i/>
          <w:iCs/>
          <w:noProof/>
        </w:rPr>
        <w:t>10</w:t>
      </w:r>
      <w:r w:rsidRPr="008A2D5D">
        <w:rPr>
          <w:noProof/>
        </w:rPr>
        <w:t>(2), 2–5. http://computerresearch.org/stpr/index.php/gjcst/article/viewArticle/128</w:t>
      </w:r>
    </w:p>
    <w:p w14:paraId="0CA9B618" w14:textId="77777777" w:rsidR="008A2D5D" w:rsidRPr="008A2D5D" w:rsidRDefault="008A2D5D" w:rsidP="008A2D5D">
      <w:pPr>
        <w:widowControl w:val="0"/>
        <w:autoSpaceDE w:val="0"/>
        <w:autoSpaceDN w:val="0"/>
        <w:adjustRightInd w:val="0"/>
        <w:ind w:left="480" w:hanging="480"/>
        <w:rPr>
          <w:noProof/>
        </w:rPr>
      </w:pPr>
      <w:r w:rsidRPr="008A2D5D">
        <w:rPr>
          <w:noProof/>
        </w:rPr>
        <w:t xml:space="preserve">Ramani, R. G., &amp; Sivagami, G. (2011). Parkinson Disease classification using data mining algorithms. </w:t>
      </w:r>
      <w:r w:rsidRPr="008A2D5D">
        <w:rPr>
          <w:i/>
          <w:iCs/>
          <w:noProof/>
        </w:rPr>
        <w:t>International Journal of Computer Applications</w:t>
      </w:r>
      <w:r w:rsidRPr="008A2D5D">
        <w:rPr>
          <w:noProof/>
        </w:rPr>
        <w:t xml:space="preserve">, </w:t>
      </w:r>
      <w:r w:rsidRPr="008A2D5D">
        <w:rPr>
          <w:i/>
          <w:iCs/>
          <w:noProof/>
        </w:rPr>
        <w:t>32</w:t>
      </w:r>
      <w:r w:rsidRPr="008A2D5D">
        <w:rPr>
          <w:noProof/>
        </w:rPr>
        <w:t>(9), 17–22.</w:t>
      </w:r>
    </w:p>
    <w:p w14:paraId="65BB6C4A" w14:textId="77777777" w:rsidR="008A2D5D" w:rsidRPr="008A2D5D" w:rsidRDefault="008A2D5D" w:rsidP="008A2D5D">
      <w:pPr>
        <w:widowControl w:val="0"/>
        <w:autoSpaceDE w:val="0"/>
        <w:autoSpaceDN w:val="0"/>
        <w:adjustRightInd w:val="0"/>
        <w:ind w:left="480" w:hanging="480"/>
        <w:rPr>
          <w:noProof/>
        </w:rPr>
      </w:pPr>
      <w:r w:rsidRPr="008A2D5D">
        <w:rPr>
          <w:noProof/>
        </w:rPr>
        <w:t xml:space="preserve">Ramaswami, M., &amp; Bhaskaran, R. (2010). </w:t>
      </w:r>
      <w:r w:rsidRPr="008A2D5D">
        <w:rPr>
          <w:i/>
          <w:iCs/>
          <w:noProof/>
        </w:rPr>
        <w:t>A CHAID Based Performance Prediction Model in Educational Data Mining</w:t>
      </w:r>
      <w:r w:rsidRPr="008A2D5D">
        <w:rPr>
          <w:noProof/>
        </w:rPr>
        <w:t xml:space="preserve">. </w:t>
      </w:r>
      <w:r w:rsidRPr="008A2D5D">
        <w:rPr>
          <w:i/>
          <w:iCs/>
          <w:noProof/>
        </w:rPr>
        <w:t>7</w:t>
      </w:r>
      <w:r w:rsidRPr="008A2D5D">
        <w:rPr>
          <w:noProof/>
        </w:rPr>
        <w:t>(1), 10–18. http://arxiv.org/abs/1002.1144</w:t>
      </w:r>
    </w:p>
    <w:p w14:paraId="62364E37" w14:textId="77777777" w:rsidR="008A2D5D" w:rsidRPr="008A2D5D" w:rsidRDefault="008A2D5D" w:rsidP="008A2D5D">
      <w:pPr>
        <w:widowControl w:val="0"/>
        <w:autoSpaceDE w:val="0"/>
        <w:autoSpaceDN w:val="0"/>
        <w:adjustRightInd w:val="0"/>
        <w:ind w:left="480" w:hanging="480"/>
        <w:rPr>
          <w:noProof/>
        </w:rPr>
      </w:pPr>
      <w:r w:rsidRPr="008A2D5D">
        <w:rPr>
          <w:noProof/>
        </w:rPr>
        <w:t xml:space="preserve">Rastrollo-Guerrero, J. L., Gómez-Pulido, J. A., &amp; Durán-Domínguez, A. (2020). Analyzing and predicting students’ performance by means of machine learning: A review. </w:t>
      </w:r>
      <w:r w:rsidRPr="008A2D5D">
        <w:rPr>
          <w:i/>
          <w:iCs/>
          <w:noProof/>
        </w:rPr>
        <w:lastRenderedPageBreak/>
        <w:t>Applied Sciences (Switzerland)</w:t>
      </w:r>
      <w:r w:rsidRPr="008A2D5D">
        <w:rPr>
          <w:noProof/>
        </w:rPr>
        <w:t xml:space="preserve">, </w:t>
      </w:r>
      <w:r w:rsidRPr="008A2D5D">
        <w:rPr>
          <w:i/>
          <w:iCs/>
          <w:noProof/>
        </w:rPr>
        <w:t>10</w:t>
      </w:r>
      <w:r w:rsidRPr="008A2D5D">
        <w:rPr>
          <w:noProof/>
        </w:rPr>
        <w:t>(3). https://doi.org/10.3390/app10031042</w:t>
      </w:r>
    </w:p>
    <w:p w14:paraId="58636D12" w14:textId="77777777" w:rsidR="008A2D5D" w:rsidRPr="008A2D5D" w:rsidRDefault="008A2D5D" w:rsidP="008A2D5D">
      <w:pPr>
        <w:widowControl w:val="0"/>
        <w:autoSpaceDE w:val="0"/>
        <w:autoSpaceDN w:val="0"/>
        <w:adjustRightInd w:val="0"/>
        <w:ind w:left="480" w:hanging="480"/>
        <w:rPr>
          <w:noProof/>
        </w:rPr>
      </w:pPr>
      <w:r w:rsidRPr="008A2D5D">
        <w:rPr>
          <w:noProof/>
        </w:rPr>
        <w:t xml:space="preserve">Romero, Cristóbal, &amp; Ventura, S. (2010). Educational Data Mining: A Review of the State of the Art. </w:t>
      </w:r>
      <w:r w:rsidRPr="008A2D5D">
        <w:rPr>
          <w:i/>
          <w:iCs/>
          <w:noProof/>
        </w:rPr>
        <w:t>IEEE Transactions on Systems, Man, and Cybernetics, Part C (Applications and Reviews)</w:t>
      </w:r>
      <w:r w:rsidRPr="008A2D5D">
        <w:rPr>
          <w:noProof/>
        </w:rPr>
        <w:t>.</w:t>
      </w:r>
    </w:p>
    <w:p w14:paraId="795C2440" w14:textId="7E9626B5" w:rsidR="008A2D5D" w:rsidRPr="008A2D5D" w:rsidRDefault="008A2D5D" w:rsidP="008A2D5D">
      <w:pPr>
        <w:widowControl w:val="0"/>
        <w:autoSpaceDE w:val="0"/>
        <w:autoSpaceDN w:val="0"/>
        <w:adjustRightInd w:val="0"/>
        <w:ind w:left="480" w:hanging="480"/>
        <w:rPr>
          <w:noProof/>
        </w:rPr>
      </w:pPr>
      <w:r w:rsidRPr="008A2D5D">
        <w:rPr>
          <w:noProof/>
        </w:rPr>
        <w:t xml:space="preserve">Romero, Cristobal, Ventura, S., Pechenizkiy, M., &amp; Baker, R. S. J. </w:t>
      </w:r>
      <w:r w:rsidR="00C64456">
        <w:rPr>
          <w:noProof/>
        </w:rPr>
        <w:t>D</w:t>
      </w:r>
      <w:r w:rsidRPr="008A2D5D">
        <w:rPr>
          <w:noProof/>
        </w:rPr>
        <w:t xml:space="preserve">. (2010). </w:t>
      </w:r>
      <w:r w:rsidRPr="008A2D5D">
        <w:rPr>
          <w:i/>
          <w:iCs/>
          <w:noProof/>
        </w:rPr>
        <w:t>Handbook of educational data mining</w:t>
      </w:r>
      <w:r w:rsidRPr="008A2D5D">
        <w:rPr>
          <w:noProof/>
        </w:rPr>
        <w:t>. CRC Press. https://books.google.com.ng/books?hl=en&amp;lr=&amp;id=u5aWVw0uQJMC&amp;oi=fnd&amp;pg=PP1&amp;dq=Handbook+of+educational+data+mining&amp;ots=KD-QCH068M&amp;sig=ZDKuQZZ9Abl_KEMF5O94Cxr-zZ4&amp;redir_esc=y#v=onepage&amp;q=Handbook of educational data mining&amp;f=false</w:t>
      </w:r>
    </w:p>
    <w:p w14:paraId="5EE7ADD9" w14:textId="77777777" w:rsidR="008A2D5D" w:rsidRPr="008A2D5D" w:rsidRDefault="008A2D5D" w:rsidP="008A2D5D">
      <w:pPr>
        <w:widowControl w:val="0"/>
        <w:autoSpaceDE w:val="0"/>
        <w:autoSpaceDN w:val="0"/>
        <w:adjustRightInd w:val="0"/>
        <w:ind w:left="480" w:hanging="480"/>
        <w:rPr>
          <w:noProof/>
        </w:rPr>
      </w:pPr>
      <w:r w:rsidRPr="008A2D5D">
        <w:rPr>
          <w:noProof/>
        </w:rPr>
        <w:t xml:space="preserve">Sandoval, A., Gonzalez, C., Alarcon, R., Pichara, K., &amp; Montenegro, M. (2018). Centralized student performance prediction in large courses based on low-cost variables in an institutional context. </w:t>
      </w:r>
      <w:r w:rsidRPr="008A2D5D">
        <w:rPr>
          <w:i/>
          <w:iCs/>
          <w:noProof/>
        </w:rPr>
        <w:t>Internet and Higher Education</w:t>
      </w:r>
      <w:r w:rsidRPr="008A2D5D">
        <w:rPr>
          <w:noProof/>
        </w:rPr>
        <w:t xml:space="preserve">, </w:t>
      </w:r>
      <w:r w:rsidRPr="008A2D5D">
        <w:rPr>
          <w:i/>
          <w:iCs/>
          <w:noProof/>
        </w:rPr>
        <w:t>37</w:t>
      </w:r>
      <w:r w:rsidRPr="008A2D5D">
        <w:rPr>
          <w:noProof/>
        </w:rPr>
        <w:t>(February), 76–89. https://doi.org/10.1016/j.iheduc.2018.02.002</w:t>
      </w:r>
    </w:p>
    <w:p w14:paraId="79054EBF" w14:textId="77777777" w:rsidR="008A2D5D" w:rsidRPr="008A2D5D" w:rsidRDefault="008A2D5D" w:rsidP="008A2D5D">
      <w:pPr>
        <w:widowControl w:val="0"/>
        <w:autoSpaceDE w:val="0"/>
        <w:autoSpaceDN w:val="0"/>
        <w:adjustRightInd w:val="0"/>
        <w:ind w:left="480" w:hanging="480"/>
        <w:rPr>
          <w:noProof/>
        </w:rPr>
      </w:pPr>
      <w:r w:rsidRPr="008A2D5D">
        <w:rPr>
          <w:noProof/>
        </w:rPr>
        <w:t xml:space="preserve">Şen, B., Uçar, E., &amp; Delen, D. (2012). Predicting and analyzing secondary education placement-test scores: A data mining approach. </w:t>
      </w:r>
      <w:r w:rsidRPr="008A2D5D">
        <w:rPr>
          <w:i/>
          <w:iCs/>
          <w:noProof/>
        </w:rPr>
        <w:t>Expert Systems with Applications</w:t>
      </w:r>
      <w:r w:rsidRPr="008A2D5D">
        <w:rPr>
          <w:noProof/>
        </w:rPr>
        <w:t xml:space="preserve">, </w:t>
      </w:r>
      <w:r w:rsidRPr="008A2D5D">
        <w:rPr>
          <w:i/>
          <w:iCs/>
          <w:noProof/>
        </w:rPr>
        <w:t>39</w:t>
      </w:r>
      <w:r w:rsidRPr="008A2D5D">
        <w:rPr>
          <w:noProof/>
        </w:rPr>
        <w:t>(10), 9468–9476. https://doi.org/10.1016/j.eswa.2012.02.112</w:t>
      </w:r>
    </w:p>
    <w:p w14:paraId="5BAAEB53" w14:textId="77777777" w:rsidR="008A2D5D" w:rsidRPr="008A2D5D" w:rsidRDefault="008A2D5D" w:rsidP="008A2D5D">
      <w:pPr>
        <w:widowControl w:val="0"/>
        <w:autoSpaceDE w:val="0"/>
        <w:autoSpaceDN w:val="0"/>
        <w:adjustRightInd w:val="0"/>
        <w:ind w:left="480" w:hanging="480"/>
        <w:rPr>
          <w:noProof/>
        </w:rPr>
      </w:pPr>
      <w:r w:rsidRPr="008A2D5D">
        <w:rPr>
          <w:noProof/>
        </w:rPr>
        <w:t xml:space="preserve">Seufert Sabine, Christoph Meier, Matthias Soellner, R. R. (2019). </w:t>
      </w:r>
      <w:r w:rsidRPr="008A2D5D">
        <w:rPr>
          <w:i/>
          <w:iCs/>
          <w:noProof/>
        </w:rPr>
        <w:t>A Pedagogical Perspective on Big Data and Learning Analytics: A Conceptual Model for Digital Learning Support</w:t>
      </w:r>
      <w:r w:rsidRPr="008A2D5D">
        <w:rPr>
          <w:noProof/>
        </w:rPr>
        <w:t>.</w:t>
      </w:r>
    </w:p>
    <w:p w14:paraId="4712A565" w14:textId="77777777" w:rsidR="008A2D5D" w:rsidRPr="008A2D5D" w:rsidRDefault="008A2D5D" w:rsidP="008A2D5D">
      <w:pPr>
        <w:widowControl w:val="0"/>
        <w:autoSpaceDE w:val="0"/>
        <w:autoSpaceDN w:val="0"/>
        <w:adjustRightInd w:val="0"/>
        <w:ind w:left="480" w:hanging="480"/>
        <w:rPr>
          <w:noProof/>
        </w:rPr>
      </w:pPr>
      <w:r w:rsidRPr="008A2D5D">
        <w:rPr>
          <w:noProof/>
        </w:rPr>
        <w:t xml:space="preserve">Shahiri, A. M., Husain, W., &amp; Rashid, N. A. (2015). A Review on Predicting Student’s Performance Using Data Mining Techniques. </w:t>
      </w:r>
      <w:r w:rsidRPr="008A2D5D">
        <w:rPr>
          <w:i/>
          <w:iCs/>
          <w:noProof/>
        </w:rPr>
        <w:t>Procedia Computer Science</w:t>
      </w:r>
      <w:r w:rsidRPr="008A2D5D">
        <w:rPr>
          <w:noProof/>
        </w:rPr>
        <w:t xml:space="preserve">, </w:t>
      </w:r>
      <w:r w:rsidRPr="008A2D5D">
        <w:rPr>
          <w:i/>
          <w:iCs/>
          <w:noProof/>
        </w:rPr>
        <w:t>72</w:t>
      </w:r>
      <w:r w:rsidRPr="008A2D5D">
        <w:rPr>
          <w:noProof/>
        </w:rPr>
        <w:t>, 414–422. https://doi.org/10.1016/j.procs.2015.12.157</w:t>
      </w:r>
    </w:p>
    <w:p w14:paraId="315FF027" w14:textId="77777777" w:rsidR="008A2D5D" w:rsidRPr="008A2D5D" w:rsidRDefault="008A2D5D" w:rsidP="008A2D5D">
      <w:pPr>
        <w:widowControl w:val="0"/>
        <w:autoSpaceDE w:val="0"/>
        <w:autoSpaceDN w:val="0"/>
        <w:adjustRightInd w:val="0"/>
        <w:ind w:left="480" w:hanging="480"/>
        <w:rPr>
          <w:noProof/>
        </w:rPr>
      </w:pPr>
      <w:r w:rsidRPr="008A2D5D">
        <w:rPr>
          <w:noProof/>
        </w:rPr>
        <w:t xml:space="preserve">Tomasevic, N., Gvozdenovic, N., &amp; Vranes, S. (2020). An overview and comparison of supervised data mining techniques for student exam performance prediction. </w:t>
      </w:r>
      <w:r w:rsidRPr="008A2D5D">
        <w:rPr>
          <w:i/>
          <w:iCs/>
          <w:noProof/>
        </w:rPr>
        <w:t>Computers and Education</w:t>
      </w:r>
      <w:r w:rsidRPr="008A2D5D">
        <w:rPr>
          <w:noProof/>
        </w:rPr>
        <w:t xml:space="preserve">, </w:t>
      </w:r>
      <w:r w:rsidRPr="008A2D5D">
        <w:rPr>
          <w:i/>
          <w:iCs/>
          <w:noProof/>
        </w:rPr>
        <w:t>143</w:t>
      </w:r>
      <w:r w:rsidRPr="008A2D5D">
        <w:rPr>
          <w:noProof/>
        </w:rPr>
        <w:t>(February 2019), 103676. https://doi.org/10.1016/j.compedu.2019.103676</w:t>
      </w:r>
    </w:p>
    <w:p w14:paraId="488CE78D" w14:textId="77777777" w:rsidR="008A2D5D" w:rsidRPr="008A2D5D" w:rsidRDefault="008A2D5D" w:rsidP="008A2D5D">
      <w:pPr>
        <w:widowControl w:val="0"/>
        <w:autoSpaceDE w:val="0"/>
        <w:autoSpaceDN w:val="0"/>
        <w:adjustRightInd w:val="0"/>
        <w:ind w:left="480" w:hanging="480"/>
        <w:rPr>
          <w:noProof/>
        </w:rPr>
      </w:pPr>
      <w:r w:rsidRPr="008A2D5D">
        <w:rPr>
          <w:noProof/>
        </w:rPr>
        <w:t xml:space="preserve">Ünal, F. (2020). Data Mining for Student Performance Prediction in Education. </w:t>
      </w:r>
      <w:r w:rsidRPr="008A2D5D">
        <w:rPr>
          <w:i/>
          <w:iCs/>
          <w:noProof/>
        </w:rPr>
        <w:t>IntechOpen</w:t>
      </w:r>
      <w:r w:rsidRPr="008A2D5D">
        <w:rPr>
          <w:noProof/>
        </w:rPr>
        <w:t>.</w:t>
      </w:r>
    </w:p>
    <w:p w14:paraId="609BEED4" w14:textId="77777777" w:rsidR="008A2D5D" w:rsidRPr="008A2D5D" w:rsidRDefault="008A2D5D" w:rsidP="008A2D5D">
      <w:pPr>
        <w:widowControl w:val="0"/>
        <w:autoSpaceDE w:val="0"/>
        <w:autoSpaceDN w:val="0"/>
        <w:adjustRightInd w:val="0"/>
        <w:ind w:left="480" w:hanging="480"/>
        <w:rPr>
          <w:noProof/>
        </w:rPr>
      </w:pPr>
      <w:r w:rsidRPr="008A2D5D">
        <w:rPr>
          <w:noProof/>
        </w:rPr>
        <w:t xml:space="preserve">Varela, N., Valega, J. A. G., &amp; Lezama, O. B. P. (2020). Analysis of behavior of automatic learning algorithms to identify criminal messages. In </w:t>
      </w:r>
      <w:r w:rsidRPr="008A2D5D">
        <w:rPr>
          <w:i/>
          <w:iCs/>
          <w:noProof/>
        </w:rPr>
        <w:t>Procedia Computer Science</w:t>
      </w:r>
      <w:r w:rsidRPr="008A2D5D">
        <w:rPr>
          <w:noProof/>
        </w:rPr>
        <w:t xml:space="preserve"> (Vol. 175, pp. 114–119). https://doi.org/10.1016/j.procs.2020.07.019</w:t>
      </w:r>
    </w:p>
    <w:p w14:paraId="5926165A" w14:textId="77777777" w:rsidR="008A2D5D" w:rsidRPr="008A2D5D" w:rsidRDefault="008A2D5D" w:rsidP="008A2D5D">
      <w:pPr>
        <w:widowControl w:val="0"/>
        <w:autoSpaceDE w:val="0"/>
        <w:autoSpaceDN w:val="0"/>
        <w:adjustRightInd w:val="0"/>
        <w:ind w:left="480" w:hanging="480"/>
        <w:rPr>
          <w:noProof/>
        </w:rPr>
      </w:pPr>
      <w:r w:rsidRPr="008A2D5D">
        <w:rPr>
          <w:noProof/>
        </w:rPr>
        <w:lastRenderedPageBreak/>
        <w:t xml:space="preserve">Wei, J. T., Lee, M. C., Chen, H. K., &amp; Wu, H. H. (2013). Customer relationship management in the hairdressing industry: An application of data mining techniques. </w:t>
      </w:r>
      <w:r w:rsidRPr="008A2D5D">
        <w:rPr>
          <w:i/>
          <w:iCs/>
          <w:noProof/>
        </w:rPr>
        <w:t>Expert Systems with Applications</w:t>
      </w:r>
      <w:r w:rsidRPr="008A2D5D">
        <w:rPr>
          <w:noProof/>
        </w:rPr>
        <w:t xml:space="preserve">, </w:t>
      </w:r>
      <w:r w:rsidRPr="008A2D5D">
        <w:rPr>
          <w:i/>
          <w:iCs/>
          <w:noProof/>
        </w:rPr>
        <w:t>40</w:t>
      </w:r>
      <w:r w:rsidRPr="008A2D5D">
        <w:rPr>
          <w:noProof/>
        </w:rPr>
        <w:t>(18), 7513–7518. https://doi.org/10.1016/j.eswa.2013.07.053</w:t>
      </w:r>
    </w:p>
    <w:p w14:paraId="253464A5" w14:textId="77777777" w:rsidR="008A2D5D" w:rsidRPr="008A2D5D" w:rsidRDefault="008A2D5D" w:rsidP="008A2D5D">
      <w:pPr>
        <w:widowControl w:val="0"/>
        <w:autoSpaceDE w:val="0"/>
        <w:autoSpaceDN w:val="0"/>
        <w:adjustRightInd w:val="0"/>
        <w:ind w:left="480" w:hanging="480"/>
        <w:rPr>
          <w:noProof/>
        </w:rPr>
      </w:pPr>
      <w:r w:rsidRPr="008A2D5D">
        <w:rPr>
          <w:noProof/>
        </w:rPr>
        <w:t xml:space="preserve">Yoon, B., Jeong, Y., Lee, K., &amp; Lee, S. (2020). A systematic approach to prioritizing R&amp;D projects based on customer-perceived value using opinion mining. </w:t>
      </w:r>
      <w:r w:rsidRPr="008A2D5D">
        <w:rPr>
          <w:i/>
          <w:iCs/>
          <w:noProof/>
        </w:rPr>
        <w:t>Technovation</w:t>
      </w:r>
      <w:r w:rsidRPr="008A2D5D">
        <w:rPr>
          <w:noProof/>
        </w:rPr>
        <w:t xml:space="preserve">, </w:t>
      </w:r>
      <w:r w:rsidRPr="008A2D5D">
        <w:rPr>
          <w:i/>
          <w:iCs/>
          <w:noProof/>
        </w:rPr>
        <w:t>98</w:t>
      </w:r>
      <w:r w:rsidRPr="008A2D5D">
        <w:rPr>
          <w:noProof/>
        </w:rPr>
        <w:t>(August), 102164. https://doi.org/10.1016/j.technovation.2020.102164</w:t>
      </w:r>
    </w:p>
    <w:p w14:paraId="6605E1A2" w14:textId="2805E903" w:rsidR="00EC4412" w:rsidRDefault="008A2D5D" w:rsidP="008A2D5D">
      <w:pPr>
        <w:widowControl w:val="0"/>
        <w:autoSpaceDE w:val="0"/>
        <w:autoSpaceDN w:val="0"/>
        <w:adjustRightInd w:val="0"/>
        <w:ind w:left="480" w:hanging="480"/>
        <w:rPr>
          <w:noProof/>
        </w:rPr>
      </w:pPr>
      <w:r w:rsidRPr="008A2D5D">
        <w:rPr>
          <w:noProof/>
        </w:rPr>
        <w:t xml:space="preserve">Zeineddine, H., Braendle, U., &amp; Farah, A. (2021). Enhancing prediction of student success: Automated machine learning approach. </w:t>
      </w:r>
      <w:r w:rsidRPr="008A2D5D">
        <w:rPr>
          <w:i/>
          <w:iCs/>
          <w:noProof/>
        </w:rPr>
        <w:t>Computers and Electrical Engineering</w:t>
      </w:r>
      <w:r w:rsidRPr="008A2D5D">
        <w:rPr>
          <w:noProof/>
        </w:rPr>
        <w:t xml:space="preserve">, </w:t>
      </w:r>
      <w:r w:rsidRPr="008A2D5D">
        <w:rPr>
          <w:i/>
          <w:iCs/>
          <w:noProof/>
        </w:rPr>
        <w:t>89</w:t>
      </w:r>
      <w:r w:rsidRPr="008A2D5D">
        <w:rPr>
          <w:noProof/>
        </w:rPr>
        <w:t>(October 2019), 106903. https://doi.org/10.1016/j.compeleceng.2020.106903</w:t>
      </w:r>
    </w:p>
    <w:p w14:paraId="2BB05DA9" w14:textId="04852C49" w:rsidR="008A2D5D" w:rsidRPr="008A2D5D" w:rsidRDefault="00EC4412" w:rsidP="00EC4412">
      <w:pPr>
        <w:spacing w:after="160" w:line="259" w:lineRule="auto"/>
        <w:jc w:val="left"/>
        <w:rPr>
          <w:noProof/>
        </w:rPr>
      </w:pPr>
      <w:r>
        <w:rPr>
          <w:noProof/>
        </w:rPr>
        <w:br w:type="page"/>
      </w:r>
    </w:p>
    <w:p w14:paraId="5AB6D631" w14:textId="59E2F025" w:rsidR="00696052" w:rsidRDefault="00F076A5" w:rsidP="00696052">
      <w:pPr>
        <w:pStyle w:val="Heading1"/>
      </w:pPr>
      <w:r>
        <w:lastRenderedPageBreak/>
        <w:fldChar w:fldCharType="end"/>
      </w:r>
      <w:bookmarkStart w:id="1853" w:name="_Toc79535279"/>
      <w:bookmarkStart w:id="1854" w:name="_Toc79535995"/>
      <w:bookmarkStart w:id="1855" w:name="_Toc79536251"/>
      <w:bookmarkStart w:id="1856" w:name="_Toc79536369"/>
      <w:bookmarkStart w:id="1857" w:name="_Toc79536753"/>
      <w:bookmarkStart w:id="1858" w:name="_Toc79578989"/>
      <w:bookmarkStart w:id="1859" w:name="_Toc79579157"/>
      <w:r w:rsidR="00696052">
        <w:t>APPENDIX</w:t>
      </w:r>
      <w:bookmarkEnd w:id="1853"/>
      <w:bookmarkEnd w:id="1854"/>
      <w:bookmarkEnd w:id="1855"/>
      <w:bookmarkEnd w:id="1856"/>
      <w:bookmarkEnd w:id="1857"/>
      <w:bookmarkEnd w:id="1858"/>
      <w:bookmarkEnd w:id="1859"/>
    </w:p>
    <w:p w14:paraId="10761B00" w14:textId="6BDEBAF2" w:rsidR="00D32326" w:rsidRDefault="00D32326" w:rsidP="00D32326">
      <w:r>
        <w:t>import pandas as pd</w:t>
      </w:r>
    </w:p>
    <w:p w14:paraId="1DF681BB" w14:textId="77777777" w:rsidR="00D32326" w:rsidRDefault="00D32326" w:rsidP="00D32326">
      <w:r>
        <w:t>import numpy as np</w:t>
      </w:r>
    </w:p>
    <w:p w14:paraId="14DB954A" w14:textId="77777777" w:rsidR="00D32326" w:rsidRDefault="00D32326" w:rsidP="00D32326">
      <w:r>
        <w:t>import seaborn as sns</w:t>
      </w:r>
    </w:p>
    <w:p w14:paraId="05A700E0" w14:textId="237FF5F5" w:rsidR="00AB44F2" w:rsidRDefault="00D32326" w:rsidP="00D32326">
      <w:r>
        <w:t>import matplotlib.pylab as plt</w:t>
      </w:r>
    </w:p>
    <w:p w14:paraId="0DA3912F" w14:textId="18BE486E" w:rsidR="00D32326" w:rsidRDefault="00D32326" w:rsidP="00D32326">
      <w:r>
        <w:t>df = pd.read_csv('C:/Users/CHIDERA ANI/Downloads/project stuff/data/gender/CSC 200LVL.csv')</w:t>
      </w:r>
    </w:p>
    <w:p w14:paraId="57057331" w14:textId="56ED7209" w:rsidR="00D32326" w:rsidRDefault="00D32326" w:rsidP="00D32326">
      <w:r>
        <w:t>df.drop(['S/N','NAME'], axis=1,inplace=True)</w:t>
      </w:r>
    </w:p>
    <w:p w14:paraId="7F0B809B" w14:textId="589547F8" w:rsidR="00D32326" w:rsidRDefault="00D32326" w:rsidP="00D32326">
      <w:r>
        <w:t>df.head()</w:t>
      </w:r>
    </w:p>
    <w:p w14:paraId="2402BF84" w14:textId="77777777" w:rsidR="00D32326" w:rsidRDefault="00D32326" w:rsidP="00D32326">
      <w:r>
        <w:t>columns = ['GENDER', 'AGE','N FAIL','C FAIL','FAILED COURSES','INCOMPLETE COURSES','TOT WTS','TOT UNIT','PRE WTS','PRE UNIT','CUMWTS',\</w:t>
      </w:r>
    </w:p>
    <w:p w14:paraId="1879F955" w14:textId="77777777" w:rsidR="00D32326" w:rsidRDefault="00D32326" w:rsidP="00D32326">
      <w:r>
        <w:t xml:space="preserve">              'CUMUNIT','CGPA','STAND','CLASS','TMC 212','PHY 119', 'ACC 111', 'BIO 112']</w:t>
      </w:r>
    </w:p>
    <w:p w14:paraId="1A5EE535" w14:textId="77777777" w:rsidR="00D32326" w:rsidRDefault="00D32326" w:rsidP="00D32326">
      <w:r>
        <w:t>dfc = dfc.drop(columns, axis=1)</w:t>
      </w:r>
    </w:p>
    <w:p w14:paraId="458BE5FD" w14:textId="77777777" w:rsidR="00D32326" w:rsidRDefault="00D32326" w:rsidP="00D32326">
      <w:r>
        <w:t>dfc.fillna(0, inplace=True)</w:t>
      </w:r>
    </w:p>
    <w:p w14:paraId="2302FC8B" w14:textId="77777777" w:rsidR="00D32326" w:rsidRDefault="00D32326" w:rsidP="00D32326">
      <w:r>
        <w:t>dfc.dropna(axis=1,how='all',inplace=True)</w:t>
      </w:r>
    </w:p>
    <w:p w14:paraId="71F6EBC7" w14:textId="29B37C41" w:rsidR="00D32326" w:rsidRDefault="00D32326" w:rsidP="00D32326">
      <w:r>
        <w:t>dfc.head()</w:t>
      </w:r>
    </w:p>
    <w:p w14:paraId="65B29870" w14:textId="0990DD57" w:rsidR="00D32326" w:rsidRDefault="00D32326" w:rsidP="00D32326">
      <w:r w:rsidRPr="00D32326">
        <w:t>sns.displot(df['CGPA'], bins=10)</w:t>
      </w:r>
    </w:p>
    <w:p w14:paraId="05A951B6" w14:textId="77777777" w:rsidR="00D32326" w:rsidRDefault="00D32326" w:rsidP="00D32326">
      <w:r>
        <w:t>plt.rcParams["figure.figsize"] = fig_size</w:t>
      </w:r>
    </w:p>
    <w:p w14:paraId="158815AB" w14:textId="4776DCBF" w:rsidR="00D32326" w:rsidRDefault="00D32326" w:rsidP="00D32326">
      <w:r>
        <w:t>sns.distplot(df['CGPA'], bins=10)</w:t>
      </w:r>
    </w:p>
    <w:p w14:paraId="2070855C" w14:textId="77777777" w:rsidR="00D32326" w:rsidRDefault="00D32326" w:rsidP="00D32326">
      <w:r>
        <w:t>plt.rcParams["figure.figsize"] = (20, 18)</w:t>
      </w:r>
    </w:p>
    <w:p w14:paraId="17B8CF2D" w14:textId="77777777" w:rsidR="00D32326" w:rsidRDefault="00D32326" w:rsidP="00D32326">
      <w:r>
        <w:t>df.hist()</w:t>
      </w:r>
    </w:p>
    <w:p w14:paraId="35FF6AB2" w14:textId="55380C9A" w:rsidR="00D32326" w:rsidRDefault="00D32326" w:rsidP="00D32326">
      <w:r>
        <w:t>plt.savefig('histplot')</w:t>
      </w:r>
    </w:p>
    <w:p w14:paraId="1E0DD07E" w14:textId="77777777" w:rsidR="00D32326" w:rsidRDefault="00D32326" w:rsidP="00D32326">
      <w:r>
        <w:t>f, ax = plt.subplots(figsize=(20,18))</w:t>
      </w:r>
    </w:p>
    <w:p w14:paraId="13043177" w14:textId="77777777" w:rsidR="00D32326" w:rsidRDefault="00D32326" w:rsidP="00D32326"/>
    <w:p w14:paraId="22EA64D8" w14:textId="77777777" w:rsidR="00D32326" w:rsidRDefault="00D32326" w:rsidP="00D32326">
      <w:r>
        <w:t>mask = np.triu(np.ones_like(dfc.corr(), dtype=bool))</w:t>
      </w:r>
    </w:p>
    <w:p w14:paraId="152B784E" w14:textId="77777777" w:rsidR="00D32326" w:rsidRDefault="00D32326" w:rsidP="00D32326"/>
    <w:p w14:paraId="3FB306E7" w14:textId="77777777" w:rsidR="00D32326" w:rsidRDefault="00D32326" w:rsidP="00D32326">
      <w:r>
        <w:t>sns.heatmap(dfc.corr(), mask=mask, vmax=.3, center=0, annot=True,</w:t>
      </w:r>
    </w:p>
    <w:p w14:paraId="521C9918" w14:textId="77777777" w:rsidR="00D32326" w:rsidRDefault="00D32326" w:rsidP="00D32326">
      <w:r>
        <w:t xml:space="preserve">            square=True, linewidths=.5, cbar_kws={"shrink": .8})</w:t>
      </w:r>
    </w:p>
    <w:p w14:paraId="6248448A" w14:textId="1DF504AD" w:rsidR="00D32326" w:rsidRDefault="00D32326" w:rsidP="00D32326">
      <w:r>
        <w:t># sns.heatmap(dfc.corr(), annot=True)</w:t>
      </w:r>
    </w:p>
    <w:p w14:paraId="1B838BFC" w14:textId="77777777" w:rsidR="00D32326" w:rsidRDefault="00D32326" w:rsidP="00D32326">
      <w:r>
        <w:t>f, ax = plt.subplots(figsize=(8,6))</w:t>
      </w:r>
    </w:p>
    <w:p w14:paraId="5BC1161F" w14:textId="6932FBFC" w:rsidR="00D32326" w:rsidRDefault="00D32326" w:rsidP="00D32326">
      <w:r>
        <w:lastRenderedPageBreak/>
        <w:t>df['GENDER'].value_counts(normalize=True).plot(kind='barh')</w:t>
      </w:r>
    </w:p>
    <w:p w14:paraId="061CFA85" w14:textId="77777777" w:rsidR="00D32326" w:rsidRDefault="00D32326" w:rsidP="00D32326">
      <w:r>
        <w:t>df['PRE_CGPA'] = df['PRE WTS'] / df['PRE UNIT']</w:t>
      </w:r>
    </w:p>
    <w:p w14:paraId="20C368DB" w14:textId="77777777" w:rsidR="00D32326" w:rsidRDefault="00D32326" w:rsidP="00D32326">
      <w:r>
        <w:t>df['CGPA_CHANGE'] = (df['CGPA'] - df['PRE_CGPA']) * 100</w:t>
      </w:r>
    </w:p>
    <w:p w14:paraId="039A574E" w14:textId="77777777" w:rsidR="00D32326" w:rsidRDefault="00D32326" w:rsidP="00D32326">
      <w:r>
        <w:t>df['CHANGE'] = df['CGPA_CHANGE'].apply(lambda x: 'increase' if x &gt; 0 else 'decrease')</w:t>
      </w:r>
    </w:p>
    <w:p w14:paraId="63F9DFB7" w14:textId="3F4058F6" w:rsidR="00D32326" w:rsidRDefault="00D32326" w:rsidP="00D32326">
      <w:r>
        <w:t>df.head(2)</w:t>
      </w:r>
    </w:p>
    <w:p w14:paraId="22A1B08F" w14:textId="77777777" w:rsidR="00D32326" w:rsidRDefault="00D32326" w:rsidP="00D32326"/>
    <w:p w14:paraId="5942A8C5" w14:textId="1EC98125" w:rsidR="00D32326" w:rsidRDefault="00D32326" w:rsidP="00D32326">
      <w:r>
        <w:t># average performance by gender</w:t>
      </w:r>
    </w:p>
    <w:p w14:paraId="77E3AAC9" w14:textId="77777777" w:rsidR="00D32326" w:rsidRDefault="00D32326" w:rsidP="00D32326">
      <w:r>
        <w:t>from numpy import mean</w:t>
      </w:r>
    </w:p>
    <w:p w14:paraId="741BE4D1" w14:textId="77777777" w:rsidR="00D32326" w:rsidRDefault="00D32326" w:rsidP="00D32326">
      <w:r>
        <w:t>g= sns.barplot(x='GENDER', y='GPA', data=dfs,estimator=mean, ci=None)</w:t>
      </w:r>
    </w:p>
    <w:p w14:paraId="6D26133E" w14:textId="77777777" w:rsidR="00D32326" w:rsidRDefault="00D32326" w:rsidP="00D32326">
      <w:r>
        <w:t># plt.rcParams["figure.figsize"] = (10, 15)</w:t>
      </w:r>
    </w:p>
    <w:p w14:paraId="68BD3253" w14:textId="77777777" w:rsidR="00D32326" w:rsidRDefault="00D32326" w:rsidP="00D32326">
      <w:r>
        <w:t>plt.title('Average Performance by Gender', size=20)</w:t>
      </w:r>
    </w:p>
    <w:p w14:paraId="3D407D48" w14:textId="77777777" w:rsidR="00D32326" w:rsidRDefault="00D32326" w:rsidP="00D32326">
      <w:r>
        <w:t>plt.xlabel('Gender', size=15)</w:t>
      </w:r>
    </w:p>
    <w:p w14:paraId="6E1318E8" w14:textId="77777777" w:rsidR="00D32326" w:rsidRDefault="00D32326" w:rsidP="00D32326">
      <w:r>
        <w:t>plt.ylabel('Average GPA', size=15)</w:t>
      </w:r>
    </w:p>
    <w:p w14:paraId="6DAF6FBE" w14:textId="77777777" w:rsidR="00D32326" w:rsidRDefault="00D32326" w:rsidP="00D32326"/>
    <w:p w14:paraId="7E5EC8C7" w14:textId="77777777" w:rsidR="00D32326" w:rsidRDefault="00D32326" w:rsidP="00D32326">
      <w:r>
        <w:t>for p in g.patches:</w:t>
      </w:r>
    </w:p>
    <w:p w14:paraId="154964C5" w14:textId="77777777" w:rsidR="00D32326" w:rsidRDefault="00D32326" w:rsidP="00D32326">
      <w:r>
        <w:t xml:space="preserve">    g.annotate(format(p.get_height(), '.3f'), (p.get_x() + p.get_width() / 2., p.get_height()), ha = 'center', \</w:t>
      </w:r>
    </w:p>
    <w:p w14:paraId="336C22A9" w14:textId="3FF5692B" w:rsidR="00D32326" w:rsidRDefault="00D32326" w:rsidP="00D32326">
      <w:r>
        <w:t xml:space="preserve">                   va = 'center', xytext = (0, 10), textcoords = 'offset points')</w:t>
      </w:r>
    </w:p>
    <w:p w14:paraId="44D0672B" w14:textId="230E3745" w:rsidR="00D32326" w:rsidRDefault="00D32326" w:rsidP="00D32326">
      <w:r>
        <w:t># average performance by class and gender</w:t>
      </w:r>
    </w:p>
    <w:p w14:paraId="30F9CB8B" w14:textId="77777777" w:rsidR="00D32326" w:rsidRDefault="00D32326" w:rsidP="00D32326">
      <w:r>
        <w:t>from numpy import mean</w:t>
      </w:r>
    </w:p>
    <w:p w14:paraId="7A02647E" w14:textId="77777777" w:rsidR="00D32326" w:rsidRDefault="00D32326" w:rsidP="00D32326">
      <w:r>
        <w:t>g= sns.barplot(x='CLASS', y='GPA', hue='GENDER',data=dfs,estimator=mean, ci=None)</w:t>
      </w:r>
    </w:p>
    <w:p w14:paraId="48D61D2D" w14:textId="77777777" w:rsidR="00D32326" w:rsidRDefault="00D32326" w:rsidP="00D32326">
      <w:r>
        <w:t># plt.rcParams["figure.figsize"] = (10, 15)</w:t>
      </w:r>
    </w:p>
    <w:p w14:paraId="592A144C" w14:textId="77777777" w:rsidR="00D32326" w:rsidRDefault="00D32326" w:rsidP="00D32326"/>
    <w:p w14:paraId="3E59965B" w14:textId="77777777" w:rsidR="00D32326" w:rsidRDefault="00D32326" w:rsidP="00D32326">
      <w:r>
        <w:t>plt.title('Average Performance by Gender &amp; Class', size=20)</w:t>
      </w:r>
    </w:p>
    <w:p w14:paraId="0DE9E65F" w14:textId="77777777" w:rsidR="00D32326" w:rsidRDefault="00D32326" w:rsidP="00D32326">
      <w:r>
        <w:t>plt.xlabel('Gender', size=15)</w:t>
      </w:r>
    </w:p>
    <w:p w14:paraId="61377EA9" w14:textId="77777777" w:rsidR="00D32326" w:rsidRDefault="00D32326" w:rsidP="00D32326">
      <w:r>
        <w:t>plt.ylabel('Average GPA', size=15)</w:t>
      </w:r>
    </w:p>
    <w:p w14:paraId="2903036B" w14:textId="77777777" w:rsidR="00D32326" w:rsidRDefault="00D32326" w:rsidP="00D32326"/>
    <w:p w14:paraId="73A6FA88" w14:textId="77777777" w:rsidR="00D32326" w:rsidRDefault="00D32326" w:rsidP="00D32326">
      <w:r>
        <w:t>for p in g.patches:</w:t>
      </w:r>
    </w:p>
    <w:p w14:paraId="67E62B5D" w14:textId="77777777" w:rsidR="00D32326" w:rsidRDefault="00D32326" w:rsidP="00D32326">
      <w:r>
        <w:t xml:space="preserve">    g.annotate(format(p.get_height(), '.3f'), (p.get_x() + p.get_width() / 2., p.get_height()), ha = 'center', \</w:t>
      </w:r>
    </w:p>
    <w:p w14:paraId="736B0B3C" w14:textId="08D29E42" w:rsidR="00D32326" w:rsidRDefault="00D32326" w:rsidP="00D32326">
      <w:r>
        <w:t xml:space="preserve">                   va = 'center', xytext = (0, 10), textcoords = 'offset points')</w:t>
      </w:r>
    </w:p>
    <w:p w14:paraId="130E113D" w14:textId="170FF78F" w:rsidR="00D32326" w:rsidRDefault="00D32326" w:rsidP="00D32326">
      <w:r>
        <w:lastRenderedPageBreak/>
        <w:t># boxplot distribution of gender&amp;gpa</w:t>
      </w:r>
    </w:p>
    <w:p w14:paraId="5A98F407" w14:textId="352098D4" w:rsidR="00D32326" w:rsidRDefault="00D32326" w:rsidP="00D32326">
      <w:r w:rsidRPr="00D32326">
        <w:t>sns.boxplot(x='GENDER', y='CGPA', data=dfs)</w:t>
      </w:r>
    </w:p>
    <w:p w14:paraId="44922DA6" w14:textId="77777777" w:rsidR="00D32326" w:rsidRDefault="00D32326" w:rsidP="00D32326">
      <w:r>
        <w:t>df.fillna(0, inplace=True)</w:t>
      </w:r>
    </w:p>
    <w:p w14:paraId="3E93BC8E" w14:textId="63E8E090" w:rsidR="00D32326" w:rsidRDefault="00D32326" w:rsidP="00D32326">
      <w:r>
        <w:t>df.isnull().sum()</w:t>
      </w:r>
    </w:p>
    <w:p w14:paraId="5B12A59A" w14:textId="77777777" w:rsidR="00D32326" w:rsidRDefault="00D32326" w:rsidP="00D32326">
      <w:r>
        <w:t>from sklearn.preprocessing import StandardScaler</w:t>
      </w:r>
    </w:p>
    <w:p w14:paraId="2E2527D2" w14:textId="1F266BF6" w:rsidR="00D32326" w:rsidRDefault="00D32326" w:rsidP="00D32326">
      <w:r>
        <w:t>scaler = StandardScaler()</w:t>
      </w:r>
    </w:p>
    <w:p w14:paraId="62756F31" w14:textId="77777777" w:rsidR="00D32326" w:rsidRDefault="00D32326" w:rsidP="00D32326">
      <w:r>
        <w:t>norm_df = scaler.fit_transform(df.drop(columns=['GENDER']))</w:t>
      </w:r>
    </w:p>
    <w:p w14:paraId="4E3784B7" w14:textId="77777777" w:rsidR="00D32326" w:rsidRDefault="00D32326" w:rsidP="00D32326">
      <w:r>
        <w:t>norm_df = pd.DataFrame(norm_df, columns=df.drop(columns=['GENDER']).columns)</w:t>
      </w:r>
    </w:p>
    <w:p w14:paraId="77FBE5FA" w14:textId="54FB2F87" w:rsidR="00D32326" w:rsidRDefault="00D32326" w:rsidP="00D32326">
      <w:r>
        <w:t>norm_df['GENDER'] = df['GENDER']</w:t>
      </w:r>
    </w:p>
    <w:p w14:paraId="77144BA9" w14:textId="77777777" w:rsidR="00D32326" w:rsidRPr="00D32326" w:rsidRDefault="00D32326" w:rsidP="00D32326">
      <w:r w:rsidRPr="00D32326">
        <w:t>columns = df.iloc[:,0]</w:t>
      </w:r>
    </w:p>
    <w:p w14:paraId="791C4AC2" w14:textId="2FFF1399" w:rsidR="00AB44F2" w:rsidRDefault="00D32326" w:rsidP="00D32326">
      <w:r w:rsidRPr="00D32326">
        <w:t>norm_df.drop('GENDER', axis=1).astype('float')</w:t>
      </w:r>
    </w:p>
    <w:p w14:paraId="679FB084" w14:textId="2343AD7C" w:rsidR="00D32326" w:rsidRDefault="00D32326" w:rsidP="00D32326">
      <w:r>
        <w:t># class distribution of students</w:t>
      </w:r>
    </w:p>
    <w:p w14:paraId="7E12CA64" w14:textId="77777777" w:rsidR="00D32326" w:rsidRPr="00D32326" w:rsidRDefault="00D32326" w:rsidP="00D32326">
      <w:r w:rsidRPr="00D32326">
        <w:t>g = sns.countplot(x='CLASS',data=df, color='blue')</w:t>
      </w:r>
    </w:p>
    <w:p w14:paraId="31EB6187" w14:textId="77777777" w:rsidR="00D32326" w:rsidRPr="00D32326" w:rsidRDefault="00D32326" w:rsidP="00D32326">
      <w:r w:rsidRPr="00D32326">
        <w:t>plt.title('Class Distribution of Students')</w:t>
      </w:r>
    </w:p>
    <w:p w14:paraId="2E0953FB" w14:textId="77777777" w:rsidR="00D32326" w:rsidRPr="00D32326" w:rsidRDefault="00D32326" w:rsidP="00D32326">
      <w:r w:rsidRPr="00D32326">
        <w:t>plt.xlabel('Class')</w:t>
      </w:r>
    </w:p>
    <w:p w14:paraId="36E79927" w14:textId="77777777" w:rsidR="00D32326" w:rsidRPr="00D32326" w:rsidRDefault="00D32326" w:rsidP="00D32326">
      <w:r w:rsidRPr="00D32326">
        <w:t>plt.ylabel('Count')</w:t>
      </w:r>
    </w:p>
    <w:p w14:paraId="6DEB4641" w14:textId="77777777" w:rsidR="00D32326" w:rsidRPr="00D32326" w:rsidRDefault="00D32326" w:rsidP="00D32326">
      <w:r w:rsidRPr="00D32326">
        <w:t>plt.rcParams["figure.figsize"] = (10, 8)</w:t>
      </w:r>
    </w:p>
    <w:p w14:paraId="75F32AB0" w14:textId="77777777" w:rsidR="00D32326" w:rsidRPr="00D32326" w:rsidRDefault="00D32326" w:rsidP="00D32326">
      <w:r w:rsidRPr="00D32326">
        <w:t>for p in g.patches:</w:t>
      </w:r>
    </w:p>
    <w:p w14:paraId="0CB9A48A" w14:textId="77777777" w:rsidR="00D32326" w:rsidRPr="00D32326" w:rsidRDefault="00D32326" w:rsidP="00D32326">
      <w:r w:rsidRPr="00D32326">
        <w:t xml:space="preserve">    g.annotate(format(p.get_height()), (p.get_x() + p.get_width() / 2., p.get_height()), ha = 'center', \</w:t>
      </w:r>
    </w:p>
    <w:p w14:paraId="76633706" w14:textId="55F58B83" w:rsidR="00D32326" w:rsidRDefault="00D32326" w:rsidP="00D32326">
      <w:r w:rsidRPr="00D32326">
        <w:t xml:space="preserve">                   va = 'center', xytext = (0, 10), textcoords = 'offset points')</w:t>
      </w:r>
    </w:p>
    <w:p w14:paraId="47F5F6AF" w14:textId="2FB51973" w:rsidR="00D32326" w:rsidRDefault="00D32326" w:rsidP="00D32326">
      <w:r>
        <w:t># percentage change in cgpa</w:t>
      </w:r>
    </w:p>
    <w:p w14:paraId="21DA7865" w14:textId="77777777" w:rsidR="00D32326" w:rsidRPr="00D32326" w:rsidRDefault="00D32326" w:rsidP="00D32326"/>
    <w:p w14:paraId="55498EC3" w14:textId="77777777" w:rsidR="00D32326" w:rsidRPr="00D32326" w:rsidRDefault="00D32326" w:rsidP="00D32326">
      <w:r w:rsidRPr="00D32326">
        <w:t>dataForPlot = df.groupby('CLASS').mean().CGPA_CHANGE</w:t>
      </w:r>
    </w:p>
    <w:p w14:paraId="01F6A10A" w14:textId="77777777" w:rsidR="00D32326" w:rsidRPr="00D32326" w:rsidRDefault="00D32326" w:rsidP="00D32326">
      <w:r w:rsidRPr="00D32326">
        <w:t>fig, ax = plt.subplots()</w:t>
      </w:r>
    </w:p>
    <w:p w14:paraId="6D8CBA12" w14:textId="77777777" w:rsidR="00D32326" w:rsidRPr="00D32326" w:rsidRDefault="00D32326" w:rsidP="00D32326">
      <w:r w:rsidRPr="00D32326">
        <w:t>ax.bar(dataForPlot.index, dataForPlot, color=['blue'])</w:t>
      </w:r>
    </w:p>
    <w:p w14:paraId="4ACB42A5" w14:textId="77777777" w:rsidR="00D32326" w:rsidRPr="00D32326" w:rsidRDefault="00D32326" w:rsidP="00D32326">
      <w:r w:rsidRPr="00D32326">
        <w:t># ax.set_xticks([0, 1], False)</w:t>
      </w:r>
    </w:p>
    <w:p w14:paraId="72C89951" w14:textId="77777777" w:rsidR="00D32326" w:rsidRPr="00D32326" w:rsidRDefault="00D32326" w:rsidP="00D32326">
      <w:r w:rsidRPr="00D32326">
        <w:t>ax.set_xlabel('Class')</w:t>
      </w:r>
    </w:p>
    <w:p w14:paraId="14AEAF6A" w14:textId="77777777" w:rsidR="00D32326" w:rsidRPr="00D32326" w:rsidRDefault="00D32326" w:rsidP="00D32326">
      <w:r w:rsidRPr="00D32326">
        <w:t>ax.set_ylabel('Average CGPA Change')</w:t>
      </w:r>
    </w:p>
    <w:p w14:paraId="0C8C3A12" w14:textId="77777777" w:rsidR="00D32326" w:rsidRPr="00D32326" w:rsidRDefault="00D32326" w:rsidP="00D32326">
      <w:r w:rsidRPr="00D32326">
        <w:t>ax.set_title('Percentage Change in CGPA by Class')</w:t>
      </w:r>
    </w:p>
    <w:p w14:paraId="7A9C7FBB" w14:textId="77777777" w:rsidR="00D32326" w:rsidRPr="00D32326" w:rsidRDefault="00D32326" w:rsidP="00D32326">
      <w:r w:rsidRPr="00D32326">
        <w:t>plt.rcParams["figure.figsize"] = (10, 8)</w:t>
      </w:r>
    </w:p>
    <w:p w14:paraId="60DD15CD" w14:textId="77777777" w:rsidR="00D32326" w:rsidRPr="00D32326" w:rsidRDefault="00D32326" w:rsidP="00D32326">
      <w:r w:rsidRPr="00D32326">
        <w:lastRenderedPageBreak/>
        <w:t>for p in ax.patches:</w:t>
      </w:r>
    </w:p>
    <w:p w14:paraId="1C9A56D5" w14:textId="77777777" w:rsidR="00D32326" w:rsidRPr="00D32326" w:rsidRDefault="00D32326" w:rsidP="00D32326">
      <w:r w:rsidRPr="00D32326">
        <w:t xml:space="preserve">    ax.annotate(format(p.get_height(), '.2f'), (p.get_x() + p.get_width() / 2., p.get_height()), ha = 'center', \</w:t>
      </w:r>
    </w:p>
    <w:p w14:paraId="519E2393" w14:textId="29D8F6DD" w:rsidR="00D32326" w:rsidRDefault="00D32326" w:rsidP="00D32326">
      <w:r w:rsidRPr="00D32326">
        <w:t xml:space="preserve">                   va = 'center', xytext = (0, 10), textcoords = 'offset points')</w:t>
      </w:r>
    </w:p>
    <w:p w14:paraId="03833C47" w14:textId="453D086B" w:rsidR="00D32326" w:rsidRDefault="00D32326" w:rsidP="00D32326">
      <w:r>
        <w:t># previous vs current cgpa</w:t>
      </w:r>
    </w:p>
    <w:p w14:paraId="1B980F74" w14:textId="77777777" w:rsidR="00D32326" w:rsidRPr="00D32326" w:rsidRDefault="00D32326" w:rsidP="00D32326">
      <w:r w:rsidRPr="00D32326">
        <w:t>plt.rcParams["figure.figsize"] = (10, 8)</w:t>
      </w:r>
    </w:p>
    <w:p w14:paraId="3395968E" w14:textId="77777777" w:rsidR="00D32326" w:rsidRPr="00D32326" w:rsidRDefault="00D32326" w:rsidP="00D32326">
      <w:r w:rsidRPr="00D32326">
        <w:t>sns.scatterplot(x='CGPA', y='PRE_CGPA', hue='CHANGE', data=df, s=90)</w:t>
      </w:r>
    </w:p>
    <w:p w14:paraId="0CBD8F05" w14:textId="77777777" w:rsidR="00D32326" w:rsidRPr="00D32326" w:rsidRDefault="00D32326" w:rsidP="00D32326">
      <w:r w:rsidRPr="00D32326">
        <w:t>plt.title('CGPA VS PREVIOUS CGPA SHOWING INCREASE/DECREASE', size=20)</w:t>
      </w:r>
    </w:p>
    <w:p w14:paraId="5F246697" w14:textId="77777777" w:rsidR="00D32326" w:rsidRPr="00D32326" w:rsidRDefault="00D32326" w:rsidP="00D32326">
      <w:r w:rsidRPr="00D32326">
        <w:t>plt.xlabel('CURRENT CGPA', size=15)</w:t>
      </w:r>
    </w:p>
    <w:p w14:paraId="5178B847" w14:textId="6AFCE452" w:rsidR="00D32326" w:rsidRDefault="00D32326" w:rsidP="00D32326">
      <w:r w:rsidRPr="00D32326">
        <w:t>plt.ylabel('PREVIOUS CGPA', size=15)</w:t>
      </w:r>
    </w:p>
    <w:p w14:paraId="02D013E1" w14:textId="12534733" w:rsidR="00D32326" w:rsidRDefault="00D32326" w:rsidP="00D32326">
      <w:r>
        <w:t># boxplot distribution of courses</w:t>
      </w:r>
    </w:p>
    <w:p w14:paraId="2559C1FF" w14:textId="77777777" w:rsidR="00D32326" w:rsidRPr="00D32326" w:rsidRDefault="00D32326" w:rsidP="00D32326">
      <w:r w:rsidRPr="00D32326">
        <w:t>plt.rcParams["figure.figsize"] = (20, 10)</w:t>
      </w:r>
    </w:p>
    <w:p w14:paraId="226F87A1" w14:textId="78F3983A" w:rsidR="00D32326" w:rsidRPr="00D32326" w:rsidRDefault="00D32326" w:rsidP="00D32326">
      <w:r w:rsidRPr="00D32326">
        <w:t>sns.boxplot(x="variable", y="value", data=pd.melt(cols))</w:t>
      </w:r>
    </w:p>
    <w:p w14:paraId="1FDF398F" w14:textId="0C36CC55" w:rsidR="00D32326" w:rsidRDefault="00D32326" w:rsidP="00D32326">
      <w:r w:rsidRPr="00D32326">
        <w:t>plt.show()</w:t>
      </w:r>
    </w:p>
    <w:p w14:paraId="2D498803" w14:textId="131E9740" w:rsidR="00D32326" w:rsidRDefault="00D32326" w:rsidP="00D32326">
      <w:r w:rsidRPr="00D32326">
        <w:t>dfc.drop('GPA',axis=1,inplace=True)</w:t>
      </w:r>
    </w:p>
    <w:p w14:paraId="1DA733D0" w14:textId="416D6AF6" w:rsidR="00D32326" w:rsidRPr="00D32326" w:rsidRDefault="00D32326" w:rsidP="00D32326">
      <w:r w:rsidRPr="00D32326">
        <w:t># sclaing the variables</w:t>
      </w:r>
      <w:r>
        <w:t xml:space="preserve"> for clustering</w:t>
      </w:r>
    </w:p>
    <w:p w14:paraId="327B86C8" w14:textId="77777777" w:rsidR="00D32326" w:rsidRPr="00D32326" w:rsidRDefault="00D32326" w:rsidP="00D32326">
      <w:r w:rsidRPr="00D32326">
        <w:t>from sklearn.preprocessing import StandardScaler</w:t>
      </w:r>
    </w:p>
    <w:p w14:paraId="47EE86CA" w14:textId="77777777" w:rsidR="00D32326" w:rsidRPr="00D32326" w:rsidRDefault="00D32326" w:rsidP="00D32326">
      <w:r w:rsidRPr="00D32326">
        <w:t>X = dfc.iloc[:,:]</w:t>
      </w:r>
    </w:p>
    <w:p w14:paraId="24B5CEF2" w14:textId="77777777" w:rsidR="00D32326" w:rsidRPr="00D32326" w:rsidRDefault="00D32326" w:rsidP="00D32326">
      <w:r w:rsidRPr="00D32326">
        <w:t>scaler = StandardScaler()</w:t>
      </w:r>
    </w:p>
    <w:p w14:paraId="6DD0F267" w14:textId="77777777" w:rsidR="00D32326" w:rsidRPr="00D32326" w:rsidRDefault="00D32326" w:rsidP="00D32326"/>
    <w:p w14:paraId="03F0471E" w14:textId="77777777" w:rsidR="00D32326" w:rsidRPr="00D32326" w:rsidRDefault="00D32326" w:rsidP="00D32326">
      <w:r w:rsidRPr="00D32326">
        <w:t>norm_df = scaler.fit_transform(X)</w:t>
      </w:r>
    </w:p>
    <w:p w14:paraId="57627E79" w14:textId="77777777" w:rsidR="00D32326" w:rsidRPr="00D32326" w:rsidRDefault="00D32326" w:rsidP="00D32326">
      <w:r w:rsidRPr="00D32326">
        <w:t># elbow method to determine K (number of clusters)</w:t>
      </w:r>
    </w:p>
    <w:p w14:paraId="789ABFD8" w14:textId="77777777" w:rsidR="00D32326" w:rsidRPr="00D32326" w:rsidRDefault="00D32326" w:rsidP="00D32326">
      <w:r w:rsidRPr="00D32326">
        <w:t>from sklearn.cluster import KMeans</w:t>
      </w:r>
    </w:p>
    <w:p w14:paraId="63BEC424" w14:textId="77777777" w:rsidR="00D32326" w:rsidRPr="00D32326" w:rsidRDefault="00D32326" w:rsidP="00D32326"/>
    <w:p w14:paraId="287790E4" w14:textId="77777777" w:rsidR="00D32326" w:rsidRPr="00D32326" w:rsidRDefault="00D32326" w:rsidP="00D32326">
      <w:r w:rsidRPr="00D32326">
        <w:t>kmeans_kwargs = {</w:t>
      </w:r>
    </w:p>
    <w:p w14:paraId="0DFE3F51" w14:textId="77777777" w:rsidR="00D32326" w:rsidRPr="00D32326" w:rsidRDefault="00D32326" w:rsidP="00D32326">
      <w:r w:rsidRPr="00D32326">
        <w:t xml:space="preserve">        "init": "random",</w:t>
      </w:r>
    </w:p>
    <w:p w14:paraId="6DCFBAA6" w14:textId="77777777" w:rsidR="00D32326" w:rsidRPr="00D32326" w:rsidRDefault="00D32326" w:rsidP="00D32326">
      <w:r w:rsidRPr="00D32326">
        <w:t xml:space="preserve">        "n_init": 10,</w:t>
      </w:r>
    </w:p>
    <w:p w14:paraId="5538634C" w14:textId="77777777" w:rsidR="00D32326" w:rsidRPr="00D32326" w:rsidRDefault="00D32326" w:rsidP="00D32326">
      <w:r w:rsidRPr="00D32326">
        <w:t xml:space="preserve">        "max_iter": 300,</w:t>
      </w:r>
    </w:p>
    <w:p w14:paraId="6F463126" w14:textId="77777777" w:rsidR="00D32326" w:rsidRPr="00D32326" w:rsidRDefault="00D32326" w:rsidP="00D32326">
      <w:r w:rsidRPr="00D32326">
        <w:t xml:space="preserve">        "random_state": 0,</w:t>
      </w:r>
    </w:p>
    <w:p w14:paraId="72D87723" w14:textId="0D84B430" w:rsidR="00D32326" w:rsidRDefault="00D32326" w:rsidP="00D32326">
      <w:r w:rsidRPr="00D32326">
        <w:t xml:space="preserve">    }</w:t>
      </w:r>
    </w:p>
    <w:p w14:paraId="37015833" w14:textId="2E8C6CB3" w:rsidR="002071D0" w:rsidRPr="00D32326" w:rsidRDefault="002071D0" w:rsidP="00D32326">
      <w:r>
        <w:t># elbow method</w:t>
      </w:r>
    </w:p>
    <w:p w14:paraId="755F6F20" w14:textId="77777777" w:rsidR="00D32326" w:rsidRPr="00D32326" w:rsidRDefault="00D32326" w:rsidP="00D32326">
      <w:r w:rsidRPr="00D32326">
        <w:lastRenderedPageBreak/>
        <w:t>cluster_range=range(1,11)</w:t>
      </w:r>
    </w:p>
    <w:p w14:paraId="693710BD" w14:textId="77777777" w:rsidR="00D32326" w:rsidRPr="00D32326" w:rsidRDefault="00D32326" w:rsidP="00D32326">
      <w:r w:rsidRPr="00D32326">
        <w:t>sse = []</w:t>
      </w:r>
    </w:p>
    <w:p w14:paraId="008A1514" w14:textId="77777777" w:rsidR="00D32326" w:rsidRPr="00D32326" w:rsidRDefault="00D32326" w:rsidP="00D32326">
      <w:r w:rsidRPr="00D32326">
        <w:t>for k in cluster_range:</w:t>
      </w:r>
    </w:p>
    <w:p w14:paraId="4C5761C1" w14:textId="77777777" w:rsidR="00D32326" w:rsidRPr="00D32326" w:rsidRDefault="00D32326" w:rsidP="00D32326">
      <w:r w:rsidRPr="00D32326">
        <w:t xml:space="preserve">        kmeans = KMeans(n_clusters=k, **kmeans_kwargs)</w:t>
      </w:r>
    </w:p>
    <w:p w14:paraId="4F4DF983" w14:textId="77777777" w:rsidR="00D32326" w:rsidRPr="00D32326" w:rsidRDefault="00D32326" w:rsidP="00D32326">
      <w:r w:rsidRPr="00D32326">
        <w:t xml:space="preserve">        kmeans.fit(norm_df)</w:t>
      </w:r>
    </w:p>
    <w:p w14:paraId="179D298D" w14:textId="655EB071" w:rsidR="00D32326" w:rsidRDefault="00D32326" w:rsidP="00D32326">
      <w:r w:rsidRPr="00D32326">
        <w:t xml:space="preserve">        sse.append(kmeans.inertia_)    </w:t>
      </w:r>
    </w:p>
    <w:p w14:paraId="7E6C4506" w14:textId="77777777" w:rsidR="00D32326" w:rsidRPr="00D32326" w:rsidRDefault="00D32326" w:rsidP="00D32326">
      <w:r w:rsidRPr="00D32326">
        <w:t>cluster_df = pd.DataFrame({'num_clusters':cluster_range,'sse':sse})</w:t>
      </w:r>
    </w:p>
    <w:p w14:paraId="7CA3BA16" w14:textId="2DE2E978" w:rsidR="00D32326" w:rsidRDefault="00D32326" w:rsidP="00D32326">
      <w:r w:rsidRPr="00D32326">
        <w:t>cluster_df[0:10]</w:t>
      </w:r>
    </w:p>
    <w:p w14:paraId="6F74546D" w14:textId="77777777" w:rsidR="00D32326" w:rsidRPr="00D32326" w:rsidRDefault="00D32326" w:rsidP="00D32326">
      <w:r w:rsidRPr="00D32326">
        <w:t>plt.rcParams["figure.figsize"] = (8, 6)</w:t>
      </w:r>
    </w:p>
    <w:p w14:paraId="5CD7C438" w14:textId="77777777" w:rsidR="00D32326" w:rsidRPr="00D32326" w:rsidRDefault="00D32326" w:rsidP="00D32326">
      <w:r w:rsidRPr="00D32326">
        <w:t>plt.plot(cluster_df.num_clusters, cluster_df.sse, marker='+')</w:t>
      </w:r>
    </w:p>
    <w:p w14:paraId="5C8F8477" w14:textId="77777777" w:rsidR="00D32326" w:rsidRPr="00D32326" w:rsidRDefault="00D32326" w:rsidP="00D32326">
      <w:r w:rsidRPr="00D32326">
        <w:t>plt.xlabel('Number of Clusters')</w:t>
      </w:r>
    </w:p>
    <w:p w14:paraId="752366B9" w14:textId="20EFD41A" w:rsidR="00D32326" w:rsidRDefault="00D32326" w:rsidP="00D32326">
      <w:r w:rsidRPr="00D32326">
        <w:t>plt.ylabel('SSE')</w:t>
      </w:r>
    </w:p>
    <w:p w14:paraId="5CBBCC5D" w14:textId="77777777" w:rsidR="00D32326" w:rsidRPr="00D32326" w:rsidRDefault="00D32326" w:rsidP="00D32326">
      <w:r w:rsidRPr="00D32326">
        <w:t>from kneed import KneeLocator</w:t>
      </w:r>
    </w:p>
    <w:p w14:paraId="2B9BE241" w14:textId="77777777" w:rsidR="00D32326" w:rsidRPr="00D32326" w:rsidRDefault="00D32326" w:rsidP="00D32326">
      <w:r w:rsidRPr="00D32326">
        <w:t>kl = KneeLocator(</w:t>
      </w:r>
    </w:p>
    <w:p w14:paraId="1643A29F" w14:textId="77777777" w:rsidR="00D32326" w:rsidRPr="00D32326" w:rsidRDefault="00D32326" w:rsidP="00D32326">
      <w:r w:rsidRPr="00D32326">
        <w:t xml:space="preserve">        range(1, 11), sse, curve="convex", direction="decreasing"</w:t>
      </w:r>
    </w:p>
    <w:p w14:paraId="3BC25A6B" w14:textId="77777777" w:rsidR="00D32326" w:rsidRPr="00D32326" w:rsidRDefault="00D32326" w:rsidP="00D32326">
      <w:r w:rsidRPr="00D32326">
        <w:t xml:space="preserve">    )</w:t>
      </w:r>
    </w:p>
    <w:p w14:paraId="2BA89FFF" w14:textId="5C32E126" w:rsidR="00D32326" w:rsidRDefault="00D32326" w:rsidP="00D32326">
      <w:r w:rsidRPr="00D32326">
        <w:t>kl.elbow</w:t>
      </w:r>
    </w:p>
    <w:p w14:paraId="1F3FA72B" w14:textId="77777777" w:rsidR="002071D0" w:rsidRPr="002071D0" w:rsidRDefault="002071D0" w:rsidP="002071D0">
      <w:r w:rsidRPr="002071D0">
        <w:t>#using silhouette coefficient</w:t>
      </w:r>
    </w:p>
    <w:p w14:paraId="26F44BA5" w14:textId="69AB3689" w:rsidR="002071D0" w:rsidRDefault="002071D0" w:rsidP="002071D0">
      <w:r w:rsidRPr="002071D0">
        <w:t>from sklearn.metrics import silhouette_score</w:t>
      </w:r>
    </w:p>
    <w:p w14:paraId="53889066" w14:textId="77777777" w:rsidR="002071D0" w:rsidRPr="002071D0" w:rsidRDefault="002071D0" w:rsidP="002071D0">
      <w:r w:rsidRPr="002071D0">
        <w:t>silhouette_coefficients = []</w:t>
      </w:r>
    </w:p>
    <w:p w14:paraId="39187B70" w14:textId="77777777" w:rsidR="002071D0" w:rsidRPr="002071D0" w:rsidRDefault="002071D0" w:rsidP="002071D0">
      <w:r w:rsidRPr="002071D0">
        <w:t>cluster_range = range(2, 11)</w:t>
      </w:r>
    </w:p>
    <w:p w14:paraId="7B443E1E" w14:textId="77777777" w:rsidR="002071D0" w:rsidRPr="002071D0" w:rsidRDefault="002071D0" w:rsidP="002071D0"/>
    <w:p w14:paraId="040FFB37" w14:textId="77777777" w:rsidR="002071D0" w:rsidRPr="002071D0" w:rsidRDefault="002071D0" w:rsidP="002071D0">
      <w:r w:rsidRPr="002071D0">
        <w:t>for k in cluster_range:</w:t>
      </w:r>
    </w:p>
    <w:p w14:paraId="74251943" w14:textId="77777777" w:rsidR="002071D0" w:rsidRPr="002071D0" w:rsidRDefault="002071D0" w:rsidP="002071D0">
      <w:r w:rsidRPr="002071D0">
        <w:t xml:space="preserve">    kmeans = KMeans(n_clusters=k, **kmeans_kwargs)</w:t>
      </w:r>
    </w:p>
    <w:p w14:paraId="4E470697" w14:textId="77777777" w:rsidR="002071D0" w:rsidRPr="002071D0" w:rsidRDefault="002071D0" w:rsidP="002071D0">
      <w:r w:rsidRPr="002071D0">
        <w:t xml:space="preserve">    kmeans.fit(norm_df)</w:t>
      </w:r>
    </w:p>
    <w:p w14:paraId="15D4B463" w14:textId="77777777" w:rsidR="002071D0" w:rsidRPr="002071D0" w:rsidRDefault="002071D0" w:rsidP="002071D0">
      <w:r w:rsidRPr="002071D0">
        <w:t xml:space="preserve">    score = silhouette_score(norm_df, kmeans.labels_)</w:t>
      </w:r>
    </w:p>
    <w:p w14:paraId="685812DD" w14:textId="040EF194" w:rsidR="002071D0" w:rsidRDefault="002071D0" w:rsidP="002071D0">
      <w:r w:rsidRPr="002071D0">
        <w:t xml:space="preserve">    silhouette_coefficients.append(score)</w:t>
      </w:r>
    </w:p>
    <w:p w14:paraId="5CFE5203" w14:textId="77777777" w:rsidR="002071D0" w:rsidRPr="002071D0" w:rsidRDefault="002071D0" w:rsidP="002071D0">
      <w:r w:rsidRPr="002071D0">
        <w:t>silh_df = pd.DataFrame({'num_clusters':cluster_range,'silhouette_coefficients':silhouette_coefficients})</w:t>
      </w:r>
    </w:p>
    <w:p w14:paraId="4C5676B5" w14:textId="5C34FDC1" w:rsidR="002071D0" w:rsidRDefault="002071D0" w:rsidP="002071D0">
      <w:r w:rsidRPr="002071D0">
        <w:t>silh_df[0:10]</w:t>
      </w:r>
    </w:p>
    <w:p w14:paraId="14C8E007" w14:textId="77777777" w:rsidR="002071D0" w:rsidRPr="002071D0" w:rsidRDefault="002071D0" w:rsidP="002071D0">
      <w:r w:rsidRPr="002071D0">
        <w:lastRenderedPageBreak/>
        <w:t>plt.rcParams["figure.figsize"] = (8, 6)</w:t>
      </w:r>
    </w:p>
    <w:p w14:paraId="79471C1F" w14:textId="77777777" w:rsidR="002071D0" w:rsidRPr="002071D0" w:rsidRDefault="002071D0" w:rsidP="002071D0">
      <w:r w:rsidRPr="002071D0">
        <w:t>plt.style.use("fivethirtyeight")</w:t>
      </w:r>
    </w:p>
    <w:p w14:paraId="380EB837" w14:textId="77777777" w:rsidR="002071D0" w:rsidRPr="002071D0" w:rsidRDefault="002071D0" w:rsidP="002071D0">
      <w:r w:rsidRPr="002071D0">
        <w:t>plt.plot(range(2, 11), silhouette_coefficients)</w:t>
      </w:r>
    </w:p>
    <w:p w14:paraId="27BDDFA3" w14:textId="77777777" w:rsidR="002071D0" w:rsidRPr="002071D0" w:rsidRDefault="002071D0" w:rsidP="002071D0">
      <w:r w:rsidRPr="002071D0">
        <w:t>plt.xticks(range(2, 11))</w:t>
      </w:r>
    </w:p>
    <w:p w14:paraId="3A3938E5" w14:textId="77777777" w:rsidR="002071D0" w:rsidRPr="002071D0" w:rsidRDefault="002071D0" w:rsidP="002071D0">
      <w:r w:rsidRPr="002071D0">
        <w:t>plt.xlabel("Number of Clusters")</w:t>
      </w:r>
    </w:p>
    <w:p w14:paraId="40488A60" w14:textId="77777777" w:rsidR="002071D0" w:rsidRPr="002071D0" w:rsidRDefault="002071D0" w:rsidP="002071D0">
      <w:r w:rsidRPr="002071D0">
        <w:t>plt.ylabel("Silhouette Coefficient")</w:t>
      </w:r>
    </w:p>
    <w:p w14:paraId="77F7AECD" w14:textId="796CDF70" w:rsidR="002071D0" w:rsidRDefault="002071D0" w:rsidP="002071D0">
      <w:r w:rsidRPr="002071D0">
        <w:t>plt.show()</w:t>
      </w:r>
    </w:p>
    <w:p w14:paraId="431A0CC9" w14:textId="77777777" w:rsidR="002071D0" w:rsidRPr="002071D0" w:rsidRDefault="002071D0" w:rsidP="002071D0">
      <w:r w:rsidRPr="002071D0">
        <w:t># using gradient descent</w:t>
      </w:r>
    </w:p>
    <w:p w14:paraId="596963EB" w14:textId="77777777" w:rsidR="002071D0" w:rsidRPr="002071D0" w:rsidRDefault="002071D0" w:rsidP="002071D0">
      <w:r w:rsidRPr="002071D0">
        <w:t>from sklearn.metrics import pairwise_distances</w:t>
      </w:r>
    </w:p>
    <w:p w14:paraId="3B2B139A" w14:textId="77777777" w:rsidR="002071D0" w:rsidRPr="002071D0" w:rsidRDefault="002071D0" w:rsidP="002071D0">
      <w:r w:rsidRPr="002071D0">
        <w:t>def compute_inertia(a, X):</w:t>
      </w:r>
    </w:p>
    <w:p w14:paraId="7E9BBDA1" w14:textId="77777777" w:rsidR="002071D0" w:rsidRPr="002071D0" w:rsidRDefault="002071D0" w:rsidP="002071D0">
      <w:r w:rsidRPr="002071D0">
        <w:t xml:space="preserve">    W = [np.mean(pairwise_distances(X[a == c, :])) for c in np.unique(a)]</w:t>
      </w:r>
    </w:p>
    <w:p w14:paraId="37C6BCA7" w14:textId="77777777" w:rsidR="002071D0" w:rsidRPr="002071D0" w:rsidRDefault="002071D0" w:rsidP="002071D0">
      <w:r w:rsidRPr="002071D0">
        <w:t xml:space="preserve">    return np.mean(W)</w:t>
      </w:r>
    </w:p>
    <w:p w14:paraId="5E40338C" w14:textId="77777777" w:rsidR="002071D0" w:rsidRPr="002071D0" w:rsidRDefault="002071D0" w:rsidP="002071D0"/>
    <w:p w14:paraId="60067CBD" w14:textId="77777777" w:rsidR="002071D0" w:rsidRPr="002071D0" w:rsidRDefault="002071D0" w:rsidP="002071D0">
      <w:r w:rsidRPr="002071D0">
        <w:t>def compute_gap(clustering, data, k_max=5, n_references=5):</w:t>
      </w:r>
    </w:p>
    <w:p w14:paraId="73EC5AAA" w14:textId="77777777" w:rsidR="002071D0" w:rsidRPr="002071D0" w:rsidRDefault="002071D0" w:rsidP="002071D0">
      <w:r w:rsidRPr="002071D0">
        <w:t xml:space="preserve">    if len(data.shape) == 1:</w:t>
      </w:r>
    </w:p>
    <w:p w14:paraId="4D5F1D33" w14:textId="77777777" w:rsidR="002071D0" w:rsidRPr="002071D0" w:rsidRDefault="002071D0" w:rsidP="002071D0">
      <w:r w:rsidRPr="002071D0">
        <w:t xml:space="preserve">        data = data.reshape(-1, 1)</w:t>
      </w:r>
    </w:p>
    <w:p w14:paraId="54F007AA" w14:textId="77777777" w:rsidR="002071D0" w:rsidRPr="002071D0" w:rsidRDefault="002071D0" w:rsidP="002071D0">
      <w:r w:rsidRPr="002071D0">
        <w:t xml:space="preserve">    reference = np.random.rand(*data.shape)</w:t>
      </w:r>
    </w:p>
    <w:p w14:paraId="1762F24E" w14:textId="77777777" w:rsidR="002071D0" w:rsidRPr="002071D0" w:rsidRDefault="002071D0" w:rsidP="002071D0">
      <w:r w:rsidRPr="002071D0">
        <w:t xml:space="preserve">    reference_inertia = []</w:t>
      </w:r>
    </w:p>
    <w:p w14:paraId="49F6633E" w14:textId="77777777" w:rsidR="002071D0" w:rsidRPr="002071D0" w:rsidRDefault="002071D0" w:rsidP="002071D0">
      <w:r w:rsidRPr="002071D0">
        <w:t xml:space="preserve">    for k in range(1, k_max+1):</w:t>
      </w:r>
    </w:p>
    <w:p w14:paraId="0C4A1140" w14:textId="77777777" w:rsidR="002071D0" w:rsidRPr="002071D0" w:rsidRDefault="002071D0" w:rsidP="002071D0">
      <w:r w:rsidRPr="002071D0">
        <w:t xml:space="preserve">        local_inertia = []</w:t>
      </w:r>
    </w:p>
    <w:p w14:paraId="108481EB" w14:textId="77777777" w:rsidR="002071D0" w:rsidRPr="002071D0" w:rsidRDefault="002071D0" w:rsidP="002071D0">
      <w:r w:rsidRPr="002071D0">
        <w:t xml:space="preserve">        for _ in range(n_references):</w:t>
      </w:r>
    </w:p>
    <w:p w14:paraId="4678DAA7" w14:textId="77777777" w:rsidR="002071D0" w:rsidRPr="002071D0" w:rsidRDefault="002071D0" w:rsidP="002071D0">
      <w:r w:rsidRPr="002071D0">
        <w:t xml:space="preserve">            clustering.n_clusters = k</w:t>
      </w:r>
    </w:p>
    <w:p w14:paraId="2569210C" w14:textId="77777777" w:rsidR="002071D0" w:rsidRPr="002071D0" w:rsidRDefault="002071D0" w:rsidP="002071D0">
      <w:r w:rsidRPr="002071D0">
        <w:t xml:space="preserve">            assignments = clustering.fit_predict(reference)</w:t>
      </w:r>
    </w:p>
    <w:p w14:paraId="4D257DCF" w14:textId="77777777" w:rsidR="002071D0" w:rsidRPr="002071D0" w:rsidRDefault="002071D0" w:rsidP="002071D0">
      <w:r w:rsidRPr="002071D0">
        <w:t xml:space="preserve">            local_inertia.append(compute_inertia(assignments, reference))</w:t>
      </w:r>
    </w:p>
    <w:p w14:paraId="32584DBC" w14:textId="77777777" w:rsidR="002071D0" w:rsidRPr="002071D0" w:rsidRDefault="002071D0" w:rsidP="002071D0">
      <w:r w:rsidRPr="002071D0">
        <w:t xml:space="preserve">        reference_inertia.append(np.mean(local_inertia))</w:t>
      </w:r>
    </w:p>
    <w:p w14:paraId="00AAEF7B" w14:textId="77777777" w:rsidR="002071D0" w:rsidRPr="002071D0" w:rsidRDefault="002071D0" w:rsidP="002071D0">
      <w:r w:rsidRPr="002071D0">
        <w:t xml:space="preserve">    </w:t>
      </w:r>
    </w:p>
    <w:p w14:paraId="38B1EE6B" w14:textId="77777777" w:rsidR="002071D0" w:rsidRPr="002071D0" w:rsidRDefault="002071D0" w:rsidP="002071D0">
      <w:r w:rsidRPr="002071D0">
        <w:t xml:space="preserve">    ondata_inertia = []</w:t>
      </w:r>
    </w:p>
    <w:p w14:paraId="1D144336" w14:textId="77777777" w:rsidR="002071D0" w:rsidRPr="002071D0" w:rsidRDefault="002071D0" w:rsidP="002071D0">
      <w:r w:rsidRPr="002071D0">
        <w:t xml:space="preserve">    for k in range(1, k_max+1):</w:t>
      </w:r>
    </w:p>
    <w:p w14:paraId="2D63205F" w14:textId="77777777" w:rsidR="002071D0" w:rsidRPr="002071D0" w:rsidRDefault="002071D0" w:rsidP="002071D0">
      <w:r w:rsidRPr="002071D0">
        <w:t xml:space="preserve">        clustering.n_clusters = k</w:t>
      </w:r>
    </w:p>
    <w:p w14:paraId="4EDDA75D" w14:textId="77777777" w:rsidR="002071D0" w:rsidRPr="002071D0" w:rsidRDefault="002071D0" w:rsidP="002071D0">
      <w:r w:rsidRPr="002071D0">
        <w:t xml:space="preserve">        assignments = clustering.fit_predict(data)</w:t>
      </w:r>
    </w:p>
    <w:p w14:paraId="286A863C" w14:textId="77777777" w:rsidR="002071D0" w:rsidRPr="002071D0" w:rsidRDefault="002071D0" w:rsidP="002071D0">
      <w:r w:rsidRPr="002071D0">
        <w:t xml:space="preserve">        ondata_inertia.append(compute_inertia(assignments, data))</w:t>
      </w:r>
    </w:p>
    <w:p w14:paraId="19AC7168" w14:textId="77777777" w:rsidR="002071D0" w:rsidRPr="002071D0" w:rsidRDefault="002071D0" w:rsidP="002071D0">
      <w:r w:rsidRPr="002071D0">
        <w:lastRenderedPageBreak/>
        <w:t xml:space="preserve">        </w:t>
      </w:r>
    </w:p>
    <w:p w14:paraId="078772CF" w14:textId="77777777" w:rsidR="002071D0" w:rsidRPr="002071D0" w:rsidRDefault="002071D0" w:rsidP="002071D0">
      <w:r w:rsidRPr="002071D0">
        <w:t xml:space="preserve">    gap = np.log(reference_inertia)-np.log(ondata_inertia)</w:t>
      </w:r>
    </w:p>
    <w:p w14:paraId="724C225F" w14:textId="77777777" w:rsidR="002071D0" w:rsidRPr="002071D0" w:rsidRDefault="002071D0" w:rsidP="002071D0">
      <w:r w:rsidRPr="002071D0">
        <w:t xml:space="preserve">    return gap, np.log(reference_inertia), np.log(ondata_inertia)</w:t>
      </w:r>
    </w:p>
    <w:p w14:paraId="6DCF9909" w14:textId="77777777" w:rsidR="002071D0" w:rsidRPr="002071D0" w:rsidRDefault="002071D0" w:rsidP="002071D0"/>
    <w:p w14:paraId="502ED84B" w14:textId="77777777" w:rsidR="002071D0" w:rsidRPr="002071D0" w:rsidRDefault="002071D0" w:rsidP="002071D0">
      <w:r w:rsidRPr="002071D0">
        <w:t>k_max = 5</w:t>
      </w:r>
    </w:p>
    <w:p w14:paraId="302C8FFC" w14:textId="77777777" w:rsidR="002071D0" w:rsidRPr="002071D0" w:rsidRDefault="002071D0" w:rsidP="002071D0">
      <w:r w:rsidRPr="002071D0">
        <w:t>gap, reference_inertia, ondata_inertia = compute_gap(KMeans(), norm_df, k_max)</w:t>
      </w:r>
    </w:p>
    <w:p w14:paraId="389C8F1D" w14:textId="77777777" w:rsidR="002071D0" w:rsidRPr="002071D0" w:rsidRDefault="002071D0" w:rsidP="002071D0"/>
    <w:p w14:paraId="692B19D5" w14:textId="77777777" w:rsidR="002071D0" w:rsidRPr="002071D0" w:rsidRDefault="002071D0" w:rsidP="002071D0"/>
    <w:p w14:paraId="358AF977" w14:textId="77777777" w:rsidR="002071D0" w:rsidRPr="002071D0" w:rsidRDefault="002071D0" w:rsidP="002071D0">
      <w:r w:rsidRPr="002071D0">
        <w:t>plt.plot(range(1, k_max+1), reference_inertia,</w:t>
      </w:r>
    </w:p>
    <w:p w14:paraId="2F911217" w14:textId="77777777" w:rsidR="002071D0" w:rsidRPr="002071D0" w:rsidRDefault="002071D0" w:rsidP="002071D0">
      <w:r w:rsidRPr="002071D0">
        <w:t xml:space="preserve">         '-o', label='reference')</w:t>
      </w:r>
    </w:p>
    <w:p w14:paraId="6B6FB73F" w14:textId="77777777" w:rsidR="002071D0" w:rsidRPr="002071D0" w:rsidRDefault="002071D0" w:rsidP="002071D0">
      <w:r w:rsidRPr="002071D0">
        <w:t>plt.plot(range(1, k_max+1), ondata_inertia,</w:t>
      </w:r>
    </w:p>
    <w:p w14:paraId="37D5E340" w14:textId="77777777" w:rsidR="002071D0" w:rsidRPr="002071D0" w:rsidRDefault="002071D0" w:rsidP="002071D0">
      <w:r w:rsidRPr="002071D0">
        <w:t xml:space="preserve">         '-o', label='data')</w:t>
      </w:r>
    </w:p>
    <w:p w14:paraId="237BCF5D" w14:textId="77777777" w:rsidR="002071D0" w:rsidRPr="002071D0" w:rsidRDefault="002071D0" w:rsidP="002071D0">
      <w:r w:rsidRPr="002071D0">
        <w:t>plt.xlabel('k')</w:t>
      </w:r>
    </w:p>
    <w:p w14:paraId="5FCEF6B4" w14:textId="77777777" w:rsidR="002071D0" w:rsidRPr="002071D0" w:rsidRDefault="002071D0" w:rsidP="002071D0">
      <w:r w:rsidRPr="002071D0">
        <w:t>plt.ylabel('log(inertia)')</w:t>
      </w:r>
    </w:p>
    <w:p w14:paraId="60C4BEA0" w14:textId="73805922" w:rsidR="002071D0" w:rsidRDefault="002071D0" w:rsidP="002071D0">
      <w:r w:rsidRPr="002071D0">
        <w:t>plt.show()</w:t>
      </w:r>
    </w:p>
    <w:p w14:paraId="09F49265" w14:textId="77777777" w:rsidR="002071D0" w:rsidRPr="002071D0" w:rsidRDefault="002071D0" w:rsidP="002071D0">
      <w:r w:rsidRPr="002071D0">
        <w:t>plt.plot(range(1, k_max+1), gap, '-o')</w:t>
      </w:r>
    </w:p>
    <w:p w14:paraId="06A0D827" w14:textId="77777777" w:rsidR="002071D0" w:rsidRPr="002071D0" w:rsidRDefault="002071D0" w:rsidP="002071D0">
      <w:r w:rsidRPr="002071D0">
        <w:t>plt.ylabel('gap')</w:t>
      </w:r>
    </w:p>
    <w:p w14:paraId="1DE86AB6" w14:textId="4F4B0B55" w:rsidR="002071D0" w:rsidRDefault="002071D0" w:rsidP="002071D0">
      <w:r w:rsidRPr="002071D0">
        <w:t>plt.xlabel('k')</w:t>
      </w:r>
    </w:p>
    <w:p w14:paraId="0CFEAEBF" w14:textId="27A8EDB3" w:rsidR="002071D0" w:rsidRDefault="002071D0" w:rsidP="002071D0">
      <w:r>
        <w:t># plotting clusters</w:t>
      </w:r>
    </w:p>
    <w:p w14:paraId="59E94982" w14:textId="77777777" w:rsidR="002071D0" w:rsidRPr="002071D0" w:rsidRDefault="002071D0" w:rsidP="002071D0">
      <w:r w:rsidRPr="002071D0">
        <w:t>kmeans = KMeans(n_clusters=3, init='k-means++', max_iter=300, n_init=10, random_state=0)</w:t>
      </w:r>
    </w:p>
    <w:p w14:paraId="65B5DFAF" w14:textId="77777777" w:rsidR="002071D0" w:rsidRPr="002071D0" w:rsidRDefault="002071D0" w:rsidP="002071D0">
      <w:r w:rsidRPr="002071D0">
        <w:t>pred_y = kmeans.fit_predict(norm_df)</w:t>
      </w:r>
    </w:p>
    <w:p w14:paraId="0D532627" w14:textId="77777777" w:rsidR="002071D0" w:rsidRPr="002071D0" w:rsidRDefault="002071D0" w:rsidP="002071D0">
      <w:r w:rsidRPr="002071D0">
        <w:t>plt.scatter(norm_df[pred_y == 0, 0], norm_df[pred_y == 0, 1], s = 100, c = 'red', label = 'Cluster 1')</w:t>
      </w:r>
    </w:p>
    <w:p w14:paraId="49EB5705" w14:textId="77777777" w:rsidR="002071D0" w:rsidRPr="002071D0" w:rsidRDefault="002071D0" w:rsidP="002071D0">
      <w:r w:rsidRPr="002071D0">
        <w:t>plt.scatter(norm_df[pred_y == 1, 0], norm_df[pred_y == 1, 1], s = 100, c = 'blue', label = 'Cluster 2')</w:t>
      </w:r>
    </w:p>
    <w:p w14:paraId="64764523" w14:textId="77777777" w:rsidR="002071D0" w:rsidRPr="002071D0" w:rsidRDefault="002071D0" w:rsidP="002071D0">
      <w:r w:rsidRPr="002071D0">
        <w:t>plt.scatter(norm_df[pred_y == 2, 0], norm_df[pred_y == 2, 1], s = 100, c = 'green', label = 'Cluster 3')</w:t>
      </w:r>
    </w:p>
    <w:p w14:paraId="28474641" w14:textId="77777777" w:rsidR="002071D0" w:rsidRPr="002071D0" w:rsidRDefault="002071D0" w:rsidP="002071D0"/>
    <w:p w14:paraId="515EECBA" w14:textId="77777777" w:rsidR="002071D0" w:rsidRPr="002071D0" w:rsidRDefault="002071D0" w:rsidP="002071D0">
      <w:r w:rsidRPr="002071D0">
        <w:t>plt.legend()</w:t>
      </w:r>
    </w:p>
    <w:p w14:paraId="16B3C57F" w14:textId="0F3DF909" w:rsidR="002071D0" w:rsidRDefault="002071D0" w:rsidP="002071D0">
      <w:r w:rsidRPr="002071D0">
        <w:t>plt.show()</w:t>
      </w:r>
    </w:p>
    <w:p w14:paraId="60ABDD33" w14:textId="77777777" w:rsidR="002071D0" w:rsidRPr="002071D0" w:rsidRDefault="002071D0" w:rsidP="002071D0">
      <w:r w:rsidRPr="002071D0">
        <w:lastRenderedPageBreak/>
        <w:t>norm_df = pd.DataFrame(norm_df, columns=dfc.columns, index=dfc.index)</w:t>
      </w:r>
    </w:p>
    <w:p w14:paraId="578793F4" w14:textId="29DE415D" w:rsidR="002071D0" w:rsidRDefault="002071D0" w:rsidP="002071D0">
      <w:r w:rsidRPr="002071D0">
        <w:t>norm_df.head(2)</w:t>
      </w:r>
    </w:p>
    <w:p w14:paraId="1324D1ED" w14:textId="77777777" w:rsidR="002071D0" w:rsidRPr="002071D0" w:rsidRDefault="002071D0" w:rsidP="002071D0">
      <w:r w:rsidRPr="002071D0">
        <w:t>centroids = pd.DataFrame(kmeans.cluster_centers_,columns=norm_df.columns)</w:t>
      </w:r>
    </w:p>
    <w:p w14:paraId="06961DE9" w14:textId="77777777" w:rsidR="002071D0" w:rsidRPr="002071D0" w:rsidRDefault="002071D0" w:rsidP="002071D0">
      <w:r w:rsidRPr="002071D0">
        <w:t>pd.set_option('precision', 3)</w:t>
      </w:r>
    </w:p>
    <w:p w14:paraId="4E7E52EB" w14:textId="2CE9FB06" w:rsidR="002071D0" w:rsidRDefault="002071D0" w:rsidP="002071D0">
      <w:r w:rsidRPr="002071D0">
        <w:t>centroids</w:t>
      </w:r>
    </w:p>
    <w:p w14:paraId="2CF5547C" w14:textId="77777777" w:rsidR="002071D0" w:rsidRPr="002071D0" w:rsidRDefault="002071D0" w:rsidP="002071D0">
      <w:r w:rsidRPr="002071D0">
        <w:t>distances = kmeans.transform(norm_df)</w:t>
      </w:r>
    </w:p>
    <w:p w14:paraId="5AB6EA7E" w14:textId="77777777" w:rsidR="002071D0" w:rsidRPr="002071D0" w:rsidRDefault="002071D0" w:rsidP="002071D0"/>
    <w:p w14:paraId="364ECE9F" w14:textId="77777777" w:rsidR="002071D0" w:rsidRPr="002071D0" w:rsidRDefault="002071D0" w:rsidP="002071D0">
      <w:r w:rsidRPr="002071D0">
        <w:t>minSquaredDistances = distances.min(axis=1) ** 2</w:t>
      </w:r>
    </w:p>
    <w:p w14:paraId="0859845B" w14:textId="77777777" w:rsidR="002071D0" w:rsidRPr="002071D0" w:rsidRDefault="002071D0" w:rsidP="002071D0"/>
    <w:p w14:paraId="6D373B52" w14:textId="77777777" w:rsidR="002071D0" w:rsidRPr="002071D0" w:rsidRDefault="002071D0" w:rsidP="002071D0">
      <w:r w:rsidRPr="002071D0">
        <w:t>data = {'squaredDistance': minSquaredDistances,'cluster': kmeans.labels_}</w:t>
      </w:r>
    </w:p>
    <w:p w14:paraId="7AEBB5B1" w14:textId="77777777" w:rsidR="002071D0" w:rsidRPr="002071D0" w:rsidRDefault="002071D0" w:rsidP="002071D0">
      <w:r w:rsidRPr="002071D0">
        <w:t>df_plot = pd.DataFrame(data, index=norm_df.index)</w:t>
      </w:r>
    </w:p>
    <w:p w14:paraId="3FA63FB6" w14:textId="77777777" w:rsidR="002071D0" w:rsidRPr="002071D0" w:rsidRDefault="002071D0" w:rsidP="002071D0"/>
    <w:p w14:paraId="67E6FF0F" w14:textId="77777777" w:rsidR="002071D0" w:rsidRPr="002071D0" w:rsidRDefault="002071D0" w:rsidP="002071D0">
      <w:r w:rsidRPr="002071D0">
        <w:t>for cluster, data in df_plot.groupby('cluster'):</w:t>
      </w:r>
    </w:p>
    <w:p w14:paraId="23D3C967" w14:textId="77777777" w:rsidR="002071D0" w:rsidRPr="002071D0" w:rsidRDefault="002071D0" w:rsidP="002071D0">
      <w:r w:rsidRPr="002071D0">
        <w:t xml:space="preserve">    count = len(data)</w:t>
      </w:r>
    </w:p>
    <w:p w14:paraId="0EE23DED" w14:textId="77777777" w:rsidR="002071D0" w:rsidRPr="002071D0" w:rsidRDefault="002071D0" w:rsidP="002071D0">
      <w:r w:rsidRPr="002071D0">
        <w:t xml:space="preserve">    withinClustSS = data.squaredDistance.sum()</w:t>
      </w:r>
    </w:p>
    <w:p w14:paraId="274FE86D" w14:textId="5E928C87" w:rsidR="002071D0" w:rsidRDefault="002071D0" w:rsidP="002071D0">
      <w:r w:rsidRPr="002071D0">
        <w:t xml:space="preserve">    print(f'Cluster {cluster} ({count} members): {withinClustSS:.2f} within cluster')</w:t>
      </w:r>
    </w:p>
    <w:p w14:paraId="304DB596" w14:textId="77777777" w:rsidR="002071D0" w:rsidRPr="002071D0" w:rsidRDefault="002071D0" w:rsidP="002071D0">
      <w:r w:rsidRPr="002071D0">
        <w:t>from sklearn.metrics import pairwise</w:t>
      </w:r>
    </w:p>
    <w:p w14:paraId="372606B0" w14:textId="08455B02" w:rsidR="002071D0" w:rsidRDefault="002071D0" w:rsidP="002071D0">
      <w:r w:rsidRPr="002071D0">
        <w:t>pd.DataFrame(pairwise.pairwise_distances(kmeans.cluster_centers_, metric='euclidean'))</w:t>
      </w:r>
    </w:p>
    <w:p w14:paraId="78F5D984" w14:textId="77777777" w:rsidR="002071D0" w:rsidRPr="002071D0" w:rsidRDefault="002071D0" w:rsidP="002071D0">
      <w:r w:rsidRPr="002071D0">
        <w:t>norm_df['cluster'] = kmeans.labels_</w:t>
      </w:r>
    </w:p>
    <w:p w14:paraId="67C11259" w14:textId="34BF9B17" w:rsidR="002071D0" w:rsidRDefault="002071D0" w:rsidP="002071D0">
      <w:r w:rsidRPr="002071D0">
        <w:t>norm_df.head(2)</w:t>
      </w:r>
    </w:p>
    <w:p w14:paraId="35AD8EAF" w14:textId="0C344D59" w:rsidR="002071D0" w:rsidRDefault="002071D0" w:rsidP="002071D0">
      <w:r>
        <w:t># profiling chart</w:t>
      </w:r>
    </w:p>
    <w:p w14:paraId="600C329E" w14:textId="77777777" w:rsidR="002071D0" w:rsidRPr="002071D0" w:rsidRDefault="002071D0" w:rsidP="002071D0"/>
    <w:p w14:paraId="4EFECE75" w14:textId="77777777" w:rsidR="002071D0" w:rsidRPr="002071D0" w:rsidRDefault="002071D0" w:rsidP="002071D0">
      <w:r w:rsidRPr="002071D0">
        <w:t>columns = norm_df.drop('cluster', axis=1).columns</w:t>
      </w:r>
    </w:p>
    <w:p w14:paraId="20435066" w14:textId="77777777" w:rsidR="002071D0" w:rsidRPr="002071D0" w:rsidRDefault="002071D0" w:rsidP="002071D0"/>
    <w:p w14:paraId="51701020" w14:textId="77777777" w:rsidR="002071D0" w:rsidRPr="002071D0" w:rsidRDefault="002071D0" w:rsidP="002071D0">
      <w:r w:rsidRPr="002071D0">
        <w:t>df_nor_melt = pd.melt(norm_df,</w:t>
      </w:r>
    </w:p>
    <w:p w14:paraId="532788DF" w14:textId="77777777" w:rsidR="002071D0" w:rsidRPr="002071D0" w:rsidRDefault="002071D0" w:rsidP="002071D0">
      <w:r w:rsidRPr="002071D0">
        <w:t xml:space="preserve">                      id_vars=['cluster'],</w:t>
      </w:r>
    </w:p>
    <w:p w14:paraId="2EBAA669" w14:textId="77777777" w:rsidR="002071D0" w:rsidRPr="002071D0" w:rsidRDefault="002071D0" w:rsidP="002071D0">
      <w:r w:rsidRPr="002071D0">
        <w:t xml:space="preserve">                      value_vars=columns,</w:t>
      </w:r>
    </w:p>
    <w:p w14:paraId="498EC3FD" w14:textId="77777777" w:rsidR="002071D0" w:rsidRPr="002071D0" w:rsidRDefault="002071D0" w:rsidP="002071D0">
      <w:r w:rsidRPr="002071D0">
        <w:t xml:space="preserve">                      var_name='Attribute',</w:t>
      </w:r>
    </w:p>
    <w:p w14:paraId="0501A372" w14:textId="77777777" w:rsidR="002071D0" w:rsidRPr="002071D0" w:rsidRDefault="002071D0" w:rsidP="002071D0">
      <w:r w:rsidRPr="002071D0">
        <w:t xml:space="preserve">                      value_name='Value')</w:t>
      </w:r>
    </w:p>
    <w:p w14:paraId="2AE7FA6C" w14:textId="77777777" w:rsidR="002071D0" w:rsidRPr="002071D0" w:rsidRDefault="002071D0" w:rsidP="002071D0">
      <w:r w:rsidRPr="002071D0">
        <w:t>df_nor_melt.head()</w:t>
      </w:r>
    </w:p>
    <w:p w14:paraId="207EC8F1" w14:textId="77777777" w:rsidR="002071D0" w:rsidRPr="002071D0" w:rsidRDefault="002071D0" w:rsidP="002071D0"/>
    <w:p w14:paraId="3AEF98DF" w14:textId="77777777" w:rsidR="002071D0" w:rsidRPr="002071D0" w:rsidRDefault="002071D0" w:rsidP="002071D0">
      <w:r w:rsidRPr="002071D0">
        <w:lastRenderedPageBreak/>
        <w:t>sns.set(rc={'figure.figsize':(20,10)})</w:t>
      </w:r>
    </w:p>
    <w:p w14:paraId="4D87F3D2" w14:textId="6A5389E6" w:rsidR="002071D0" w:rsidRDefault="002071D0" w:rsidP="002071D0">
      <w:r w:rsidRPr="002071D0">
        <w:t>sns.lineplot('Attribute', 'Value', hue='cluster', data=df_nor_melt,palette=['lime','tomato','blue'],legend='full')</w:t>
      </w:r>
    </w:p>
    <w:p w14:paraId="21DE36EA" w14:textId="64ED7A3C" w:rsidR="002071D0" w:rsidRDefault="002071D0" w:rsidP="002071D0"/>
    <w:p w14:paraId="057737BA" w14:textId="5AAE613A" w:rsidR="002071D0" w:rsidRDefault="002071D0" w:rsidP="002071D0">
      <w:r>
        <w:t># association mining 1</w:t>
      </w:r>
    </w:p>
    <w:p w14:paraId="1AA70937" w14:textId="77777777" w:rsidR="002071D0" w:rsidRPr="002071D0" w:rsidRDefault="002071D0" w:rsidP="002071D0">
      <w:r w:rsidRPr="002071D0">
        <w:t>import pandas as pd</w:t>
      </w:r>
    </w:p>
    <w:p w14:paraId="151953C2" w14:textId="77777777" w:rsidR="002071D0" w:rsidRPr="002071D0" w:rsidRDefault="002071D0" w:rsidP="002071D0">
      <w:r w:rsidRPr="002071D0">
        <w:t>import numpy as np</w:t>
      </w:r>
    </w:p>
    <w:p w14:paraId="0612D83F" w14:textId="77777777" w:rsidR="002071D0" w:rsidRPr="002071D0" w:rsidRDefault="002071D0" w:rsidP="002071D0">
      <w:r w:rsidRPr="002071D0">
        <w:t>df = pd.read_csv('C:/Users/CHIDERA ANI/Downloads/project stuff/data/300level_MIS_assoc.csv')</w:t>
      </w:r>
    </w:p>
    <w:p w14:paraId="534ED19F" w14:textId="14596F96" w:rsidR="00D32326" w:rsidRDefault="002071D0" w:rsidP="002071D0">
      <w:r w:rsidRPr="002071D0">
        <w:t>df.head()</w:t>
      </w:r>
    </w:p>
    <w:p w14:paraId="24503C6E" w14:textId="77777777" w:rsidR="002071D0" w:rsidRPr="002071D0" w:rsidRDefault="002071D0" w:rsidP="002071D0">
      <w:r w:rsidRPr="002071D0">
        <w:t>df = df.astype(str)</w:t>
      </w:r>
    </w:p>
    <w:p w14:paraId="352B0421" w14:textId="77777777" w:rsidR="002071D0" w:rsidRPr="002071D0" w:rsidRDefault="002071D0" w:rsidP="002071D0">
      <w:r w:rsidRPr="002071D0">
        <w:t>lists = df.values.tolist()</w:t>
      </w:r>
    </w:p>
    <w:p w14:paraId="461A87A3" w14:textId="10ADA322" w:rsidR="002071D0" w:rsidRDefault="002071D0" w:rsidP="002071D0">
      <w:r w:rsidRPr="002071D0">
        <w:t>lists</w:t>
      </w:r>
    </w:p>
    <w:p w14:paraId="2A149E62" w14:textId="77777777" w:rsidR="002071D0" w:rsidRPr="002071D0" w:rsidRDefault="002071D0" w:rsidP="002071D0">
      <w:r w:rsidRPr="002071D0">
        <w:t>from mlxtend.preprocessing import TransactionEncoder</w:t>
      </w:r>
    </w:p>
    <w:p w14:paraId="740CECF7" w14:textId="77777777" w:rsidR="002071D0" w:rsidRPr="002071D0" w:rsidRDefault="002071D0" w:rsidP="002071D0"/>
    <w:p w14:paraId="2EEBB7FE" w14:textId="77777777" w:rsidR="002071D0" w:rsidRPr="002071D0" w:rsidRDefault="002071D0" w:rsidP="002071D0">
      <w:r w:rsidRPr="002071D0">
        <w:t>te = TransactionEncoder()</w:t>
      </w:r>
    </w:p>
    <w:p w14:paraId="23FE5348" w14:textId="77777777" w:rsidR="002071D0" w:rsidRPr="002071D0" w:rsidRDefault="002071D0" w:rsidP="002071D0">
      <w:r w:rsidRPr="002071D0">
        <w:t>te_ary = te.fit(lists).transform(lists)</w:t>
      </w:r>
    </w:p>
    <w:p w14:paraId="7057FC4E" w14:textId="6564E7AA" w:rsidR="002071D0" w:rsidRDefault="002071D0" w:rsidP="002071D0">
      <w:r w:rsidRPr="002071D0">
        <w:t>te_ary</w:t>
      </w:r>
    </w:p>
    <w:p w14:paraId="6E14BF5D" w14:textId="77777777" w:rsidR="002071D0" w:rsidRPr="002071D0" w:rsidRDefault="002071D0" w:rsidP="002071D0">
      <w:r w:rsidRPr="002071D0">
        <w:t>dfs = pd.DataFrame(te_ary, columns=te.columns_)</w:t>
      </w:r>
    </w:p>
    <w:p w14:paraId="2CFE4055" w14:textId="77777777" w:rsidR="002071D0" w:rsidRPr="002071D0" w:rsidRDefault="002071D0" w:rsidP="002071D0">
      <w:r w:rsidRPr="002071D0">
        <w:t>dfs.drop('nan', axis=1, inplace=True)</w:t>
      </w:r>
    </w:p>
    <w:p w14:paraId="6B184CFB" w14:textId="06143F7D" w:rsidR="002071D0" w:rsidRDefault="002071D0" w:rsidP="002071D0">
      <w:r w:rsidRPr="002071D0">
        <w:t>dfs.head()</w:t>
      </w:r>
    </w:p>
    <w:p w14:paraId="51BCDCE1" w14:textId="77777777" w:rsidR="002071D0" w:rsidRPr="002071D0" w:rsidRDefault="002071D0" w:rsidP="002071D0">
      <w:r w:rsidRPr="002071D0">
        <w:t>from mlxtend.frequent_patterns import apriori</w:t>
      </w:r>
    </w:p>
    <w:p w14:paraId="51D453D5" w14:textId="23EC6C94" w:rsidR="002071D0" w:rsidRDefault="002071D0" w:rsidP="002071D0">
      <w:r w:rsidRPr="002071D0">
        <w:t>from mlxtend.frequent_patterns import association_rules</w:t>
      </w:r>
    </w:p>
    <w:p w14:paraId="27439E97" w14:textId="77777777" w:rsidR="002071D0" w:rsidRPr="002071D0" w:rsidRDefault="002071D0" w:rsidP="002071D0">
      <w:r w:rsidRPr="002071D0">
        <w:t># create frequent itemsets</w:t>
      </w:r>
    </w:p>
    <w:p w14:paraId="6827D959" w14:textId="77777777" w:rsidR="002071D0" w:rsidRPr="002071D0" w:rsidRDefault="002071D0" w:rsidP="002071D0">
      <w:r w:rsidRPr="002071D0">
        <w:t>itemsets = apriori(dfs, min_support=0.05, use_colnames=True, max_len = 2 )</w:t>
      </w:r>
    </w:p>
    <w:p w14:paraId="400E2D93" w14:textId="75E0D958" w:rsidR="002071D0" w:rsidRDefault="002071D0" w:rsidP="002071D0">
      <w:r w:rsidRPr="002071D0">
        <w:t>itemsets</w:t>
      </w:r>
    </w:p>
    <w:p w14:paraId="62E8296C" w14:textId="77777777" w:rsidR="002071D0" w:rsidRPr="002071D0" w:rsidRDefault="002071D0" w:rsidP="002071D0">
      <w:r w:rsidRPr="002071D0">
        <w:t># convert into rules</w:t>
      </w:r>
    </w:p>
    <w:p w14:paraId="7F89F843" w14:textId="77777777" w:rsidR="002071D0" w:rsidRPr="002071D0" w:rsidRDefault="002071D0" w:rsidP="002071D0">
      <w:r w:rsidRPr="002071D0">
        <w:t>rules = association_rules(itemsets, metric='confidence', min_threshold=0.1)</w:t>
      </w:r>
    </w:p>
    <w:p w14:paraId="4DFEFB35" w14:textId="64318E35" w:rsidR="002071D0" w:rsidRDefault="002071D0" w:rsidP="002071D0">
      <w:r w:rsidRPr="002071D0">
        <w:t>rules.head()</w:t>
      </w:r>
    </w:p>
    <w:p w14:paraId="0705ED76" w14:textId="77777777" w:rsidR="002071D0" w:rsidRPr="002071D0" w:rsidRDefault="002071D0" w:rsidP="002071D0">
      <w:r w:rsidRPr="002071D0">
        <w:t>rules1 = rules[['antecedents','consequents','support','confidence','lift']]</w:t>
      </w:r>
    </w:p>
    <w:p w14:paraId="097381F1" w14:textId="77777777" w:rsidR="002071D0" w:rsidRPr="002071D0" w:rsidRDefault="002071D0" w:rsidP="002071D0">
      <w:r w:rsidRPr="002071D0">
        <w:t>rules1 = rules1.sort_values(['confidence'], ascending =[False])</w:t>
      </w:r>
    </w:p>
    <w:p w14:paraId="5C297EC3" w14:textId="298EF62A" w:rsidR="002071D0" w:rsidRDefault="002071D0" w:rsidP="002071D0">
      <w:r w:rsidRPr="002071D0">
        <w:lastRenderedPageBreak/>
        <w:t>rules1.head()</w:t>
      </w:r>
    </w:p>
    <w:p w14:paraId="794E7065" w14:textId="77777777" w:rsidR="002071D0" w:rsidRPr="002071D0" w:rsidRDefault="002071D0" w:rsidP="002071D0">
      <w:r w:rsidRPr="002071D0">
        <w:t>rules1["antecedents"] = rules1["antecedents"].apply(lambda x: list(x)[0]).astype("unicode")</w:t>
      </w:r>
    </w:p>
    <w:p w14:paraId="6C867203" w14:textId="55A5D05F" w:rsidR="002071D0" w:rsidRDefault="002071D0" w:rsidP="002071D0">
      <w:r w:rsidRPr="002071D0">
        <w:t>rules1["consequents"] = rules1["consequents"].apply(lambda x: list(x)[0]).astype("unicode")</w:t>
      </w:r>
    </w:p>
    <w:p w14:paraId="5537BD81" w14:textId="19B58A39" w:rsidR="002071D0" w:rsidRDefault="002071D0" w:rsidP="002071D0">
      <w:r w:rsidRPr="002071D0">
        <w:t>result = rules1.loc[(rules1['antecedents'] == 'BUS313_C') &amp; (rules1['consequents'] == 'BFN311_B')]</w:t>
      </w:r>
    </w:p>
    <w:p w14:paraId="64846DAC" w14:textId="03D9E5EA" w:rsidR="002071D0" w:rsidRDefault="002071D0" w:rsidP="002071D0">
      <w:r w:rsidRPr="002071D0">
        <w:t>result=result.values.tolist()</w:t>
      </w:r>
    </w:p>
    <w:p w14:paraId="595604EB" w14:textId="54078D14" w:rsidR="002071D0" w:rsidRDefault="002071D0" w:rsidP="002071D0"/>
    <w:p w14:paraId="40BC0CB6" w14:textId="68CB5695" w:rsidR="002071D0" w:rsidRDefault="002071D0" w:rsidP="002071D0">
      <w:r>
        <w:t># association 2</w:t>
      </w:r>
    </w:p>
    <w:p w14:paraId="3AA70491" w14:textId="77777777" w:rsidR="002071D0" w:rsidRPr="002071D0" w:rsidRDefault="002071D0" w:rsidP="002071D0">
      <w:r w:rsidRPr="002071D0">
        <w:t>import pandas as pd</w:t>
      </w:r>
    </w:p>
    <w:p w14:paraId="5BC5849E" w14:textId="6F570647" w:rsidR="002071D0" w:rsidRDefault="002071D0" w:rsidP="002071D0">
      <w:r w:rsidRPr="002071D0">
        <w:t>import numpy as np</w:t>
      </w:r>
    </w:p>
    <w:p w14:paraId="53BD7293" w14:textId="77777777" w:rsidR="002071D0" w:rsidRPr="002071D0" w:rsidRDefault="002071D0" w:rsidP="002071D0">
      <w:r w:rsidRPr="002071D0">
        <w:t>df = pd.read_csv('C:/Users/CHIDERA ANI/Downloads/project stuff/data/association1.csv')</w:t>
      </w:r>
    </w:p>
    <w:p w14:paraId="25E148FF" w14:textId="77777777" w:rsidR="002071D0" w:rsidRPr="002071D0" w:rsidRDefault="002071D0" w:rsidP="002071D0">
      <w:r w:rsidRPr="002071D0">
        <w:t>df.set_index('S/N', inplace=True)</w:t>
      </w:r>
    </w:p>
    <w:p w14:paraId="7898CC73" w14:textId="5546FDD5" w:rsidR="002071D0" w:rsidRDefault="002071D0" w:rsidP="002071D0">
      <w:r w:rsidRPr="002071D0">
        <w:t>df.head()</w:t>
      </w:r>
    </w:p>
    <w:p w14:paraId="3CCD37CD" w14:textId="77777777" w:rsidR="002071D0" w:rsidRPr="002071D0" w:rsidRDefault="002071D0" w:rsidP="002071D0">
      <w:r w:rsidRPr="002071D0">
        <w:t>from mlxtend.frequent_patterns import apriori</w:t>
      </w:r>
    </w:p>
    <w:p w14:paraId="1F84BDBB" w14:textId="363AAB6E" w:rsidR="002071D0" w:rsidRDefault="002071D0" w:rsidP="002071D0">
      <w:r w:rsidRPr="002071D0">
        <w:t>from mlxtend.frequent_patterns import association_rules</w:t>
      </w:r>
    </w:p>
    <w:p w14:paraId="1BF4AA6E" w14:textId="77777777" w:rsidR="002071D0" w:rsidRPr="002071D0" w:rsidRDefault="002071D0" w:rsidP="002071D0">
      <w:r w:rsidRPr="002071D0">
        <w:t>itemsets = apriori(df, min_support=0.2, use_colnames=True)</w:t>
      </w:r>
    </w:p>
    <w:p w14:paraId="03CF66DE" w14:textId="376C4368" w:rsidR="002071D0" w:rsidRDefault="002071D0" w:rsidP="002071D0">
      <w:r w:rsidRPr="002071D0">
        <w:t>itemsets.head()</w:t>
      </w:r>
    </w:p>
    <w:p w14:paraId="5E4D5437" w14:textId="77777777" w:rsidR="002071D0" w:rsidRPr="002071D0" w:rsidRDefault="002071D0" w:rsidP="002071D0">
      <w:r w:rsidRPr="002071D0">
        <w:t># convert into rules</w:t>
      </w:r>
    </w:p>
    <w:p w14:paraId="57A4A7A8" w14:textId="77777777" w:rsidR="002071D0" w:rsidRPr="002071D0" w:rsidRDefault="002071D0" w:rsidP="002071D0">
      <w:r w:rsidRPr="002071D0">
        <w:t>rules = association_rules(itemsets, metric='confidence', min_threshold=0.6)</w:t>
      </w:r>
    </w:p>
    <w:p w14:paraId="4F62CB6A" w14:textId="1840497C" w:rsidR="002071D0" w:rsidRDefault="002071D0" w:rsidP="002071D0">
      <w:r w:rsidRPr="002071D0">
        <w:t>rules.head()</w:t>
      </w:r>
    </w:p>
    <w:p w14:paraId="16AE17C2" w14:textId="77777777" w:rsidR="002071D0" w:rsidRPr="002071D0" w:rsidRDefault="002071D0" w:rsidP="002071D0">
      <w:r w:rsidRPr="002071D0">
        <w:t>rules["antecedents"] = rules["antecedents"].apply(lambda x: list(x)[0]).astype("unicode")</w:t>
      </w:r>
    </w:p>
    <w:p w14:paraId="2FD224B3" w14:textId="77777777" w:rsidR="002071D0" w:rsidRPr="002071D0" w:rsidRDefault="002071D0" w:rsidP="002071D0">
      <w:r w:rsidRPr="002071D0">
        <w:t>rules["consequents"] = rules["consequents"].apply(lambda x: list(x)[0]).astype("unicode")</w:t>
      </w:r>
    </w:p>
    <w:p w14:paraId="754FD6BC" w14:textId="67F13EFC" w:rsidR="002071D0" w:rsidRDefault="002071D0" w:rsidP="002071D0">
      <w:r w:rsidRPr="002071D0">
        <w:t>rules.head()</w:t>
      </w:r>
    </w:p>
    <w:p w14:paraId="0FFB1FA5" w14:textId="77777777" w:rsidR="002071D0" w:rsidRPr="002071D0" w:rsidRDefault="002071D0" w:rsidP="002071D0">
      <w:r w:rsidRPr="002071D0">
        <w:t>rules = rules[['antecedents','consequents','support','confidence','lift']]</w:t>
      </w:r>
    </w:p>
    <w:p w14:paraId="2FF9A57B" w14:textId="77777777" w:rsidR="002071D0" w:rsidRPr="002071D0" w:rsidRDefault="002071D0" w:rsidP="002071D0">
      <w:r w:rsidRPr="002071D0">
        <w:t>rules = rules.sort_values(['confidence'], ascending =[False])</w:t>
      </w:r>
    </w:p>
    <w:p w14:paraId="2D0A2A81" w14:textId="2ACBABDA" w:rsidR="002071D0" w:rsidRDefault="002071D0" w:rsidP="002071D0">
      <w:r w:rsidRPr="002071D0">
        <w:t>rules.head()</w:t>
      </w:r>
    </w:p>
    <w:p w14:paraId="2C27D12E" w14:textId="77777777" w:rsidR="002071D0" w:rsidRPr="002071D0" w:rsidRDefault="002071D0" w:rsidP="002071D0">
      <w:r w:rsidRPr="002071D0">
        <w:t>result_perf = rules.loc[(rules['consequents'] == 'CPerformance_Poor')| (rules['consequents'] == 'CPerformance_Fair') | \</w:t>
      </w:r>
    </w:p>
    <w:p w14:paraId="0E90AD47" w14:textId="77777777" w:rsidR="002071D0" w:rsidRPr="002071D0" w:rsidRDefault="002071D0" w:rsidP="002071D0">
      <w:r w:rsidRPr="002071D0">
        <w:lastRenderedPageBreak/>
        <w:t xml:space="preserve">             (rules['consequents'] == 'CPerformance_Good')]</w:t>
      </w:r>
    </w:p>
    <w:p w14:paraId="628C8816" w14:textId="5F542EEB" w:rsidR="002071D0" w:rsidRDefault="002071D0" w:rsidP="002071D0">
      <w:r w:rsidRPr="002071D0">
        <w:t>result_perf.head(3)</w:t>
      </w:r>
    </w:p>
    <w:p w14:paraId="0393CFBD" w14:textId="77777777" w:rsidR="00D32326" w:rsidRPr="008132DC" w:rsidRDefault="00D32326" w:rsidP="00D32326"/>
    <w:sectPr w:rsidR="00D32326" w:rsidRPr="008132DC" w:rsidSect="00B013F0">
      <w:pgSz w:w="12240" w:h="15840"/>
      <w:pgMar w:top="1418" w:right="1418" w:bottom="1418" w:left="209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567E04" w14:textId="77777777" w:rsidR="00CE715A" w:rsidRDefault="00CE715A" w:rsidP="00567D9E">
      <w:pPr>
        <w:spacing w:line="240" w:lineRule="auto"/>
      </w:pPr>
      <w:r>
        <w:separator/>
      </w:r>
    </w:p>
  </w:endnote>
  <w:endnote w:type="continuationSeparator" w:id="0">
    <w:p w14:paraId="17722126" w14:textId="77777777" w:rsidR="00CE715A" w:rsidRDefault="00CE715A" w:rsidP="00567D9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19071345"/>
      <w:docPartObj>
        <w:docPartGallery w:val="Page Numbers (Bottom of Page)"/>
        <w:docPartUnique/>
      </w:docPartObj>
    </w:sdtPr>
    <w:sdtEndPr>
      <w:rPr>
        <w:noProof/>
      </w:rPr>
    </w:sdtEndPr>
    <w:sdtContent>
      <w:p w14:paraId="7392F4B4" w14:textId="614BB4A5" w:rsidR="0050562E" w:rsidRDefault="0050562E">
        <w:pPr>
          <w:pStyle w:val="Footer"/>
          <w:jc w:val="center"/>
        </w:pPr>
        <w:r>
          <w:fldChar w:fldCharType="begin"/>
        </w:r>
        <w:r>
          <w:instrText xml:space="preserve"> PAGE   \* MERGEFORMAT </w:instrText>
        </w:r>
        <w:r>
          <w:fldChar w:fldCharType="separate"/>
        </w:r>
        <w:r w:rsidR="002530D5">
          <w:rPr>
            <w:noProof/>
          </w:rPr>
          <w:t>vi</w:t>
        </w:r>
        <w:r>
          <w:rPr>
            <w:noProof/>
          </w:rPr>
          <w:fldChar w:fldCharType="end"/>
        </w:r>
      </w:p>
    </w:sdtContent>
  </w:sdt>
  <w:p w14:paraId="42D71386" w14:textId="77777777" w:rsidR="0050562E" w:rsidRDefault="0050562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5348F5" w14:textId="77777777" w:rsidR="00CE715A" w:rsidRDefault="00CE715A" w:rsidP="00567D9E">
      <w:pPr>
        <w:spacing w:line="240" w:lineRule="auto"/>
      </w:pPr>
      <w:r>
        <w:separator/>
      </w:r>
    </w:p>
  </w:footnote>
  <w:footnote w:type="continuationSeparator" w:id="0">
    <w:p w14:paraId="77366FD3" w14:textId="77777777" w:rsidR="00CE715A" w:rsidRDefault="00CE715A" w:rsidP="00567D9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861ECB72"/>
    <w:lvl w:ilvl="0">
      <w:start w:val="1"/>
      <w:numFmt w:val="decimal"/>
      <w:pStyle w:val="ListNumber"/>
      <w:lvlText w:val="%1."/>
      <w:lvlJc w:val="left"/>
      <w:pPr>
        <w:tabs>
          <w:tab w:val="num" w:pos="360"/>
        </w:tabs>
        <w:ind w:left="360" w:hanging="360"/>
      </w:pPr>
    </w:lvl>
  </w:abstractNum>
  <w:abstractNum w:abstractNumId="1" w15:restartNumberingAfterBreak="0">
    <w:nsid w:val="00A72AFC"/>
    <w:multiLevelType w:val="hybridMultilevel"/>
    <w:tmpl w:val="8B0EFA84"/>
    <w:lvl w:ilvl="0" w:tplc="0809001B">
      <w:start w:val="1"/>
      <w:numFmt w:val="lowerRoman"/>
      <w:lvlText w:val="%1."/>
      <w:lvlJc w:val="righ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5A942DD"/>
    <w:multiLevelType w:val="multilevel"/>
    <w:tmpl w:val="E70EC094"/>
    <w:lvl w:ilvl="0">
      <w:start w:val="1"/>
      <w:numFmt w:val="decimal"/>
      <w:lvlText w:val="%1"/>
      <w:lvlJc w:val="left"/>
      <w:pPr>
        <w:ind w:left="432" w:hanging="432"/>
      </w:pPr>
      <w:rPr>
        <w:rFonts w:hint="default"/>
        <w:vanish/>
      </w:rPr>
    </w:lvl>
    <w:lvl w:ilvl="1">
      <w:start w:val="1"/>
      <w:numFmt w:val="decimal"/>
      <w:lvlText w:val="%1.%2"/>
      <w:lvlJc w:val="left"/>
      <w:pPr>
        <w:ind w:left="576" w:hanging="576"/>
      </w:pPr>
      <w:rPr>
        <w:rFonts w:hint="default"/>
      </w:rPr>
    </w:lvl>
    <w:lvl w:ilvl="2">
      <w:start w:val="1"/>
      <w:numFmt w:val="decimal"/>
      <w:lvlText w:val="4.5.%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15:restartNumberingAfterBreak="0">
    <w:nsid w:val="05C512DD"/>
    <w:multiLevelType w:val="hybridMultilevel"/>
    <w:tmpl w:val="EAE013CE"/>
    <w:lvl w:ilvl="0" w:tplc="941EDDAE">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E847D9C"/>
    <w:multiLevelType w:val="multilevel"/>
    <w:tmpl w:val="B17212D4"/>
    <w:lvl w:ilvl="0">
      <w:start w:val="1"/>
      <w:numFmt w:val="decimal"/>
      <w:lvlText w:val="%1."/>
      <w:lvlJc w:val="left"/>
      <w:pPr>
        <w:ind w:left="1080" w:hanging="720"/>
      </w:pPr>
      <w:rPr>
        <w:rFonts w:hint="default"/>
      </w:rPr>
    </w:lvl>
    <w:lvl w:ilvl="1">
      <w:start w:val="1"/>
      <w:numFmt w:val="decimal"/>
      <w:isLgl/>
      <w:lvlText w:val="%1.%2"/>
      <w:lvlJc w:val="left"/>
      <w:pPr>
        <w:ind w:left="284" w:hanging="284"/>
      </w:pPr>
      <w:rPr>
        <w:rFonts w:hint="default"/>
      </w:rPr>
    </w:lvl>
    <w:lvl w:ilvl="2">
      <w:start w:val="1"/>
      <w:numFmt w:val="decimal"/>
      <w:isLgl/>
      <w:lvlText w:val="%1.%2.%3"/>
      <w:lvlJc w:val="left"/>
      <w:pPr>
        <w:ind w:left="284" w:hanging="284"/>
      </w:pPr>
      <w:rPr>
        <w:rFonts w:hint="default"/>
      </w:rPr>
    </w:lvl>
    <w:lvl w:ilvl="3">
      <w:start w:val="1"/>
      <w:numFmt w:val="decimal"/>
      <w:isLgl/>
      <w:lvlText w:val="%1.%2.%3.%4"/>
      <w:lvlJc w:val="left"/>
      <w:pPr>
        <w:ind w:left="340" w:hanging="34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2405134D"/>
    <w:multiLevelType w:val="multilevel"/>
    <w:tmpl w:val="7C44C632"/>
    <w:lvl w:ilvl="0">
      <w:start w:val="1"/>
      <w:numFmt w:val="decimal"/>
      <w:lvlText w:val="%1"/>
      <w:lvlJc w:val="left"/>
      <w:pPr>
        <w:ind w:left="360" w:hanging="360"/>
      </w:pPr>
      <w:rPr>
        <w:rFonts w:hint="default"/>
      </w:rPr>
    </w:lvl>
    <w:lvl w:ilvl="1">
      <w:start w:val="1"/>
      <w:numFmt w:val="none"/>
      <w:lvlText w:val="4.4"/>
      <w:lvlJc w:val="left"/>
      <w:pPr>
        <w:ind w:left="284" w:hanging="284"/>
      </w:pPr>
      <w:rPr>
        <w:rFonts w:ascii="Times New Roman" w:hAnsi="Times New Roman" w:cs="Times New Roman"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6024A98"/>
    <w:multiLevelType w:val="multilevel"/>
    <w:tmpl w:val="DBBC37FC"/>
    <w:lvl w:ilvl="0">
      <w:start w:val="1"/>
      <w:numFmt w:val="decimal"/>
      <w:lvlText w:val="%1."/>
      <w:lvlJc w:val="left"/>
      <w:pPr>
        <w:ind w:left="360" w:hanging="360"/>
      </w:pPr>
      <w:rPr>
        <w:rFonts w:hint="default"/>
        <w:vanish/>
      </w:rPr>
    </w:lvl>
    <w:lvl w:ilvl="1">
      <w:start w:val="1"/>
      <w:numFmt w:val="decimal"/>
      <w:lvlText w:val="%1.%2."/>
      <w:lvlJc w:val="left"/>
      <w:pPr>
        <w:ind w:left="792" w:hanging="432"/>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284" w:hanging="28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29B95433"/>
    <w:multiLevelType w:val="hybridMultilevel"/>
    <w:tmpl w:val="02F0051A"/>
    <w:lvl w:ilvl="0" w:tplc="80048C3A">
      <w:start w:val="1"/>
      <w:numFmt w:val="decimal"/>
      <w:lvlText w:val="%1."/>
      <w:lvlJc w:val="left"/>
      <w:pPr>
        <w:ind w:left="1080" w:hanging="720"/>
      </w:pPr>
      <w:rPr>
        <w:rFonts w:hint="default"/>
        <w:b/>
        <w:bCs/>
      </w:r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F63208A"/>
    <w:multiLevelType w:val="multilevel"/>
    <w:tmpl w:val="A6EC1C6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7255039"/>
    <w:multiLevelType w:val="multilevel"/>
    <w:tmpl w:val="183882D8"/>
    <w:lvl w:ilvl="0">
      <w:start w:val="5"/>
      <w:numFmt w:val="decimal"/>
      <w:lvlText w:val="%1."/>
      <w:lvlJc w:val="left"/>
      <w:pPr>
        <w:ind w:left="720" w:hanging="360"/>
      </w:pPr>
      <w:rPr>
        <w:rFonts w:hint="default"/>
        <w:b w:val="0"/>
        <w:bCs w:val="0"/>
        <w:vanish/>
      </w:rPr>
    </w:lvl>
    <w:lvl w:ilvl="1">
      <w:start w:val="1"/>
      <w:numFmt w:val="decimal"/>
      <w:isLgl/>
      <w:lvlText w:val="%1.%2"/>
      <w:lvlJc w:val="left"/>
      <w:pPr>
        <w:ind w:left="284" w:hanging="284"/>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3C4306B5"/>
    <w:multiLevelType w:val="multilevel"/>
    <w:tmpl w:val="9208AEA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pStyle w:val="Heading3"/>
      <w:lvlText w:val="%1.%2.%3"/>
      <w:lvlJc w:val="left"/>
      <w:pPr>
        <w:ind w:left="936" w:hanging="936"/>
      </w:pPr>
      <w:rPr>
        <w:rFonts w:hint="default"/>
      </w:rPr>
    </w:lvl>
    <w:lvl w:ilvl="3">
      <w:start w:val="1"/>
      <w:numFmt w:val="decimal"/>
      <w:pStyle w:val="Heading4"/>
      <w:lvlText w:val="%1.%2.%3.%4"/>
      <w:lvlJc w:val="left"/>
      <w:pPr>
        <w:ind w:left="936" w:hanging="936"/>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3D2858B0"/>
    <w:multiLevelType w:val="multilevel"/>
    <w:tmpl w:val="311C531E"/>
    <w:lvl w:ilvl="0">
      <w:start w:val="1"/>
      <w:numFmt w:val="decimal"/>
      <w:lvlText w:val="%1."/>
      <w:lvlJc w:val="left"/>
      <w:pPr>
        <w:ind w:left="720" w:hanging="360"/>
      </w:pPr>
      <w:rPr>
        <w:rFonts w:hint="default"/>
        <w:b/>
        <w:bCs/>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3DD14C6B"/>
    <w:multiLevelType w:val="hybridMultilevel"/>
    <w:tmpl w:val="8864D7B2"/>
    <w:lvl w:ilvl="0" w:tplc="6C789374">
      <w:start w:val="1"/>
      <w:numFmt w:val="decimal"/>
      <w:lvlText w:val="%1."/>
      <w:lvlJc w:val="left"/>
      <w:pPr>
        <w:ind w:left="1080" w:hanging="72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9477DB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EE8642D"/>
    <w:multiLevelType w:val="hybridMultilevel"/>
    <w:tmpl w:val="E6EEC0B0"/>
    <w:lvl w:ilvl="0" w:tplc="5F7ED7DE">
      <w:start w:val="1"/>
      <w:numFmt w:val="decimal"/>
      <w:lvlText w:val="%1."/>
      <w:lvlJc w:val="left"/>
      <w:pPr>
        <w:ind w:left="1080" w:hanging="72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1E572F9"/>
    <w:multiLevelType w:val="multilevel"/>
    <w:tmpl w:val="3C5AA442"/>
    <w:lvl w:ilvl="0">
      <w:start w:val="1"/>
      <w:numFmt w:val="decimal"/>
      <w:lvlText w:val="%1"/>
      <w:lvlJc w:val="left"/>
      <w:pPr>
        <w:ind w:left="360" w:hanging="360"/>
      </w:pPr>
      <w:rPr>
        <w:rFonts w:hint="default"/>
      </w:rPr>
    </w:lvl>
    <w:lvl w:ilvl="1">
      <w:start w:val="1"/>
      <w:numFmt w:val="none"/>
      <w:lvlText w:val="1.1"/>
      <w:lvlJc w:val="left"/>
      <w:pPr>
        <w:ind w:left="284" w:hanging="284"/>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52F713F0"/>
    <w:multiLevelType w:val="hybridMultilevel"/>
    <w:tmpl w:val="F174909A"/>
    <w:lvl w:ilvl="0" w:tplc="328A6270">
      <w:start w:val="1"/>
      <w:numFmt w:val="decimal"/>
      <w:lvlText w:val="%1."/>
      <w:lvlJc w:val="left"/>
      <w:pPr>
        <w:ind w:left="720" w:hanging="36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3F36444"/>
    <w:multiLevelType w:val="multilevel"/>
    <w:tmpl w:val="459CBF3C"/>
    <w:lvl w:ilvl="0">
      <w:start w:val="1"/>
      <w:numFmt w:val="decimal"/>
      <w:lvlText w:val="%1."/>
      <w:lvlJc w:val="left"/>
      <w:pPr>
        <w:ind w:left="360" w:hanging="360"/>
      </w:pPr>
      <w:rPr>
        <w:rFonts w:hint="default"/>
      </w:rPr>
    </w:lvl>
    <w:lvl w:ilvl="1">
      <w:start w:val="1"/>
      <w:numFmt w:val="decimal"/>
      <w:pStyle w:val="Heading2"/>
      <w:lvlText w:val="%1.%2"/>
      <w:lvlJc w:val="left"/>
      <w:pPr>
        <w:ind w:left="792" w:hanging="79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54ED5D95"/>
    <w:multiLevelType w:val="hybridMultilevel"/>
    <w:tmpl w:val="7BB08788"/>
    <w:lvl w:ilvl="0" w:tplc="DEBA3D16">
      <w:start w:val="1"/>
      <w:numFmt w:val="decimal"/>
      <w:lvlText w:val="%1."/>
      <w:lvlJc w:val="left"/>
      <w:pPr>
        <w:ind w:left="720" w:hanging="360"/>
      </w:pPr>
      <w:rPr>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7CE426C"/>
    <w:multiLevelType w:val="multilevel"/>
    <w:tmpl w:val="7BD8970A"/>
    <w:lvl w:ilvl="0">
      <w:start w:val="3"/>
      <w:numFmt w:val="decimal"/>
      <w:lvlText w:val="%1"/>
      <w:lvlJc w:val="left"/>
      <w:pPr>
        <w:ind w:left="360" w:hanging="360"/>
      </w:pPr>
      <w:rPr>
        <w:rFonts w:hint="default"/>
      </w:rPr>
    </w:lvl>
    <w:lvl w:ilvl="1">
      <w:start w:val="1"/>
      <w:numFmt w:val="decimal"/>
      <w:lvlText w:val="%1.%2"/>
      <w:lvlJc w:val="left"/>
      <w:pPr>
        <w:ind w:left="284" w:hanging="284"/>
      </w:pPr>
      <w:rPr>
        <w:rFonts w:hint="default"/>
      </w:rPr>
    </w:lvl>
    <w:lvl w:ilvl="2">
      <w:start w:val="1"/>
      <w:numFmt w:val="decimal"/>
      <w:lvlText w:val="%1.%2.%3"/>
      <w:lvlJc w:val="left"/>
      <w:pPr>
        <w:ind w:left="284" w:hanging="284"/>
      </w:pPr>
      <w:rPr>
        <w:rFonts w:hint="default"/>
      </w:rPr>
    </w:lvl>
    <w:lvl w:ilvl="3">
      <w:start w:val="1"/>
      <w:numFmt w:val="decimal"/>
      <w:lvlText w:val="%1.%2.%3.%4"/>
      <w:lvlJc w:val="left"/>
      <w:pPr>
        <w:ind w:left="340" w:hanging="34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6B3C2C91"/>
    <w:multiLevelType w:val="multilevel"/>
    <w:tmpl w:val="1700D982"/>
    <w:lvl w:ilvl="0">
      <w:start w:val="1"/>
      <w:numFmt w:val="none"/>
      <w:pStyle w:val="ChapterHeading"/>
      <w:lvlText w:val=""/>
      <w:lvlJc w:val="left"/>
      <w:pPr>
        <w:ind w:left="360" w:hanging="360"/>
      </w:pPr>
      <w:rPr>
        <w:rFonts w:hint="default"/>
        <w:b/>
        <w:vanish/>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6D1D3F95"/>
    <w:multiLevelType w:val="multilevel"/>
    <w:tmpl w:val="7B7CDEC4"/>
    <w:lvl w:ilvl="0">
      <w:start w:val="1"/>
      <w:numFmt w:val="decimal"/>
      <w:lvlText w:val="%1."/>
      <w:lvlJc w:val="left"/>
      <w:pPr>
        <w:ind w:left="720" w:hanging="360"/>
      </w:pPr>
      <w:rPr>
        <w:rFonts w:hint="default"/>
      </w:rPr>
    </w:lvl>
    <w:lvl w:ilvl="1">
      <w:start w:val="5"/>
      <w:numFmt w:val="decimal"/>
      <w:isLgl/>
      <w:lvlText w:val="%1.%2"/>
      <w:lvlJc w:val="left"/>
      <w:pPr>
        <w:ind w:left="284" w:hanging="284"/>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6D70221D"/>
    <w:multiLevelType w:val="hybridMultilevel"/>
    <w:tmpl w:val="417EE7D8"/>
    <w:lvl w:ilvl="0" w:tplc="EBD27E6A">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C0476C9"/>
    <w:multiLevelType w:val="hybridMultilevel"/>
    <w:tmpl w:val="7B781B48"/>
    <w:lvl w:ilvl="0" w:tplc="1CFE98C0">
      <w:start w:val="1"/>
      <w:numFmt w:val="decimal"/>
      <w:lvlText w:val="%1."/>
      <w:lvlJc w:val="left"/>
      <w:pPr>
        <w:ind w:left="1080" w:hanging="720"/>
      </w:pPr>
      <w:rPr>
        <w:rFonts w:hint="default"/>
        <w:b/>
        <w:bCs/>
      </w:rPr>
    </w:lvl>
    <w:lvl w:ilvl="1" w:tplc="9342F6F4">
      <w:start w:val="1"/>
      <w:numFmt w:val="bullet"/>
      <w:lvlText w:val="•"/>
      <w:lvlJc w:val="left"/>
      <w:pPr>
        <w:ind w:left="1800" w:hanging="720"/>
      </w:pPr>
      <w:rPr>
        <w:rFonts w:ascii="Times New Roman" w:eastAsia="Calibri" w:hAnsi="Times New Roman" w:cs="Times New Roman"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D073CD4"/>
    <w:multiLevelType w:val="multilevel"/>
    <w:tmpl w:val="0409001F"/>
    <w:lvl w:ilvl="0">
      <w:start w:val="1"/>
      <w:numFmt w:val="decimal"/>
      <w:lvlText w:val="%1."/>
      <w:lvlJc w:val="left"/>
      <w:pPr>
        <w:ind w:left="644" w:hanging="360"/>
      </w:pPr>
    </w:lvl>
    <w:lvl w:ilvl="1">
      <w:start w:val="1"/>
      <w:numFmt w:val="decimal"/>
      <w:lvlText w:val="%1.%2."/>
      <w:lvlJc w:val="left"/>
      <w:pPr>
        <w:ind w:left="1076" w:hanging="432"/>
      </w:pPr>
    </w:lvl>
    <w:lvl w:ilvl="2">
      <w:start w:val="1"/>
      <w:numFmt w:val="decimal"/>
      <w:lvlText w:val="%1.%2.%3."/>
      <w:lvlJc w:val="left"/>
      <w:pPr>
        <w:ind w:left="1508" w:hanging="504"/>
      </w:pPr>
    </w:lvl>
    <w:lvl w:ilvl="3">
      <w:start w:val="1"/>
      <w:numFmt w:val="decimal"/>
      <w:lvlText w:val="%1.%2.%3.%4."/>
      <w:lvlJc w:val="left"/>
      <w:pPr>
        <w:ind w:left="2012" w:hanging="648"/>
      </w:pPr>
    </w:lvl>
    <w:lvl w:ilvl="4">
      <w:start w:val="1"/>
      <w:numFmt w:val="decimal"/>
      <w:lvlText w:val="%1.%2.%3.%4.%5."/>
      <w:lvlJc w:val="left"/>
      <w:pPr>
        <w:ind w:left="2516" w:hanging="792"/>
      </w:pPr>
    </w:lvl>
    <w:lvl w:ilvl="5">
      <w:start w:val="1"/>
      <w:numFmt w:val="decimal"/>
      <w:lvlText w:val="%1.%2.%3.%4.%5.%6."/>
      <w:lvlJc w:val="left"/>
      <w:pPr>
        <w:ind w:left="3020" w:hanging="936"/>
      </w:pPr>
    </w:lvl>
    <w:lvl w:ilvl="6">
      <w:start w:val="1"/>
      <w:numFmt w:val="decimal"/>
      <w:lvlText w:val="%1.%2.%3.%4.%5.%6.%7."/>
      <w:lvlJc w:val="left"/>
      <w:pPr>
        <w:ind w:left="3524" w:hanging="1080"/>
      </w:pPr>
    </w:lvl>
    <w:lvl w:ilvl="7">
      <w:start w:val="1"/>
      <w:numFmt w:val="decimal"/>
      <w:lvlText w:val="%1.%2.%3.%4.%5.%6.%7.%8."/>
      <w:lvlJc w:val="left"/>
      <w:pPr>
        <w:ind w:left="4028" w:hanging="1224"/>
      </w:pPr>
    </w:lvl>
    <w:lvl w:ilvl="8">
      <w:start w:val="1"/>
      <w:numFmt w:val="decimal"/>
      <w:lvlText w:val="%1.%2.%3.%4.%5.%6.%7.%8.%9."/>
      <w:lvlJc w:val="left"/>
      <w:pPr>
        <w:ind w:left="4604" w:hanging="1440"/>
      </w:pPr>
    </w:lvl>
  </w:abstractNum>
  <w:abstractNum w:abstractNumId="25" w15:restartNumberingAfterBreak="0">
    <w:nsid w:val="7E043332"/>
    <w:multiLevelType w:val="hybridMultilevel"/>
    <w:tmpl w:val="6442C924"/>
    <w:lvl w:ilvl="0" w:tplc="0809001B">
      <w:start w:val="1"/>
      <w:numFmt w:val="lowerRoman"/>
      <w:lvlText w:val="%1."/>
      <w:lvlJc w:val="righ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F0F32A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7FE83C8C"/>
    <w:multiLevelType w:val="multilevel"/>
    <w:tmpl w:val="902C6FEA"/>
    <w:lvl w:ilvl="0">
      <w:start w:val="1"/>
      <w:numFmt w:val="decimal"/>
      <w:lvlText w:val="%1."/>
      <w:lvlJc w:val="left"/>
      <w:pPr>
        <w:ind w:left="720" w:hanging="360"/>
      </w:pPr>
      <w:rPr>
        <w:rFonts w:hint="default"/>
        <w:b w:val="0"/>
        <w:bCs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6"/>
  </w:num>
  <w:num w:numId="2">
    <w:abstractNumId w:val="0"/>
  </w:num>
  <w:num w:numId="3">
    <w:abstractNumId w:val="22"/>
  </w:num>
  <w:num w:numId="4">
    <w:abstractNumId w:val="3"/>
  </w:num>
  <w:num w:numId="5">
    <w:abstractNumId w:val="14"/>
  </w:num>
  <w:num w:numId="6">
    <w:abstractNumId w:val="4"/>
  </w:num>
  <w:num w:numId="7">
    <w:abstractNumId w:val="23"/>
  </w:num>
  <w:num w:numId="8">
    <w:abstractNumId w:val="7"/>
  </w:num>
  <w:num w:numId="9">
    <w:abstractNumId w:val="12"/>
  </w:num>
  <w:num w:numId="10">
    <w:abstractNumId w:val="21"/>
  </w:num>
  <w:num w:numId="11">
    <w:abstractNumId w:val="18"/>
  </w:num>
  <w:num w:numId="12">
    <w:abstractNumId w:val="11"/>
  </w:num>
  <w:num w:numId="13">
    <w:abstractNumId w:val="27"/>
  </w:num>
  <w:num w:numId="14">
    <w:abstractNumId w:val="16"/>
  </w:num>
  <w:num w:numId="15">
    <w:abstractNumId w:val="19"/>
  </w:num>
  <w:num w:numId="16">
    <w:abstractNumId w:val="1"/>
  </w:num>
  <w:num w:numId="17">
    <w:abstractNumId w:val="25"/>
  </w:num>
  <w:num w:numId="18">
    <w:abstractNumId w:val="9"/>
  </w:num>
  <w:num w:numId="1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5"/>
  </w:num>
  <w:num w:numId="21">
    <w:abstractNumId w:val="2"/>
  </w:num>
  <w:num w:numId="22">
    <w:abstractNumId w:val="26"/>
  </w:num>
  <w:num w:numId="23">
    <w:abstractNumId w:val="13"/>
  </w:num>
  <w:num w:numId="24">
    <w:abstractNumId w:val="20"/>
  </w:num>
  <w:num w:numId="25">
    <w:abstractNumId w:val="24"/>
  </w:num>
  <w:num w:numId="26">
    <w:abstractNumId w:val="8"/>
  </w:num>
  <w:num w:numId="27">
    <w:abstractNumId w:val="17"/>
  </w:num>
  <w:num w:numId="28">
    <w:abstractNumId w:val="10"/>
  </w:num>
  <w:num w:numId="29">
    <w:abstractNumId w:val="10"/>
    <w:lvlOverride w:ilvl="0">
      <w:lvl w:ilvl="0">
        <w:start w:val="1"/>
        <w:numFmt w:val="decimal"/>
        <w:lvlText w:val="%1."/>
        <w:lvlJc w:val="left"/>
        <w:pPr>
          <w:ind w:left="360" w:hanging="360"/>
        </w:pPr>
        <w:rPr>
          <w:rFonts w:hint="default"/>
        </w:rPr>
      </w:lvl>
    </w:lvlOverride>
    <w:lvlOverride w:ilvl="1">
      <w:lvl w:ilvl="1">
        <w:start w:val="1"/>
        <w:numFmt w:val="decimal"/>
        <w:lvlText w:val="%1.%2."/>
        <w:lvlJc w:val="left"/>
        <w:pPr>
          <w:ind w:left="792" w:hanging="432"/>
        </w:pPr>
        <w:rPr>
          <w:rFonts w:hint="default"/>
        </w:rPr>
      </w:lvl>
    </w:lvlOverride>
    <w:lvlOverride w:ilvl="2">
      <w:lvl w:ilvl="2">
        <w:start w:val="1"/>
        <w:numFmt w:val="decimal"/>
        <w:pStyle w:val="Heading3"/>
        <w:lvlText w:val="%1.%2.%3"/>
        <w:lvlJc w:val="left"/>
        <w:pPr>
          <w:ind w:left="936" w:hanging="936"/>
        </w:pPr>
        <w:rPr>
          <w:rFonts w:hint="default"/>
        </w:rPr>
      </w:lvl>
    </w:lvlOverride>
    <w:lvlOverride w:ilvl="3">
      <w:lvl w:ilvl="3">
        <w:start w:val="1"/>
        <w:numFmt w:val="decimal"/>
        <w:pStyle w:val="Heading4"/>
        <w:lvlText w:val="%1.%2.%3.%4"/>
        <w:lvlJc w:val="left"/>
        <w:pPr>
          <w:ind w:left="1728" w:hanging="172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30">
    <w:abstractNumId w:val="10"/>
    <w:lvlOverride w:ilvl="0">
      <w:lvl w:ilvl="0">
        <w:start w:val="1"/>
        <w:numFmt w:val="decimal"/>
        <w:lvlText w:val="%1."/>
        <w:lvlJc w:val="left"/>
        <w:pPr>
          <w:ind w:left="360" w:hanging="360"/>
        </w:pPr>
        <w:rPr>
          <w:rFonts w:hint="default"/>
        </w:rPr>
      </w:lvl>
    </w:lvlOverride>
    <w:lvlOverride w:ilvl="1">
      <w:lvl w:ilvl="1">
        <w:start w:val="1"/>
        <w:numFmt w:val="decimal"/>
        <w:lvlText w:val="%1.%2."/>
        <w:lvlJc w:val="left"/>
        <w:pPr>
          <w:ind w:left="792" w:hanging="432"/>
        </w:pPr>
        <w:rPr>
          <w:rFonts w:hint="default"/>
        </w:rPr>
      </w:lvl>
    </w:lvlOverride>
    <w:lvlOverride w:ilvl="2">
      <w:lvl w:ilvl="2">
        <w:start w:val="1"/>
        <w:numFmt w:val="decimal"/>
        <w:pStyle w:val="Heading3"/>
        <w:lvlText w:val="%1.%2.%3"/>
        <w:lvlJc w:val="left"/>
        <w:pPr>
          <w:ind w:left="936" w:hanging="936"/>
        </w:pPr>
        <w:rPr>
          <w:rFonts w:hint="default"/>
        </w:rPr>
      </w:lvl>
    </w:lvlOverride>
    <w:lvlOverride w:ilvl="3">
      <w:lvl w:ilvl="3">
        <w:start w:val="1"/>
        <w:numFmt w:val="decimal"/>
        <w:pStyle w:val="Heading4"/>
        <w:lvlText w:val="%1.%2.%3.%4"/>
        <w:lvlJc w:val="left"/>
        <w:pPr>
          <w:ind w:left="936" w:hanging="936"/>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31">
    <w:abstractNumId w:val="10"/>
    <w:lvlOverride w:ilvl="0">
      <w:lvl w:ilvl="0">
        <w:start w:val="1"/>
        <w:numFmt w:val="decimal"/>
        <w:lvlText w:val="%1."/>
        <w:lvlJc w:val="left"/>
        <w:pPr>
          <w:ind w:left="360" w:hanging="360"/>
        </w:pPr>
        <w:rPr>
          <w:rFonts w:hint="default"/>
        </w:rPr>
      </w:lvl>
    </w:lvlOverride>
    <w:lvlOverride w:ilvl="1">
      <w:lvl w:ilvl="1">
        <w:start w:val="1"/>
        <w:numFmt w:val="decimal"/>
        <w:lvlText w:val="%1.%2."/>
        <w:lvlJc w:val="left"/>
        <w:pPr>
          <w:ind w:left="792" w:hanging="432"/>
        </w:pPr>
        <w:rPr>
          <w:rFonts w:hint="default"/>
        </w:rPr>
      </w:lvl>
    </w:lvlOverride>
    <w:lvlOverride w:ilvl="2">
      <w:lvl w:ilvl="2">
        <w:start w:val="1"/>
        <w:numFmt w:val="decimal"/>
        <w:pStyle w:val="Heading3"/>
        <w:lvlText w:val="%1.%2.%3"/>
        <w:lvlJc w:val="left"/>
        <w:pPr>
          <w:ind w:left="936" w:hanging="936"/>
        </w:pPr>
        <w:rPr>
          <w:rFonts w:hint="default"/>
        </w:rPr>
      </w:lvl>
    </w:lvlOverride>
    <w:lvlOverride w:ilvl="3">
      <w:lvl w:ilvl="3">
        <w:start w:val="1"/>
        <w:numFmt w:val="decimal"/>
        <w:pStyle w:val="Heading4"/>
        <w:lvlText w:val="%1.%2.%3.%4"/>
        <w:lvlJc w:val="left"/>
        <w:pPr>
          <w:ind w:left="936" w:hanging="936"/>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be0NDS3NDQxNDa1NDFU0lEKTi0uzszPAykwNKgFANkAShMtAAAA"/>
  </w:docVars>
  <w:rsids>
    <w:rsidRoot w:val="005A090D"/>
    <w:rsid w:val="00002B68"/>
    <w:rsid w:val="00006CCF"/>
    <w:rsid w:val="00015C64"/>
    <w:rsid w:val="0001608F"/>
    <w:rsid w:val="00017F48"/>
    <w:rsid w:val="000265DA"/>
    <w:rsid w:val="00027F6F"/>
    <w:rsid w:val="00030A2D"/>
    <w:rsid w:val="00031E65"/>
    <w:rsid w:val="00037E9E"/>
    <w:rsid w:val="000467E6"/>
    <w:rsid w:val="00050A24"/>
    <w:rsid w:val="00051D00"/>
    <w:rsid w:val="00054392"/>
    <w:rsid w:val="00062E3D"/>
    <w:rsid w:val="00073366"/>
    <w:rsid w:val="00075395"/>
    <w:rsid w:val="00082152"/>
    <w:rsid w:val="000823E9"/>
    <w:rsid w:val="00082524"/>
    <w:rsid w:val="00083B68"/>
    <w:rsid w:val="00085F00"/>
    <w:rsid w:val="00086732"/>
    <w:rsid w:val="00091DB3"/>
    <w:rsid w:val="00092C92"/>
    <w:rsid w:val="000A3AA9"/>
    <w:rsid w:val="000A48DB"/>
    <w:rsid w:val="000A735B"/>
    <w:rsid w:val="000B0C77"/>
    <w:rsid w:val="000B3E0F"/>
    <w:rsid w:val="000B632A"/>
    <w:rsid w:val="000C3265"/>
    <w:rsid w:val="000C33CD"/>
    <w:rsid w:val="000D1EFC"/>
    <w:rsid w:val="000D6C3D"/>
    <w:rsid w:val="000D7532"/>
    <w:rsid w:val="000D77EC"/>
    <w:rsid w:val="000E2256"/>
    <w:rsid w:val="000F121A"/>
    <w:rsid w:val="000F15E5"/>
    <w:rsid w:val="000F1761"/>
    <w:rsid w:val="000F2BA7"/>
    <w:rsid w:val="0010003F"/>
    <w:rsid w:val="001073C5"/>
    <w:rsid w:val="00113C7E"/>
    <w:rsid w:val="00117F49"/>
    <w:rsid w:val="001211F7"/>
    <w:rsid w:val="0012391B"/>
    <w:rsid w:val="00143363"/>
    <w:rsid w:val="00152151"/>
    <w:rsid w:val="00152EC2"/>
    <w:rsid w:val="00152ED5"/>
    <w:rsid w:val="001568DD"/>
    <w:rsid w:val="00157F9A"/>
    <w:rsid w:val="0016372C"/>
    <w:rsid w:val="0017088F"/>
    <w:rsid w:val="00171EB9"/>
    <w:rsid w:val="00175DE2"/>
    <w:rsid w:val="001774BC"/>
    <w:rsid w:val="001809BF"/>
    <w:rsid w:val="00181D35"/>
    <w:rsid w:val="0019415F"/>
    <w:rsid w:val="001948A4"/>
    <w:rsid w:val="00197F21"/>
    <w:rsid w:val="001A2872"/>
    <w:rsid w:val="001A3460"/>
    <w:rsid w:val="001A587C"/>
    <w:rsid w:val="001A7D5C"/>
    <w:rsid w:val="001B4D14"/>
    <w:rsid w:val="001C067C"/>
    <w:rsid w:val="001C1F9B"/>
    <w:rsid w:val="001C32F7"/>
    <w:rsid w:val="001D6901"/>
    <w:rsid w:val="001E060D"/>
    <w:rsid w:val="001E0808"/>
    <w:rsid w:val="001E09DB"/>
    <w:rsid w:val="001E5A5A"/>
    <w:rsid w:val="001F1B0D"/>
    <w:rsid w:val="001F4CE6"/>
    <w:rsid w:val="0020007E"/>
    <w:rsid w:val="002071D0"/>
    <w:rsid w:val="00216A58"/>
    <w:rsid w:val="00217ACF"/>
    <w:rsid w:val="002211B3"/>
    <w:rsid w:val="00242A7E"/>
    <w:rsid w:val="0024675B"/>
    <w:rsid w:val="002502A3"/>
    <w:rsid w:val="002530D5"/>
    <w:rsid w:val="00253A0E"/>
    <w:rsid w:val="0025413C"/>
    <w:rsid w:val="00261DAB"/>
    <w:rsid w:val="00262C0A"/>
    <w:rsid w:val="00271305"/>
    <w:rsid w:val="00273941"/>
    <w:rsid w:val="0027421F"/>
    <w:rsid w:val="00275A8E"/>
    <w:rsid w:val="002761A2"/>
    <w:rsid w:val="00280B62"/>
    <w:rsid w:val="002854DE"/>
    <w:rsid w:val="00286D4F"/>
    <w:rsid w:val="002919EF"/>
    <w:rsid w:val="002926A5"/>
    <w:rsid w:val="00293F8B"/>
    <w:rsid w:val="00297329"/>
    <w:rsid w:val="002A40A0"/>
    <w:rsid w:val="002A5B16"/>
    <w:rsid w:val="002C5225"/>
    <w:rsid w:val="002C753A"/>
    <w:rsid w:val="002D1B28"/>
    <w:rsid w:val="002D554E"/>
    <w:rsid w:val="002D5EE7"/>
    <w:rsid w:val="002D5F46"/>
    <w:rsid w:val="002D6823"/>
    <w:rsid w:val="002E5AF1"/>
    <w:rsid w:val="002E64F5"/>
    <w:rsid w:val="002F13E8"/>
    <w:rsid w:val="002F3982"/>
    <w:rsid w:val="003065D3"/>
    <w:rsid w:val="003116BB"/>
    <w:rsid w:val="003122E7"/>
    <w:rsid w:val="00325F09"/>
    <w:rsid w:val="00326D9B"/>
    <w:rsid w:val="0033315E"/>
    <w:rsid w:val="003419A2"/>
    <w:rsid w:val="0035140C"/>
    <w:rsid w:val="00355CB6"/>
    <w:rsid w:val="00356396"/>
    <w:rsid w:val="00356966"/>
    <w:rsid w:val="00363C31"/>
    <w:rsid w:val="00364CC8"/>
    <w:rsid w:val="00372712"/>
    <w:rsid w:val="003A1CA1"/>
    <w:rsid w:val="003A717C"/>
    <w:rsid w:val="003B0864"/>
    <w:rsid w:val="003B20F8"/>
    <w:rsid w:val="003C1CB0"/>
    <w:rsid w:val="003D68EA"/>
    <w:rsid w:val="003E086A"/>
    <w:rsid w:val="003E1009"/>
    <w:rsid w:val="003F148C"/>
    <w:rsid w:val="003F1ECD"/>
    <w:rsid w:val="003F383E"/>
    <w:rsid w:val="003F42DC"/>
    <w:rsid w:val="003F7905"/>
    <w:rsid w:val="00402040"/>
    <w:rsid w:val="004034AB"/>
    <w:rsid w:val="00404242"/>
    <w:rsid w:val="00406A7F"/>
    <w:rsid w:val="00416E12"/>
    <w:rsid w:val="00421AD5"/>
    <w:rsid w:val="00431359"/>
    <w:rsid w:val="00434C25"/>
    <w:rsid w:val="00441F72"/>
    <w:rsid w:val="00454D3B"/>
    <w:rsid w:val="00456066"/>
    <w:rsid w:val="004611A2"/>
    <w:rsid w:val="004714C9"/>
    <w:rsid w:val="00481988"/>
    <w:rsid w:val="004868C7"/>
    <w:rsid w:val="004919B2"/>
    <w:rsid w:val="00497450"/>
    <w:rsid w:val="00497F11"/>
    <w:rsid w:val="004B12AF"/>
    <w:rsid w:val="004B2DCA"/>
    <w:rsid w:val="004B40F8"/>
    <w:rsid w:val="004B56BC"/>
    <w:rsid w:val="004C3BEA"/>
    <w:rsid w:val="004D5173"/>
    <w:rsid w:val="004D6EBB"/>
    <w:rsid w:val="004E61DD"/>
    <w:rsid w:val="005033AA"/>
    <w:rsid w:val="0050562E"/>
    <w:rsid w:val="00536AB0"/>
    <w:rsid w:val="00540C93"/>
    <w:rsid w:val="0054164C"/>
    <w:rsid w:val="0054374C"/>
    <w:rsid w:val="005472CF"/>
    <w:rsid w:val="00567D9E"/>
    <w:rsid w:val="005737E0"/>
    <w:rsid w:val="00577698"/>
    <w:rsid w:val="0058379B"/>
    <w:rsid w:val="00583BD5"/>
    <w:rsid w:val="005856BB"/>
    <w:rsid w:val="0059485D"/>
    <w:rsid w:val="00594BAD"/>
    <w:rsid w:val="005A090D"/>
    <w:rsid w:val="005A5D38"/>
    <w:rsid w:val="005B4E86"/>
    <w:rsid w:val="005B589E"/>
    <w:rsid w:val="005D09AB"/>
    <w:rsid w:val="005D3B5B"/>
    <w:rsid w:val="005E24A9"/>
    <w:rsid w:val="005E3A68"/>
    <w:rsid w:val="005F31E4"/>
    <w:rsid w:val="005F5525"/>
    <w:rsid w:val="006049EF"/>
    <w:rsid w:val="00607611"/>
    <w:rsid w:val="0060787D"/>
    <w:rsid w:val="006313F0"/>
    <w:rsid w:val="00632D43"/>
    <w:rsid w:val="00633F98"/>
    <w:rsid w:val="00635F26"/>
    <w:rsid w:val="0064148F"/>
    <w:rsid w:val="006571C7"/>
    <w:rsid w:val="006610B7"/>
    <w:rsid w:val="00662D2E"/>
    <w:rsid w:val="0066354F"/>
    <w:rsid w:val="006643AE"/>
    <w:rsid w:val="0066462A"/>
    <w:rsid w:val="00664776"/>
    <w:rsid w:val="00666DD6"/>
    <w:rsid w:val="00673A37"/>
    <w:rsid w:val="00680107"/>
    <w:rsid w:val="0068132D"/>
    <w:rsid w:val="00684C87"/>
    <w:rsid w:val="00693A2B"/>
    <w:rsid w:val="00696052"/>
    <w:rsid w:val="006A14C1"/>
    <w:rsid w:val="006B4918"/>
    <w:rsid w:val="006D219A"/>
    <w:rsid w:val="006D283A"/>
    <w:rsid w:val="006D2C8B"/>
    <w:rsid w:val="006E1D3D"/>
    <w:rsid w:val="006E4CC6"/>
    <w:rsid w:val="0070585B"/>
    <w:rsid w:val="0070599A"/>
    <w:rsid w:val="00710223"/>
    <w:rsid w:val="00716186"/>
    <w:rsid w:val="0072142C"/>
    <w:rsid w:val="00726B1B"/>
    <w:rsid w:val="00726E72"/>
    <w:rsid w:val="00733F52"/>
    <w:rsid w:val="00754C30"/>
    <w:rsid w:val="00757E9E"/>
    <w:rsid w:val="007706FA"/>
    <w:rsid w:val="00774239"/>
    <w:rsid w:val="00775978"/>
    <w:rsid w:val="00776D8E"/>
    <w:rsid w:val="007831F6"/>
    <w:rsid w:val="00785676"/>
    <w:rsid w:val="00791887"/>
    <w:rsid w:val="00793ECD"/>
    <w:rsid w:val="007947A0"/>
    <w:rsid w:val="0079620B"/>
    <w:rsid w:val="00797652"/>
    <w:rsid w:val="007A5718"/>
    <w:rsid w:val="007A6A98"/>
    <w:rsid w:val="007C4A11"/>
    <w:rsid w:val="007D0591"/>
    <w:rsid w:val="007D3105"/>
    <w:rsid w:val="007E2FFC"/>
    <w:rsid w:val="007F11F8"/>
    <w:rsid w:val="008053CB"/>
    <w:rsid w:val="008132DC"/>
    <w:rsid w:val="008148FE"/>
    <w:rsid w:val="00824130"/>
    <w:rsid w:val="0082786B"/>
    <w:rsid w:val="0083732A"/>
    <w:rsid w:val="008409ED"/>
    <w:rsid w:val="00842568"/>
    <w:rsid w:val="00843CE3"/>
    <w:rsid w:val="00844A8E"/>
    <w:rsid w:val="008476A7"/>
    <w:rsid w:val="00863A1B"/>
    <w:rsid w:val="00863F3B"/>
    <w:rsid w:val="00865E7F"/>
    <w:rsid w:val="008737BC"/>
    <w:rsid w:val="00881227"/>
    <w:rsid w:val="008817EE"/>
    <w:rsid w:val="0088308E"/>
    <w:rsid w:val="00884840"/>
    <w:rsid w:val="00887668"/>
    <w:rsid w:val="008959B1"/>
    <w:rsid w:val="008A2D5D"/>
    <w:rsid w:val="008A78EB"/>
    <w:rsid w:val="008B4732"/>
    <w:rsid w:val="008B753B"/>
    <w:rsid w:val="008C40CC"/>
    <w:rsid w:val="008C710F"/>
    <w:rsid w:val="008C7637"/>
    <w:rsid w:val="008D49A3"/>
    <w:rsid w:val="008D5021"/>
    <w:rsid w:val="008E4A09"/>
    <w:rsid w:val="009072A9"/>
    <w:rsid w:val="0091080D"/>
    <w:rsid w:val="00910D9D"/>
    <w:rsid w:val="009131D0"/>
    <w:rsid w:val="00915106"/>
    <w:rsid w:val="00917B1F"/>
    <w:rsid w:val="00925639"/>
    <w:rsid w:val="00946B42"/>
    <w:rsid w:val="00946C84"/>
    <w:rsid w:val="00947E51"/>
    <w:rsid w:val="00954EC2"/>
    <w:rsid w:val="00977455"/>
    <w:rsid w:val="00990725"/>
    <w:rsid w:val="00990A5F"/>
    <w:rsid w:val="00992435"/>
    <w:rsid w:val="009A4EF8"/>
    <w:rsid w:val="009B3B53"/>
    <w:rsid w:val="009C17C4"/>
    <w:rsid w:val="009C7233"/>
    <w:rsid w:val="009D0F2E"/>
    <w:rsid w:val="009D438C"/>
    <w:rsid w:val="009D43C6"/>
    <w:rsid w:val="009D4700"/>
    <w:rsid w:val="009D5FE0"/>
    <w:rsid w:val="009D7C15"/>
    <w:rsid w:val="009E41AC"/>
    <w:rsid w:val="009E4986"/>
    <w:rsid w:val="009E4F18"/>
    <w:rsid w:val="009E6D05"/>
    <w:rsid w:val="009F12DB"/>
    <w:rsid w:val="00A04E91"/>
    <w:rsid w:val="00A05E69"/>
    <w:rsid w:val="00A10673"/>
    <w:rsid w:val="00A226AC"/>
    <w:rsid w:val="00A23E1E"/>
    <w:rsid w:val="00A24DF5"/>
    <w:rsid w:val="00A252E5"/>
    <w:rsid w:val="00A27977"/>
    <w:rsid w:val="00A40EEE"/>
    <w:rsid w:val="00A452C7"/>
    <w:rsid w:val="00A555A0"/>
    <w:rsid w:val="00A619ED"/>
    <w:rsid w:val="00A74914"/>
    <w:rsid w:val="00A77070"/>
    <w:rsid w:val="00A770AC"/>
    <w:rsid w:val="00A859DE"/>
    <w:rsid w:val="00A90A8A"/>
    <w:rsid w:val="00AA1F3D"/>
    <w:rsid w:val="00AA24B6"/>
    <w:rsid w:val="00AA566F"/>
    <w:rsid w:val="00AA59E9"/>
    <w:rsid w:val="00AA62AB"/>
    <w:rsid w:val="00AA6CC6"/>
    <w:rsid w:val="00AB44F2"/>
    <w:rsid w:val="00AB46EA"/>
    <w:rsid w:val="00AC021F"/>
    <w:rsid w:val="00AC261C"/>
    <w:rsid w:val="00AD2C76"/>
    <w:rsid w:val="00AD698C"/>
    <w:rsid w:val="00AE382E"/>
    <w:rsid w:val="00AF1707"/>
    <w:rsid w:val="00AF2D82"/>
    <w:rsid w:val="00AF77F0"/>
    <w:rsid w:val="00B013F0"/>
    <w:rsid w:val="00B20817"/>
    <w:rsid w:val="00B20989"/>
    <w:rsid w:val="00B215BF"/>
    <w:rsid w:val="00B2313C"/>
    <w:rsid w:val="00B2645C"/>
    <w:rsid w:val="00B27B7A"/>
    <w:rsid w:val="00B31086"/>
    <w:rsid w:val="00B47735"/>
    <w:rsid w:val="00B54242"/>
    <w:rsid w:val="00B6156F"/>
    <w:rsid w:val="00B638AA"/>
    <w:rsid w:val="00B64016"/>
    <w:rsid w:val="00B72962"/>
    <w:rsid w:val="00B84009"/>
    <w:rsid w:val="00B9137A"/>
    <w:rsid w:val="00B9621B"/>
    <w:rsid w:val="00BA0BF2"/>
    <w:rsid w:val="00BB4D88"/>
    <w:rsid w:val="00BB5A3D"/>
    <w:rsid w:val="00BD1D4D"/>
    <w:rsid w:val="00BD37F6"/>
    <w:rsid w:val="00BD3859"/>
    <w:rsid w:val="00BE0369"/>
    <w:rsid w:val="00BE2DA7"/>
    <w:rsid w:val="00BE2F13"/>
    <w:rsid w:val="00BE4196"/>
    <w:rsid w:val="00BE46CA"/>
    <w:rsid w:val="00BE5A6A"/>
    <w:rsid w:val="00BF1DD3"/>
    <w:rsid w:val="00BF3F5D"/>
    <w:rsid w:val="00BF7081"/>
    <w:rsid w:val="00BF7D07"/>
    <w:rsid w:val="00C01A33"/>
    <w:rsid w:val="00C02046"/>
    <w:rsid w:val="00C05A12"/>
    <w:rsid w:val="00C06D83"/>
    <w:rsid w:val="00C13688"/>
    <w:rsid w:val="00C163A8"/>
    <w:rsid w:val="00C16F1A"/>
    <w:rsid w:val="00C246D4"/>
    <w:rsid w:val="00C36481"/>
    <w:rsid w:val="00C365BF"/>
    <w:rsid w:val="00C40FB9"/>
    <w:rsid w:val="00C425F1"/>
    <w:rsid w:val="00C45118"/>
    <w:rsid w:val="00C4673F"/>
    <w:rsid w:val="00C50B66"/>
    <w:rsid w:val="00C53E28"/>
    <w:rsid w:val="00C57EFF"/>
    <w:rsid w:val="00C627BA"/>
    <w:rsid w:val="00C63192"/>
    <w:rsid w:val="00C64456"/>
    <w:rsid w:val="00C67160"/>
    <w:rsid w:val="00C6741D"/>
    <w:rsid w:val="00C70947"/>
    <w:rsid w:val="00C744C1"/>
    <w:rsid w:val="00C7509F"/>
    <w:rsid w:val="00C7574E"/>
    <w:rsid w:val="00C772D5"/>
    <w:rsid w:val="00C77300"/>
    <w:rsid w:val="00C775E0"/>
    <w:rsid w:val="00C80C9C"/>
    <w:rsid w:val="00C82144"/>
    <w:rsid w:val="00C91754"/>
    <w:rsid w:val="00C9485A"/>
    <w:rsid w:val="00CA2130"/>
    <w:rsid w:val="00CA6811"/>
    <w:rsid w:val="00CB0638"/>
    <w:rsid w:val="00CB66F3"/>
    <w:rsid w:val="00CC0D66"/>
    <w:rsid w:val="00CC3943"/>
    <w:rsid w:val="00CC5CBC"/>
    <w:rsid w:val="00CC6117"/>
    <w:rsid w:val="00CD288D"/>
    <w:rsid w:val="00CD4C79"/>
    <w:rsid w:val="00CD7BF0"/>
    <w:rsid w:val="00CE1FA7"/>
    <w:rsid w:val="00CE706D"/>
    <w:rsid w:val="00CE715A"/>
    <w:rsid w:val="00CF557F"/>
    <w:rsid w:val="00CF7C64"/>
    <w:rsid w:val="00D06A43"/>
    <w:rsid w:val="00D073A4"/>
    <w:rsid w:val="00D10BB7"/>
    <w:rsid w:val="00D1490A"/>
    <w:rsid w:val="00D14F00"/>
    <w:rsid w:val="00D16B44"/>
    <w:rsid w:val="00D16F61"/>
    <w:rsid w:val="00D27878"/>
    <w:rsid w:val="00D32326"/>
    <w:rsid w:val="00D349E2"/>
    <w:rsid w:val="00D369A8"/>
    <w:rsid w:val="00D41EAD"/>
    <w:rsid w:val="00D4272A"/>
    <w:rsid w:val="00D442BD"/>
    <w:rsid w:val="00D54C0C"/>
    <w:rsid w:val="00D616DE"/>
    <w:rsid w:val="00D61715"/>
    <w:rsid w:val="00D61E0D"/>
    <w:rsid w:val="00D663D9"/>
    <w:rsid w:val="00D66E49"/>
    <w:rsid w:val="00D71B51"/>
    <w:rsid w:val="00D871B8"/>
    <w:rsid w:val="00D95B46"/>
    <w:rsid w:val="00DA4F38"/>
    <w:rsid w:val="00DC5CCC"/>
    <w:rsid w:val="00DD057D"/>
    <w:rsid w:val="00DD1790"/>
    <w:rsid w:val="00DE3EC6"/>
    <w:rsid w:val="00DE5C98"/>
    <w:rsid w:val="00DF1C58"/>
    <w:rsid w:val="00DF75D4"/>
    <w:rsid w:val="00E03E53"/>
    <w:rsid w:val="00E1087B"/>
    <w:rsid w:val="00E108D5"/>
    <w:rsid w:val="00E110CA"/>
    <w:rsid w:val="00E37618"/>
    <w:rsid w:val="00E41041"/>
    <w:rsid w:val="00E41183"/>
    <w:rsid w:val="00E41734"/>
    <w:rsid w:val="00E5108F"/>
    <w:rsid w:val="00E60E5F"/>
    <w:rsid w:val="00E61778"/>
    <w:rsid w:val="00E71920"/>
    <w:rsid w:val="00E72EDE"/>
    <w:rsid w:val="00E7334B"/>
    <w:rsid w:val="00E92449"/>
    <w:rsid w:val="00E93AF3"/>
    <w:rsid w:val="00E96B27"/>
    <w:rsid w:val="00E979A3"/>
    <w:rsid w:val="00EA52E1"/>
    <w:rsid w:val="00EB54D3"/>
    <w:rsid w:val="00EB586D"/>
    <w:rsid w:val="00EC4412"/>
    <w:rsid w:val="00ED3462"/>
    <w:rsid w:val="00ED7883"/>
    <w:rsid w:val="00EE1C5E"/>
    <w:rsid w:val="00EE1E60"/>
    <w:rsid w:val="00EE45BC"/>
    <w:rsid w:val="00EE5094"/>
    <w:rsid w:val="00EE68B5"/>
    <w:rsid w:val="00EF62CE"/>
    <w:rsid w:val="00EF7D61"/>
    <w:rsid w:val="00F076A5"/>
    <w:rsid w:val="00F15EC4"/>
    <w:rsid w:val="00F1747D"/>
    <w:rsid w:val="00F222C4"/>
    <w:rsid w:val="00F23570"/>
    <w:rsid w:val="00F32177"/>
    <w:rsid w:val="00F3717C"/>
    <w:rsid w:val="00F4022E"/>
    <w:rsid w:val="00F46D81"/>
    <w:rsid w:val="00F53778"/>
    <w:rsid w:val="00F5647B"/>
    <w:rsid w:val="00F6138F"/>
    <w:rsid w:val="00F634D1"/>
    <w:rsid w:val="00F64A3C"/>
    <w:rsid w:val="00F71855"/>
    <w:rsid w:val="00F74748"/>
    <w:rsid w:val="00F75781"/>
    <w:rsid w:val="00F75BF1"/>
    <w:rsid w:val="00F92ECE"/>
    <w:rsid w:val="00F977FA"/>
    <w:rsid w:val="00FA76EE"/>
    <w:rsid w:val="00FD1D1D"/>
    <w:rsid w:val="00FD432F"/>
    <w:rsid w:val="00FD4AE6"/>
    <w:rsid w:val="00FE52F1"/>
    <w:rsid w:val="00FE72D3"/>
    <w:rsid w:val="00FE7D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13D514"/>
  <w15:chartTrackingRefBased/>
  <w15:docId w15:val="{0C158DDB-70F6-4685-9770-B0CE92E327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6052"/>
    <w:pPr>
      <w:spacing w:after="0" w:line="360" w:lineRule="auto"/>
      <w:jc w:val="both"/>
    </w:pPr>
    <w:rPr>
      <w:rFonts w:ascii="Times New Roman" w:eastAsia="Calibri" w:hAnsi="Times New Roman" w:cs="Times New Roman"/>
      <w:sz w:val="24"/>
      <w:szCs w:val="24"/>
      <w:lang w:val="en-GB"/>
    </w:rPr>
  </w:style>
  <w:style w:type="paragraph" w:styleId="Heading1">
    <w:name w:val="heading 1"/>
    <w:basedOn w:val="ListNumber"/>
    <w:next w:val="Normal"/>
    <w:link w:val="Heading1Char"/>
    <w:autoRedefine/>
    <w:uiPriority w:val="9"/>
    <w:qFormat/>
    <w:rsid w:val="000F1761"/>
    <w:pPr>
      <w:numPr>
        <w:numId w:val="0"/>
      </w:numPr>
      <w:ind w:left="720"/>
      <w:jc w:val="center"/>
      <w:outlineLvl w:val="0"/>
    </w:pPr>
    <w:rPr>
      <w:b/>
      <w:sz w:val="28"/>
      <w:szCs w:val="28"/>
    </w:rPr>
  </w:style>
  <w:style w:type="paragraph" w:styleId="Heading2">
    <w:name w:val="heading 2"/>
    <w:basedOn w:val="ListParagraph"/>
    <w:next w:val="Normal"/>
    <w:link w:val="Heading2Char"/>
    <w:autoRedefine/>
    <w:uiPriority w:val="9"/>
    <w:unhideWhenUsed/>
    <w:qFormat/>
    <w:rsid w:val="00325F09"/>
    <w:pPr>
      <w:numPr>
        <w:ilvl w:val="1"/>
        <w:numId w:val="27"/>
      </w:numPr>
      <w:jc w:val="left"/>
      <w:outlineLvl w:val="1"/>
    </w:pPr>
    <w:rPr>
      <w:b/>
    </w:rPr>
  </w:style>
  <w:style w:type="paragraph" w:styleId="Heading3">
    <w:name w:val="heading 3"/>
    <w:basedOn w:val="ListNumber"/>
    <w:next w:val="Normal"/>
    <w:link w:val="Heading3Char"/>
    <w:uiPriority w:val="9"/>
    <w:unhideWhenUsed/>
    <w:qFormat/>
    <w:rsid w:val="0027421F"/>
    <w:pPr>
      <w:numPr>
        <w:ilvl w:val="2"/>
        <w:numId w:val="28"/>
      </w:numPr>
      <w:outlineLvl w:val="2"/>
    </w:pPr>
    <w:rPr>
      <w:b/>
      <w:bCs/>
    </w:rPr>
  </w:style>
  <w:style w:type="paragraph" w:styleId="Heading4">
    <w:name w:val="heading 4"/>
    <w:basedOn w:val="Heading3"/>
    <w:next w:val="Normal"/>
    <w:link w:val="Heading4Char"/>
    <w:uiPriority w:val="9"/>
    <w:unhideWhenUsed/>
    <w:qFormat/>
    <w:rsid w:val="0027421F"/>
    <w:pPr>
      <w:numPr>
        <w:ilvl w:val="3"/>
      </w:numPr>
      <w:outlineLvl w:val="3"/>
    </w:pPr>
  </w:style>
  <w:style w:type="paragraph" w:styleId="Heading5">
    <w:name w:val="heading 5"/>
    <w:basedOn w:val="Normal"/>
    <w:next w:val="Normal"/>
    <w:link w:val="Heading5Char"/>
    <w:uiPriority w:val="9"/>
    <w:semiHidden/>
    <w:unhideWhenUsed/>
    <w:qFormat/>
    <w:rsid w:val="00431359"/>
    <w:pPr>
      <w:keepNext/>
      <w:keepLines/>
      <w:numPr>
        <w:ilvl w:val="4"/>
        <w:numId w:val="2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2A5B16"/>
    <w:pPr>
      <w:keepNext/>
      <w:keepLines/>
      <w:numPr>
        <w:ilvl w:val="5"/>
        <w:numId w:val="2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A5B16"/>
    <w:pPr>
      <w:keepNext/>
      <w:keepLines/>
      <w:numPr>
        <w:ilvl w:val="6"/>
        <w:numId w:val="2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A5B16"/>
    <w:pPr>
      <w:keepNext/>
      <w:keepLines/>
      <w:numPr>
        <w:ilvl w:val="7"/>
        <w:numId w:val="2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A5B16"/>
    <w:pPr>
      <w:keepNext/>
      <w:keepLines/>
      <w:numPr>
        <w:ilvl w:val="8"/>
        <w:numId w:val="2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A3AA9"/>
    <w:pPr>
      <w:ind w:left="720"/>
      <w:contextualSpacing/>
    </w:pPr>
  </w:style>
  <w:style w:type="paragraph" w:styleId="Header">
    <w:name w:val="header"/>
    <w:basedOn w:val="Normal"/>
    <w:link w:val="HeaderChar"/>
    <w:uiPriority w:val="99"/>
    <w:unhideWhenUsed/>
    <w:rsid w:val="00567D9E"/>
    <w:pPr>
      <w:tabs>
        <w:tab w:val="center" w:pos="4680"/>
        <w:tab w:val="right" w:pos="9360"/>
      </w:tabs>
      <w:spacing w:line="240" w:lineRule="auto"/>
    </w:pPr>
  </w:style>
  <w:style w:type="character" w:customStyle="1" w:styleId="HeaderChar">
    <w:name w:val="Header Char"/>
    <w:basedOn w:val="DefaultParagraphFont"/>
    <w:link w:val="Header"/>
    <w:uiPriority w:val="99"/>
    <w:rsid w:val="00567D9E"/>
    <w:rPr>
      <w:rFonts w:ascii="Times New Roman" w:eastAsia="Calibri" w:hAnsi="Times New Roman" w:cs="Times New Roman"/>
      <w:sz w:val="24"/>
      <w:szCs w:val="24"/>
    </w:rPr>
  </w:style>
  <w:style w:type="paragraph" w:styleId="Footer">
    <w:name w:val="footer"/>
    <w:basedOn w:val="Normal"/>
    <w:link w:val="FooterChar"/>
    <w:uiPriority w:val="99"/>
    <w:unhideWhenUsed/>
    <w:rsid w:val="00567D9E"/>
    <w:pPr>
      <w:tabs>
        <w:tab w:val="center" w:pos="4680"/>
        <w:tab w:val="right" w:pos="9360"/>
      </w:tabs>
      <w:spacing w:line="240" w:lineRule="auto"/>
    </w:pPr>
  </w:style>
  <w:style w:type="character" w:customStyle="1" w:styleId="FooterChar">
    <w:name w:val="Footer Char"/>
    <w:basedOn w:val="DefaultParagraphFont"/>
    <w:link w:val="Footer"/>
    <w:uiPriority w:val="99"/>
    <w:rsid w:val="00567D9E"/>
    <w:rPr>
      <w:rFonts w:ascii="Times New Roman" w:eastAsia="Calibri" w:hAnsi="Times New Roman" w:cs="Times New Roman"/>
      <w:sz w:val="24"/>
      <w:szCs w:val="24"/>
    </w:rPr>
  </w:style>
  <w:style w:type="character" w:customStyle="1" w:styleId="il">
    <w:name w:val="il"/>
    <w:basedOn w:val="DefaultParagraphFont"/>
    <w:rsid w:val="0066462A"/>
  </w:style>
  <w:style w:type="character" w:customStyle="1" w:styleId="Heading1Char">
    <w:name w:val="Heading 1 Char"/>
    <w:basedOn w:val="DefaultParagraphFont"/>
    <w:link w:val="Heading1"/>
    <w:uiPriority w:val="9"/>
    <w:rsid w:val="000F1761"/>
    <w:rPr>
      <w:rFonts w:ascii="Times New Roman" w:eastAsia="Calibri" w:hAnsi="Times New Roman" w:cs="Times New Roman"/>
      <w:b/>
      <w:sz w:val="28"/>
      <w:szCs w:val="28"/>
      <w:lang w:val="en-GB"/>
    </w:rPr>
  </w:style>
  <w:style w:type="character" w:customStyle="1" w:styleId="Heading2Char">
    <w:name w:val="Heading 2 Char"/>
    <w:basedOn w:val="DefaultParagraphFont"/>
    <w:link w:val="Heading2"/>
    <w:uiPriority w:val="9"/>
    <w:rsid w:val="00325F09"/>
    <w:rPr>
      <w:rFonts w:ascii="Times New Roman" w:eastAsia="Calibri" w:hAnsi="Times New Roman" w:cs="Times New Roman"/>
      <w:b/>
      <w:sz w:val="24"/>
      <w:szCs w:val="24"/>
      <w:lang w:val="en-GB"/>
    </w:rPr>
  </w:style>
  <w:style w:type="paragraph" w:styleId="TOC1">
    <w:name w:val="toc 1"/>
    <w:basedOn w:val="Normal"/>
    <w:next w:val="Normal"/>
    <w:autoRedefine/>
    <w:uiPriority w:val="39"/>
    <w:unhideWhenUsed/>
    <w:rsid w:val="00C9485A"/>
    <w:pPr>
      <w:tabs>
        <w:tab w:val="right" w:pos="9350"/>
      </w:tabs>
      <w:spacing w:before="120" w:line="240" w:lineRule="auto"/>
      <w:jc w:val="center"/>
    </w:pPr>
    <w:rPr>
      <w:rFonts w:cstheme="majorHAnsi"/>
      <w:bCs/>
      <w:caps/>
    </w:rPr>
  </w:style>
  <w:style w:type="paragraph" w:styleId="TOC2">
    <w:name w:val="toc 2"/>
    <w:basedOn w:val="Normal"/>
    <w:next w:val="Normal"/>
    <w:autoRedefine/>
    <w:uiPriority w:val="39"/>
    <w:unhideWhenUsed/>
    <w:rsid w:val="00DF1C58"/>
    <w:pPr>
      <w:tabs>
        <w:tab w:val="left" w:pos="720"/>
        <w:tab w:val="right" w:pos="9350"/>
      </w:tabs>
      <w:spacing w:before="240" w:line="276" w:lineRule="auto"/>
      <w:jc w:val="left"/>
    </w:pPr>
    <w:rPr>
      <w:rFonts w:cstheme="minorHAnsi"/>
      <w:bCs/>
      <w:szCs w:val="20"/>
    </w:rPr>
  </w:style>
  <w:style w:type="character" w:customStyle="1" w:styleId="Heading3Char">
    <w:name w:val="Heading 3 Char"/>
    <w:basedOn w:val="DefaultParagraphFont"/>
    <w:link w:val="Heading3"/>
    <w:uiPriority w:val="9"/>
    <w:rsid w:val="0027421F"/>
    <w:rPr>
      <w:rFonts w:ascii="Times New Roman" w:eastAsia="Calibri" w:hAnsi="Times New Roman" w:cs="Times New Roman"/>
      <w:b/>
      <w:bCs/>
      <w:sz w:val="24"/>
      <w:szCs w:val="24"/>
      <w:lang w:val="en-GB"/>
    </w:rPr>
  </w:style>
  <w:style w:type="paragraph" w:styleId="TOC3">
    <w:name w:val="toc 3"/>
    <w:basedOn w:val="Normal"/>
    <w:next w:val="Normal"/>
    <w:autoRedefine/>
    <w:uiPriority w:val="39"/>
    <w:unhideWhenUsed/>
    <w:rsid w:val="002502A3"/>
    <w:pPr>
      <w:ind w:left="240"/>
      <w:jc w:val="left"/>
    </w:pPr>
    <w:rPr>
      <w:rFonts w:cstheme="minorHAnsi"/>
      <w:szCs w:val="20"/>
    </w:rPr>
  </w:style>
  <w:style w:type="paragraph" w:styleId="ListNumber">
    <w:name w:val="List Number"/>
    <w:basedOn w:val="Normal"/>
    <w:uiPriority w:val="99"/>
    <w:semiHidden/>
    <w:unhideWhenUsed/>
    <w:rsid w:val="00113C7E"/>
    <w:pPr>
      <w:numPr>
        <w:numId w:val="2"/>
      </w:numPr>
      <w:contextualSpacing/>
    </w:pPr>
  </w:style>
  <w:style w:type="paragraph" w:styleId="Caption">
    <w:name w:val="caption"/>
    <w:basedOn w:val="Normal"/>
    <w:next w:val="Normal"/>
    <w:link w:val="CaptionChar"/>
    <w:autoRedefine/>
    <w:uiPriority w:val="35"/>
    <w:unhideWhenUsed/>
    <w:qFormat/>
    <w:rsid w:val="00696052"/>
    <w:pPr>
      <w:spacing w:after="200" w:line="240" w:lineRule="auto"/>
      <w:jc w:val="center"/>
    </w:pPr>
    <w:rPr>
      <w:i/>
      <w:iCs/>
      <w:color w:val="000000" w:themeColor="text1"/>
      <w:szCs w:val="18"/>
    </w:rPr>
  </w:style>
  <w:style w:type="character" w:customStyle="1" w:styleId="Heading4Char">
    <w:name w:val="Heading 4 Char"/>
    <w:basedOn w:val="DefaultParagraphFont"/>
    <w:link w:val="Heading4"/>
    <w:uiPriority w:val="9"/>
    <w:rsid w:val="0027421F"/>
    <w:rPr>
      <w:rFonts w:ascii="Times New Roman" w:eastAsia="Calibri" w:hAnsi="Times New Roman" w:cs="Times New Roman"/>
      <w:b/>
      <w:bCs/>
      <w:sz w:val="24"/>
      <w:szCs w:val="24"/>
      <w:lang w:val="en-GB"/>
    </w:rPr>
  </w:style>
  <w:style w:type="table" w:styleId="TableGrid">
    <w:name w:val="Table Grid"/>
    <w:basedOn w:val="TableNormal"/>
    <w:uiPriority w:val="39"/>
    <w:rsid w:val="00F977FA"/>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label">
    <w:name w:val="figure_label"/>
    <w:basedOn w:val="TableofAuthorities"/>
    <w:link w:val="figurelabelChar"/>
    <w:qFormat/>
    <w:rsid w:val="00B27B7A"/>
    <w:pPr>
      <w:spacing w:after="160"/>
      <w:ind w:left="0" w:firstLine="0"/>
      <w:jc w:val="center"/>
    </w:pPr>
    <w:rPr>
      <w:i/>
    </w:rPr>
  </w:style>
  <w:style w:type="paragraph" w:styleId="TOCHeading">
    <w:name w:val="TOC Heading"/>
    <w:basedOn w:val="Heading1"/>
    <w:next w:val="Normal"/>
    <w:uiPriority w:val="39"/>
    <w:unhideWhenUsed/>
    <w:qFormat/>
    <w:rsid w:val="00FE52F1"/>
    <w:pPr>
      <w:keepNext/>
      <w:keepLines/>
      <w:spacing w:before="240" w:line="259" w:lineRule="auto"/>
      <w:ind w:left="0"/>
      <w:contextualSpacing w:val="0"/>
      <w:jc w:val="left"/>
      <w:outlineLvl w:val="9"/>
    </w:pPr>
    <w:rPr>
      <w:rFonts w:asciiTheme="majorHAnsi" w:eastAsiaTheme="majorEastAsia" w:hAnsiTheme="majorHAnsi" w:cstheme="majorBidi"/>
      <w:b w:val="0"/>
      <w:color w:val="2F5496" w:themeColor="accent1" w:themeShade="BF"/>
      <w:sz w:val="32"/>
      <w:szCs w:val="32"/>
    </w:rPr>
  </w:style>
  <w:style w:type="character" w:customStyle="1" w:styleId="CaptionChar">
    <w:name w:val="Caption Char"/>
    <w:basedOn w:val="DefaultParagraphFont"/>
    <w:link w:val="Caption"/>
    <w:uiPriority w:val="35"/>
    <w:rsid w:val="00696052"/>
    <w:rPr>
      <w:rFonts w:ascii="Times New Roman" w:eastAsia="Calibri" w:hAnsi="Times New Roman" w:cs="Times New Roman"/>
      <w:i/>
      <w:iCs/>
      <w:color w:val="000000" w:themeColor="text1"/>
      <w:sz w:val="24"/>
      <w:szCs w:val="18"/>
      <w:lang w:val="en-GB"/>
    </w:rPr>
  </w:style>
  <w:style w:type="character" w:customStyle="1" w:styleId="figurelabelChar">
    <w:name w:val="figure_label Char"/>
    <w:basedOn w:val="CaptionChar"/>
    <w:link w:val="figurelabel"/>
    <w:rsid w:val="00B27B7A"/>
    <w:rPr>
      <w:rFonts w:ascii="Times New Roman" w:eastAsia="Calibri" w:hAnsi="Times New Roman" w:cs="Times New Roman"/>
      <w:i/>
      <w:iCs w:val="0"/>
      <w:color w:val="000000" w:themeColor="text1"/>
      <w:sz w:val="24"/>
      <w:szCs w:val="24"/>
      <w:lang w:val="en-GB"/>
    </w:rPr>
  </w:style>
  <w:style w:type="paragraph" w:styleId="TableofAuthorities">
    <w:name w:val="table of authorities"/>
    <w:basedOn w:val="Normal"/>
    <w:next w:val="Normal"/>
    <w:uiPriority w:val="99"/>
    <w:semiHidden/>
    <w:unhideWhenUsed/>
    <w:rsid w:val="00B27B7A"/>
    <w:pPr>
      <w:ind w:left="240" w:hanging="240"/>
    </w:pPr>
  </w:style>
  <w:style w:type="paragraph" w:styleId="TOC4">
    <w:name w:val="toc 4"/>
    <w:basedOn w:val="Normal"/>
    <w:next w:val="Normal"/>
    <w:autoRedefine/>
    <w:uiPriority w:val="39"/>
    <w:unhideWhenUsed/>
    <w:rsid w:val="002502A3"/>
    <w:pPr>
      <w:ind w:left="480"/>
      <w:jc w:val="left"/>
    </w:pPr>
    <w:rPr>
      <w:rFonts w:cstheme="minorHAnsi"/>
      <w:szCs w:val="20"/>
    </w:rPr>
  </w:style>
  <w:style w:type="paragraph" w:styleId="TOC5">
    <w:name w:val="toc 5"/>
    <w:basedOn w:val="Normal"/>
    <w:next w:val="Normal"/>
    <w:autoRedefine/>
    <w:uiPriority w:val="39"/>
    <w:unhideWhenUsed/>
    <w:rsid w:val="00FE52F1"/>
    <w:pPr>
      <w:ind w:left="72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FE52F1"/>
    <w:pPr>
      <w:ind w:left="96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FE52F1"/>
    <w:pPr>
      <w:ind w:left="120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FE52F1"/>
    <w:pPr>
      <w:ind w:left="144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FE52F1"/>
    <w:pPr>
      <w:ind w:left="1680"/>
      <w:jc w:val="left"/>
    </w:pPr>
    <w:rPr>
      <w:rFonts w:asciiTheme="minorHAnsi" w:hAnsiTheme="minorHAnsi" w:cstheme="minorHAnsi"/>
      <w:sz w:val="20"/>
      <w:szCs w:val="20"/>
    </w:rPr>
  </w:style>
  <w:style w:type="character" w:styleId="Hyperlink">
    <w:name w:val="Hyperlink"/>
    <w:basedOn w:val="DefaultParagraphFont"/>
    <w:uiPriority w:val="99"/>
    <w:unhideWhenUsed/>
    <w:rsid w:val="00FE52F1"/>
    <w:rPr>
      <w:color w:val="0563C1" w:themeColor="hyperlink"/>
      <w:u w:val="single"/>
    </w:rPr>
  </w:style>
  <w:style w:type="character" w:customStyle="1" w:styleId="UnresolvedMention1">
    <w:name w:val="Unresolved Mention1"/>
    <w:basedOn w:val="DefaultParagraphFont"/>
    <w:uiPriority w:val="99"/>
    <w:semiHidden/>
    <w:unhideWhenUsed/>
    <w:rsid w:val="00FE52F1"/>
    <w:rPr>
      <w:color w:val="605E5C"/>
      <w:shd w:val="clear" w:color="auto" w:fill="E1DFDD"/>
    </w:rPr>
  </w:style>
  <w:style w:type="paragraph" w:styleId="TableofFigures">
    <w:name w:val="table of figures"/>
    <w:basedOn w:val="Normal"/>
    <w:next w:val="Normal"/>
    <w:uiPriority w:val="99"/>
    <w:unhideWhenUsed/>
    <w:rsid w:val="00F076A5"/>
  </w:style>
  <w:style w:type="paragraph" w:customStyle="1" w:styleId="ChapterHeading">
    <w:name w:val="Chapter Heading"/>
    <w:basedOn w:val="Heading1"/>
    <w:next w:val="Normal"/>
    <w:link w:val="ChapterHeadingChar"/>
    <w:autoRedefine/>
    <w:qFormat/>
    <w:rsid w:val="00325F09"/>
    <w:pPr>
      <w:numPr>
        <w:numId w:val="24"/>
      </w:numPr>
      <w:spacing w:after="160"/>
    </w:pPr>
  </w:style>
  <w:style w:type="character" w:customStyle="1" w:styleId="ChapterHeadingChar">
    <w:name w:val="Chapter Heading Char"/>
    <w:basedOn w:val="Heading1Char"/>
    <w:link w:val="ChapterHeading"/>
    <w:rsid w:val="00325F09"/>
    <w:rPr>
      <w:rFonts w:ascii="Times New Roman" w:eastAsia="Calibri" w:hAnsi="Times New Roman" w:cs="Times New Roman"/>
      <w:b/>
      <w:sz w:val="28"/>
      <w:szCs w:val="28"/>
      <w:lang w:val="en-GB"/>
    </w:rPr>
  </w:style>
  <w:style w:type="character" w:customStyle="1" w:styleId="Heading5Char">
    <w:name w:val="Heading 5 Char"/>
    <w:basedOn w:val="DefaultParagraphFont"/>
    <w:link w:val="Heading5"/>
    <w:uiPriority w:val="9"/>
    <w:semiHidden/>
    <w:rsid w:val="00431359"/>
    <w:rPr>
      <w:rFonts w:asciiTheme="majorHAnsi" w:eastAsiaTheme="majorEastAsia" w:hAnsiTheme="majorHAnsi" w:cstheme="majorBidi"/>
      <w:color w:val="2F5496" w:themeColor="accent1" w:themeShade="BF"/>
      <w:sz w:val="24"/>
      <w:szCs w:val="24"/>
      <w:lang w:val="en-GB"/>
    </w:rPr>
  </w:style>
  <w:style w:type="character" w:customStyle="1" w:styleId="Heading6Char">
    <w:name w:val="Heading 6 Char"/>
    <w:basedOn w:val="DefaultParagraphFont"/>
    <w:link w:val="Heading6"/>
    <w:uiPriority w:val="9"/>
    <w:semiHidden/>
    <w:rsid w:val="002A5B16"/>
    <w:rPr>
      <w:rFonts w:asciiTheme="majorHAnsi" w:eastAsiaTheme="majorEastAsia" w:hAnsiTheme="majorHAnsi" w:cstheme="majorBidi"/>
      <w:color w:val="1F3763" w:themeColor="accent1" w:themeShade="7F"/>
      <w:sz w:val="24"/>
      <w:szCs w:val="24"/>
      <w:lang w:val="en-GB"/>
    </w:rPr>
  </w:style>
  <w:style w:type="character" w:customStyle="1" w:styleId="Heading7Char">
    <w:name w:val="Heading 7 Char"/>
    <w:basedOn w:val="DefaultParagraphFont"/>
    <w:link w:val="Heading7"/>
    <w:uiPriority w:val="9"/>
    <w:semiHidden/>
    <w:rsid w:val="002A5B16"/>
    <w:rPr>
      <w:rFonts w:asciiTheme="majorHAnsi" w:eastAsiaTheme="majorEastAsia" w:hAnsiTheme="majorHAnsi" w:cstheme="majorBidi"/>
      <w:i/>
      <w:iCs/>
      <w:color w:val="1F3763" w:themeColor="accent1" w:themeShade="7F"/>
      <w:sz w:val="24"/>
      <w:szCs w:val="24"/>
      <w:lang w:val="en-GB"/>
    </w:rPr>
  </w:style>
  <w:style w:type="character" w:customStyle="1" w:styleId="Heading8Char">
    <w:name w:val="Heading 8 Char"/>
    <w:basedOn w:val="DefaultParagraphFont"/>
    <w:link w:val="Heading8"/>
    <w:uiPriority w:val="9"/>
    <w:semiHidden/>
    <w:rsid w:val="002A5B16"/>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2A5B16"/>
    <w:rPr>
      <w:rFonts w:asciiTheme="majorHAnsi" w:eastAsiaTheme="majorEastAsia" w:hAnsiTheme="majorHAnsi" w:cstheme="majorBidi"/>
      <w:i/>
      <w:iCs/>
      <w:color w:val="272727" w:themeColor="text1" w:themeTint="D8"/>
      <w:sz w:val="21"/>
      <w:szCs w:val="21"/>
      <w:lang w:val="en-GB"/>
    </w:rPr>
  </w:style>
  <w:style w:type="paragraph" w:customStyle="1" w:styleId="newH2">
    <w:name w:val="newH2"/>
    <w:basedOn w:val="Normal"/>
    <w:link w:val="newH2Char"/>
    <w:qFormat/>
    <w:rsid w:val="00325F09"/>
    <w:pPr>
      <w:jc w:val="left"/>
    </w:pPr>
    <w:rPr>
      <w:b/>
    </w:rPr>
  </w:style>
  <w:style w:type="paragraph" w:customStyle="1" w:styleId="newH3">
    <w:name w:val="newH3"/>
    <w:basedOn w:val="ListParagraph"/>
    <w:link w:val="newH3Char"/>
    <w:qFormat/>
    <w:rsid w:val="0017088F"/>
    <w:pPr>
      <w:ind w:left="0"/>
      <w:jc w:val="left"/>
    </w:pPr>
    <w:rPr>
      <w:b/>
    </w:rPr>
  </w:style>
  <w:style w:type="character" w:customStyle="1" w:styleId="newH2Char">
    <w:name w:val="newH2 Char"/>
    <w:basedOn w:val="DefaultParagraphFont"/>
    <w:link w:val="newH2"/>
    <w:rsid w:val="00325F09"/>
    <w:rPr>
      <w:rFonts w:ascii="Times New Roman" w:eastAsia="Calibri" w:hAnsi="Times New Roman" w:cs="Times New Roman"/>
      <w:b/>
      <w:sz w:val="24"/>
      <w:szCs w:val="24"/>
      <w:lang w:val="en-GB"/>
    </w:rPr>
  </w:style>
  <w:style w:type="paragraph" w:customStyle="1" w:styleId="newH4">
    <w:name w:val="newH4"/>
    <w:basedOn w:val="ListParagraph"/>
    <w:link w:val="newH4Char"/>
    <w:qFormat/>
    <w:rsid w:val="0050562E"/>
    <w:pPr>
      <w:ind w:left="0"/>
      <w:jc w:val="left"/>
    </w:pPr>
    <w:rPr>
      <w:b/>
    </w:rPr>
  </w:style>
  <w:style w:type="character" w:customStyle="1" w:styleId="newH3Char">
    <w:name w:val="newH3 Char"/>
    <w:basedOn w:val="Heading4Char"/>
    <w:link w:val="newH3"/>
    <w:rsid w:val="0017088F"/>
    <w:rPr>
      <w:rFonts w:ascii="Times New Roman" w:eastAsia="Calibri" w:hAnsi="Times New Roman" w:cs="Times New Roman"/>
      <w:b/>
      <w:bCs w:val="0"/>
      <w:sz w:val="24"/>
      <w:szCs w:val="24"/>
      <w:lang w:val="en-GB"/>
    </w:rPr>
  </w:style>
  <w:style w:type="character" w:customStyle="1" w:styleId="newH4Char">
    <w:name w:val="newH4 Char"/>
    <w:basedOn w:val="newH3Char"/>
    <w:link w:val="newH4"/>
    <w:rsid w:val="0050562E"/>
    <w:rPr>
      <w:rFonts w:ascii="Times New Roman" w:eastAsia="Calibri" w:hAnsi="Times New Roman" w:cs="Times New Roman"/>
      <w:b/>
      <w:bCs w:val="0"/>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798083">
      <w:bodyDiv w:val="1"/>
      <w:marLeft w:val="0"/>
      <w:marRight w:val="0"/>
      <w:marTop w:val="0"/>
      <w:marBottom w:val="0"/>
      <w:divBdr>
        <w:top w:val="none" w:sz="0" w:space="0" w:color="auto"/>
        <w:left w:val="none" w:sz="0" w:space="0" w:color="auto"/>
        <w:bottom w:val="none" w:sz="0" w:space="0" w:color="auto"/>
        <w:right w:val="none" w:sz="0" w:space="0" w:color="auto"/>
      </w:divBdr>
    </w:div>
    <w:div w:id="299267731">
      <w:bodyDiv w:val="1"/>
      <w:marLeft w:val="0"/>
      <w:marRight w:val="0"/>
      <w:marTop w:val="0"/>
      <w:marBottom w:val="0"/>
      <w:divBdr>
        <w:top w:val="none" w:sz="0" w:space="0" w:color="auto"/>
        <w:left w:val="none" w:sz="0" w:space="0" w:color="auto"/>
        <w:bottom w:val="none" w:sz="0" w:space="0" w:color="auto"/>
        <w:right w:val="none" w:sz="0" w:space="0" w:color="auto"/>
      </w:divBdr>
    </w:div>
    <w:div w:id="457069431">
      <w:bodyDiv w:val="1"/>
      <w:marLeft w:val="0"/>
      <w:marRight w:val="0"/>
      <w:marTop w:val="0"/>
      <w:marBottom w:val="0"/>
      <w:divBdr>
        <w:top w:val="none" w:sz="0" w:space="0" w:color="auto"/>
        <w:left w:val="none" w:sz="0" w:space="0" w:color="auto"/>
        <w:bottom w:val="none" w:sz="0" w:space="0" w:color="auto"/>
        <w:right w:val="none" w:sz="0" w:space="0" w:color="auto"/>
      </w:divBdr>
    </w:div>
    <w:div w:id="517542879">
      <w:bodyDiv w:val="1"/>
      <w:marLeft w:val="0"/>
      <w:marRight w:val="0"/>
      <w:marTop w:val="0"/>
      <w:marBottom w:val="0"/>
      <w:divBdr>
        <w:top w:val="none" w:sz="0" w:space="0" w:color="auto"/>
        <w:left w:val="none" w:sz="0" w:space="0" w:color="auto"/>
        <w:bottom w:val="none" w:sz="0" w:space="0" w:color="auto"/>
        <w:right w:val="none" w:sz="0" w:space="0" w:color="auto"/>
      </w:divBdr>
      <w:divsChild>
        <w:div w:id="131753031">
          <w:marLeft w:val="0"/>
          <w:marRight w:val="0"/>
          <w:marTop w:val="0"/>
          <w:marBottom w:val="0"/>
          <w:divBdr>
            <w:top w:val="none" w:sz="0" w:space="0" w:color="auto"/>
            <w:left w:val="none" w:sz="0" w:space="0" w:color="auto"/>
            <w:bottom w:val="none" w:sz="0" w:space="0" w:color="auto"/>
            <w:right w:val="none" w:sz="0" w:space="0" w:color="auto"/>
          </w:divBdr>
        </w:div>
        <w:div w:id="531191630">
          <w:marLeft w:val="0"/>
          <w:marRight w:val="0"/>
          <w:marTop w:val="0"/>
          <w:marBottom w:val="0"/>
          <w:divBdr>
            <w:top w:val="none" w:sz="0" w:space="0" w:color="auto"/>
            <w:left w:val="none" w:sz="0" w:space="0" w:color="auto"/>
            <w:bottom w:val="none" w:sz="0" w:space="0" w:color="auto"/>
            <w:right w:val="none" w:sz="0" w:space="0" w:color="auto"/>
          </w:divBdr>
        </w:div>
        <w:div w:id="670644034">
          <w:marLeft w:val="0"/>
          <w:marRight w:val="0"/>
          <w:marTop w:val="0"/>
          <w:marBottom w:val="0"/>
          <w:divBdr>
            <w:top w:val="none" w:sz="0" w:space="0" w:color="auto"/>
            <w:left w:val="none" w:sz="0" w:space="0" w:color="auto"/>
            <w:bottom w:val="none" w:sz="0" w:space="0" w:color="auto"/>
            <w:right w:val="none" w:sz="0" w:space="0" w:color="auto"/>
          </w:divBdr>
        </w:div>
        <w:div w:id="1092431737">
          <w:marLeft w:val="0"/>
          <w:marRight w:val="0"/>
          <w:marTop w:val="0"/>
          <w:marBottom w:val="0"/>
          <w:divBdr>
            <w:top w:val="none" w:sz="0" w:space="0" w:color="auto"/>
            <w:left w:val="none" w:sz="0" w:space="0" w:color="auto"/>
            <w:bottom w:val="none" w:sz="0" w:space="0" w:color="auto"/>
            <w:right w:val="none" w:sz="0" w:space="0" w:color="auto"/>
          </w:divBdr>
        </w:div>
        <w:div w:id="1185904973">
          <w:marLeft w:val="0"/>
          <w:marRight w:val="0"/>
          <w:marTop w:val="0"/>
          <w:marBottom w:val="0"/>
          <w:divBdr>
            <w:top w:val="none" w:sz="0" w:space="0" w:color="auto"/>
            <w:left w:val="none" w:sz="0" w:space="0" w:color="auto"/>
            <w:bottom w:val="none" w:sz="0" w:space="0" w:color="auto"/>
            <w:right w:val="none" w:sz="0" w:space="0" w:color="auto"/>
          </w:divBdr>
        </w:div>
        <w:div w:id="1444495159">
          <w:marLeft w:val="0"/>
          <w:marRight w:val="0"/>
          <w:marTop w:val="0"/>
          <w:marBottom w:val="0"/>
          <w:divBdr>
            <w:top w:val="none" w:sz="0" w:space="0" w:color="auto"/>
            <w:left w:val="none" w:sz="0" w:space="0" w:color="auto"/>
            <w:bottom w:val="none" w:sz="0" w:space="0" w:color="auto"/>
            <w:right w:val="none" w:sz="0" w:space="0" w:color="auto"/>
          </w:divBdr>
        </w:div>
      </w:divsChild>
    </w:div>
    <w:div w:id="617881388">
      <w:bodyDiv w:val="1"/>
      <w:marLeft w:val="0"/>
      <w:marRight w:val="0"/>
      <w:marTop w:val="0"/>
      <w:marBottom w:val="0"/>
      <w:divBdr>
        <w:top w:val="none" w:sz="0" w:space="0" w:color="auto"/>
        <w:left w:val="none" w:sz="0" w:space="0" w:color="auto"/>
        <w:bottom w:val="none" w:sz="0" w:space="0" w:color="auto"/>
        <w:right w:val="none" w:sz="0" w:space="0" w:color="auto"/>
      </w:divBdr>
    </w:div>
    <w:div w:id="708334762">
      <w:bodyDiv w:val="1"/>
      <w:marLeft w:val="0"/>
      <w:marRight w:val="0"/>
      <w:marTop w:val="0"/>
      <w:marBottom w:val="0"/>
      <w:divBdr>
        <w:top w:val="none" w:sz="0" w:space="0" w:color="auto"/>
        <w:left w:val="none" w:sz="0" w:space="0" w:color="auto"/>
        <w:bottom w:val="none" w:sz="0" w:space="0" w:color="auto"/>
        <w:right w:val="none" w:sz="0" w:space="0" w:color="auto"/>
      </w:divBdr>
      <w:divsChild>
        <w:div w:id="734739425">
          <w:marLeft w:val="0"/>
          <w:marRight w:val="0"/>
          <w:marTop w:val="0"/>
          <w:marBottom w:val="0"/>
          <w:divBdr>
            <w:top w:val="none" w:sz="0" w:space="0" w:color="auto"/>
            <w:left w:val="none" w:sz="0" w:space="0" w:color="auto"/>
            <w:bottom w:val="none" w:sz="0" w:space="0" w:color="auto"/>
            <w:right w:val="none" w:sz="0" w:space="0" w:color="auto"/>
          </w:divBdr>
        </w:div>
        <w:div w:id="1554388654">
          <w:marLeft w:val="0"/>
          <w:marRight w:val="0"/>
          <w:marTop w:val="0"/>
          <w:marBottom w:val="0"/>
          <w:divBdr>
            <w:top w:val="none" w:sz="0" w:space="0" w:color="auto"/>
            <w:left w:val="none" w:sz="0" w:space="0" w:color="auto"/>
            <w:bottom w:val="none" w:sz="0" w:space="0" w:color="auto"/>
            <w:right w:val="none" w:sz="0" w:space="0" w:color="auto"/>
          </w:divBdr>
        </w:div>
        <w:div w:id="1947420856">
          <w:marLeft w:val="0"/>
          <w:marRight w:val="0"/>
          <w:marTop w:val="0"/>
          <w:marBottom w:val="0"/>
          <w:divBdr>
            <w:top w:val="none" w:sz="0" w:space="0" w:color="auto"/>
            <w:left w:val="none" w:sz="0" w:space="0" w:color="auto"/>
            <w:bottom w:val="none" w:sz="0" w:space="0" w:color="auto"/>
            <w:right w:val="none" w:sz="0" w:space="0" w:color="auto"/>
          </w:divBdr>
        </w:div>
      </w:divsChild>
    </w:div>
    <w:div w:id="970550464">
      <w:bodyDiv w:val="1"/>
      <w:marLeft w:val="0"/>
      <w:marRight w:val="0"/>
      <w:marTop w:val="0"/>
      <w:marBottom w:val="0"/>
      <w:divBdr>
        <w:top w:val="none" w:sz="0" w:space="0" w:color="auto"/>
        <w:left w:val="none" w:sz="0" w:space="0" w:color="auto"/>
        <w:bottom w:val="none" w:sz="0" w:space="0" w:color="auto"/>
        <w:right w:val="none" w:sz="0" w:space="0" w:color="auto"/>
      </w:divBdr>
    </w:div>
    <w:div w:id="1176578661">
      <w:bodyDiv w:val="1"/>
      <w:marLeft w:val="0"/>
      <w:marRight w:val="0"/>
      <w:marTop w:val="0"/>
      <w:marBottom w:val="0"/>
      <w:divBdr>
        <w:top w:val="none" w:sz="0" w:space="0" w:color="auto"/>
        <w:left w:val="none" w:sz="0" w:space="0" w:color="auto"/>
        <w:bottom w:val="none" w:sz="0" w:space="0" w:color="auto"/>
        <w:right w:val="none" w:sz="0" w:space="0" w:color="auto"/>
      </w:divBdr>
    </w:div>
    <w:div w:id="1193038123">
      <w:bodyDiv w:val="1"/>
      <w:marLeft w:val="0"/>
      <w:marRight w:val="0"/>
      <w:marTop w:val="0"/>
      <w:marBottom w:val="0"/>
      <w:divBdr>
        <w:top w:val="none" w:sz="0" w:space="0" w:color="auto"/>
        <w:left w:val="none" w:sz="0" w:space="0" w:color="auto"/>
        <w:bottom w:val="none" w:sz="0" w:space="0" w:color="auto"/>
        <w:right w:val="none" w:sz="0" w:space="0" w:color="auto"/>
      </w:divBdr>
    </w:div>
    <w:div w:id="1353458740">
      <w:bodyDiv w:val="1"/>
      <w:marLeft w:val="0"/>
      <w:marRight w:val="0"/>
      <w:marTop w:val="0"/>
      <w:marBottom w:val="0"/>
      <w:divBdr>
        <w:top w:val="none" w:sz="0" w:space="0" w:color="auto"/>
        <w:left w:val="none" w:sz="0" w:space="0" w:color="auto"/>
        <w:bottom w:val="none" w:sz="0" w:space="0" w:color="auto"/>
        <w:right w:val="none" w:sz="0" w:space="0" w:color="auto"/>
      </w:divBdr>
    </w:div>
    <w:div w:id="1355034281">
      <w:bodyDiv w:val="1"/>
      <w:marLeft w:val="0"/>
      <w:marRight w:val="0"/>
      <w:marTop w:val="0"/>
      <w:marBottom w:val="0"/>
      <w:divBdr>
        <w:top w:val="none" w:sz="0" w:space="0" w:color="auto"/>
        <w:left w:val="none" w:sz="0" w:space="0" w:color="auto"/>
        <w:bottom w:val="none" w:sz="0" w:space="0" w:color="auto"/>
        <w:right w:val="none" w:sz="0" w:space="0" w:color="auto"/>
      </w:divBdr>
    </w:div>
    <w:div w:id="1736857786">
      <w:bodyDiv w:val="1"/>
      <w:marLeft w:val="0"/>
      <w:marRight w:val="0"/>
      <w:marTop w:val="0"/>
      <w:marBottom w:val="0"/>
      <w:divBdr>
        <w:top w:val="none" w:sz="0" w:space="0" w:color="auto"/>
        <w:left w:val="none" w:sz="0" w:space="0" w:color="auto"/>
        <w:bottom w:val="none" w:sz="0" w:space="0" w:color="auto"/>
        <w:right w:val="none" w:sz="0" w:space="0" w:color="auto"/>
      </w:divBdr>
      <w:divsChild>
        <w:div w:id="262301580">
          <w:marLeft w:val="0"/>
          <w:marRight w:val="0"/>
          <w:marTop w:val="0"/>
          <w:marBottom w:val="0"/>
          <w:divBdr>
            <w:top w:val="none" w:sz="0" w:space="0" w:color="auto"/>
            <w:left w:val="none" w:sz="0" w:space="0" w:color="auto"/>
            <w:bottom w:val="none" w:sz="0" w:space="0" w:color="auto"/>
            <w:right w:val="none" w:sz="0" w:space="0" w:color="auto"/>
          </w:divBdr>
        </w:div>
        <w:div w:id="1097598636">
          <w:marLeft w:val="0"/>
          <w:marRight w:val="0"/>
          <w:marTop w:val="0"/>
          <w:marBottom w:val="0"/>
          <w:divBdr>
            <w:top w:val="none" w:sz="0" w:space="0" w:color="auto"/>
            <w:left w:val="none" w:sz="0" w:space="0" w:color="auto"/>
            <w:bottom w:val="none" w:sz="0" w:space="0" w:color="auto"/>
            <w:right w:val="none" w:sz="0" w:space="0" w:color="auto"/>
          </w:divBdr>
        </w:div>
      </w:divsChild>
    </w:div>
    <w:div w:id="1865437230">
      <w:bodyDiv w:val="1"/>
      <w:marLeft w:val="0"/>
      <w:marRight w:val="0"/>
      <w:marTop w:val="0"/>
      <w:marBottom w:val="0"/>
      <w:divBdr>
        <w:top w:val="none" w:sz="0" w:space="0" w:color="auto"/>
        <w:left w:val="none" w:sz="0" w:space="0" w:color="auto"/>
        <w:bottom w:val="none" w:sz="0" w:space="0" w:color="auto"/>
        <w:right w:val="none" w:sz="0" w:space="0" w:color="auto"/>
      </w:divBdr>
      <w:divsChild>
        <w:div w:id="603267730">
          <w:marLeft w:val="0"/>
          <w:marRight w:val="0"/>
          <w:marTop w:val="0"/>
          <w:marBottom w:val="0"/>
          <w:divBdr>
            <w:top w:val="none" w:sz="0" w:space="0" w:color="auto"/>
            <w:left w:val="none" w:sz="0" w:space="0" w:color="auto"/>
            <w:bottom w:val="none" w:sz="0" w:space="0" w:color="auto"/>
            <w:right w:val="none" w:sz="0" w:space="0" w:color="auto"/>
          </w:divBdr>
        </w:div>
        <w:div w:id="651956581">
          <w:marLeft w:val="0"/>
          <w:marRight w:val="0"/>
          <w:marTop w:val="0"/>
          <w:marBottom w:val="0"/>
          <w:divBdr>
            <w:top w:val="none" w:sz="0" w:space="0" w:color="auto"/>
            <w:left w:val="none" w:sz="0" w:space="0" w:color="auto"/>
            <w:bottom w:val="none" w:sz="0" w:space="0" w:color="auto"/>
            <w:right w:val="none" w:sz="0" w:space="0" w:color="auto"/>
          </w:divBdr>
        </w:div>
        <w:div w:id="940649626">
          <w:marLeft w:val="0"/>
          <w:marRight w:val="0"/>
          <w:marTop w:val="0"/>
          <w:marBottom w:val="0"/>
          <w:divBdr>
            <w:top w:val="none" w:sz="0" w:space="0" w:color="auto"/>
            <w:left w:val="none" w:sz="0" w:space="0" w:color="auto"/>
            <w:bottom w:val="none" w:sz="0" w:space="0" w:color="auto"/>
            <w:right w:val="none" w:sz="0" w:space="0" w:color="auto"/>
          </w:divBdr>
        </w:div>
        <w:div w:id="1298879396">
          <w:marLeft w:val="0"/>
          <w:marRight w:val="0"/>
          <w:marTop w:val="0"/>
          <w:marBottom w:val="0"/>
          <w:divBdr>
            <w:top w:val="none" w:sz="0" w:space="0" w:color="auto"/>
            <w:left w:val="none" w:sz="0" w:space="0" w:color="auto"/>
            <w:bottom w:val="none" w:sz="0" w:space="0" w:color="auto"/>
            <w:right w:val="none" w:sz="0" w:space="0" w:color="auto"/>
          </w:divBdr>
        </w:div>
        <w:div w:id="1829514785">
          <w:marLeft w:val="0"/>
          <w:marRight w:val="0"/>
          <w:marTop w:val="0"/>
          <w:marBottom w:val="0"/>
          <w:divBdr>
            <w:top w:val="none" w:sz="0" w:space="0" w:color="auto"/>
            <w:left w:val="none" w:sz="0" w:space="0" w:color="auto"/>
            <w:bottom w:val="none" w:sz="0" w:space="0" w:color="auto"/>
            <w:right w:val="none" w:sz="0" w:space="0" w:color="auto"/>
          </w:divBdr>
        </w:div>
      </w:divsChild>
    </w:div>
    <w:div w:id="2010060370">
      <w:bodyDiv w:val="1"/>
      <w:marLeft w:val="0"/>
      <w:marRight w:val="0"/>
      <w:marTop w:val="0"/>
      <w:marBottom w:val="0"/>
      <w:divBdr>
        <w:top w:val="none" w:sz="0" w:space="0" w:color="auto"/>
        <w:left w:val="none" w:sz="0" w:space="0" w:color="auto"/>
        <w:bottom w:val="none" w:sz="0" w:space="0" w:color="auto"/>
        <w:right w:val="none" w:sz="0" w:space="0" w:color="auto"/>
      </w:divBdr>
    </w:div>
    <w:div w:id="2123524113">
      <w:bodyDiv w:val="1"/>
      <w:marLeft w:val="0"/>
      <w:marRight w:val="0"/>
      <w:marTop w:val="0"/>
      <w:marBottom w:val="0"/>
      <w:divBdr>
        <w:top w:val="none" w:sz="0" w:space="0" w:color="auto"/>
        <w:left w:val="none" w:sz="0" w:space="0" w:color="auto"/>
        <w:bottom w:val="none" w:sz="0" w:space="0" w:color="auto"/>
        <w:right w:val="none" w:sz="0" w:space="0" w:color="auto"/>
      </w:divBdr>
      <w:divsChild>
        <w:div w:id="1135298648">
          <w:marLeft w:val="1267"/>
          <w:marRight w:val="0"/>
          <w:marTop w:val="0"/>
          <w:marBottom w:val="120"/>
          <w:divBdr>
            <w:top w:val="none" w:sz="0" w:space="0" w:color="auto"/>
            <w:left w:val="none" w:sz="0" w:space="0" w:color="auto"/>
            <w:bottom w:val="none" w:sz="0" w:space="0" w:color="auto"/>
            <w:right w:val="none" w:sz="0" w:space="0" w:color="auto"/>
          </w:divBdr>
        </w:div>
        <w:div w:id="1286276228">
          <w:marLeft w:val="1267"/>
          <w:marRight w:val="0"/>
          <w:marTop w:val="0"/>
          <w:marBottom w:val="120"/>
          <w:divBdr>
            <w:top w:val="none" w:sz="0" w:space="0" w:color="auto"/>
            <w:left w:val="none" w:sz="0" w:space="0" w:color="auto"/>
            <w:bottom w:val="none" w:sz="0" w:space="0" w:color="auto"/>
            <w:right w:val="none" w:sz="0" w:space="0" w:color="auto"/>
          </w:divBdr>
        </w:div>
        <w:div w:id="1427337087">
          <w:marLeft w:val="1267"/>
          <w:marRight w:val="0"/>
          <w:marTop w:val="0"/>
          <w:marBottom w:val="120"/>
          <w:divBdr>
            <w:top w:val="none" w:sz="0" w:space="0" w:color="auto"/>
            <w:left w:val="none" w:sz="0" w:space="0" w:color="auto"/>
            <w:bottom w:val="none" w:sz="0" w:space="0" w:color="auto"/>
            <w:right w:val="none" w:sz="0" w:space="0" w:color="auto"/>
          </w:divBdr>
        </w:div>
        <w:div w:id="2078891891">
          <w:marLeft w:val="1267"/>
          <w:marRight w:val="0"/>
          <w:marTop w:val="0"/>
          <w:marBottom w:val="12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4.png"/><Relationship Id="rId63" Type="http://schemas.openxmlformats.org/officeDocument/2006/relationships/image" Target="media/image52.png"/><Relationship Id="rId68"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image" Target="media/image55.png"/><Relationship Id="rId5" Type="http://schemas.openxmlformats.org/officeDocument/2006/relationships/numbering" Target="numbering.xml"/><Relationship Id="rId61" Type="http://schemas.openxmlformats.org/officeDocument/2006/relationships/image" Target="media/image50.png"/><Relationship Id="rId19" Type="http://schemas.openxmlformats.org/officeDocument/2006/relationships/image" Target="media/image8.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3.png"/><Relationship Id="rId8" Type="http://schemas.openxmlformats.org/officeDocument/2006/relationships/webSettings" Target="webSettings.xml"/><Relationship Id="rId51" Type="http://schemas.openxmlformats.org/officeDocument/2006/relationships/image" Target="media/image40.png"/><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fontTable" Target="fontTable.xml"/><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 Type="http://schemas.openxmlformats.org/officeDocument/2006/relationships/endnotes" Target="endnotes.xm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2.jpeg"/><Relationship Id="rId18" Type="http://schemas.openxmlformats.org/officeDocument/2006/relationships/image" Target="media/image7.png"/><Relationship Id="rId39"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17F40B71CAF50499379AD6C20D8F012" ma:contentTypeVersion="4" ma:contentTypeDescription="Create a new document." ma:contentTypeScope="" ma:versionID="c7a44d39e997c222099c2f6c5fb4cc06">
  <xsd:schema xmlns:xsd="http://www.w3.org/2001/XMLSchema" xmlns:xs="http://www.w3.org/2001/XMLSchema" xmlns:p="http://schemas.microsoft.com/office/2006/metadata/properties" xmlns:ns3="1b9e7f31-8c1c-4f61-bc10-f432a3f7ce0a" targetNamespace="http://schemas.microsoft.com/office/2006/metadata/properties" ma:root="true" ma:fieldsID="5a1cca5f0c2bbb46b470725b45997ddd" ns3:_="">
    <xsd:import namespace="1b9e7f31-8c1c-4f61-bc10-f432a3f7ce0a"/>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b9e7f31-8c1c-4f61-bc10-f432a3f7ce0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B0F29F-9743-41B4-A8E5-E3607722A1F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b9e7f31-8c1c-4f61-bc10-f432a3f7ce0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E0667F5-7C1B-4ACA-8362-55C47CA7D677}">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45114C38-08C1-4DEF-B469-D7C5F61905B9}">
  <ds:schemaRefs>
    <ds:schemaRef ds:uri="http://schemas.microsoft.com/sharepoint/v3/contenttype/forms"/>
  </ds:schemaRefs>
</ds:datastoreItem>
</file>

<file path=customXml/itemProps4.xml><?xml version="1.0" encoding="utf-8"?>
<ds:datastoreItem xmlns:ds="http://schemas.openxmlformats.org/officeDocument/2006/customXml" ds:itemID="{1F92D128-F984-4588-9A35-5F6A763DAA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07</TotalTime>
  <Pages>100</Pages>
  <Words>51901</Words>
  <Characters>295842</Characters>
  <Application>Microsoft Office Word</Application>
  <DocSecurity>0</DocSecurity>
  <Lines>2465</Lines>
  <Paragraphs>6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7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BUBECHUKWU DAVID IBEH</dc:creator>
  <cp:keywords/>
  <dc:description/>
  <cp:lastModifiedBy>CHIDERA PRISCILLA ANI</cp:lastModifiedBy>
  <cp:revision>30</cp:revision>
  <dcterms:created xsi:type="dcterms:W3CDTF">2021-08-06T09:50:00Z</dcterms:created>
  <dcterms:modified xsi:type="dcterms:W3CDTF">2021-09-10T2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17F40B71CAF50499379AD6C20D8F012</vt:lpwstr>
  </property>
  <property fmtid="{D5CDD505-2E9C-101B-9397-08002B2CF9AE}" pid="3" name="Mendeley Document_1">
    <vt:lpwstr>True</vt:lpwstr>
  </property>
  <property fmtid="{D5CDD505-2E9C-101B-9397-08002B2CF9AE}" pid="4" name="Mendeley Unique User Id_1">
    <vt:lpwstr>f7c4950a-59da-32b8-8f9c-c4811791920b</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